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F68FC" w14:textId="22B28E01" w:rsidR="00224BFF" w:rsidRPr="00BD3126" w:rsidRDefault="00224BFF" w:rsidP="00224BFF">
      <w:pPr>
        <w:pStyle w:val="Titel"/>
      </w:pPr>
    </w:p>
    <w:p w14:paraId="36FE7576" w14:textId="5AECF314" w:rsidR="00A8474A" w:rsidRPr="00BD3126" w:rsidRDefault="00A8474A" w:rsidP="00A8474A"/>
    <w:p w14:paraId="4F361D7B" w14:textId="77777777" w:rsidR="00A8474A" w:rsidRPr="00BD3126" w:rsidRDefault="00A8474A" w:rsidP="00A8474A"/>
    <w:p w14:paraId="081B7486" w14:textId="77777777" w:rsidR="00224BFF" w:rsidRPr="00BD3126" w:rsidRDefault="00224BFF" w:rsidP="00224BFF">
      <w:pPr>
        <w:pStyle w:val="Titel"/>
      </w:pPr>
      <w:r w:rsidRPr="00BD3126">
        <w:t>FastGAPP v2.0</w:t>
      </w:r>
    </w:p>
    <w:p w14:paraId="2051FE97" w14:textId="6A15E201" w:rsidR="00224BFF" w:rsidRPr="00BD3126" w:rsidRDefault="00224BFF" w:rsidP="00224BFF"/>
    <w:p w14:paraId="648C36E6" w14:textId="77777777" w:rsidR="00A8474A" w:rsidRPr="00BD3126" w:rsidRDefault="00A8474A" w:rsidP="00224BFF"/>
    <w:p w14:paraId="04A0AC65" w14:textId="77777777" w:rsidR="003B2F4B" w:rsidRPr="00BD3126" w:rsidRDefault="00224BFF" w:rsidP="00224BFF">
      <w:pPr>
        <w:pStyle w:val="Titel"/>
        <w:jc w:val="center"/>
      </w:pPr>
      <w:r w:rsidRPr="00BD3126">
        <w:t>Manual &amp; Documentation</w:t>
      </w:r>
    </w:p>
    <w:p w14:paraId="23024163" w14:textId="7222FD07" w:rsidR="00224BFF" w:rsidRPr="00BD3126" w:rsidRDefault="00224BFF" w:rsidP="00224BFF"/>
    <w:p w14:paraId="00C23601" w14:textId="77777777" w:rsidR="00622059" w:rsidRPr="00BD3126" w:rsidRDefault="00622059" w:rsidP="00224BFF"/>
    <w:p w14:paraId="19EDE6C9" w14:textId="4660DBCC" w:rsidR="00D80ACC" w:rsidRPr="00BD3126" w:rsidRDefault="00D1497C" w:rsidP="00224BFF">
      <w:r w:rsidRPr="00BD3126">
        <w:rPr>
          <w:noProof/>
        </w:rPr>
        <w:drawing>
          <wp:inline distT="0" distB="0" distL="0" distR="0" wp14:anchorId="56B25860" wp14:editId="4211F7EB">
            <wp:extent cx="5752465" cy="3189605"/>
            <wp:effectExtent l="0" t="0" r="635"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2465" cy="3189605"/>
                    </a:xfrm>
                    <a:prstGeom prst="rect">
                      <a:avLst/>
                    </a:prstGeom>
                    <a:noFill/>
                    <a:ln>
                      <a:noFill/>
                    </a:ln>
                  </pic:spPr>
                </pic:pic>
              </a:graphicData>
            </a:graphic>
          </wp:inline>
        </w:drawing>
      </w:r>
    </w:p>
    <w:p w14:paraId="64E0EF95" w14:textId="2340A55A" w:rsidR="00224BFF" w:rsidRDefault="00224BFF" w:rsidP="00224BFF"/>
    <w:p w14:paraId="02143050" w14:textId="77777777" w:rsidR="00CB7CE8" w:rsidRDefault="00CB7CE8" w:rsidP="00224BFF"/>
    <w:p w14:paraId="033305B5" w14:textId="77777777" w:rsidR="00CB7CE8" w:rsidRDefault="00345429" w:rsidP="00CB7CE8">
      <w:pPr>
        <w:pStyle w:val="FettKursiv"/>
        <w:ind w:left="2124"/>
        <w:rPr>
          <w:sz w:val="28"/>
          <w:szCs w:val="28"/>
        </w:rPr>
      </w:pPr>
      <w:r w:rsidRPr="00CB7CE8">
        <w:rPr>
          <w:sz w:val="28"/>
          <w:szCs w:val="28"/>
        </w:rPr>
        <w:t xml:space="preserve">By Florian Riefstahl </w:t>
      </w:r>
    </w:p>
    <w:p w14:paraId="3944DB4A" w14:textId="232FFE14" w:rsidR="00345429" w:rsidRPr="00CB7CE8" w:rsidRDefault="00345429" w:rsidP="00CB7CE8">
      <w:pPr>
        <w:pStyle w:val="FettKursiv"/>
        <w:ind w:left="2832" w:firstLine="708"/>
        <w:rPr>
          <w:sz w:val="28"/>
          <w:szCs w:val="28"/>
        </w:rPr>
      </w:pPr>
      <w:r w:rsidRPr="00CB7CE8">
        <w:rPr>
          <w:sz w:val="28"/>
          <w:szCs w:val="28"/>
        </w:rPr>
        <w:t>with contributions of Felix Gross</w:t>
      </w:r>
    </w:p>
    <w:p w14:paraId="2FFAC7BF" w14:textId="42CDAFFF" w:rsidR="00345429" w:rsidRDefault="00345429" w:rsidP="00224BFF"/>
    <w:p w14:paraId="67E599A8" w14:textId="747EE125" w:rsidR="00345429" w:rsidRDefault="00345429" w:rsidP="00224BFF"/>
    <w:p w14:paraId="42904C2B" w14:textId="77777777" w:rsidR="00345429" w:rsidRPr="00BD3126" w:rsidRDefault="00345429" w:rsidP="00224BFF"/>
    <w:p w14:paraId="763ED827" w14:textId="77777777" w:rsidR="0006653A" w:rsidRPr="00BD3126" w:rsidRDefault="0006653A" w:rsidP="00224BFF">
      <w:pPr>
        <w:sectPr w:rsidR="0006653A" w:rsidRPr="00BD3126" w:rsidSect="00962B5D">
          <w:footerReference w:type="default" r:id="rId9"/>
          <w:pgSz w:w="11906" w:h="16838"/>
          <w:pgMar w:top="1417" w:right="1417" w:bottom="1134" w:left="1417" w:header="708" w:footer="708" w:gutter="0"/>
          <w:cols w:space="708"/>
          <w:titlePg/>
          <w:docGrid w:linePitch="360"/>
        </w:sectPr>
      </w:pPr>
    </w:p>
    <w:p w14:paraId="66DE6406" w14:textId="531DF399" w:rsidR="00D1497C" w:rsidRPr="00BD3126" w:rsidRDefault="005B02D8" w:rsidP="005B02D8">
      <w:pPr>
        <w:pStyle w:val="Beschriftung"/>
        <w:rPr>
          <w:lang w:val="en-US"/>
        </w:rPr>
      </w:pPr>
      <w:r w:rsidRPr="00BD3126">
        <w:rPr>
          <w:lang w:val="en-US"/>
        </w:rPr>
        <w:lastRenderedPageBreak/>
        <w:t>Title image: Graphical user interface of FastGAPP</w:t>
      </w:r>
      <w:r w:rsidR="00DD261A" w:rsidRPr="00BD3126">
        <w:rPr>
          <w:lang w:val="en-US"/>
        </w:rPr>
        <w:t>. Geochemical data from the Yermak Plateau</w:t>
      </w:r>
      <w:r w:rsidR="00751729" w:rsidRPr="00BD3126">
        <w:rPr>
          <w:lang w:val="en-US"/>
        </w:rPr>
        <w:t xml:space="preserve"> </w:t>
      </w:r>
      <w:r w:rsidR="00751729" w:rsidRPr="00BD3126">
        <w:rPr>
          <w:lang w:val="en-US"/>
        </w:rPr>
        <w:fldChar w:fldCharType="begin" w:fldLock="1"/>
      </w:r>
      <w:r w:rsidR="00751729" w:rsidRPr="00BD3126">
        <w:rPr>
          <w:lang w:val="en-US"/>
        </w:rPr>
        <w:instrText>ADDIN CSL_CITATION {"citationItems":[{"id":"ITEM-1","itemData":{"DOI":"10.1016/j.margeo.2013.06.009","ISSN":"00253227","abstract":"The Yermak Plateau is a prominent bathymetric feature of the Arctic Ocean. To the west it is bordered by the Fram Strait, which forms the only deep-water connection between the Arctic and the other global oceans. Origin, crustal nature and age of the Yermak Plateau are largely unknown. For this study, we investigated dredged rocks of two sites from the Yermak Plateau. Based on petrography, geochemistry, and geochronology, we distinguished between ice-transported and in-situ rocks. Ice-transported material was most likely derived from outcrops of the High Arctic Large Igneous Province (HALIP) on Franz Josef Land, the Siberian trap province, and presumably from northern Svalbard. Our data from the in-situ rocks, in conjunction with previously published geophysical data, show that the investigated parts of the Yermak Plateau are composed of stretched continental crust strongly affected by alkaline magmatism. The continental rocks represent a direct continuation of the exposures on northern Svalbard. Alkaline magmatism took place at ~. 51. Ma and was related to continental rifting in an extensional setting. The melts were formed by low degrees of partial melting of the sub-continental lithospheric mantle and are probably associated with the high-amplitude magnetic anomalies described for the northeastern Yermak Plateau. Extension of the Yermak Plateau was contemporaneous with spreading of the adjacent young Eurasian Basin, and occurred during the peak of compressional deformation affecting North Greenland, Svalbard, and Ellesmere Island. These contrasting regimes were probably compensated by transpression and strike-slip movements along the DeGeer and Wegener Faults. The date of ~. 51. Ma for extension-related magmatism also provides age constraints for the extension-related formation of the Sophia Basin (and thus for water exchange between the Eurasian Basin, the area of the DeGeer Fault and the young Norwegian-Greenland Sea), and for the sediments covering the horst-and-graben structures of the Yermak Plateau. © 2013 Elsevier B.V.","author":[{"dropping-particle":"","family":"Riefstahl","given":"Florian","non-dropping-particle":"","parse-names":false,"suffix":""},{"dropping-particle":"","family":"Estrada","given":"Solveig","non-dropping-particle":"","parse-names":false,"suffix":""},{"dropping-particle":"","family":"Geissler","given":"Wolfram H.","non-dropping-particle":"","parse-names":false,"suffix":""},{"dropping-particle":"","family":"Jokat","given":"Wilfried","non-dropping-particle":"","parse-names":false,"suffix":""},{"dropping-particle":"","family":"Stein","given":"Rüdiger","non-dropping-particle":"","parse-names":false,"suffix":""},{"dropping-particle":"","family":"Kämpf","given":"Horst","non-dropping-particle":"","parse-names":false,"suffix":""},{"dropping-particle":"","family":"Dulski","given":"Peter","non-dropping-particle":"","parse-names":false,"suffix":""},{"dropping-particle":"","family":"Naumann","given":"Rudolf","non-dropping-particle":"","parse-names":false,"suffix":""},{"dropping-particle":"","family":"Spiegel","given":"Cornelia","non-dropping-particle":"","parse-names":false,"suffix":""}],"container-title":"Marine Geology","id":"ITEM-1","issued":{"date-parts":[["2013"]]},"page":"125-145","publisher-place":"Bremen","title":"Provenance and characteristics of rocks from the Yermak Plateau, Arctic Ocean: Petrographic, geochemical and geochronological constraints","type":"article","volume":"343"},"uris":["http://www.mendeley.com/documents/?uuid=c7442a49-e0a9-4e6c-880f-7142177b2745"]}],"mendeley":{"formattedCitation":"(Riefstahl et al., 2013)","plainTextFormattedCitation":"(Riefstahl et al., 2013)","previouslyFormattedCitation":"(Riefstahl et al., 2013)"},"properties":{"noteIndex":0},"schema":"https://github.com/citation-style-language/schema/raw/master/csl-citation.json"}</w:instrText>
      </w:r>
      <w:r w:rsidR="00751729" w:rsidRPr="00BD3126">
        <w:rPr>
          <w:lang w:val="en-US"/>
        </w:rPr>
        <w:fldChar w:fldCharType="separate"/>
      </w:r>
      <w:r w:rsidR="00751729" w:rsidRPr="00BD3126">
        <w:rPr>
          <w:lang w:val="en-US"/>
        </w:rPr>
        <w:t>(Riefstahl et al., 2013)</w:t>
      </w:r>
      <w:r w:rsidR="00751729" w:rsidRPr="00BD3126">
        <w:rPr>
          <w:lang w:val="en-US"/>
        </w:rPr>
        <w:fldChar w:fldCharType="end"/>
      </w:r>
      <w:r w:rsidR="00DD261A" w:rsidRPr="00BD3126">
        <w:rPr>
          <w:lang w:val="en-US"/>
        </w:rPr>
        <w:t xml:space="preserve"> and Franz Josef Land </w:t>
      </w:r>
      <w:r w:rsidR="00751729" w:rsidRPr="00BD3126">
        <w:rPr>
          <w:lang w:val="en-US"/>
        </w:rPr>
        <w:fldChar w:fldCharType="begin" w:fldLock="1"/>
      </w:r>
      <w:r w:rsidR="006B54E1" w:rsidRPr="00BD3126">
        <w:rPr>
          <w:lang w:val="en-US"/>
        </w:rPr>
        <w:instrText>ADDIN CSL_CITATION {"citationItems":[{"id":"ITEM-1","itemData":{"DOI":"10.1127/0935-1221/2003/0015-0649","ISSN":"09351221","abstract":"The Continental Flood Basalts in Franz Joseph Land, Russia, consist of\\nbasaltic andesites and tholeiitic basalts with basaltic andesites always\\nunderlying the tholeiitic basalts. Both lava types lack negative Nb-Ta\\nanomalies precluding any interaction or assimilation of continental\\ncrust. Ratios of highly incompatible elements like Th/Ce are similar to\\nthose of the oceanic island basalts and positive epsilon(Nd) values\\nlying between MORB and Bulk Earth, indicate that the erupted magmas\\noriginated from an asthenospheric mantle plume. Major and trace element\\nabundances that used to reconstruct the hypothetical parental magmas,\\nindicate that for basaltic andesites this hypothetical magma originated\\nby partial melting of an ascending plume at higher pressures than those\\nfor tholeiitic basalts.\\nOur model requires for basaltic andesites 11% melting of a plume at a\\npressure of 45 kbar. The starting picrite with 20 wt% MgO became less\\nMg-rich and achieved a composition of 11 wt% MgO mainly by olivine\\nfractionation. The subsequent evolution of these lavas is characterised\\nby fractionation processes in which clinopyroxene was the dominant\\nphase. For tholeiitic basalts a starting pictite with 16 wt% MgO\\nrequires 23% melting of an ascending plume at a pressure of 30 kbar.","author":[{"dropping-particle":"","family":"Ntaflos","given":"Theodor","non-dropping-particle":"","parse-names":false,"suffix":""},{"dropping-particle":"","family":"Richter","given":"Wolfram","non-dropping-particle":"","parse-names":false,"suffix":""}],"container-title":"European Journal of Mineralogy","id":"ITEM-1","issue":"4","issued":{"date-parts":[["2003"]]},"page":"649-663","title":"Geochemical constraints on the origin of the Continental Flood Basalt magmatism in Franz Josef Land, Arctic Russia","type":"article-journal","volume":"15"},"uris":["http://www.mendeley.com/documents/?uuid=5bfa6fce-1b89-43aa-9f62-80ed4d495c26"]}],"mendeley":{"formattedCitation":"(Ntaflos and Richter, 2003)","plainTextFormattedCitation":"(Ntaflos and Richter, 2003)","previouslyFormattedCitation":"(Ntaflos and Richter, 2003)"},"properties":{"noteIndex":0},"schema":"https://github.com/citation-style-language/schema/raw/master/csl-citation.json"}</w:instrText>
      </w:r>
      <w:r w:rsidR="00751729" w:rsidRPr="00BD3126">
        <w:rPr>
          <w:lang w:val="en-US"/>
        </w:rPr>
        <w:fldChar w:fldCharType="separate"/>
      </w:r>
      <w:r w:rsidR="00751729" w:rsidRPr="00BD3126">
        <w:rPr>
          <w:lang w:val="en-US"/>
        </w:rPr>
        <w:t>(Ntaflos and Richter, 2003)</w:t>
      </w:r>
      <w:r w:rsidR="00751729" w:rsidRPr="00BD3126">
        <w:rPr>
          <w:lang w:val="en-US"/>
        </w:rPr>
        <w:fldChar w:fldCharType="end"/>
      </w:r>
      <w:r w:rsidR="005A3755" w:rsidRPr="00BD3126">
        <w:rPr>
          <w:lang w:val="en-US"/>
        </w:rPr>
        <w:t xml:space="preserve"> </w:t>
      </w:r>
      <w:r w:rsidR="006B54E1" w:rsidRPr="00BD3126">
        <w:rPr>
          <w:lang w:val="en-US"/>
        </w:rPr>
        <w:t xml:space="preserve">are plotted in the ternary 2Nb-Zr/4-Y diagram after Meschede </w:t>
      </w:r>
      <w:r w:rsidR="006B54E1" w:rsidRPr="00BD3126">
        <w:rPr>
          <w:lang w:val="en-US"/>
        </w:rPr>
        <w:fldChar w:fldCharType="begin" w:fldLock="1"/>
      </w:r>
      <w:r w:rsidR="00461B58" w:rsidRPr="00BD3126">
        <w:rPr>
          <w:lang w:val="en-US"/>
        </w:rPr>
        <w:instrText>ADDIN CSL_CITATION {"citationItems":[{"id":"ITEM-1","itemData":{"DOI":"10.1016/0009-2541(86)90004-5","ISBN":"0009-2541","ISSN":"00092541","abstract":"Analyses of more than 1800 basaltic rocks from different geotectonic settings define a new discrimination diagram using the immobile trace elements Nb, Zr and Y. The diagram distinguishes between different types of mid-ocean ridge basalts (\"MORB\", including \"N-type MORB\", from normal mid-ocean ridges and \"P-type MORB\", from plume-influenced regions), within-plate tholeiites (WPT), and withinplate alkali basalts (WPA). Volcanic arc basalts (VAB) plot within both WPT and N-type MORB fields and thus cannot be distinguished from these types. Ancient continental tholeiites which plot in the conventional Ti-Zr-Y diagram within the MORB/VAB field are clearly distinguished from N-type MORB.","author":[{"dropping-particle":"","family":"Meschede","given":"Martin","non-dropping-particle":"","parse-names":false,"suffix":""}],"container-title":"Chemical Geology","id":"ITEM-1","issue":"3-4","issued":{"date-parts":[["1986"]]},"page":"207-218","title":"A method of discriminating between different types of mid-ocean ridge basalts and continental tholeiites with the Nb*2-Zr/4-Y diagram","type":"article-journal","volume":"56"},"suppress-author":1,"uris":["http://www.mendeley.com/documents/?uuid=15cc3097-8e39-488d-a52f-9f9f609fee9b"]}],"mendeley":{"formattedCitation":"(1986)","plainTextFormattedCitation":"(1986)","previouslyFormattedCitation":"(1986)"},"properties":{"noteIndex":0},"schema":"https://github.com/citation-style-language/schema/raw/master/csl-citation.json"}</w:instrText>
      </w:r>
      <w:r w:rsidR="006B54E1" w:rsidRPr="00BD3126">
        <w:rPr>
          <w:lang w:val="en-US"/>
        </w:rPr>
        <w:fldChar w:fldCharType="separate"/>
      </w:r>
      <w:r w:rsidR="006B54E1" w:rsidRPr="00BD3126">
        <w:rPr>
          <w:lang w:val="en-US"/>
        </w:rPr>
        <w:t>(1986)</w:t>
      </w:r>
      <w:r w:rsidR="006B54E1" w:rsidRPr="00BD3126">
        <w:rPr>
          <w:lang w:val="en-US"/>
        </w:rPr>
        <w:fldChar w:fldCharType="end"/>
      </w:r>
      <w:r w:rsidR="006B54E1" w:rsidRPr="00BD3126">
        <w:rPr>
          <w:lang w:val="en-US"/>
        </w:rPr>
        <w:t>.</w:t>
      </w:r>
    </w:p>
    <w:p w14:paraId="22A9FE8A" w14:textId="77777777" w:rsidR="00456F34" w:rsidRPr="00BD3126" w:rsidRDefault="00456F34" w:rsidP="00224BFF">
      <w:pPr>
        <w:sectPr w:rsidR="00456F34" w:rsidRPr="00BD3126" w:rsidSect="00962B5D">
          <w:headerReference w:type="even" r:id="rId10"/>
          <w:headerReference w:type="default" r:id="rId11"/>
          <w:footerReference w:type="even" r:id="rId12"/>
          <w:footerReference w:type="default" r:id="rId13"/>
          <w:pgSz w:w="11906" w:h="16838"/>
          <w:pgMar w:top="1417" w:right="1417" w:bottom="1134" w:left="1417" w:header="708" w:footer="708" w:gutter="0"/>
          <w:pgNumType w:fmt="upperRoman" w:start="1"/>
          <w:cols w:space="708"/>
          <w:docGrid w:linePitch="360"/>
        </w:sectPr>
      </w:pPr>
    </w:p>
    <w:p w14:paraId="0DB06A3D" w14:textId="77777777" w:rsidR="003F709B" w:rsidRDefault="003F709B" w:rsidP="003F709B">
      <w:pPr>
        <w:spacing w:after="200" w:line="276" w:lineRule="auto"/>
        <w:jc w:val="left"/>
        <w:rPr>
          <w:b/>
          <w:sz w:val="44"/>
          <w:szCs w:val="48"/>
        </w:rPr>
      </w:pPr>
    </w:p>
    <w:p w14:paraId="43E8718A" w14:textId="77777777" w:rsidR="003F709B" w:rsidRDefault="003F709B" w:rsidP="003F709B">
      <w:pPr>
        <w:spacing w:after="200" w:line="276" w:lineRule="auto"/>
        <w:jc w:val="left"/>
        <w:rPr>
          <w:b/>
          <w:sz w:val="44"/>
          <w:szCs w:val="48"/>
        </w:rPr>
      </w:pPr>
    </w:p>
    <w:p w14:paraId="47588AA2" w14:textId="77777777" w:rsidR="003F709B" w:rsidRDefault="003F709B" w:rsidP="003F709B">
      <w:pPr>
        <w:spacing w:after="200" w:line="276" w:lineRule="auto"/>
        <w:jc w:val="left"/>
        <w:rPr>
          <w:b/>
          <w:sz w:val="44"/>
          <w:szCs w:val="48"/>
        </w:rPr>
      </w:pPr>
    </w:p>
    <w:p w14:paraId="2ACB37FA" w14:textId="77777777" w:rsidR="003F709B" w:rsidRDefault="003F709B" w:rsidP="003F709B">
      <w:pPr>
        <w:spacing w:after="200" w:line="276" w:lineRule="auto"/>
        <w:jc w:val="left"/>
        <w:rPr>
          <w:b/>
          <w:sz w:val="44"/>
          <w:szCs w:val="48"/>
        </w:rPr>
      </w:pPr>
    </w:p>
    <w:p w14:paraId="512F4477" w14:textId="77777777" w:rsidR="003F709B" w:rsidRDefault="003F709B" w:rsidP="003F709B">
      <w:pPr>
        <w:spacing w:after="200" w:line="276" w:lineRule="auto"/>
        <w:jc w:val="left"/>
        <w:rPr>
          <w:b/>
          <w:sz w:val="44"/>
          <w:szCs w:val="48"/>
        </w:rPr>
      </w:pPr>
    </w:p>
    <w:p w14:paraId="1D62707C" w14:textId="77777777" w:rsidR="003F709B" w:rsidRDefault="003F709B" w:rsidP="003F709B">
      <w:pPr>
        <w:spacing w:after="200" w:line="276" w:lineRule="auto"/>
        <w:jc w:val="left"/>
        <w:rPr>
          <w:b/>
          <w:sz w:val="44"/>
          <w:szCs w:val="48"/>
        </w:rPr>
      </w:pPr>
    </w:p>
    <w:p w14:paraId="6482040F" w14:textId="77777777" w:rsidR="003F709B" w:rsidRDefault="003F709B" w:rsidP="003F709B">
      <w:pPr>
        <w:spacing w:after="200" w:line="276" w:lineRule="auto"/>
        <w:jc w:val="left"/>
        <w:rPr>
          <w:b/>
          <w:sz w:val="44"/>
          <w:szCs w:val="48"/>
        </w:rPr>
      </w:pPr>
    </w:p>
    <w:p w14:paraId="6AE2AA6F" w14:textId="77777777" w:rsidR="003F709B" w:rsidRPr="00BD3126" w:rsidRDefault="003F709B" w:rsidP="003F709B">
      <w:pPr>
        <w:spacing w:after="200" w:line="276" w:lineRule="auto"/>
        <w:jc w:val="left"/>
        <w:rPr>
          <w:b/>
          <w:sz w:val="44"/>
          <w:szCs w:val="48"/>
        </w:rPr>
      </w:pPr>
      <w:r w:rsidRPr="00BD3126">
        <w:rPr>
          <w:b/>
          <w:sz w:val="44"/>
          <w:szCs w:val="48"/>
        </w:rPr>
        <w:t>”The whole is greater than the sum of its parts.”</w:t>
      </w:r>
    </w:p>
    <w:p w14:paraId="1DC84CD1" w14:textId="4C1DC52E" w:rsidR="0006653A" w:rsidRPr="003F709B" w:rsidRDefault="003F709B" w:rsidP="003F709B">
      <w:pPr>
        <w:spacing w:after="200" w:line="276" w:lineRule="auto"/>
        <w:ind w:left="6468" w:firstLine="612"/>
        <w:jc w:val="right"/>
        <w:rPr>
          <w:b/>
          <w:sz w:val="44"/>
          <w:szCs w:val="48"/>
        </w:rPr>
      </w:pPr>
      <w:r w:rsidRPr="00BD3126">
        <w:rPr>
          <w:b/>
          <w:sz w:val="44"/>
          <w:szCs w:val="48"/>
        </w:rPr>
        <w:t>- Aristotle</w:t>
      </w:r>
    </w:p>
    <w:p w14:paraId="4E06FD4E" w14:textId="77777777" w:rsidR="006B54E1" w:rsidRPr="00BD3126" w:rsidRDefault="006B54E1" w:rsidP="00224BFF"/>
    <w:p w14:paraId="3583EBF6" w14:textId="77777777" w:rsidR="005C0016" w:rsidRDefault="005C0016" w:rsidP="002612EF">
      <w:pPr>
        <w:spacing w:after="200" w:line="276" w:lineRule="auto"/>
        <w:ind w:left="6468" w:firstLine="612"/>
        <w:jc w:val="right"/>
        <w:rPr>
          <w:b/>
          <w:sz w:val="44"/>
          <w:szCs w:val="48"/>
        </w:rPr>
        <w:sectPr w:rsidR="005C0016" w:rsidSect="00962B5D">
          <w:pgSz w:w="11906" w:h="16838"/>
          <w:pgMar w:top="1417" w:right="1417" w:bottom="1134" w:left="1417" w:header="708" w:footer="708" w:gutter="0"/>
          <w:pgNumType w:fmt="upperRoman"/>
          <w:cols w:space="708"/>
          <w:docGrid w:linePitch="360"/>
        </w:sectPr>
      </w:pPr>
    </w:p>
    <w:sdt>
      <w:sdtPr>
        <w:rPr>
          <w:rFonts w:asciiTheme="minorHAnsi" w:eastAsiaTheme="minorHAnsi" w:hAnsiTheme="minorHAnsi" w:cstheme="minorBidi"/>
          <w:b w:val="0"/>
          <w:i w:val="0"/>
          <w:color w:val="auto"/>
          <w:sz w:val="22"/>
          <w:szCs w:val="22"/>
          <w:lang w:eastAsia="en-US"/>
        </w:rPr>
        <w:id w:val="1166749841"/>
        <w:docPartObj>
          <w:docPartGallery w:val="Table of Contents"/>
          <w:docPartUnique/>
        </w:docPartObj>
      </w:sdtPr>
      <w:sdtEndPr>
        <w:rPr>
          <w:bCs/>
        </w:rPr>
      </w:sdtEndPr>
      <w:sdtContent>
        <w:p w14:paraId="30C92821" w14:textId="04EBED53" w:rsidR="00A2042A" w:rsidRDefault="00A2042A">
          <w:pPr>
            <w:pStyle w:val="Inhaltsverzeichnisberschrift"/>
            <w:rPr>
              <w:sz w:val="28"/>
              <w:szCs w:val="28"/>
            </w:rPr>
          </w:pPr>
          <w:r w:rsidRPr="00BD3126">
            <w:rPr>
              <w:sz w:val="28"/>
              <w:szCs w:val="28"/>
            </w:rPr>
            <w:t>Contents</w:t>
          </w:r>
        </w:p>
        <w:p w14:paraId="69FC4CF6" w14:textId="77777777" w:rsidR="005921D4" w:rsidRPr="005921D4" w:rsidRDefault="005921D4" w:rsidP="005921D4">
          <w:pPr>
            <w:rPr>
              <w:lang w:eastAsia="de-DE"/>
            </w:rPr>
          </w:pPr>
        </w:p>
        <w:p w14:paraId="1071B2FC" w14:textId="21026382" w:rsidR="005921D4" w:rsidRDefault="00E83C03">
          <w:pPr>
            <w:pStyle w:val="Verzeichnis1"/>
            <w:tabs>
              <w:tab w:val="left" w:pos="442"/>
              <w:tab w:val="right" w:leader="dot" w:pos="9062"/>
            </w:tabs>
            <w:rPr>
              <w:rFonts w:asciiTheme="minorHAnsi" w:eastAsiaTheme="minorEastAsia" w:hAnsiTheme="minorHAnsi"/>
              <w:b w:val="0"/>
              <w:noProof/>
              <w:sz w:val="22"/>
              <w:lang w:val="de-DE" w:eastAsia="de-DE"/>
            </w:rPr>
          </w:pPr>
          <w:r w:rsidRPr="00BD3126">
            <w:fldChar w:fldCharType="begin"/>
          </w:r>
          <w:r w:rsidRPr="00BD3126">
            <w:instrText xml:space="preserve"> TOC \o "1-3" \h \z \u </w:instrText>
          </w:r>
          <w:r w:rsidRPr="00BD3126">
            <w:fldChar w:fldCharType="separate"/>
          </w:r>
          <w:hyperlink w:anchor="_Toc23951140" w:history="1">
            <w:r w:rsidR="005921D4" w:rsidRPr="00703B69">
              <w:rPr>
                <w:rStyle w:val="Hyperlink"/>
                <w:noProof/>
              </w:rPr>
              <w:t>1.</w:t>
            </w:r>
            <w:r w:rsidR="005921D4">
              <w:rPr>
                <w:rFonts w:asciiTheme="minorHAnsi" w:eastAsiaTheme="minorEastAsia" w:hAnsiTheme="minorHAnsi"/>
                <w:b w:val="0"/>
                <w:noProof/>
                <w:sz w:val="22"/>
                <w:lang w:val="de-DE" w:eastAsia="de-DE"/>
              </w:rPr>
              <w:tab/>
            </w:r>
            <w:r w:rsidR="005921D4" w:rsidRPr="00703B69">
              <w:rPr>
                <w:rStyle w:val="Hyperlink"/>
                <w:noProof/>
              </w:rPr>
              <w:t>Introduction</w:t>
            </w:r>
            <w:r w:rsidR="005921D4">
              <w:rPr>
                <w:noProof/>
                <w:webHidden/>
              </w:rPr>
              <w:tab/>
            </w:r>
            <w:r w:rsidR="005921D4">
              <w:rPr>
                <w:noProof/>
                <w:webHidden/>
              </w:rPr>
              <w:fldChar w:fldCharType="begin"/>
            </w:r>
            <w:r w:rsidR="005921D4">
              <w:rPr>
                <w:noProof/>
                <w:webHidden/>
              </w:rPr>
              <w:instrText xml:space="preserve"> PAGEREF _Toc23951140 \h </w:instrText>
            </w:r>
            <w:r w:rsidR="005921D4">
              <w:rPr>
                <w:noProof/>
                <w:webHidden/>
              </w:rPr>
            </w:r>
            <w:r w:rsidR="005921D4">
              <w:rPr>
                <w:noProof/>
                <w:webHidden/>
              </w:rPr>
              <w:fldChar w:fldCharType="separate"/>
            </w:r>
            <w:r w:rsidR="00F65358">
              <w:rPr>
                <w:noProof/>
                <w:webHidden/>
              </w:rPr>
              <w:t>1</w:t>
            </w:r>
            <w:r w:rsidR="005921D4">
              <w:rPr>
                <w:noProof/>
                <w:webHidden/>
              </w:rPr>
              <w:fldChar w:fldCharType="end"/>
            </w:r>
          </w:hyperlink>
        </w:p>
        <w:p w14:paraId="74EC32A1" w14:textId="40C95E98"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41" w:history="1">
            <w:r w:rsidR="005921D4" w:rsidRPr="00703B69">
              <w:rPr>
                <w:rStyle w:val="Hyperlink"/>
                <w:noProof/>
              </w:rPr>
              <w:t>1.1</w:t>
            </w:r>
            <w:r w:rsidR="005921D4">
              <w:rPr>
                <w:rFonts w:asciiTheme="minorHAnsi" w:eastAsiaTheme="minorEastAsia" w:hAnsiTheme="minorHAnsi"/>
                <w:noProof/>
                <w:sz w:val="22"/>
                <w:lang w:val="de-DE" w:eastAsia="de-DE"/>
              </w:rPr>
              <w:tab/>
            </w:r>
            <w:r w:rsidR="005921D4" w:rsidRPr="00703B69">
              <w:rPr>
                <w:rStyle w:val="Hyperlink"/>
                <w:noProof/>
              </w:rPr>
              <w:t>The idea behind FastGAPP</w:t>
            </w:r>
            <w:r w:rsidR="005921D4">
              <w:rPr>
                <w:noProof/>
                <w:webHidden/>
              </w:rPr>
              <w:tab/>
            </w:r>
            <w:r w:rsidR="005921D4">
              <w:rPr>
                <w:noProof/>
                <w:webHidden/>
              </w:rPr>
              <w:fldChar w:fldCharType="begin"/>
            </w:r>
            <w:r w:rsidR="005921D4">
              <w:rPr>
                <w:noProof/>
                <w:webHidden/>
              </w:rPr>
              <w:instrText xml:space="preserve"> PAGEREF _Toc23951141 \h </w:instrText>
            </w:r>
            <w:r w:rsidR="005921D4">
              <w:rPr>
                <w:noProof/>
                <w:webHidden/>
              </w:rPr>
            </w:r>
            <w:r w:rsidR="005921D4">
              <w:rPr>
                <w:noProof/>
                <w:webHidden/>
              </w:rPr>
              <w:fldChar w:fldCharType="separate"/>
            </w:r>
            <w:r>
              <w:rPr>
                <w:noProof/>
                <w:webHidden/>
              </w:rPr>
              <w:t>1</w:t>
            </w:r>
            <w:r w:rsidR="005921D4">
              <w:rPr>
                <w:noProof/>
                <w:webHidden/>
              </w:rPr>
              <w:fldChar w:fldCharType="end"/>
            </w:r>
          </w:hyperlink>
        </w:p>
        <w:p w14:paraId="245F3676" w14:textId="6AF4614B"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42" w:history="1">
            <w:r w:rsidR="005921D4" w:rsidRPr="00703B69">
              <w:rPr>
                <w:rStyle w:val="Hyperlink"/>
                <w:noProof/>
              </w:rPr>
              <w:t>1.2</w:t>
            </w:r>
            <w:r w:rsidR="005921D4">
              <w:rPr>
                <w:rFonts w:asciiTheme="minorHAnsi" w:eastAsiaTheme="minorEastAsia" w:hAnsiTheme="minorHAnsi"/>
                <w:noProof/>
                <w:sz w:val="22"/>
                <w:lang w:val="de-DE" w:eastAsia="de-DE"/>
              </w:rPr>
              <w:tab/>
            </w:r>
            <w:r w:rsidR="005921D4" w:rsidRPr="00703B69">
              <w:rPr>
                <w:rStyle w:val="Hyperlink"/>
                <w:noProof/>
              </w:rPr>
              <w:t>What is new?</w:t>
            </w:r>
            <w:r w:rsidR="005921D4">
              <w:rPr>
                <w:noProof/>
                <w:webHidden/>
              </w:rPr>
              <w:tab/>
            </w:r>
            <w:r w:rsidR="005921D4">
              <w:rPr>
                <w:noProof/>
                <w:webHidden/>
              </w:rPr>
              <w:fldChar w:fldCharType="begin"/>
            </w:r>
            <w:r w:rsidR="005921D4">
              <w:rPr>
                <w:noProof/>
                <w:webHidden/>
              </w:rPr>
              <w:instrText xml:space="preserve"> PAGEREF _Toc23951142 \h </w:instrText>
            </w:r>
            <w:r w:rsidR="005921D4">
              <w:rPr>
                <w:noProof/>
                <w:webHidden/>
              </w:rPr>
            </w:r>
            <w:r w:rsidR="005921D4">
              <w:rPr>
                <w:noProof/>
                <w:webHidden/>
              </w:rPr>
              <w:fldChar w:fldCharType="separate"/>
            </w:r>
            <w:r>
              <w:rPr>
                <w:noProof/>
                <w:webHidden/>
              </w:rPr>
              <w:t>2</w:t>
            </w:r>
            <w:r w:rsidR="005921D4">
              <w:rPr>
                <w:noProof/>
                <w:webHidden/>
              </w:rPr>
              <w:fldChar w:fldCharType="end"/>
            </w:r>
          </w:hyperlink>
        </w:p>
        <w:p w14:paraId="73B91CF6" w14:textId="4C5B4EDB" w:rsidR="005921D4" w:rsidRDefault="00F65358">
          <w:pPr>
            <w:pStyle w:val="Verzeichnis1"/>
            <w:tabs>
              <w:tab w:val="left" w:pos="442"/>
              <w:tab w:val="right" w:leader="dot" w:pos="9062"/>
            </w:tabs>
            <w:rPr>
              <w:rFonts w:asciiTheme="minorHAnsi" w:eastAsiaTheme="minorEastAsia" w:hAnsiTheme="minorHAnsi"/>
              <w:b w:val="0"/>
              <w:noProof/>
              <w:sz w:val="22"/>
              <w:lang w:val="de-DE" w:eastAsia="de-DE"/>
            </w:rPr>
          </w:pPr>
          <w:hyperlink w:anchor="_Toc23951143" w:history="1">
            <w:r w:rsidR="005921D4" w:rsidRPr="00703B69">
              <w:rPr>
                <w:rStyle w:val="Hyperlink"/>
                <w:noProof/>
              </w:rPr>
              <w:t>2.</w:t>
            </w:r>
            <w:r w:rsidR="005921D4">
              <w:rPr>
                <w:rFonts w:asciiTheme="minorHAnsi" w:eastAsiaTheme="minorEastAsia" w:hAnsiTheme="minorHAnsi"/>
                <w:b w:val="0"/>
                <w:noProof/>
                <w:sz w:val="22"/>
                <w:lang w:val="de-DE" w:eastAsia="de-DE"/>
              </w:rPr>
              <w:tab/>
            </w:r>
            <w:r w:rsidR="005921D4" w:rsidRPr="00703B69">
              <w:rPr>
                <w:rStyle w:val="Hyperlink"/>
                <w:noProof/>
              </w:rPr>
              <w:t>Installation and starting FastGAPP</w:t>
            </w:r>
            <w:r w:rsidR="005921D4">
              <w:rPr>
                <w:noProof/>
                <w:webHidden/>
              </w:rPr>
              <w:tab/>
            </w:r>
            <w:r w:rsidR="005921D4">
              <w:rPr>
                <w:noProof/>
                <w:webHidden/>
              </w:rPr>
              <w:fldChar w:fldCharType="begin"/>
            </w:r>
            <w:r w:rsidR="005921D4">
              <w:rPr>
                <w:noProof/>
                <w:webHidden/>
              </w:rPr>
              <w:instrText xml:space="preserve"> PAGEREF _Toc23951143 \h </w:instrText>
            </w:r>
            <w:r w:rsidR="005921D4">
              <w:rPr>
                <w:noProof/>
                <w:webHidden/>
              </w:rPr>
            </w:r>
            <w:r w:rsidR="005921D4">
              <w:rPr>
                <w:noProof/>
                <w:webHidden/>
              </w:rPr>
              <w:fldChar w:fldCharType="separate"/>
            </w:r>
            <w:r>
              <w:rPr>
                <w:noProof/>
                <w:webHidden/>
              </w:rPr>
              <w:t>3</w:t>
            </w:r>
            <w:r w:rsidR="005921D4">
              <w:rPr>
                <w:noProof/>
                <w:webHidden/>
              </w:rPr>
              <w:fldChar w:fldCharType="end"/>
            </w:r>
          </w:hyperlink>
        </w:p>
        <w:p w14:paraId="1F99103E" w14:textId="53273786"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44" w:history="1">
            <w:r w:rsidR="005921D4" w:rsidRPr="00703B69">
              <w:rPr>
                <w:rStyle w:val="Hyperlink"/>
                <w:noProof/>
              </w:rPr>
              <w:t>2.1</w:t>
            </w:r>
            <w:r w:rsidR="005921D4">
              <w:rPr>
                <w:rFonts w:asciiTheme="minorHAnsi" w:eastAsiaTheme="minorEastAsia" w:hAnsiTheme="minorHAnsi"/>
                <w:noProof/>
                <w:sz w:val="22"/>
                <w:lang w:val="de-DE" w:eastAsia="de-DE"/>
              </w:rPr>
              <w:tab/>
            </w:r>
            <w:r w:rsidR="005921D4" w:rsidRPr="00703B69">
              <w:rPr>
                <w:rStyle w:val="Hyperlink"/>
                <w:noProof/>
              </w:rPr>
              <w:t>System, software, and hardware requirements</w:t>
            </w:r>
            <w:r w:rsidR="005921D4">
              <w:rPr>
                <w:noProof/>
                <w:webHidden/>
              </w:rPr>
              <w:tab/>
            </w:r>
            <w:r w:rsidR="005921D4">
              <w:rPr>
                <w:noProof/>
                <w:webHidden/>
              </w:rPr>
              <w:fldChar w:fldCharType="begin"/>
            </w:r>
            <w:r w:rsidR="005921D4">
              <w:rPr>
                <w:noProof/>
                <w:webHidden/>
              </w:rPr>
              <w:instrText xml:space="preserve"> PAGEREF _Toc23951144 \h </w:instrText>
            </w:r>
            <w:r w:rsidR="005921D4">
              <w:rPr>
                <w:noProof/>
                <w:webHidden/>
              </w:rPr>
            </w:r>
            <w:r w:rsidR="005921D4">
              <w:rPr>
                <w:noProof/>
                <w:webHidden/>
              </w:rPr>
              <w:fldChar w:fldCharType="separate"/>
            </w:r>
            <w:r>
              <w:rPr>
                <w:noProof/>
                <w:webHidden/>
              </w:rPr>
              <w:t>3</w:t>
            </w:r>
            <w:r w:rsidR="005921D4">
              <w:rPr>
                <w:noProof/>
                <w:webHidden/>
              </w:rPr>
              <w:fldChar w:fldCharType="end"/>
            </w:r>
          </w:hyperlink>
        </w:p>
        <w:p w14:paraId="4E10CC33" w14:textId="2131F515" w:rsidR="005921D4" w:rsidRDefault="00F65358">
          <w:pPr>
            <w:pStyle w:val="Verzeichnis2"/>
            <w:tabs>
              <w:tab w:val="right" w:leader="dot" w:pos="9062"/>
            </w:tabs>
            <w:rPr>
              <w:rFonts w:asciiTheme="minorHAnsi" w:eastAsiaTheme="minorEastAsia" w:hAnsiTheme="minorHAnsi"/>
              <w:noProof/>
              <w:sz w:val="22"/>
              <w:lang w:val="de-DE" w:eastAsia="de-DE"/>
            </w:rPr>
          </w:pPr>
          <w:hyperlink w:anchor="_Toc23951145" w:history="1">
            <w:r w:rsidR="005921D4" w:rsidRPr="00703B69">
              <w:rPr>
                <w:rStyle w:val="Hyperlink"/>
                <w:noProof/>
              </w:rPr>
              <w:t>Operating system</w:t>
            </w:r>
            <w:r w:rsidR="005921D4">
              <w:rPr>
                <w:noProof/>
                <w:webHidden/>
              </w:rPr>
              <w:tab/>
            </w:r>
            <w:r w:rsidR="005921D4">
              <w:rPr>
                <w:noProof/>
                <w:webHidden/>
              </w:rPr>
              <w:fldChar w:fldCharType="begin"/>
            </w:r>
            <w:r w:rsidR="005921D4">
              <w:rPr>
                <w:noProof/>
                <w:webHidden/>
              </w:rPr>
              <w:instrText xml:space="preserve"> PAGEREF _Toc23951145 \h </w:instrText>
            </w:r>
            <w:r w:rsidR="005921D4">
              <w:rPr>
                <w:noProof/>
                <w:webHidden/>
              </w:rPr>
            </w:r>
            <w:r w:rsidR="005921D4">
              <w:rPr>
                <w:noProof/>
                <w:webHidden/>
              </w:rPr>
              <w:fldChar w:fldCharType="separate"/>
            </w:r>
            <w:r>
              <w:rPr>
                <w:noProof/>
                <w:webHidden/>
              </w:rPr>
              <w:t>3</w:t>
            </w:r>
            <w:r w:rsidR="005921D4">
              <w:rPr>
                <w:noProof/>
                <w:webHidden/>
              </w:rPr>
              <w:fldChar w:fldCharType="end"/>
            </w:r>
          </w:hyperlink>
        </w:p>
        <w:p w14:paraId="7576AAC6" w14:textId="0B983C24" w:rsidR="005921D4" w:rsidRDefault="00F65358">
          <w:pPr>
            <w:pStyle w:val="Verzeichnis2"/>
            <w:tabs>
              <w:tab w:val="right" w:leader="dot" w:pos="9062"/>
            </w:tabs>
            <w:rPr>
              <w:rFonts w:asciiTheme="minorHAnsi" w:eastAsiaTheme="minorEastAsia" w:hAnsiTheme="minorHAnsi"/>
              <w:noProof/>
              <w:sz w:val="22"/>
              <w:lang w:val="de-DE" w:eastAsia="de-DE"/>
            </w:rPr>
          </w:pPr>
          <w:hyperlink w:anchor="_Toc23951146" w:history="1">
            <w:r w:rsidR="005921D4" w:rsidRPr="00703B69">
              <w:rPr>
                <w:rStyle w:val="Hyperlink"/>
                <w:noProof/>
              </w:rPr>
              <w:t>Software</w:t>
            </w:r>
            <w:r w:rsidR="005921D4">
              <w:rPr>
                <w:noProof/>
                <w:webHidden/>
              </w:rPr>
              <w:tab/>
            </w:r>
            <w:r w:rsidR="005921D4">
              <w:rPr>
                <w:noProof/>
                <w:webHidden/>
              </w:rPr>
              <w:fldChar w:fldCharType="begin"/>
            </w:r>
            <w:r w:rsidR="005921D4">
              <w:rPr>
                <w:noProof/>
                <w:webHidden/>
              </w:rPr>
              <w:instrText xml:space="preserve"> PAGEREF _Toc23951146 \h </w:instrText>
            </w:r>
            <w:r w:rsidR="005921D4">
              <w:rPr>
                <w:noProof/>
                <w:webHidden/>
              </w:rPr>
            </w:r>
            <w:r w:rsidR="005921D4">
              <w:rPr>
                <w:noProof/>
                <w:webHidden/>
              </w:rPr>
              <w:fldChar w:fldCharType="separate"/>
            </w:r>
            <w:r>
              <w:rPr>
                <w:noProof/>
                <w:webHidden/>
              </w:rPr>
              <w:t>3</w:t>
            </w:r>
            <w:r w:rsidR="005921D4">
              <w:rPr>
                <w:noProof/>
                <w:webHidden/>
              </w:rPr>
              <w:fldChar w:fldCharType="end"/>
            </w:r>
          </w:hyperlink>
        </w:p>
        <w:p w14:paraId="64825D7F" w14:textId="650EF6A0" w:rsidR="005921D4" w:rsidRDefault="00F65358">
          <w:pPr>
            <w:pStyle w:val="Verzeichnis2"/>
            <w:tabs>
              <w:tab w:val="right" w:leader="dot" w:pos="9062"/>
            </w:tabs>
            <w:rPr>
              <w:rFonts w:asciiTheme="minorHAnsi" w:eastAsiaTheme="minorEastAsia" w:hAnsiTheme="minorHAnsi"/>
              <w:noProof/>
              <w:sz w:val="22"/>
              <w:lang w:val="de-DE" w:eastAsia="de-DE"/>
            </w:rPr>
          </w:pPr>
          <w:hyperlink w:anchor="_Toc23951147" w:history="1">
            <w:r w:rsidR="005921D4" w:rsidRPr="00703B69">
              <w:rPr>
                <w:rStyle w:val="Hyperlink"/>
                <w:noProof/>
              </w:rPr>
              <w:t>Hardware</w:t>
            </w:r>
            <w:r w:rsidR="005921D4">
              <w:rPr>
                <w:noProof/>
                <w:webHidden/>
              </w:rPr>
              <w:tab/>
            </w:r>
            <w:r w:rsidR="005921D4">
              <w:rPr>
                <w:noProof/>
                <w:webHidden/>
              </w:rPr>
              <w:fldChar w:fldCharType="begin"/>
            </w:r>
            <w:r w:rsidR="005921D4">
              <w:rPr>
                <w:noProof/>
                <w:webHidden/>
              </w:rPr>
              <w:instrText xml:space="preserve"> PAGEREF _Toc23951147 \h </w:instrText>
            </w:r>
            <w:r w:rsidR="005921D4">
              <w:rPr>
                <w:noProof/>
                <w:webHidden/>
              </w:rPr>
            </w:r>
            <w:r w:rsidR="005921D4">
              <w:rPr>
                <w:noProof/>
                <w:webHidden/>
              </w:rPr>
              <w:fldChar w:fldCharType="separate"/>
            </w:r>
            <w:r>
              <w:rPr>
                <w:noProof/>
                <w:webHidden/>
              </w:rPr>
              <w:t>3</w:t>
            </w:r>
            <w:r w:rsidR="005921D4">
              <w:rPr>
                <w:noProof/>
                <w:webHidden/>
              </w:rPr>
              <w:fldChar w:fldCharType="end"/>
            </w:r>
          </w:hyperlink>
        </w:p>
        <w:p w14:paraId="7849BCCE" w14:textId="5E5875DB"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48" w:history="1">
            <w:r w:rsidR="005921D4" w:rsidRPr="00703B69">
              <w:rPr>
                <w:rStyle w:val="Hyperlink"/>
                <w:noProof/>
              </w:rPr>
              <w:t>2.2</w:t>
            </w:r>
            <w:r w:rsidR="005921D4">
              <w:rPr>
                <w:rFonts w:asciiTheme="minorHAnsi" w:eastAsiaTheme="minorEastAsia" w:hAnsiTheme="minorHAnsi"/>
                <w:noProof/>
                <w:sz w:val="22"/>
                <w:lang w:val="de-DE" w:eastAsia="de-DE"/>
              </w:rPr>
              <w:tab/>
            </w:r>
            <w:r w:rsidR="005921D4" w:rsidRPr="00703B69">
              <w:rPr>
                <w:rStyle w:val="Hyperlink"/>
                <w:noProof/>
              </w:rPr>
              <w:t>Installation of FastGAPP</w:t>
            </w:r>
            <w:r w:rsidR="005921D4">
              <w:rPr>
                <w:noProof/>
                <w:webHidden/>
              </w:rPr>
              <w:tab/>
            </w:r>
            <w:r w:rsidR="005921D4">
              <w:rPr>
                <w:noProof/>
                <w:webHidden/>
              </w:rPr>
              <w:fldChar w:fldCharType="begin"/>
            </w:r>
            <w:r w:rsidR="005921D4">
              <w:rPr>
                <w:noProof/>
                <w:webHidden/>
              </w:rPr>
              <w:instrText xml:space="preserve"> PAGEREF _Toc23951148 \h </w:instrText>
            </w:r>
            <w:r w:rsidR="005921D4">
              <w:rPr>
                <w:noProof/>
                <w:webHidden/>
              </w:rPr>
            </w:r>
            <w:r w:rsidR="005921D4">
              <w:rPr>
                <w:noProof/>
                <w:webHidden/>
              </w:rPr>
              <w:fldChar w:fldCharType="separate"/>
            </w:r>
            <w:r>
              <w:rPr>
                <w:noProof/>
                <w:webHidden/>
              </w:rPr>
              <w:t>3</w:t>
            </w:r>
            <w:r w:rsidR="005921D4">
              <w:rPr>
                <w:noProof/>
                <w:webHidden/>
              </w:rPr>
              <w:fldChar w:fldCharType="end"/>
            </w:r>
          </w:hyperlink>
        </w:p>
        <w:p w14:paraId="3FDD2BB7" w14:textId="722E9117"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49" w:history="1">
            <w:r w:rsidR="005921D4" w:rsidRPr="00703B69">
              <w:rPr>
                <w:rStyle w:val="Hyperlink"/>
                <w:noProof/>
              </w:rPr>
              <w:t>2.3</w:t>
            </w:r>
            <w:r w:rsidR="005921D4">
              <w:rPr>
                <w:rFonts w:asciiTheme="minorHAnsi" w:eastAsiaTheme="minorEastAsia" w:hAnsiTheme="minorHAnsi"/>
                <w:noProof/>
                <w:sz w:val="22"/>
                <w:lang w:val="de-DE" w:eastAsia="de-DE"/>
              </w:rPr>
              <w:tab/>
            </w:r>
            <w:r w:rsidR="005921D4" w:rsidRPr="00703B69">
              <w:rPr>
                <w:rStyle w:val="Hyperlink"/>
                <w:noProof/>
              </w:rPr>
              <w:t>Starting MATLAB</w:t>
            </w:r>
            <w:r w:rsidR="005921D4">
              <w:rPr>
                <w:noProof/>
                <w:webHidden/>
              </w:rPr>
              <w:tab/>
            </w:r>
            <w:r w:rsidR="005921D4">
              <w:rPr>
                <w:noProof/>
                <w:webHidden/>
              </w:rPr>
              <w:fldChar w:fldCharType="begin"/>
            </w:r>
            <w:r w:rsidR="005921D4">
              <w:rPr>
                <w:noProof/>
                <w:webHidden/>
              </w:rPr>
              <w:instrText xml:space="preserve"> PAGEREF _Toc23951149 \h </w:instrText>
            </w:r>
            <w:r w:rsidR="005921D4">
              <w:rPr>
                <w:noProof/>
                <w:webHidden/>
              </w:rPr>
            </w:r>
            <w:r w:rsidR="005921D4">
              <w:rPr>
                <w:noProof/>
                <w:webHidden/>
              </w:rPr>
              <w:fldChar w:fldCharType="separate"/>
            </w:r>
            <w:r>
              <w:rPr>
                <w:noProof/>
                <w:webHidden/>
              </w:rPr>
              <w:t>3</w:t>
            </w:r>
            <w:r w:rsidR="005921D4">
              <w:rPr>
                <w:noProof/>
                <w:webHidden/>
              </w:rPr>
              <w:fldChar w:fldCharType="end"/>
            </w:r>
          </w:hyperlink>
        </w:p>
        <w:p w14:paraId="22E2CF25" w14:textId="16150BAE"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50" w:history="1">
            <w:r w:rsidR="005921D4" w:rsidRPr="00703B69">
              <w:rPr>
                <w:rStyle w:val="Hyperlink"/>
                <w:noProof/>
              </w:rPr>
              <w:t>2.4</w:t>
            </w:r>
            <w:r w:rsidR="005921D4">
              <w:rPr>
                <w:rFonts w:asciiTheme="minorHAnsi" w:eastAsiaTheme="minorEastAsia" w:hAnsiTheme="minorHAnsi"/>
                <w:noProof/>
                <w:sz w:val="22"/>
                <w:lang w:val="de-DE" w:eastAsia="de-DE"/>
              </w:rPr>
              <w:tab/>
            </w:r>
            <w:r w:rsidR="005921D4" w:rsidRPr="00703B69">
              <w:rPr>
                <w:rStyle w:val="Hyperlink"/>
                <w:noProof/>
              </w:rPr>
              <w:t>Starting FastGAPP</w:t>
            </w:r>
            <w:r w:rsidR="005921D4">
              <w:rPr>
                <w:noProof/>
                <w:webHidden/>
              </w:rPr>
              <w:tab/>
            </w:r>
            <w:r w:rsidR="005921D4">
              <w:rPr>
                <w:noProof/>
                <w:webHidden/>
              </w:rPr>
              <w:fldChar w:fldCharType="begin"/>
            </w:r>
            <w:r w:rsidR="005921D4">
              <w:rPr>
                <w:noProof/>
                <w:webHidden/>
              </w:rPr>
              <w:instrText xml:space="preserve"> PAGEREF _Toc23951150 \h </w:instrText>
            </w:r>
            <w:r w:rsidR="005921D4">
              <w:rPr>
                <w:noProof/>
                <w:webHidden/>
              </w:rPr>
            </w:r>
            <w:r w:rsidR="005921D4">
              <w:rPr>
                <w:noProof/>
                <w:webHidden/>
              </w:rPr>
              <w:fldChar w:fldCharType="separate"/>
            </w:r>
            <w:r>
              <w:rPr>
                <w:noProof/>
                <w:webHidden/>
              </w:rPr>
              <w:t>3</w:t>
            </w:r>
            <w:r w:rsidR="005921D4">
              <w:rPr>
                <w:noProof/>
                <w:webHidden/>
              </w:rPr>
              <w:fldChar w:fldCharType="end"/>
            </w:r>
          </w:hyperlink>
        </w:p>
        <w:p w14:paraId="723172BD" w14:textId="4D824B67" w:rsidR="005921D4" w:rsidRDefault="00F65358">
          <w:pPr>
            <w:pStyle w:val="Verzeichnis1"/>
            <w:tabs>
              <w:tab w:val="left" w:pos="442"/>
              <w:tab w:val="right" w:leader="dot" w:pos="9062"/>
            </w:tabs>
            <w:rPr>
              <w:rFonts w:asciiTheme="minorHAnsi" w:eastAsiaTheme="minorEastAsia" w:hAnsiTheme="minorHAnsi"/>
              <w:b w:val="0"/>
              <w:noProof/>
              <w:sz w:val="22"/>
              <w:lang w:val="de-DE" w:eastAsia="de-DE"/>
            </w:rPr>
          </w:pPr>
          <w:hyperlink w:anchor="_Toc23951151" w:history="1">
            <w:r w:rsidR="005921D4" w:rsidRPr="00703B69">
              <w:rPr>
                <w:rStyle w:val="Hyperlink"/>
                <w:noProof/>
              </w:rPr>
              <w:t>3.</w:t>
            </w:r>
            <w:r w:rsidR="005921D4">
              <w:rPr>
                <w:rFonts w:asciiTheme="minorHAnsi" w:eastAsiaTheme="minorEastAsia" w:hAnsiTheme="minorHAnsi"/>
                <w:b w:val="0"/>
                <w:noProof/>
                <w:sz w:val="22"/>
                <w:lang w:val="de-DE" w:eastAsia="de-DE"/>
              </w:rPr>
              <w:tab/>
            </w:r>
            <w:r w:rsidR="005921D4" w:rsidRPr="00703B69">
              <w:rPr>
                <w:rStyle w:val="Hyperlink"/>
                <w:noProof/>
              </w:rPr>
              <w:t>First steps with FastGAPP</w:t>
            </w:r>
            <w:r w:rsidR="005921D4">
              <w:rPr>
                <w:noProof/>
                <w:webHidden/>
              </w:rPr>
              <w:tab/>
            </w:r>
            <w:r w:rsidR="005921D4">
              <w:rPr>
                <w:noProof/>
                <w:webHidden/>
              </w:rPr>
              <w:fldChar w:fldCharType="begin"/>
            </w:r>
            <w:r w:rsidR="005921D4">
              <w:rPr>
                <w:noProof/>
                <w:webHidden/>
              </w:rPr>
              <w:instrText xml:space="preserve"> PAGEREF _Toc23951151 \h </w:instrText>
            </w:r>
            <w:r w:rsidR="005921D4">
              <w:rPr>
                <w:noProof/>
                <w:webHidden/>
              </w:rPr>
            </w:r>
            <w:r w:rsidR="005921D4">
              <w:rPr>
                <w:noProof/>
                <w:webHidden/>
              </w:rPr>
              <w:fldChar w:fldCharType="separate"/>
            </w:r>
            <w:r>
              <w:rPr>
                <w:noProof/>
                <w:webHidden/>
              </w:rPr>
              <w:t>5</w:t>
            </w:r>
            <w:r w:rsidR="005921D4">
              <w:rPr>
                <w:noProof/>
                <w:webHidden/>
              </w:rPr>
              <w:fldChar w:fldCharType="end"/>
            </w:r>
          </w:hyperlink>
        </w:p>
        <w:p w14:paraId="6E0BB49E" w14:textId="2A8E4A40"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52" w:history="1">
            <w:r w:rsidR="005921D4" w:rsidRPr="00703B69">
              <w:rPr>
                <w:rStyle w:val="Hyperlink"/>
                <w:noProof/>
              </w:rPr>
              <w:t>3.1</w:t>
            </w:r>
            <w:r w:rsidR="005921D4">
              <w:rPr>
                <w:rFonts w:asciiTheme="minorHAnsi" w:eastAsiaTheme="minorEastAsia" w:hAnsiTheme="minorHAnsi"/>
                <w:noProof/>
                <w:sz w:val="22"/>
                <w:lang w:val="de-DE" w:eastAsia="de-DE"/>
              </w:rPr>
              <w:tab/>
            </w:r>
            <w:r w:rsidR="005921D4" w:rsidRPr="00703B69">
              <w:rPr>
                <w:rStyle w:val="Hyperlink"/>
                <w:noProof/>
              </w:rPr>
              <w:t>Program selection</w:t>
            </w:r>
            <w:r w:rsidR="005921D4">
              <w:rPr>
                <w:noProof/>
                <w:webHidden/>
              </w:rPr>
              <w:tab/>
            </w:r>
            <w:r w:rsidR="005921D4">
              <w:rPr>
                <w:noProof/>
                <w:webHidden/>
              </w:rPr>
              <w:fldChar w:fldCharType="begin"/>
            </w:r>
            <w:r w:rsidR="005921D4">
              <w:rPr>
                <w:noProof/>
                <w:webHidden/>
              </w:rPr>
              <w:instrText xml:space="preserve"> PAGEREF _Toc23951152 \h </w:instrText>
            </w:r>
            <w:r w:rsidR="005921D4">
              <w:rPr>
                <w:noProof/>
                <w:webHidden/>
              </w:rPr>
            </w:r>
            <w:r w:rsidR="005921D4">
              <w:rPr>
                <w:noProof/>
                <w:webHidden/>
              </w:rPr>
              <w:fldChar w:fldCharType="separate"/>
            </w:r>
            <w:r>
              <w:rPr>
                <w:noProof/>
                <w:webHidden/>
              </w:rPr>
              <w:t>5</w:t>
            </w:r>
            <w:r w:rsidR="005921D4">
              <w:rPr>
                <w:noProof/>
                <w:webHidden/>
              </w:rPr>
              <w:fldChar w:fldCharType="end"/>
            </w:r>
          </w:hyperlink>
        </w:p>
        <w:p w14:paraId="521D0A42" w14:textId="729F734D"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53" w:history="1">
            <w:r w:rsidR="005921D4" w:rsidRPr="00703B69">
              <w:rPr>
                <w:rStyle w:val="Hyperlink"/>
                <w:noProof/>
              </w:rPr>
              <w:t>3.2</w:t>
            </w:r>
            <w:r w:rsidR="005921D4">
              <w:rPr>
                <w:rFonts w:asciiTheme="minorHAnsi" w:eastAsiaTheme="minorEastAsia" w:hAnsiTheme="minorHAnsi"/>
                <w:noProof/>
                <w:sz w:val="22"/>
                <w:lang w:val="de-DE" w:eastAsia="de-DE"/>
              </w:rPr>
              <w:tab/>
            </w:r>
            <w:r w:rsidR="005921D4" w:rsidRPr="00703B69">
              <w:rPr>
                <w:rStyle w:val="Hyperlink"/>
                <w:noProof/>
              </w:rPr>
              <w:t>The general structure of an input dataset</w:t>
            </w:r>
            <w:r w:rsidR="005921D4">
              <w:rPr>
                <w:noProof/>
                <w:webHidden/>
              </w:rPr>
              <w:tab/>
            </w:r>
            <w:r w:rsidR="005921D4">
              <w:rPr>
                <w:noProof/>
                <w:webHidden/>
              </w:rPr>
              <w:fldChar w:fldCharType="begin"/>
            </w:r>
            <w:r w:rsidR="005921D4">
              <w:rPr>
                <w:noProof/>
                <w:webHidden/>
              </w:rPr>
              <w:instrText xml:space="preserve"> PAGEREF _Toc23951153 \h </w:instrText>
            </w:r>
            <w:r w:rsidR="005921D4">
              <w:rPr>
                <w:noProof/>
                <w:webHidden/>
              </w:rPr>
            </w:r>
            <w:r w:rsidR="005921D4">
              <w:rPr>
                <w:noProof/>
                <w:webHidden/>
              </w:rPr>
              <w:fldChar w:fldCharType="separate"/>
            </w:r>
            <w:r>
              <w:rPr>
                <w:noProof/>
                <w:webHidden/>
              </w:rPr>
              <w:t>5</w:t>
            </w:r>
            <w:r w:rsidR="005921D4">
              <w:rPr>
                <w:noProof/>
                <w:webHidden/>
              </w:rPr>
              <w:fldChar w:fldCharType="end"/>
            </w:r>
          </w:hyperlink>
        </w:p>
        <w:p w14:paraId="3F1F5F5E" w14:textId="1AC8C626"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54" w:history="1">
            <w:r w:rsidR="005921D4" w:rsidRPr="00703B69">
              <w:rPr>
                <w:rStyle w:val="Hyperlink"/>
                <w:noProof/>
              </w:rPr>
              <w:t>3.3</w:t>
            </w:r>
            <w:r w:rsidR="005921D4">
              <w:rPr>
                <w:rFonts w:asciiTheme="minorHAnsi" w:eastAsiaTheme="minorEastAsia" w:hAnsiTheme="minorHAnsi"/>
                <w:noProof/>
                <w:sz w:val="22"/>
                <w:lang w:val="de-DE" w:eastAsia="de-DE"/>
              </w:rPr>
              <w:tab/>
            </w:r>
            <w:r w:rsidR="005921D4" w:rsidRPr="00703B69">
              <w:rPr>
                <w:rStyle w:val="Hyperlink"/>
                <w:noProof/>
              </w:rPr>
              <w:t>Tools - Changing save and data paths</w:t>
            </w:r>
            <w:r w:rsidR="005921D4">
              <w:rPr>
                <w:noProof/>
                <w:webHidden/>
              </w:rPr>
              <w:tab/>
            </w:r>
            <w:r w:rsidR="005921D4">
              <w:rPr>
                <w:noProof/>
                <w:webHidden/>
              </w:rPr>
              <w:fldChar w:fldCharType="begin"/>
            </w:r>
            <w:r w:rsidR="005921D4">
              <w:rPr>
                <w:noProof/>
                <w:webHidden/>
              </w:rPr>
              <w:instrText xml:space="preserve"> PAGEREF _Toc23951154 \h </w:instrText>
            </w:r>
            <w:r w:rsidR="005921D4">
              <w:rPr>
                <w:noProof/>
                <w:webHidden/>
              </w:rPr>
            </w:r>
            <w:r w:rsidR="005921D4">
              <w:rPr>
                <w:noProof/>
                <w:webHidden/>
              </w:rPr>
              <w:fldChar w:fldCharType="separate"/>
            </w:r>
            <w:r>
              <w:rPr>
                <w:noProof/>
                <w:webHidden/>
              </w:rPr>
              <w:t>6</w:t>
            </w:r>
            <w:r w:rsidR="005921D4">
              <w:rPr>
                <w:noProof/>
                <w:webHidden/>
              </w:rPr>
              <w:fldChar w:fldCharType="end"/>
            </w:r>
          </w:hyperlink>
        </w:p>
        <w:p w14:paraId="319A6760" w14:textId="2B8C752D"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55" w:history="1">
            <w:r w:rsidR="005921D4" w:rsidRPr="00703B69">
              <w:rPr>
                <w:rStyle w:val="Hyperlink"/>
                <w:noProof/>
              </w:rPr>
              <w:t>3.4</w:t>
            </w:r>
            <w:r w:rsidR="005921D4">
              <w:rPr>
                <w:rFonts w:asciiTheme="minorHAnsi" w:eastAsiaTheme="minorEastAsia" w:hAnsiTheme="minorHAnsi"/>
                <w:noProof/>
                <w:sz w:val="22"/>
                <w:lang w:val="de-DE" w:eastAsia="de-DE"/>
              </w:rPr>
              <w:tab/>
            </w:r>
            <w:r w:rsidR="005921D4" w:rsidRPr="00703B69">
              <w:rPr>
                <w:rStyle w:val="Hyperlink"/>
                <w:noProof/>
              </w:rPr>
              <w:t>Tools - Converting spreadsheets (.xls/.xlsx) into MATLAB (.mat) files</w:t>
            </w:r>
            <w:r w:rsidR="005921D4">
              <w:rPr>
                <w:noProof/>
                <w:webHidden/>
              </w:rPr>
              <w:tab/>
            </w:r>
            <w:r w:rsidR="005921D4">
              <w:rPr>
                <w:noProof/>
                <w:webHidden/>
              </w:rPr>
              <w:fldChar w:fldCharType="begin"/>
            </w:r>
            <w:r w:rsidR="005921D4">
              <w:rPr>
                <w:noProof/>
                <w:webHidden/>
              </w:rPr>
              <w:instrText xml:space="preserve"> PAGEREF _Toc23951155 \h </w:instrText>
            </w:r>
            <w:r w:rsidR="005921D4">
              <w:rPr>
                <w:noProof/>
                <w:webHidden/>
              </w:rPr>
            </w:r>
            <w:r w:rsidR="005921D4">
              <w:rPr>
                <w:noProof/>
                <w:webHidden/>
              </w:rPr>
              <w:fldChar w:fldCharType="separate"/>
            </w:r>
            <w:r>
              <w:rPr>
                <w:noProof/>
                <w:webHidden/>
              </w:rPr>
              <w:t>8</w:t>
            </w:r>
            <w:r w:rsidR="005921D4">
              <w:rPr>
                <w:noProof/>
                <w:webHidden/>
              </w:rPr>
              <w:fldChar w:fldCharType="end"/>
            </w:r>
          </w:hyperlink>
        </w:p>
        <w:p w14:paraId="0B7C99A2" w14:textId="08CFB396" w:rsidR="005921D4" w:rsidRDefault="00F65358">
          <w:pPr>
            <w:pStyle w:val="Verzeichnis3"/>
            <w:tabs>
              <w:tab w:val="right" w:leader="dot" w:pos="9062"/>
            </w:tabs>
            <w:rPr>
              <w:rFonts w:eastAsiaTheme="minorEastAsia"/>
              <w:noProof/>
              <w:sz w:val="22"/>
              <w:lang w:val="de-DE" w:eastAsia="de-DE"/>
            </w:rPr>
          </w:pPr>
          <w:hyperlink w:anchor="_Toc23951156" w:history="1">
            <w:r w:rsidR="005921D4" w:rsidRPr="00703B69">
              <w:rPr>
                <w:rStyle w:val="Hyperlink"/>
                <w:noProof/>
              </w:rPr>
              <w:t>How to start and use of the ‘Convert 2 MAT’ tool</w:t>
            </w:r>
            <w:r w:rsidR="005921D4">
              <w:rPr>
                <w:noProof/>
                <w:webHidden/>
              </w:rPr>
              <w:tab/>
            </w:r>
            <w:r w:rsidR="005921D4">
              <w:rPr>
                <w:noProof/>
                <w:webHidden/>
              </w:rPr>
              <w:fldChar w:fldCharType="begin"/>
            </w:r>
            <w:r w:rsidR="005921D4">
              <w:rPr>
                <w:noProof/>
                <w:webHidden/>
              </w:rPr>
              <w:instrText xml:space="preserve"> PAGEREF _Toc23951156 \h </w:instrText>
            </w:r>
            <w:r w:rsidR="005921D4">
              <w:rPr>
                <w:noProof/>
                <w:webHidden/>
              </w:rPr>
            </w:r>
            <w:r w:rsidR="005921D4">
              <w:rPr>
                <w:noProof/>
                <w:webHidden/>
              </w:rPr>
              <w:fldChar w:fldCharType="separate"/>
            </w:r>
            <w:r>
              <w:rPr>
                <w:noProof/>
                <w:webHidden/>
              </w:rPr>
              <w:t>8</w:t>
            </w:r>
            <w:r w:rsidR="005921D4">
              <w:rPr>
                <w:noProof/>
                <w:webHidden/>
              </w:rPr>
              <w:fldChar w:fldCharType="end"/>
            </w:r>
          </w:hyperlink>
        </w:p>
        <w:p w14:paraId="461E8177" w14:textId="003230A4" w:rsidR="005921D4" w:rsidRDefault="00F65358">
          <w:pPr>
            <w:pStyle w:val="Verzeichnis3"/>
            <w:tabs>
              <w:tab w:val="right" w:leader="dot" w:pos="9062"/>
            </w:tabs>
            <w:rPr>
              <w:rFonts w:eastAsiaTheme="minorEastAsia"/>
              <w:noProof/>
              <w:sz w:val="22"/>
              <w:lang w:val="de-DE" w:eastAsia="de-DE"/>
            </w:rPr>
          </w:pPr>
          <w:hyperlink w:anchor="_Toc23951157" w:history="1">
            <w:r w:rsidR="005921D4" w:rsidRPr="00703B69">
              <w:rPr>
                <w:rStyle w:val="Hyperlink"/>
                <w:noProof/>
              </w:rPr>
              <w:t>Developer notes - Additional information on the mat-file format for FastGAPP</w:t>
            </w:r>
            <w:r w:rsidR="005921D4">
              <w:rPr>
                <w:noProof/>
                <w:webHidden/>
              </w:rPr>
              <w:tab/>
            </w:r>
            <w:r w:rsidR="005921D4">
              <w:rPr>
                <w:noProof/>
                <w:webHidden/>
              </w:rPr>
              <w:fldChar w:fldCharType="begin"/>
            </w:r>
            <w:r w:rsidR="005921D4">
              <w:rPr>
                <w:noProof/>
                <w:webHidden/>
              </w:rPr>
              <w:instrText xml:space="preserve"> PAGEREF _Toc23951157 \h </w:instrText>
            </w:r>
            <w:r w:rsidR="005921D4">
              <w:rPr>
                <w:noProof/>
                <w:webHidden/>
              </w:rPr>
            </w:r>
            <w:r w:rsidR="005921D4">
              <w:rPr>
                <w:noProof/>
                <w:webHidden/>
              </w:rPr>
              <w:fldChar w:fldCharType="separate"/>
            </w:r>
            <w:r>
              <w:rPr>
                <w:noProof/>
                <w:webHidden/>
              </w:rPr>
              <w:t>9</w:t>
            </w:r>
            <w:r w:rsidR="005921D4">
              <w:rPr>
                <w:noProof/>
                <w:webHidden/>
              </w:rPr>
              <w:fldChar w:fldCharType="end"/>
            </w:r>
          </w:hyperlink>
        </w:p>
        <w:p w14:paraId="1B59931E" w14:textId="01A5AC2C"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58" w:history="1">
            <w:r w:rsidR="005921D4" w:rsidRPr="00703B69">
              <w:rPr>
                <w:rStyle w:val="Hyperlink"/>
                <w:noProof/>
              </w:rPr>
              <w:t>3.5</w:t>
            </w:r>
            <w:r w:rsidR="005921D4">
              <w:rPr>
                <w:rFonts w:asciiTheme="minorHAnsi" w:eastAsiaTheme="minorEastAsia" w:hAnsiTheme="minorHAnsi"/>
                <w:noProof/>
                <w:sz w:val="22"/>
                <w:lang w:val="de-DE" w:eastAsia="de-DE"/>
              </w:rPr>
              <w:tab/>
            </w:r>
            <w:r w:rsidR="005921D4" w:rsidRPr="00703B69">
              <w:rPr>
                <w:rStyle w:val="Hyperlink"/>
                <w:noProof/>
              </w:rPr>
              <w:t>Dataset selection</w:t>
            </w:r>
            <w:r w:rsidR="005921D4">
              <w:rPr>
                <w:noProof/>
                <w:webHidden/>
              </w:rPr>
              <w:tab/>
            </w:r>
            <w:r w:rsidR="005921D4">
              <w:rPr>
                <w:noProof/>
                <w:webHidden/>
              </w:rPr>
              <w:fldChar w:fldCharType="begin"/>
            </w:r>
            <w:r w:rsidR="005921D4">
              <w:rPr>
                <w:noProof/>
                <w:webHidden/>
              </w:rPr>
              <w:instrText xml:space="preserve"> PAGEREF _Toc23951158 \h </w:instrText>
            </w:r>
            <w:r w:rsidR="005921D4">
              <w:rPr>
                <w:noProof/>
                <w:webHidden/>
              </w:rPr>
            </w:r>
            <w:r w:rsidR="005921D4">
              <w:rPr>
                <w:noProof/>
                <w:webHidden/>
              </w:rPr>
              <w:fldChar w:fldCharType="separate"/>
            </w:r>
            <w:r>
              <w:rPr>
                <w:noProof/>
                <w:webHidden/>
              </w:rPr>
              <w:t>9</w:t>
            </w:r>
            <w:r w:rsidR="005921D4">
              <w:rPr>
                <w:noProof/>
                <w:webHidden/>
              </w:rPr>
              <w:fldChar w:fldCharType="end"/>
            </w:r>
          </w:hyperlink>
        </w:p>
        <w:p w14:paraId="566D940E" w14:textId="3EDC99D3" w:rsidR="005921D4" w:rsidRDefault="00F65358">
          <w:pPr>
            <w:pStyle w:val="Verzeichnis3"/>
            <w:tabs>
              <w:tab w:val="right" w:leader="dot" w:pos="9062"/>
            </w:tabs>
            <w:rPr>
              <w:rFonts w:eastAsiaTheme="minorEastAsia"/>
              <w:noProof/>
              <w:sz w:val="22"/>
              <w:lang w:val="de-DE" w:eastAsia="de-DE"/>
            </w:rPr>
          </w:pPr>
          <w:hyperlink w:anchor="_Toc23951159" w:history="1">
            <w:r w:rsidR="005921D4" w:rsidRPr="00703B69">
              <w:rPr>
                <w:rStyle w:val="Hyperlink"/>
                <w:noProof/>
              </w:rPr>
              <w:t>Further information</w:t>
            </w:r>
            <w:r w:rsidR="005921D4">
              <w:rPr>
                <w:noProof/>
                <w:webHidden/>
              </w:rPr>
              <w:tab/>
            </w:r>
            <w:r w:rsidR="005921D4">
              <w:rPr>
                <w:noProof/>
                <w:webHidden/>
              </w:rPr>
              <w:fldChar w:fldCharType="begin"/>
            </w:r>
            <w:r w:rsidR="005921D4">
              <w:rPr>
                <w:noProof/>
                <w:webHidden/>
              </w:rPr>
              <w:instrText xml:space="preserve"> PAGEREF _Toc23951159 \h </w:instrText>
            </w:r>
            <w:r w:rsidR="005921D4">
              <w:rPr>
                <w:noProof/>
                <w:webHidden/>
              </w:rPr>
            </w:r>
            <w:r w:rsidR="005921D4">
              <w:rPr>
                <w:noProof/>
                <w:webHidden/>
              </w:rPr>
              <w:fldChar w:fldCharType="separate"/>
            </w:r>
            <w:r>
              <w:rPr>
                <w:noProof/>
                <w:webHidden/>
              </w:rPr>
              <w:t>10</w:t>
            </w:r>
            <w:r w:rsidR="005921D4">
              <w:rPr>
                <w:noProof/>
                <w:webHidden/>
              </w:rPr>
              <w:fldChar w:fldCharType="end"/>
            </w:r>
          </w:hyperlink>
        </w:p>
        <w:p w14:paraId="44D5B2BB" w14:textId="70C808E5"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60" w:history="1">
            <w:r w:rsidR="005921D4" w:rsidRPr="00703B69">
              <w:rPr>
                <w:rStyle w:val="Hyperlink"/>
                <w:noProof/>
              </w:rPr>
              <w:t>3.6</w:t>
            </w:r>
            <w:r w:rsidR="005921D4">
              <w:rPr>
                <w:rFonts w:asciiTheme="minorHAnsi" w:eastAsiaTheme="minorEastAsia" w:hAnsiTheme="minorHAnsi"/>
                <w:noProof/>
                <w:sz w:val="22"/>
                <w:lang w:val="de-DE" w:eastAsia="de-DE"/>
              </w:rPr>
              <w:tab/>
            </w:r>
            <w:r w:rsidR="005921D4" w:rsidRPr="00703B69">
              <w:rPr>
                <w:rStyle w:val="Hyperlink"/>
                <w:noProof/>
              </w:rPr>
              <w:t>Loading a session</w:t>
            </w:r>
            <w:r w:rsidR="005921D4">
              <w:rPr>
                <w:noProof/>
                <w:webHidden/>
              </w:rPr>
              <w:tab/>
            </w:r>
            <w:r w:rsidR="005921D4">
              <w:rPr>
                <w:noProof/>
                <w:webHidden/>
              </w:rPr>
              <w:fldChar w:fldCharType="begin"/>
            </w:r>
            <w:r w:rsidR="005921D4">
              <w:rPr>
                <w:noProof/>
                <w:webHidden/>
              </w:rPr>
              <w:instrText xml:space="preserve"> PAGEREF _Toc23951160 \h </w:instrText>
            </w:r>
            <w:r w:rsidR="005921D4">
              <w:rPr>
                <w:noProof/>
                <w:webHidden/>
              </w:rPr>
            </w:r>
            <w:r w:rsidR="005921D4">
              <w:rPr>
                <w:noProof/>
                <w:webHidden/>
              </w:rPr>
              <w:fldChar w:fldCharType="separate"/>
            </w:r>
            <w:r>
              <w:rPr>
                <w:noProof/>
                <w:webHidden/>
              </w:rPr>
              <w:t>10</w:t>
            </w:r>
            <w:r w:rsidR="005921D4">
              <w:rPr>
                <w:noProof/>
                <w:webHidden/>
              </w:rPr>
              <w:fldChar w:fldCharType="end"/>
            </w:r>
          </w:hyperlink>
        </w:p>
        <w:p w14:paraId="55367B03" w14:textId="321B0287"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61" w:history="1">
            <w:r w:rsidR="005921D4" w:rsidRPr="00703B69">
              <w:rPr>
                <w:rStyle w:val="Hyperlink"/>
                <w:noProof/>
              </w:rPr>
              <w:t>3.7</w:t>
            </w:r>
            <w:r w:rsidR="005921D4">
              <w:rPr>
                <w:rFonts w:asciiTheme="minorHAnsi" w:eastAsiaTheme="minorEastAsia" w:hAnsiTheme="minorHAnsi"/>
                <w:noProof/>
                <w:sz w:val="22"/>
                <w:lang w:val="de-DE" w:eastAsia="de-DE"/>
              </w:rPr>
              <w:tab/>
            </w:r>
            <w:r w:rsidR="005921D4" w:rsidRPr="00703B69">
              <w:rPr>
                <w:rStyle w:val="Hyperlink"/>
                <w:noProof/>
              </w:rPr>
              <w:t>Starting the session and data processing</w:t>
            </w:r>
            <w:r w:rsidR="005921D4">
              <w:rPr>
                <w:noProof/>
                <w:webHidden/>
              </w:rPr>
              <w:tab/>
            </w:r>
            <w:r w:rsidR="005921D4">
              <w:rPr>
                <w:noProof/>
                <w:webHidden/>
              </w:rPr>
              <w:fldChar w:fldCharType="begin"/>
            </w:r>
            <w:r w:rsidR="005921D4">
              <w:rPr>
                <w:noProof/>
                <w:webHidden/>
              </w:rPr>
              <w:instrText xml:space="preserve"> PAGEREF _Toc23951161 \h </w:instrText>
            </w:r>
            <w:r w:rsidR="005921D4">
              <w:rPr>
                <w:noProof/>
                <w:webHidden/>
              </w:rPr>
            </w:r>
            <w:r w:rsidR="005921D4">
              <w:rPr>
                <w:noProof/>
                <w:webHidden/>
              </w:rPr>
              <w:fldChar w:fldCharType="separate"/>
            </w:r>
            <w:r>
              <w:rPr>
                <w:noProof/>
                <w:webHidden/>
              </w:rPr>
              <w:t>12</w:t>
            </w:r>
            <w:r w:rsidR="005921D4">
              <w:rPr>
                <w:noProof/>
                <w:webHidden/>
              </w:rPr>
              <w:fldChar w:fldCharType="end"/>
            </w:r>
          </w:hyperlink>
        </w:p>
        <w:p w14:paraId="2619FC15" w14:textId="24E7E521" w:rsidR="005921D4" w:rsidRDefault="00F65358">
          <w:pPr>
            <w:pStyle w:val="Verzeichnis3"/>
            <w:tabs>
              <w:tab w:val="right" w:leader="dot" w:pos="9062"/>
            </w:tabs>
            <w:rPr>
              <w:rFonts w:eastAsiaTheme="minorEastAsia"/>
              <w:noProof/>
              <w:sz w:val="22"/>
              <w:lang w:val="de-DE" w:eastAsia="de-DE"/>
            </w:rPr>
          </w:pPr>
          <w:hyperlink w:anchor="_Toc23951162" w:history="1">
            <w:r w:rsidR="005921D4" w:rsidRPr="00703B69">
              <w:rPr>
                <w:rStyle w:val="Hyperlink"/>
                <w:noProof/>
              </w:rPr>
              <w:t>Further information – Default marker / labels and file import</w:t>
            </w:r>
            <w:r w:rsidR="005921D4">
              <w:rPr>
                <w:noProof/>
                <w:webHidden/>
              </w:rPr>
              <w:tab/>
            </w:r>
            <w:r w:rsidR="005921D4">
              <w:rPr>
                <w:noProof/>
                <w:webHidden/>
              </w:rPr>
              <w:fldChar w:fldCharType="begin"/>
            </w:r>
            <w:r w:rsidR="005921D4">
              <w:rPr>
                <w:noProof/>
                <w:webHidden/>
              </w:rPr>
              <w:instrText xml:space="preserve"> PAGEREF _Toc23951162 \h </w:instrText>
            </w:r>
            <w:r w:rsidR="005921D4">
              <w:rPr>
                <w:noProof/>
                <w:webHidden/>
              </w:rPr>
            </w:r>
            <w:r w:rsidR="005921D4">
              <w:rPr>
                <w:noProof/>
                <w:webHidden/>
              </w:rPr>
              <w:fldChar w:fldCharType="separate"/>
            </w:r>
            <w:r>
              <w:rPr>
                <w:noProof/>
                <w:webHidden/>
              </w:rPr>
              <w:t>12</w:t>
            </w:r>
            <w:r w:rsidR="005921D4">
              <w:rPr>
                <w:noProof/>
                <w:webHidden/>
              </w:rPr>
              <w:fldChar w:fldCharType="end"/>
            </w:r>
          </w:hyperlink>
        </w:p>
        <w:p w14:paraId="4DE86AE0" w14:textId="1AC16708" w:rsidR="005921D4" w:rsidRDefault="00F65358">
          <w:pPr>
            <w:pStyle w:val="Verzeichnis3"/>
            <w:tabs>
              <w:tab w:val="right" w:leader="dot" w:pos="9062"/>
            </w:tabs>
            <w:rPr>
              <w:rFonts w:eastAsiaTheme="minorEastAsia"/>
              <w:noProof/>
              <w:sz w:val="22"/>
              <w:lang w:val="de-DE" w:eastAsia="de-DE"/>
            </w:rPr>
          </w:pPr>
          <w:hyperlink w:anchor="_Toc23951163" w:history="1">
            <w:r w:rsidR="005921D4" w:rsidRPr="00703B69">
              <w:rPr>
                <w:rStyle w:val="Hyperlink"/>
                <w:noProof/>
              </w:rPr>
              <w:t>Further information - NaN values</w:t>
            </w:r>
            <w:r w:rsidR="005921D4">
              <w:rPr>
                <w:noProof/>
                <w:webHidden/>
              </w:rPr>
              <w:tab/>
            </w:r>
            <w:r w:rsidR="005921D4">
              <w:rPr>
                <w:noProof/>
                <w:webHidden/>
              </w:rPr>
              <w:fldChar w:fldCharType="begin"/>
            </w:r>
            <w:r w:rsidR="005921D4">
              <w:rPr>
                <w:noProof/>
                <w:webHidden/>
              </w:rPr>
              <w:instrText xml:space="preserve"> PAGEREF _Toc23951163 \h </w:instrText>
            </w:r>
            <w:r w:rsidR="005921D4">
              <w:rPr>
                <w:noProof/>
                <w:webHidden/>
              </w:rPr>
            </w:r>
            <w:r w:rsidR="005921D4">
              <w:rPr>
                <w:noProof/>
                <w:webHidden/>
              </w:rPr>
              <w:fldChar w:fldCharType="separate"/>
            </w:r>
            <w:r>
              <w:rPr>
                <w:noProof/>
                <w:webHidden/>
              </w:rPr>
              <w:t>13</w:t>
            </w:r>
            <w:r w:rsidR="005921D4">
              <w:rPr>
                <w:noProof/>
                <w:webHidden/>
              </w:rPr>
              <w:fldChar w:fldCharType="end"/>
            </w:r>
          </w:hyperlink>
        </w:p>
        <w:p w14:paraId="6858E485" w14:textId="2433A2A3" w:rsidR="005921D4" w:rsidRDefault="00F65358">
          <w:pPr>
            <w:pStyle w:val="Verzeichnis3"/>
            <w:tabs>
              <w:tab w:val="right" w:leader="dot" w:pos="9062"/>
            </w:tabs>
            <w:rPr>
              <w:rFonts w:eastAsiaTheme="minorEastAsia"/>
              <w:noProof/>
              <w:sz w:val="22"/>
              <w:lang w:val="de-DE" w:eastAsia="de-DE"/>
            </w:rPr>
          </w:pPr>
          <w:hyperlink w:anchor="_Toc23951164" w:history="1">
            <w:r w:rsidR="005921D4" w:rsidRPr="00703B69">
              <w:rPr>
                <w:rStyle w:val="Hyperlink"/>
                <w:noProof/>
              </w:rPr>
              <w:t>Further information - Data processing and defaults plot lines and labels</w:t>
            </w:r>
            <w:r w:rsidR="005921D4">
              <w:rPr>
                <w:noProof/>
                <w:webHidden/>
              </w:rPr>
              <w:tab/>
            </w:r>
            <w:r w:rsidR="005921D4">
              <w:rPr>
                <w:noProof/>
                <w:webHidden/>
              </w:rPr>
              <w:fldChar w:fldCharType="begin"/>
            </w:r>
            <w:r w:rsidR="005921D4">
              <w:rPr>
                <w:noProof/>
                <w:webHidden/>
              </w:rPr>
              <w:instrText xml:space="preserve"> PAGEREF _Toc23951164 \h </w:instrText>
            </w:r>
            <w:r w:rsidR="005921D4">
              <w:rPr>
                <w:noProof/>
                <w:webHidden/>
              </w:rPr>
            </w:r>
            <w:r w:rsidR="005921D4">
              <w:rPr>
                <w:noProof/>
                <w:webHidden/>
              </w:rPr>
              <w:fldChar w:fldCharType="separate"/>
            </w:r>
            <w:r>
              <w:rPr>
                <w:noProof/>
                <w:webHidden/>
              </w:rPr>
              <w:t>13</w:t>
            </w:r>
            <w:r w:rsidR="005921D4">
              <w:rPr>
                <w:noProof/>
                <w:webHidden/>
              </w:rPr>
              <w:fldChar w:fldCharType="end"/>
            </w:r>
          </w:hyperlink>
        </w:p>
        <w:p w14:paraId="3543B7A8" w14:textId="655F94C3" w:rsidR="005921D4" w:rsidRDefault="00F65358">
          <w:pPr>
            <w:pStyle w:val="Verzeichnis3"/>
            <w:tabs>
              <w:tab w:val="right" w:leader="dot" w:pos="9062"/>
            </w:tabs>
            <w:rPr>
              <w:rFonts w:eastAsiaTheme="minorEastAsia"/>
              <w:noProof/>
              <w:sz w:val="22"/>
              <w:lang w:val="de-DE" w:eastAsia="de-DE"/>
            </w:rPr>
          </w:pPr>
          <w:hyperlink w:anchor="_Toc23951165" w:history="1">
            <w:r w:rsidR="005921D4" w:rsidRPr="00703B69">
              <w:rPr>
                <w:rStyle w:val="Hyperlink"/>
                <w:noProof/>
              </w:rPr>
              <w:t>Further information - Initialization of the main window and loaded sessions</w:t>
            </w:r>
            <w:r w:rsidR="005921D4">
              <w:rPr>
                <w:noProof/>
                <w:webHidden/>
              </w:rPr>
              <w:tab/>
            </w:r>
            <w:r w:rsidR="005921D4">
              <w:rPr>
                <w:noProof/>
                <w:webHidden/>
              </w:rPr>
              <w:fldChar w:fldCharType="begin"/>
            </w:r>
            <w:r w:rsidR="005921D4">
              <w:rPr>
                <w:noProof/>
                <w:webHidden/>
              </w:rPr>
              <w:instrText xml:space="preserve"> PAGEREF _Toc23951165 \h </w:instrText>
            </w:r>
            <w:r w:rsidR="005921D4">
              <w:rPr>
                <w:noProof/>
                <w:webHidden/>
              </w:rPr>
            </w:r>
            <w:r w:rsidR="005921D4">
              <w:rPr>
                <w:noProof/>
                <w:webHidden/>
              </w:rPr>
              <w:fldChar w:fldCharType="separate"/>
            </w:r>
            <w:r>
              <w:rPr>
                <w:noProof/>
                <w:webHidden/>
              </w:rPr>
              <w:t>14</w:t>
            </w:r>
            <w:r w:rsidR="005921D4">
              <w:rPr>
                <w:noProof/>
                <w:webHidden/>
              </w:rPr>
              <w:fldChar w:fldCharType="end"/>
            </w:r>
          </w:hyperlink>
        </w:p>
        <w:p w14:paraId="01E96CBF" w14:textId="4E928A0D" w:rsidR="005921D4" w:rsidRDefault="00F65358">
          <w:pPr>
            <w:pStyle w:val="Verzeichnis1"/>
            <w:tabs>
              <w:tab w:val="left" w:pos="442"/>
              <w:tab w:val="right" w:leader="dot" w:pos="9062"/>
            </w:tabs>
            <w:rPr>
              <w:rFonts w:asciiTheme="minorHAnsi" w:eastAsiaTheme="minorEastAsia" w:hAnsiTheme="minorHAnsi"/>
              <w:b w:val="0"/>
              <w:noProof/>
              <w:sz w:val="22"/>
              <w:lang w:val="de-DE" w:eastAsia="de-DE"/>
            </w:rPr>
          </w:pPr>
          <w:hyperlink w:anchor="_Toc23951166" w:history="1">
            <w:r w:rsidR="005921D4" w:rsidRPr="00703B69">
              <w:rPr>
                <w:rStyle w:val="Hyperlink"/>
                <w:noProof/>
              </w:rPr>
              <w:t>4.</w:t>
            </w:r>
            <w:r w:rsidR="005921D4">
              <w:rPr>
                <w:rFonts w:asciiTheme="minorHAnsi" w:eastAsiaTheme="minorEastAsia" w:hAnsiTheme="minorHAnsi"/>
                <w:b w:val="0"/>
                <w:noProof/>
                <w:sz w:val="22"/>
                <w:lang w:val="de-DE" w:eastAsia="de-DE"/>
              </w:rPr>
              <w:tab/>
            </w:r>
            <w:r w:rsidR="005921D4" w:rsidRPr="00703B69">
              <w:rPr>
                <w:rStyle w:val="Hyperlink"/>
                <w:noProof/>
              </w:rPr>
              <w:t>General functionality of the main windows</w:t>
            </w:r>
            <w:r w:rsidR="005921D4">
              <w:rPr>
                <w:noProof/>
                <w:webHidden/>
              </w:rPr>
              <w:tab/>
            </w:r>
            <w:r w:rsidR="005921D4">
              <w:rPr>
                <w:noProof/>
                <w:webHidden/>
              </w:rPr>
              <w:fldChar w:fldCharType="begin"/>
            </w:r>
            <w:r w:rsidR="005921D4">
              <w:rPr>
                <w:noProof/>
                <w:webHidden/>
              </w:rPr>
              <w:instrText xml:space="preserve"> PAGEREF _Toc23951166 \h </w:instrText>
            </w:r>
            <w:r w:rsidR="005921D4">
              <w:rPr>
                <w:noProof/>
                <w:webHidden/>
              </w:rPr>
            </w:r>
            <w:r w:rsidR="005921D4">
              <w:rPr>
                <w:noProof/>
                <w:webHidden/>
              </w:rPr>
              <w:fldChar w:fldCharType="separate"/>
            </w:r>
            <w:r>
              <w:rPr>
                <w:noProof/>
                <w:webHidden/>
              </w:rPr>
              <w:t>15</w:t>
            </w:r>
            <w:r w:rsidR="005921D4">
              <w:rPr>
                <w:noProof/>
                <w:webHidden/>
              </w:rPr>
              <w:fldChar w:fldCharType="end"/>
            </w:r>
          </w:hyperlink>
        </w:p>
        <w:p w14:paraId="72FD7E27" w14:textId="7AD183ED"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67" w:history="1">
            <w:r w:rsidR="005921D4" w:rsidRPr="00703B69">
              <w:rPr>
                <w:rStyle w:val="Hyperlink"/>
                <w:noProof/>
              </w:rPr>
              <w:t>4.1</w:t>
            </w:r>
            <w:r w:rsidR="005921D4">
              <w:rPr>
                <w:rFonts w:asciiTheme="minorHAnsi" w:eastAsiaTheme="minorEastAsia" w:hAnsiTheme="minorHAnsi"/>
                <w:noProof/>
                <w:sz w:val="22"/>
                <w:lang w:val="de-DE" w:eastAsia="de-DE"/>
              </w:rPr>
              <w:tab/>
            </w:r>
            <w:r w:rsidR="005921D4" w:rsidRPr="00703B69">
              <w:rPr>
                <w:rStyle w:val="Hyperlink"/>
                <w:noProof/>
              </w:rPr>
              <w:t>Dataset selection panel</w:t>
            </w:r>
            <w:r w:rsidR="005921D4">
              <w:rPr>
                <w:noProof/>
                <w:webHidden/>
              </w:rPr>
              <w:tab/>
            </w:r>
            <w:r w:rsidR="005921D4">
              <w:rPr>
                <w:noProof/>
                <w:webHidden/>
              </w:rPr>
              <w:fldChar w:fldCharType="begin"/>
            </w:r>
            <w:r w:rsidR="005921D4">
              <w:rPr>
                <w:noProof/>
                <w:webHidden/>
              </w:rPr>
              <w:instrText xml:space="preserve"> PAGEREF _Toc23951167 \h </w:instrText>
            </w:r>
            <w:r w:rsidR="005921D4">
              <w:rPr>
                <w:noProof/>
                <w:webHidden/>
              </w:rPr>
            </w:r>
            <w:r w:rsidR="005921D4">
              <w:rPr>
                <w:noProof/>
                <w:webHidden/>
              </w:rPr>
              <w:fldChar w:fldCharType="separate"/>
            </w:r>
            <w:r>
              <w:rPr>
                <w:noProof/>
                <w:webHidden/>
              </w:rPr>
              <w:t>16</w:t>
            </w:r>
            <w:r w:rsidR="005921D4">
              <w:rPr>
                <w:noProof/>
                <w:webHidden/>
              </w:rPr>
              <w:fldChar w:fldCharType="end"/>
            </w:r>
          </w:hyperlink>
        </w:p>
        <w:p w14:paraId="01DD82CE" w14:textId="0892AA35"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68" w:history="1">
            <w:r w:rsidR="005921D4" w:rsidRPr="00703B69">
              <w:rPr>
                <w:rStyle w:val="Hyperlink"/>
                <w:noProof/>
              </w:rPr>
              <w:t>4.2</w:t>
            </w:r>
            <w:r w:rsidR="005921D4">
              <w:rPr>
                <w:rFonts w:asciiTheme="minorHAnsi" w:eastAsiaTheme="minorEastAsia" w:hAnsiTheme="minorHAnsi"/>
                <w:noProof/>
                <w:sz w:val="22"/>
                <w:lang w:val="de-DE" w:eastAsia="de-DE"/>
              </w:rPr>
              <w:tab/>
            </w:r>
            <w:r w:rsidR="005921D4" w:rsidRPr="00703B69">
              <w:rPr>
                <w:rStyle w:val="Hyperlink"/>
                <w:noProof/>
              </w:rPr>
              <w:t>Data overview panel</w:t>
            </w:r>
            <w:r w:rsidR="005921D4">
              <w:rPr>
                <w:noProof/>
                <w:webHidden/>
              </w:rPr>
              <w:tab/>
            </w:r>
            <w:r w:rsidR="005921D4">
              <w:rPr>
                <w:noProof/>
                <w:webHidden/>
              </w:rPr>
              <w:fldChar w:fldCharType="begin"/>
            </w:r>
            <w:r w:rsidR="005921D4">
              <w:rPr>
                <w:noProof/>
                <w:webHidden/>
              </w:rPr>
              <w:instrText xml:space="preserve"> PAGEREF _Toc23951168 \h </w:instrText>
            </w:r>
            <w:r w:rsidR="005921D4">
              <w:rPr>
                <w:noProof/>
                <w:webHidden/>
              </w:rPr>
            </w:r>
            <w:r w:rsidR="005921D4">
              <w:rPr>
                <w:noProof/>
                <w:webHidden/>
              </w:rPr>
              <w:fldChar w:fldCharType="separate"/>
            </w:r>
            <w:r>
              <w:rPr>
                <w:noProof/>
                <w:webHidden/>
              </w:rPr>
              <w:t>16</w:t>
            </w:r>
            <w:r w:rsidR="005921D4">
              <w:rPr>
                <w:noProof/>
                <w:webHidden/>
              </w:rPr>
              <w:fldChar w:fldCharType="end"/>
            </w:r>
          </w:hyperlink>
        </w:p>
        <w:p w14:paraId="29EFBAC8" w14:textId="592B96CE"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69" w:history="1">
            <w:r w:rsidR="005921D4" w:rsidRPr="00703B69">
              <w:rPr>
                <w:rStyle w:val="Hyperlink"/>
                <w:noProof/>
              </w:rPr>
              <w:t>4.3</w:t>
            </w:r>
            <w:r w:rsidR="005921D4">
              <w:rPr>
                <w:rFonts w:asciiTheme="minorHAnsi" w:eastAsiaTheme="minorEastAsia" w:hAnsiTheme="minorHAnsi"/>
                <w:noProof/>
                <w:sz w:val="22"/>
                <w:lang w:val="de-DE" w:eastAsia="de-DE"/>
              </w:rPr>
              <w:tab/>
            </w:r>
            <w:r w:rsidR="005921D4" w:rsidRPr="00703B69">
              <w:rPr>
                <w:rStyle w:val="Hyperlink"/>
                <w:noProof/>
              </w:rPr>
              <w:t>Marker / Label overview panel</w:t>
            </w:r>
            <w:r w:rsidR="005921D4">
              <w:rPr>
                <w:noProof/>
                <w:webHidden/>
              </w:rPr>
              <w:tab/>
            </w:r>
            <w:r w:rsidR="005921D4">
              <w:rPr>
                <w:noProof/>
                <w:webHidden/>
              </w:rPr>
              <w:fldChar w:fldCharType="begin"/>
            </w:r>
            <w:r w:rsidR="005921D4">
              <w:rPr>
                <w:noProof/>
                <w:webHidden/>
              </w:rPr>
              <w:instrText xml:space="preserve"> PAGEREF _Toc23951169 \h </w:instrText>
            </w:r>
            <w:r w:rsidR="005921D4">
              <w:rPr>
                <w:noProof/>
                <w:webHidden/>
              </w:rPr>
            </w:r>
            <w:r w:rsidR="005921D4">
              <w:rPr>
                <w:noProof/>
                <w:webHidden/>
              </w:rPr>
              <w:fldChar w:fldCharType="separate"/>
            </w:r>
            <w:r>
              <w:rPr>
                <w:noProof/>
                <w:webHidden/>
              </w:rPr>
              <w:t>17</w:t>
            </w:r>
            <w:r w:rsidR="005921D4">
              <w:rPr>
                <w:noProof/>
                <w:webHidden/>
              </w:rPr>
              <w:fldChar w:fldCharType="end"/>
            </w:r>
          </w:hyperlink>
        </w:p>
        <w:p w14:paraId="6CDD48FF" w14:textId="13E78A29"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70" w:history="1">
            <w:r w:rsidR="005921D4" w:rsidRPr="00703B69">
              <w:rPr>
                <w:rStyle w:val="Hyperlink"/>
                <w:noProof/>
              </w:rPr>
              <w:t>4.4</w:t>
            </w:r>
            <w:r w:rsidR="005921D4">
              <w:rPr>
                <w:rFonts w:asciiTheme="minorHAnsi" w:eastAsiaTheme="minorEastAsia" w:hAnsiTheme="minorHAnsi"/>
                <w:noProof/>
                <w:sz w:val="22"/>
                <w:lang w:val="de-DE" w:eastAsia="de-DE"/>
              </w:rPr>
              <w:tab/>
            </w:r>
            <w:r w:rsidR="005921D4" w:rsidRPr="00703B69">
              <w:rPr>
                <w:rStyle w:val="Hyperlink"/>
                <w:noProof/>
              </w:rPr>
              <w:t>Dataset overview table</w:t>
            </w:r>
            <w:r w:rsidR="005921D4">
              <w:rPr>
                <w:noProof/>
                <w:webHidden/>
              </w:rPr>
              <w:tab/>
            </w:r>
            <w:r w:rsidR="005921D4">
              <w:rPr>
                <w:noProof/>
                <w:webHidden/>
              </w:rPr>
              <w:fldChar w:fldCharType="begin"/>
            </w:r>
            <w:r w:rsidR="005921D4">
              <w:rPr>
                <w:noProof/>
                <w:webHidden/>
              </w:rPr>
              <w:instrText xml:space="preserve"> PAGEREF _Toc23951170 \h </w:instrText>
            </w:r>
            <w:r w:rsidR="005921D4">
              <w:rPr>
                <w:noProof/>
                <w:webHidden/>
              </w:rPr>
            </w:r>
            <w:r w:rsidR="005921D4">
              <w:rPr>
                <w:noProof/>
                <w:webHidden/>
              </w:rPr>
              <w:fldChar w:fldCharType="separate"/>
            </w:r>
            <w:r>
              <w:rPr>
                <w:noProof/>
                <w:webHidden/>
              </w:rPr>
              <w:t>18</w:t>
            </w:r>
            <w:r w:rsidR="005921D4">
              <w:rPr>
                <w:noProof/>
                <w:webHidden/>
              </w:rPr>
              <w:fldChar w:fldCharType="end"/>
            </w:r>
          </w:hyperlink>
        </w:p>
        <w:p w14:paraId="00465447" w14:textId="4329F1C6"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71" w:history="1">
            <w:r w:rsidR="005921D4" w:rsidRPr="00703B69">
              <w:rPr>
                <w:rStyle w:val="Hyperlink"/>
                <w:noProof/>
              </w:rPr>
              <w:t>4.5</w:t>
            </w:r>
            <w:r w:rsidR="005921D4">
              <w:rPr>
                <w:rFonts w:asciiTheme="minorHAnsi" w:eastAsiaTheme="minorEastAsia" w:hAnsiTheme="minorHAnsi"/>
                <w:noProof/>
                <w:sz w:val="22"/>
                <w:lang w:val="de-DE" w:eastAsia="de-DE"/>
              </w:rPr>
              <w:tab/>
            </w:r>
            <w:r w:rsidR="005921D4" w:rsidRPr="00703B69">
              <w:rPr>
                <w:rStyle w:val="Hyperlink"/>
                <w:noProof/>
              </w:rPr>
              <w:t>Marker / Label setup panel</w:t>
            </w:r>
            <w:r w:rsidR="005921D4">
              <w:rPr>
                <w:noProof/>
                <w:webHidden/>
              </w:rPr>
              <w:tab/>
            </w:r>
            <w:r w:rsidR="005921D4">
              <w:rPr>
                <w:noProof/>
                <w:webHidden/>
              </w:rPr>
              <w:fldChar w:fldCharType="begin"/>
            </w:r>
            <w:r w:rsidR="005921D4">
              <w:rPr>
                <w:noProof/>
                <w:webHidden/>
              </w:rPr>
              <w:instrText xml:space="preserve"> PAGEREF _Toc23951171 \h </w:instrText>
            </w:r>
            <w:r w:rsidR="005921D4">
              <w:rPr>
                <w:noProof/>
                <w:webHidden/>
              </w:rPr>
            </w:r>
            <w:r w:rsidR="005921D4">
              <w:rPr>
                <w:noProof/>
                <w:webHidden/>
              </w:rPr>
              <w:fldChar w:fldCharType="separate"/>
            </w:r>
            <w:r>
              <w:rPr>
                <w:noProof/>
                <w:webHidden/>
              </w:rPr>
              <w:t>19</w:t>
            </w:r>
            <w:r w:rsidR="005921D4">
              <w:rPr>
                <w:noProof/>
                <w:webHidden/>
              </w:rPr>
              <w:fldChar w:fldCharType="end"/>
            </w:r>
          </w:hyperlink>
        </w:p>
        <w:p w14:paraId="251BE22A" w14:textId="48E5BBE1"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72" w:history="1">
            <w:r w:rsidR="005921D4" w:rsidRPr="00703B69">
              <w:rPr>
                <w:rStyle w:val="Hyperlink"/>
                <w:noProof/>
              </w:rPr>
              <w:t>4.6</w:t>
            </w:r>
            <w:r w:rsidR="005921D4">
              <w:rPr>
                <w:rFonts w:asciiTheme="minorHAnsi" w:eastAsiaTheme="minorEastAsia" w:hAnsiTheme="minorHAnsi"/>
                <w:noProof/>
                <w:sz w:val="22"/>
                <w:lang w:val="de-DE" w:eastAsia="de-DE"/>
              </w:rPr>
              <w:tab/>
            </w:r>
            <w:r w:rsidR="005921D4" w:rsidRPr="00703B69">
              <w:rPr>
                <w:rStyle w:val="Hyperlink"/>
                <w:noProof/>
              </w:rPr>
              <w:t>Font &amp; Line setup panels</w:t>
            </w:r>
            <w:r w:rsidR="005921D4">
              <w:rPr>
                <w:noProof/>
                <w:webHidden/>
              </w:rPr>
              <w:tab/>
            </w:r>
            <w:r w:rsidR="005921D4">
              <w:rPr>
                <w:noProof/>
                <w:webHidden/>
              </w:rPr>
              <w:fldChar w:fldCharType="begin"/>
            </w:r>
            <w:r w:rsidR="005921D4">
              <w:rPr>
                <w:noProof/>
                <w:webHidden/>
              </w:rPr>
              <w:instrText xml:space="preserve"> PAGEREF _Toc23951172 \h </w:instrText>
            </w:r>
            <w:r w:rsidR="005921D4">
              <w:rPr>
                <w:noProof/>
                <w:webHidden/>
              </w:rPr>
            </w:r>
            <w:r w:rsidR="005921D4">
              <w:rPr>
                <w:noProof/>
                <w:webHidden/>
              </w:rPr>
              <w:fldChar w:fldCharType="separate"/>
            </w:r>
            <w:r>
              <w:rPr>
                <w:noProof/>
                <w:webHidden/>
              </w:rPr>
              <w:t>20</w:t>
            </w:r>
            <w:r w:rsidR="005921D4">
              <w:rPr>
                <w:noProof/>
                <w:webHidden/>
              </w:rPr>
              <w:fldChar w:fldCharType="end"/>
            </w:r>
          </w:hyperlink>
        </w:p>
        <w:p w14:paraId="39C02BD8" w14:textId="41AEF7AE" w:rsidR="005921D4" w:rsidRDefault="00F65358">
          <w:pPr>
            <w:pStyle w:val="Verzeichnis3"/>
            <w:tabs>
              <w:tab w:val="right" w:leader="dot" w:pos="9062"/>
            </w:tabs>
            <w:rPr>
              <w:rFonts w:eastAsiaTheme="minorEastAsia"/>
              <w:noProof/>
              <w:sz w:val="22"/>
              <w:lang w:val="de-DE" w:eastAsia="de-DE"/>
            </w:rPr>
          </w:pPr>
          <w:hyperlink w:anchor="_Toc23951173" w:history="1">
            <w:r w:rsidR="005921D4" w:rsidRPr="00703B69">
              <w:rPr>
                <w:rStyle w:val="Hyperlink"/>
                <w:noProof/>
              </w:rPr>
              <w:t>Further information</w:t>
            </w:r>
            <w:r w:rsidR="005921D4">
              <w:rPr>
                <w:noProof/>
                <w:webHidden/>
              </w:rPr>
              <w:tab/>
            </w:r>
            <w:r w:rsidR="005921D4">
              <w:rPr>
                <w:noProof/>
                <w:webHidden/>
              </w:rPr>
              <w:fldChar w:fldCharType="begin"/>
            </w:r>
            <w:r w:rsidR="005921D4">
              <w:rPr>
                <w:noProof/>
                <w:webHidden/>
              </w:rPr>
              <w:instrText xml:space="preserve"> PAGEREF _Toc23951173 \h </w:instrText>
            </w:r>
            <w:r w:rsidR="005921D4">
              <w:rPr>
                <w:noProof/>
                <w:webHidden/>
              </w:rPr>
            </w:r>
            <w:r w:rsidR="005921D4">
              <w:rPr>
                <w:noProof/>
                <w:webHidden/>
              </w:rPr>
              <w:fldChar w:fldCharType="separate"/>
            </w:r>
            <w:r>
              <w:rPr>
                <w:noProof/>
                <w:webHidden/>
              </w:rPr>
              <w:t>20</w:t>
            </w:r>
            <w:r w:rsidR="005921D4">
              <w:rPr>
                <w:noProof/>
                <w:webHidden/>
              </w:rPr>
              <w:fldChar w:fldCharType="end"/>
            </w:r>
          </w:hyperlink>
        </w:p>
        <w:p w14:paraId="1C5EC361" w14:textId="447B2AA8"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74" w:history="1">
            <w:r w:rsidR="005921D4" w:rsidRPr="00703B69">
              <w:rPr>
                <w:rStyle w:val="Hyperlink"/>
                <w:noProof/>
              </w:rPr>
              <w:t>4.7</w:t>
            </w:r>
            <w:r w:rsidR="005921D4">
              <w:rPr>
                <w:rFonts w:asciiTheme="minorHAnsi" w:eastAsiaTheme="minorEastAsia" w:hAnsiTheme="minorHAnsi"/>
                <w:noProof/>
                <w:sz w:val="22"/>
                <w:lang w:val="de-DE" w:eastAsia="de-DE"/>
              </w:rPr>
              <w:tab/>
            </w:r>
            <w:r w:rsidR="005921D4" w:rsidRPr="00703B69">
              <w:rPr>
                <w:rStyle w:val="Hyperlink"/>
                <w:noProof/>
              </w:rPr>
              <w:t>Plot selection panel</w:t>
            </w:r>
            <w:r w:rsidR="005921D4">
              <w:rPr>
                <w:noProof/>
                <w:webHidden/>
              </w:rPr>
              <w:tab/>
            </w:r>
            <w:r w:rsidR="005921D4">
              <w:rPr>
                <w:noProof/>
                <w:webHidden/>
              </w:rPr>
              <w:fldChar w:fldCharType="begin"/>
            </w:r>
            <w:r w:rsidR="005921D4">
              <w:rPr>
                <w:noProof/>
                <w:webHidden/>
              </w:rPr>
              <w:instrText xml:space="preserve"> PAGEREF _Toc23951174 \h </w:instrText>
            </w:r>
            <w:r w:rsidR="005921D4">
              <w:rPr>
                <w:noProof/>
                <w:webHidden/>
              </w:rPr>
            </w:r>
            <w:r w:rsidR="005921D4">
              <w:rPr>
                <w:noProof/>
                <w:webHidden/>
              </w:rPr>
              <w:fldChar w:fldCharType="separate"/>
            </w:r>
            <w:r>
              <w:rPr>
                <w:noProof/>
                <w:webHidden/>
              </w:rPr>
              <w:t>20</w:t>
            </w:r>
            <w:r w:rsidR="005921D4">
              <w:rPr>
                <w:noProof/>
                <w:webHidden/>
              </w:rPr>
              <w:fldChar w:fldCharType="end"/>
            </w:r>
          </w:hyperlink>
        </w:p>
        <w:p w14:paraId="7A7A25C5" w14:textId="26505C69"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75" w:history="1">
            <w:r w:rsidR="005921D4" w:rsidRPr="00703B69">
              <w:rPr>
                <w:rStyle w:val="Hyperlink"/>
                <w:noProof/>
              </w:rPr>
              <w:t>4.8</w:t>
            </w:r>
            <w:r w:rsidR="005921D4">
              <w:rPr>
                <w:rFonts w:asciiTheme="minorHAnsi" w:eastAsiaTheme="minorEastAsia" w:hAnsiTheme="minorHAnsi"/>
                <w:noProof/>
                <w:sz w:val="22"/>
                <w:lang w:val="de-DE" w:eastAsia="de-DE"/>
              </w:rPr>
              <w:tab/>
            </w:r>
            <w:r w:rsidR="005921D4" w:rsidRPr="00703B69">
              <w:rPr>
                <w:rStyle w:val="Hyperlink"/>
                <w:noProof/>
              </w:rPr>
              <w:t>Plot Options panel, Plot Preview and the Final Plot</w:t>
            </w:r>
            <w:r w:rsidR="005921D4">
              <w:rPr>
                <w:noProof/>
                <w:webHidden/>
              </w:rPr>
              <w:tab/>
            </w:r>
            <w:r w:rsidR="005921D4">
              <w:rPr>
                <w:noProof/>
                <w:webHidden/>
              </w:rPr>
              <w:fldChar w:fldCharType="begin"/>
            </w:r>
            <w:r w:rsidR="005921D4">
              <w:rPr>
                <w:noProof/>
                <w:webHidden/>
              </w:rPr>
              <w:instrText xml:space="preserve"> PAGEREF _Toc23951175 \h </w:instrText>
            </w:r>
            <w:r w:rsidR="005921D4">
              <w:rPr>
                <w:noProof/>
                <w:webHidden/>
              </w:rPr>
            </w:r>
            <w:r w:rsidR="005921D4">
              <w:rPr>
                <w:noProof/>
                <w:webHidden/>
              </w:rPr>
              <w:fldChar w:fldCharType="separate"/>
            </w:r>
            <w:r>
              <w:rPr>
                <w:noProof/>
                <w:webHidden/>
              </w:rPr>
              <w:t>21</w:t>
            </w:r>
            <w:r w:rsidR="005921D4">
              <w:rPr>
                <w:noProof/>
                <w:webHidden/>
              </w:rPr>
              <w:fldChar w:fldCharType="end"/>
            </w:r>
          </w:hyperlink>
        </w:p>
        <w:p w14:paraId="3B07E5FC" w14:textId="3A9DECEF" w:rsidR="005921D4" w:rsidRDefault="00F65358">
          <w:pPr>
            <w:pStyle w:val="Verzeichnis3"/>
            <w:tabs>
              <w:tab w:val="right" w:leader="dot" w:pos="9062"/>
            </w:tabs>
            <w:rPr>
              <w:rFonts w:eastAsiaTheme="minorEastAsia"/>
              <w:noProof/>
              <w:sz w:val="22"/>
              <w:lang w:val="de-DE" w:eastAsia="de-DE"/>
            </w:rPr>
          </w:pPr>
          <w:hyperlink w:anchor="_Toc23951176" w:history="1">
            <w:r w:rsidR="005921D4" w:rsidRPr="00703B69">
              <w:rPr>
                <w:rStyle w:val="Hyperlink"/>
                <w:noProof/>
              </w:rPr>
              <w:t>The Plot Options panel</w:t>
            </w:r>
            <w:r w:rsidR="005921D4">
              <w:rPr>
                <w:noProof/>
                <w:webHidden/>
              </w:rPr>
              <w:tab/>
            </w:r>
            <w:r w:rsidR="005921D4">
              <w:rPr>
                <w:noProof/>
                <w:webHidden/>
              </w:rPr>
              <w:fldChar w:fldCharType="begin"/>
            </w:r>
            <w:r w:rsidR="005921D4">
              <w:rPr>
                <w:noProof/>
                <w:webHidden/>
              </w:rPr>
              <w:instrText xml:space="preserve"> PAGEREF _Toc23951176 \h </w:instrText>
            </w:r>
            <w:r w:rsidR="005921D4">
              <w:rPr>
                <w:noProof/>
                <w:webHidden/>
              </w:rPr>
            </w:r>
            <w:r w:rsidR="005921D4">
              <w:rPr>
                <w:noProof/>
                <w:webHidden/>
              </w:rPr>
              <w:fldChar w:fldCharType="separate"/>
            </w:r>
            <w:r>
              <w:rPr>
                <w:noProof/>
                <w:webHidden/>
              </w:rPr>
              <w:t>21</w:t>
            </w:r>
            <w:r w:rsidR="005921D4">
              <w:rPr>
                <w:noProof/>
                <w:webHidden/>
              </w:rPr>
              <w:fldChar w:fldCharType="end"/>
            </w:r>
          </w:hyperlink>
        </w:p>
        <w:p w14:paraId="390ED248" w14:textId="64E5E977" w:rsidR="005921D4" w:rsidRDefault="00F65358">
          <w:pPr>
            <w:pStyle w:val="Verzeichnis3"/>
            <w:tabs>
              <w:tab w:val="right" w:leader="dot" w:pos="9062"/>
            </w:tabs>
            <w:rPr>
              <w:rFonts w:eastAsiaTheme="minorEastAsia"/>
              <w:noProof/>
              <w:sz w:val="22"/>
              <w:lang w:val="de-DE" w:eastAsia="de-DE"/>
            </w:rPr>
          </w:pPr>
          <w:hyperlink w:anchor="_Toc23951177" w:history="1">
            <w:r w:rsidR="005921D4" w:rsidRPr="00703B69">
              <w:rPr>
                <w:rStyle w:val="Hyperlink"/>
                <w:noProof/>
              </w:rPr>
              <w:t>The Plot Preview</w:t>
            </w:r>
            <w:r w:rsidR="005921D4">
              <w:rPr>
                <w:noProof/>
                <w:webHidden/>
              </w:rPr>
              <w:tab/>
            </w:r>
            <w:r w:rsidR="005921D4">
              <w:rPr>
                <w:noProof/>
                <w:webHidden/>
              </w:rPr>
              <w:fldChar w:fldCharType="begin"/>
            </w:r>
            <w:r w:rsidR="005921D4">
              <w:rPr>
                <w:noProof/>
                <w:webHidden/>
              </w:rPr>
              <w:instrText xml:space="preserve"> PAGEREF _Toc23951177 \h </w:instrText>
            </w:r>
            <w:r w:rsidR="005921D4">
              <w:rPr>
                <w:noProof/>
                <w:webHidden/>
              </w:rPr>
            </w:r>
            <w:r w:rsidR="005921D4">
              <w:rPr>
                <w:noProof/>
                <w:webHidden/>
              </w:rPr>
              <w:fldChar w:fldCharType="separate"/>
            </w:r>
            <w:r>
              <w:rPr>
                <w:noProof/>
                <w:webHidden/>
              </w:rPr>
              <w:t>22</w:t>
            </w:r>
            <w:r w:rsidR="005921D4">
              <w:rPr>
                <w:noProof/>
                <w:webHidden/>
              </w:rPr>
              <w:fldChar w:fldCharType="end"/>
            </w:r>
          </w:hyperlink>
        </w:p>
        <w:p w14:paraId="08A5F6EA" w14:textId="517E33C7" w:rsidR="005921D4" w:rsidRDefault="00F65358">
          <w:pPr>
            <w:pStyle w:val="Verzeichnis3"/>
            <w:tabs>
              <w:tab w:val="right" w:leader="dot" w:pos="9062"/>
            </w:tabs>
            <w:rPr>
              <w:rFonts w:eastAsiaTheme="minorEastAsia"/>
              <w:noProof/>
              <w:sz w:val="22"/>
              <w:lang w:val="de-DE" w:eastAsia="de-DE"/>
            </w:rPr>
          </w:pPr>
          <w:hyperlink w:anchor="_Toc23951178" w:history="1">
            <w:r w:rsidR="005921D4" w:rsidRPr="00703B69">
              <w:rPr>
                <w:rStyle w:val="Hyperlink"/>
                <w:noProof/>
              </w:rPr>
              <w:t>The final plot</w:t>
            </w:r>
            <w:r w:rsidR="005921D4">
              <w:rPr>
                <w:noProof/>
                <w:webHidden/>
              </w:rPr>
              <w:tab/>
            </w:r>
            <w:r w:rsidR="005921D4">
              <w:rPr>
                <w:noProof/>
                <w:webHidden/>
              </w:rPr>
              <w:fldChar w:fldCharType="begin"/>
            </w:r>
            <w:r w:rsidR="005921D4">
              <w:rPr>
                <w:noProof/>
                <w:webHidden/>
              </w:rPr>
              <w:instrText xml:space="preserve"> PAGEREF _Toc23951178 \h </w:instrText>
            </w:r>
            <w:r w:rsidR="005921D4">
              <w:rPr>
                <w:noProof/>
                <w:webHidden/>
              </w:rPr>
            </w:r>
            <w:r w:rsidR="005921D4">
              <w:rPr>
                <w:noProof/>
                <w:webHidden/>
              </w:rPr>
              <w:fldChar w:fldCharType="separate"/>
            </w:r>
            <w:r>
              <w:rPr>
                <w:noProof/>
                <w:webHidden/>
              </w:rPr>
              <w:t>22</w:t>
            </w:r>
            <w:r w:rsidR="005921D4">
              <w:rPr>
                <w:noProof/>
                <w:webHidden/>
              </w:rPr>
              <w:fldChar w:fldCharType="end"/>
            </w:r>
          </w:hyperlink>
        </w:p>
        <w:p w14:paraId="61FE31EB" w14:textId="03EE6FFE"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79" w:history="1">
            <w:r w:rsidR="005921D4" w:rsidRPr="00703B69">
              <w:rPr>
                <w:rStyle w:val="Hyperlink"/>
                <w:noProof/>
              </w:rPr>
              <w:t>4.9</w:t>
            </w:r>
            <w:r w:rsidR="005921D4">
              <w:rPr>
                <w:rFonts w:asciiTheme="minorHAnsi" w:eastAsiaTheme="minorEastAsia" w:hAnsiTheme="minorHAnsi"/>
                <w:noProof/>
                <w:sz w:val="22"/>
                <w:lang w:val="de-DE" w:eastAsia="de-DE"/>
              </w:rPr>
              <w:tab/>
            </w:r>
            <w:r w:rsidR="005921D4" w:rsidRPr="00703B69">
              <w:rPr>
                <w:rStyle w:val="Hyperlink"/>
                <w:noProof/>
              </w:rPr>
              <w:t>Saving / Loading Markers and Saving Sessions</w:t>
            </w:r>
            <w:r w:rsidR="005921D4">
              <w:rPr>
                <w:noProof/>
                <w:webHidden/>
              </w:rPr>
              <w:tab/>
            </w:r>
            <w:r w:rsidR="005921D4">
              <w:rPr>
                <w:noProof/>
                <w:webHidden/>
              </w:rPr>
              <w:fldChar w:fldCharType="begin"/>
            </w:r>
            <w:r w:rsidR="005921D4">
              <w:rPr>
                <w:noProof/>
                <w:webHidden/>
              </w:rPr>
              <w:instrText xml:space="preserve"> PAGEREF _Toc23951179 \h </w:instrText>
            </w:r>
            <w:r w:rsidR="005921D4">
              <w:rPr>
                <w:noProof/>
                <w:webHidden/>
              </w:rPr>
            </w:r>
            <w:r w:rsidR="005921D4">
              <w:rPr>
                <w:noProof/>
                <w:webHidden/>
              </w:rPr>
              <w:fldChar w:fldCharType="separate"/>
            </w:r>
            <w:r>
              <w:rPr>
                <w:noProof/>
                <w:webHidden/>
              </w:rPr>
              <w:t>23</w:t>
            </w:r>
            <w:r w:rsidR="005921D4">
              <w:rPr>
                <w:noProof/>
                <w:webHidden/>
              </w:rPr>
              <w:fldChar w:fldCharType="end"/>
            </w:r>
          </w:hyperlink>
        </w:p>
        <w:p w14:paraId="6FCDE613" w14:textId="75780CA0" w:rsidR="005921D4" w:rsidRDefault="00F65358">
          <w:pPr>
            <w:pStyle w:val="Verzeichnis1"/>
            <w:tabs>
              <w:tab w:val="left" w:pos="442"/>
              <w:tab w:val="right" w:leader="dot" w:pos="9062"/>
            </w:tabs>
            <w:rPr>
              <w:rFonts w:asciiTheme="minorHAnsi" w:eastAsiaTheme="minorEastAsia" w:hAnsiTheme="minorHAnsi"/>
              <w:b w:val="0"/>
              <w:noProof/>
              <w:sz w:val="22"/>
              <w:lang w:val="de-DE" w:eastAsia="de-DE"/>
            </w:rPr>
          </w:pPr>
          <w:hyperlink w:anchor="_Toc23951180" w:history="1">
            <w:r w:rsidR="005921D4" w:rsidRPr="00703B69">
              <w:rPr>
                <w:rStyle w:val="Hyperlink"/>
                <w:noProof/>
              </w:rPr>
              <w:t>5.</w:t>
            </w:r>
            <w:r w:rsidR="005921D4">
              <w:rPr>
                <w:rFonts w:asciiTheme="minorHAnsi" w:eastAsiaTheme="minorEastAsia" w:hAnsiTheme="minorHAnsi"/>
                <w:b w:val="0"/>
                <w:noProof/>
                <w:sz w:val="22"/>
                <w:lang w:val="de-DE" w:eastAsia="de-DE"/>
              </w:rPr>
              <w:tab/>
            </w:r>
            <w:r w:rsidR="005921D4" w:rsidRPr="00703B69">
              <w:rPr>
                <w:rStyle w:val="Hyperlink"/>
                <w:noProof/>
              </w:rPr>
              <w:t>FastGAPP v2.0</w:t>
            </w:r>
            <w:r w:rsidR="005921D4">
              <w:rPr>
                <w:noProof/>
                <w:webHidden/>
              </w:rPr>
              <w:tab/>
            </w:r>
            <w:r w:rsidR="005921D4">
              <w:rPr>
                <w:noProof/>
                <w:webHidden/>
              </w:rPr>
              <w:fldChar w:fldCharType="begin"/>
            </w:r>
            <w:r w:rsidR="005921D4">
              <w:rPr>
                <w:noProof/>
                <w:webHidden/>
              </w:rPr>
              <w:instrText xml:space="preserve"> PAGEREF _Toc23951180 \h </w:instrText>
            </w:r>
            <w:r w:rsidR="005921D4">
              <w:rPr>
                <w:noProof/>
                <w:webHidden/>
              </w:rPr>
            </w:r>
            <w:r w:rsidR="005921D4">
              <w:rPr>
                <w:noProof/>
                <w:webHidden/>
              </w:rPr>
              <w:fldChar w:fldCharType="separate"/>
            </w:r>
            <w:r>
              <w:rPr>
                <w:noProof/>
                <w:webHidden/>
              </w:rPr>
              <w:t>25</w:t>
            </w:r>
            <w:r w:rsidR="005921D4">
              <w:rPr>
                <w:noProof/>
                <w:webHidden/>
              </w:rPr>
              <w:fldChar w:fldCharType="end"/>
            </w:r>
          </w:hyperlink>
        </w:p>
        <w:p w14:paraId="490061B6" w14:textId="42F5BAF4"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81" w:history="1">
            <w:r w:rsidR="005921D4" w:rsidRPr="00703B69">
              <w:rPr>
                <w:rStyle w:val="Hyperlink"/>
                <w:noProof/>
              </w:rPr>
              <w:t>5.1</w:t>
            </w:r>
            <w:r w:rsidR="005921D4">
              <w:rPr>
                <w:rFonts w:asciiTheme="minorHAnsi" w:eastAsiaTheme="minorEastAsia" w:hAnsiTheme="minorHAnsi"/>
                <w:noProof/>
                <w:sz w:val="22"/>
                <w:lang w:val="de-DE" w:eastAsia="de-DE"/>
              </w:rPr>
              <w:tab/>
            </w:r>
            <w:r w:rsidR="005921D4" w:rsidRPr="00703B69">
              <w:rPr>
                <w:rStyle w:val="Hyperlink"/>
                <w:noProof/>
              </w:rPr>
              <w:t>Supported header values, units and internal storage</w:t>
            </w:r>
            <w:r w:rsidR="005921D4">
              <w:rPr>
                <w:noProof/>
                <w:webHidden/>
              </w:rPr>
              <w:tab/>
            </w:r>
            <w:r w:rsidR="005921D4">
              <w:rPr>
                <w:noProof/>
                <w:webHidden/>
              </w:rPr>
              <w:fldChar w:fldCharType="begin"/>
            </w:r>
            <w:r w:rsidR="005921D4">
              <w:rPr>
                <w:noProof/>
                <w:webHidden/>
              </w:rPr>
              <w:instrText xml:space="preserve"> PAGEREF _Toc23951181 \h </w:instrText>
            </w:r>
            <w:r w:rsidR="005921D4">
              <w:rPr>
                <w:noProof/>
                <w:webHidden/>
              </w:rPr>
            </w:r>
            <w:r w:rsidR="005921D4">
              <w:rPr>
                <w:noProof/>
                <w:webHidden/>
              </w:rPr>
              <w:fldChar w:fldCharType="separate"/>
            </w:r>
            <w:r>
              <w:rPr>
                <w:noProof/>
                <w:webHidden/>
              </w:rPr>
              <w:t>25</w:t>
            </w:r>
            <w:r w:rsidR="005921D4">
              <w:rPr>
                <w:noProof/>
                <w:webHidden/>
              </w:rPr>
              <w:fldChar w:fldCharType="end"/>
            </w:r>
          </w:hyperlink>
        </w:p>
        <w:p w14:paraId="2EB151DE" w14:textId="171DD4B1"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82" w:history="1">
            <w:r w:rsidR="005921D4" w:rsidRPr="00703B69">
              <w:rPr>
                <w:rStyle w:val="Hyperlink"/>
                <w:noProof/>
              </w:rPr>
              <w:t>5.2</w:t>
            </w:r>
            <w:r w:rsidR="005921D4">
              <w:rPr>
                <w:rFonts w:asciiTheme="minorHAnsi" w:eastAsiaTheme="minorEastAsia" w:hAnsiTheme="minorHAnsi"/>
                <w:noProof/>
                <w:sz w:val="22"/>
                <w:lang w:val="de-DE" w:eastAsia="de-DE"/>
              </w:rPr>
              <w:tab/>
            </w:r>
            <w:r w:rsidR="005921D4" w:rsidRPr="00703B69">
              <w:rPr>
                <w:rStyle w:val="Hyperlink"/>
                <w:noProof/>
              </w:rPr>
              <w:t>Calculations</w:t>
            </w:r>
            <w:r w:rsidR="005921D4">
              <w:rPr>
                <w:noProof/>
                <w:webHidden/>
              </w:rPr>
              <w:tab/>
            </w:r>
            <w:r w:rsidR="005921D4">
              <w:rPr>
                <w:noProof/>
                <w:webHidden/>
              </w:rPr>
              <w:fldChar w:fldCharType="begin"/>
            </w:r>
            <w:r w:rsidR="005921D4">
              <w:rPr>
                <w:noProof/>
                <w:webHidden/>
              </w:rPr>
              <w:instrText xml:space="preserve"> PAGEREF _Toc23951182 \h </w:instrText>
            </w:r>
            <w:r w:rsidR="005921D4">
              <w:rPr>
                <w:noProof/>
                <w:webHidden/>
              </w:rPr>
            </w:r>
            <w:r w:rsidR="005921D4">
              <w:rPr>
                <w:noProof/>
                <w:webHidden/>
              </w:rPr>
              <w:fldChar w:fldCharType="separate"/>
            </w:r>
            <w:r>
              <w:rPr>
                <w:noProof/>
                <w:webHidden/>
              </w:rPr>
              <w:t>26</w:t>
            </w:r>
            <w:r w:rsidR="005921D4">
              <w:rPr>
                <w:noProof/>
                <w:webHidden/>
              </w:rPr>
              <w:fldChar w:fldCharType="end"/>
            </w:r>
          </w:hyperlink>
        </w:p>
        <w:p w14:paraId="639E87D0" w14:textId="24B5971C" w:rsidR="005921D4" w:rsidRDefault="00F65358">
          <w:pPr>
            <w:pStyle w:val="Verzeichnis3"/>
            <w:tabs>
              <w:tab w:val="right" w:leader="dot" w:pos="9062"/>
            </w:tabs>
            <w:rPr>
              <w:rFonts w:eastAsiaTheme="minorEastAsia"/>
              <w:noProof/>
              <w:sz w:val="22"/>
              <w:lang w:val="de-DE" w:eastAsia="de-DE"/>
            </w:rPr>
          </w:pPr>
          <w:hyperlink w:anchor="_Toc23951183" w:history="1">
            <w:r w:rsidR="005921D4" w:rsidRPr="00703B69">
              <w:rPr>
                <w:rStyle w:val="Hyperlink"/>
                <w:noProof/>
              </w:rPr>
              <w:t>Fe</w:t>
            </w:r>
            <w:r w:rsidR="005921D4" w:rsidRPr="00703B69">
              <w:rPr>
                <w:rStyle w:val="Hyperlink"/>
                <w:noProof/>
                <w:vertAlign w:val="subscript"/>
              </w:rPr>
              <w:t>2</w:t>
            </w:r>
            <w:r w:rsidR="005921D4" w:rsidRPr="00703B69">
              <w:rPr>
                <w:rStyle w:val="Hyperlink"/>
                <w:noProof/>
              </w:rPr>
              <w:t>O</w:t>
            </w:r>
            <w:r w:rsidR="005921D4" w:rsidRPr="00703B69">
              <w:rPr>
                <w:rStyle w:val="Hyperlink"/>
                <w:noProof/>
                <w:vertAlign w:val="subscript"/>
              </w:rPr>
              <w:t>3</w:t>
            </w:r>
            <w:r w:rsidR="005921D4" w:rsidRPr="00703B69">
              <w:rPr>
                <w:rStyle w:val="Hyperlink"/>
                <w:noProof/>
              </w:rPr>
              <w:t>, FeO, Fe</w:t>
            </w:r>
            <w:r w:rsidR="005921D4" w:rsidRPr="00703B69">
              <w:rPr>
                <w:rStyle w:val="Hyperlink"/>
                <w:noProof/>
                <w:vertAlign w:val="subscript"/>
              </w:rPr>
              <w:t>2</w:t>
            </w:r>
            <w:r w:rsidR="005921D4" w:rsidRPr="00703B69">
              <w:rPr>
                <w:rStyle w:val="Hyperlink"/>
                <w:noProof/>
              </w:rPr>
              <w:t>O</w:t>
            </w:r>
            <w:r w:rsidR="005921D4" w:rsidRPr="00703B69">
              <w:rPr>
                <w:rStyle w:val="Hyperlink"/>
                <w:noProof/>
                <w:vertAlign w:val="subscript"/>
              </w:rPr>
              <w:t>3 total</w:t>
            </w:r>
            <w:r w:rsidR="005921D4" w:rsidRPr="00703B69">
              <w:rPr>
                <w:rStyle w:val="Hyperlink"/>
                <w:noProof/>
              </w:rPr>
              <w:t xml:space="preserve"> and FeO </w:t>
            </w:r>
            <w:r w:rsidR="005921D4" w:rsidRPr="00703B69">
              <w:rPr>
                <w:rStyle w:val="Hyperlink"/>
                <w:noProof/>
                <w:vertAlign w:val="subscript"/>
              </w:rPr>
              <w:t>total</w:t>
            </w:r>
            <w:r w:rsidR="005921D4">
              <w:rPr>
                <w:noProof/>
                <w:webHidden/>
              </w:rPr>
              <w:tab/>
            </w:r>
            <w:r w:rsidR="005921D4">
              <w:rPr>
                <w:noProof/>
                <w:webHidden/>
              </w:rPr>
              <w:fldChar w:fldCharType="begin"/>
            </w:r>
            <w:r w:rsidR="005921D4">
              <w:rPr>
                <w:noProof/>
                <w:webHidden/>
              </w:rPr>
              <w:instrText xml:space="preserve"> PAGEREF _Toc23951183 \h </w:instrText>
            </w:r>
            <w:r w:rsidR="005921D4">
              <w:rPr>
                <w:noProof/>
                <w:webHidden/>
              </w:rPr>
            </w:r>
            <w:r w:rsidR="005921D4">
              <w:rPr>
                <w:noProof/>
                <w:webHidden/>
              </w:rPr>
              <w:fldChar w:fldCharType="separate"/>
            </w:r>
            <w:r>
              <w:rPr>
                <w:noProof/>
                <w:webHidden/>
              </w:rPr>
              <w:t>27</w:t>
            </w:r>
            <w:r w:rsidR="005921D4">
              <w:rPr>
                <w:noProof/>
                <w:webHidden/>
              </w:rPr>
              <w:fldChar w:fldCharType="end"/>
            </w:r>
          </w:hyperlink>
        </w:p>
        <w:p w14:paraId="53CD326B" w14:textId="0323BAA1" w:rsidR="005921D4" w:rsidRDefault="00F65358">
          <w:pPr>
            <w:pStyle w:val="Verzeichnis3"/>
            <w:tabs>
              <w:tab w:val="right" w:leader="dot" w:pos="9062"/>
            </w:tabs>
            <w:rPr>
              <w:rFonts w:eastAsiaTheme="minorEastAsia"/>
              <w:noProof/>
              <w:sz w:val="22"/>
              <w:lang w:val="de-DE" w:eastAsia="de-DE"/>
            </w:rPr>
          </w:pPr>
          <w:hyperlink w:anchor="_Toc23951184" w:history="1">
            <w:r w:rsidR="005921D4" w:rsidRPr="00703B69">
              <w:rPr>
                <w:rStyle w:val="Hyperlink"/>
                <w:noProof/>
              </w:rPr>
              <w:t>Normalization to 100 wt.%</w:t>
            </w:r>
            <w:r w:rsidR="005921D4">
              <w:rPr>
                <w:noProof/>
                <w:webHidden/>
              </w:rPr>
              <w:tab/>
            </w:r>
            <w:r w:rsidR="005921D4">
              <w:rPr>
                <w:noProof/>
                <w:webHidden/>
              </w:rPr>
              <w:fldChar w:fldCharType="begin"/>
            </w:r>
            <w:r w:rsidR="005921D4">
              <w:rPr>
                <w:noProof/>
                <w:webHidden/>
              </w:rPr>
              <w:instrText xml:space="preserve"> PAGEREF _Toc23951184 \h </w:instrText>
            </w:r>
            <w:r w:rsidR="005921D4">
              <w:rPr>
                <w:noProof/>
                <w:webHidden/>
              </w:rPr>
            </w:r>
            <w:r w:rsidR="005921D4">
              <w:rPr>
                <w:noProof/>
                <w:webHidden/>
              </w:rPr>
              <w:fldChar w:fldCharType="separate"/>
            </w:r>
            <w:r>
              <w:rPr>
                <w:noProof/>
                <w:webHidden/>
              </w:rPr>
              <w:t>27</w:t>
            </w:r>
            <w:r w:rsidR="005921D4">
              <w:rPr>
                <w:noProof/>
                <w:webHidden/>
              </w:rPr>
              <w:fldChar w:fldCharType="end"/>
            </w:r>
          </w:hyperlink>
        </w:p>
        <w:p w14:paraId="02141661" w14:textId="0C54C5A2" w:rsidR="005921D4" w:rsidRDefault="00F65358">
          <w:pPr>
            <w:pStyle w:val="Verzeichnis3"/>
            <w:tabs>
              <w:tab w:val="right" w:leader="dot" w:pos="9062"/>
            </w:tabs>
            <w:rPr>
              <w:rFonts w:eastAsiaTheme="minorEastAsia"/>
              <w:noProof/>
              <w:sz w:val="22"/>
              <w:lang w:val="de-DE" w:eastAsia="de-DE"/>
            </w:rPr>
          </w:pPr>
          <w:hyperlink w:anchor="_Toc23951185" w:history="1">
            <w:r w:rsidR="005921D4" w:rsidRPr="00703B69">
              <w:rPr>
                <w:rStyle w:val="Hyperlink"/>
                <w:noProof/>
              </w:rPr>
              <w:t>Molar conversion</w:t>
            </w:r>
            <w:r w:rsidR="005921D4">
              <w:rPr>
                <w:noProof/>
                <w:webHidden/>
              </w:rPr>
              <w:tab/>
            </w:r>
            <w:r w:rsidR="005921D4">
              <w:rPr>
                <w:noProof/>
                <w:webHidden/>
              </w:rPr>
              <w:fldChar w:fldCharType="begin"/>
            </w:r>
            <w:r w:rsidR="005921D4">
              <w:rPr>
                <w:noProof/>
                <w:webHidden/>
              </w:rPr>
              <w:instrText xml:space="preserve"> PAGEREF _Toc23951185 \h </w:instrText>
            </w:r>
            <w:r w:rsidR="005921D4">
              <w:rPr>
                <w:noProof/>
                <w:webHidden/>
              </w:rPr>
            </w:r>
            <w:r w:rsidR="005921D4">
              <w:rPr>
                <w:noProof/>
                <w:webHidden/>
              </w:rPr>
              <w:fldChar w:fldCharType="separate"/>
            </w:r>
            <w:r>
              <w:rPr>
                <w:noProof/>
                <w:webHidden/>
              </w:rPr>
              <w:t>27</w:t>
            </w:r>
            <w:r w:rsidR="005921D4">
              <w:rPr>
                <w:noProof/>
                <w:webHidden/>
              </w:rPr>
              <w:fldChar w:fldCharType="end"/>
            </w:r>
          </w:hyperlink>
        </w:p>
        <w:p w14:paraId="57AB431B" w14:textId="33502EF5" w:rsidR="005921D4" w:rsidRDefault="00F65358">
          <w:pPr>
            <w:pStyle w:val="Verzeichnis3"/>
            <w:tabs>
              <w:tab w:val="right" w:leader="dot" w:pos="9062"/>
            </w:tabs>
            <w:rPr>
              <w:rFonts w:eastAsiaTheme="minorEastAsia"/>
              <w:noProof/>
              <w:sz w:val="22"/>
              <w:lang w:val="de-DE" w:eastAsia="de-DE"/>
            </w:rPr>
          </w:pPr>
          <w:hyperlink w:anchor="_Toc23951186" w:history="1">
            <w:r w:rsidR="005921D4" w:rsidRPr="00703B69">
              <w:rPr>
                <w:rStyle w:val="Hyperlink"/>
                <w:noProof/>
              </w:rPr>
              <w:t>Other calculated parameters</w:t>
            </w:r>
            <w:r w:rsidR="005921D4">
              <w:rPr>
                <w:noProof/>
                <w:webHidden/>
              </w:rPr>
              <w:tab/>
            </w:r>
            <w:r w:rsidR="005921D4">
              <w:rPr>
                <w:noProof/>
                <w:webHidden/>
              </w:rPr>
              <w:fldChar w:fldCharType="begin"/>
            </w:r>
            <w:r w:rsidR="005921D4">
              <w:rPr>
                <w:noProof/>
                <w:webHidden/>
              </w:rPr>
              <w:instrText xml:space="preserve"> PAGEREF _Toc23951186 \h </w:instrText>
            </w:r>
            <w:r w:rsidR="005921D4">
              <w:rPr>
                <w:noProof/>
                <w:webHidden/>
              </w:rPr>
            </w:r>
            <w:r w:rsidR="005921D4">
              <w:rPr>
                <w:noProof/>
                <w:webHidden/>
              </w:rPr>
              <w:fldChar w:fldCharType="separate"/>
            </w:r>
            <w:r>
              <w:rPr>
                <w:noProof/>
                <w:webHidden/>
              </w:rPr>
              <w:t>27</w:t>
            </w:r>
            <w:r w:rsidR="005921D4">
              <w:rPr>
                <w:noProof/>
                <w:webHidden/>
              </w:rPr>
              <w:fldChar w:fldCharType="end"/>
            </w:r>
          </w:hyperlink>
        </w:p>
        <w:p w14:paraId="603A41AB" w14:textId="211D5052"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87" w:history="1">
            <w:r w:rsidR="005921D4" w:rsidRPr="00703B69">
              <w:rPr>
                <w:rStyle w:val="Hyperlink"/>
                <w:noProof/>
              </w:rPr>
              <w:t>5.3</w:t>
            </w:r>
            <w:r w:rsidR="005921D4">
              <w:rPr>
                <w:rFonts w:asciiTheme="minorHAnsi" w:eastAsiaTheme="minorEastAsia" w:hAnsiTheme="minorHAnsi"/>
                <w:noProof/>
                <w:sz w:val="22"/>
                <w:lang w:val="de-DE" w:eastAsia="de-DE"/>
              </w:rPr>
              <w:tab/>
            </w:r>
            <w:r w:rsidR="005921D4" w:rsidRPr="00703B69">
              <w:rPr>
                <w:rStyle w:val="Hyperlink"/>
                <w:noProof/>
              </w:rPr>
              <w:t>Contained plots</w:t>
            </w:r>
            <w:r w:rsidR="005921D4">
              <w:rPr>
                <w:noProof/>
                <w:webHidden/>
              </w:rPr>
              <w:tab/>
            </w:r>
            <w:r w:rsidR="005921D4">
              <w:rPr>
                <w:noProof/>
                <w:webHidden/>
              </w:rPr>
              <w:fldChar w:fldCharType="begin"/>
            </w:r>
            <w:r w:rsidR="005921D4">
              <w:rPr>
                <w:noProof/>
                <w:webHidden/>
              </w:rPr>
              <w:instrText xml:space="preserve"> PAGEREF _Toc23951187 \h </w:instrText>
            </w:r>
            <w:r w:rsidR="005921D4">
              <w:rPr>
                <w:noProof/>
                <w:webHidden/>
              </w:rPr>
            </w:r>
            <w:r w:rsidR="005921D4">
              <w:rPr>
                <w:noProof/>
                <w:webHidden/>
              </w:rPr>
              <w:fldChar w:fldCharType="separate"/>
            </w:r>
            <w:r>
              <w:rPr>
                <w:noProof/>
                <w:webHidden/>
              </w:rPr>
              <w:t>27</w:t>
            </w:r>
            <w:r w:rsidR="005921D4">
              <w:rPr>
                <w:noProof/>
                <w:webHidden/>
              </w:rPr>
              <w:fldChar w:fldCharType="end"/>
            </w:r>
          </w:hyperlink>
        </w:p>
        <w:p w14:paraId="35F62C51" w14:textId="00A3CF26"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88" w:history="1">
            <w:r w:rsidR="005921D4" w:rsidRPr="00703B69">
              <w:rPr>
                <w:rStyle w:val="Hyperlink"/>
                <w:noProof/>
              </w:rPr>
              <w:t>5.4</w:t>
            </w:r>
            <w:r w:rsidR="005921D4">
              <w:rPr>
                <w:rFonts w:asciiTheme="minorHAnsi" w:eastAsiaTheme="minorEastAsia" w:hAnsiTheme="minorHAnsi"/>
                <w:noProof/>
                <w:sz w:val="22"/>
                <w:lang w:val="de-DE" w:eastAsia="de-DE"/>
              </w:rPr>
              <w:tab/>
            </w:r>
            <w:r w:rsidR="005921D4" w:rsidRPr="00703B69">
              <w:rPr>
                <w:rStyle w:val="Hyperlink"/>
                <w:noProof/>
              </w:rPr>
              <w:t>PLOT-O-MAT – Plotting of elemental variation diagrams</w:t>
            </w:r>
            <w:r w:rsidR="005921D4">
              <w:rPr>
                <w:noProof/>
                <w:webHidden/>
              </w:rPr>
              <w:tab/>
            </w:r>
            <w:r w:rsidR="005921D4">
              <w:rPr>
                <w:noProof/>
                <w:webHidden/>
              </w:rPr>
              <w:fldChar w:fldCharType="begin"/>
            </w:r>
            <w:r w:rsidR="005921D4">
              <w:rPr>
                <w:noProof/>
                <w:webHidden/>
              </w:rPr>
              <w:instrText xml:space="preserve"> PAGEREF _Toc23951188 \h </w:instrText>
            </w:r>
            <w:r w:rsidR="005921D4">
              <w:rPr>
                <w:noProof/>
                <w:webHidden/>
              </w:rPr>
            </w:r>
            <w:r w:rsidR="005921D4">
              <w:rPr>
                <w:noProof/>
                <w:webHidden/>
              </w:rPr>
              <w:fldChar w:fldCharType="separate"/>
            </w:r>
            <w:r>
              <w:rPr>
                <w:noProof/>
                <w:webHidden/>
              </w:rPr>
              <w:t>29</w:t>
            </w:r>
            <w:r w:rsidR="005921D4">
              <w:rPr>
                <w:noProof/>
                <w:webHidden/>
              </w:rPr>
              <w:fldChar w:fldCharType="end"/>
            </w:r>
          </w:hyperlink>
        </w:p>
        <w:p w14:paraId="400EE82E" w14:textId="0EA4C347"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89" w:history="1">
            <w:r w:rsidR="005921D4" w:rsidRPr="00703B69">
              <w:rPr>
                <w:rStyle w:val="Hyperlink"/>
                <w:noProof/>
              </w:rPr>
              <w:t>5.5</w:t>
            </w:r>
            <w:r w:rsidR="005921D4">
              <w:rPr>
                <w:rFonts w:asciiTheme="minorHAnsi" w:eastAsiaTheme="minorEastAsia" w:hAnsiTheme="minorHAnsi"/>
                <w:noProof/>
                <w:sz w:val="22"/>
                <w:lang w:val="de-DE" w:eastAsia="de-DE"/>
              </w:rPr>
              <w:tab/>
            </w:r>
            <w:r w:rsidR="005921D4" w:rsidRPr="00703B69">
              <w:rPr>
                <w:rStyle w:val="Hyperlink"/>
                <w:noProof/>
              </w:rPr>
              <w:t>MULTIPL – The multi-element plotter</w:t>
            </w:r>
            <w:r w:rsidR="005921D4">
              <w:rPr>
                <w:noProof/>
                <w:webHidden/>
              </w:rPr>
              <w:tab/>
            </w:r>
            <w:r w:rsidR="005921D4">
              <w:rPr>
                <w:noProof/>
                <w:webHidden/>
              </w:rPr>
              <w:fldChar w:fldCharType="begin"/>
            </w:r>
            <w:r w:rsidR="005921D4">
              <w:rPr>
                <w:noProof/>
                <w:webHidden/>
              </w:rPr>
              <w:instrText xml:space="preserve"> PAGEREF _Toc23951189 \h </w:instrText>
            </w:r>
            <w:r w:rsidR="005921D4">
              <w:rPr>
                <w:noProof/>
                <w:webHidden/>
              </w:rPr>
            </w:r>
            <w:r w:rsidR="005921D4">
              <w:rPr>
                <w:noProof/>
                <w:webHidden/>
              </w:rPr>
              <w:fldChar w:fldCharType="separate"/>
            </w:r>
            <w:r>
              <w:rPr>
                <w:noProof/>
                <w:webHidden/>
              </w:rPr>
              <w:t>31</w:t>
            </w:r>
            <w:r w:rsidR="005921D4">
              <w:rPr>
                <w:noProof/>
                <w:webHidden/>
              </w:rPr>
              <w:fldChar w:fldCharType="end"/>
            </w:r>
          </w:hyperlink>
        </w:p>
        <w:p w14:paraId="16EE14DD" w14:textId="0CE7CB1D" w:rsidR="005921D4" w:rsidRDefault="00F65358">
          <w:pPr>
            <w:pStyle w:val="Verzeichnis1"/>
            <w:tabs>
              <w:tab w:val="left" w:pos="442"/>
              <w:tab w:val="right" w:leader="dot" w:pos="9062"/>
            </w:tabs>
            <w:rPr>
              <w:rFonts w:asciiTheme="minorHAnsi" w:eastAsiaTheme="minorEastAsia" w:hAnsiTheme="minorHAnsi"/>
              <w:b w:val="0"/>
              <w:noProof/>
              <w:sz w:val="22"/>
              <w:lang w:val="de-DE" w:eastAsia="de-DE"/>
            </w:rPr>
          </w:pPr>
          <w:hyperlink w:anchor="_Toc23951190" w:history="1">
            <w:r w:rsidR="005921D4" w:rsidRPr="00703B69">
              <w:rPr>
                <w:rStyle w:val="Hyperlink"/>
                <w:noProof/>
              </w:rPr>
              <w:t>6.</w:t>
            </w:r>
            <w:r w:rsidR="005921D4">
              <w:rPr>
                <w:rFonts w:asciiTheme="minorHAnsi" w:eastAsiaTheme="minorEastAsia" w:hAnsiTheme="minorHAnsi"/>
                <w:b w:val="0"/>
                <w:noProof/>
                <w:sz w:val="22"/>
                <w:lang w:val="de-DE" w:eastAsia="de-DE"/>
              </w:rPr>
              <w:tab/>
            </w:r>
            <w:r w:rsidR="005921D4" w:rsidRPr="00703B69">
              <w:rPr>
                <w:rStyle w:val="Hyperlink"/>
                <w:noProof/>
              </w:rPr>
              <w:t>PetroPlot v2.0</w:t>
            </w:r>
            <w:r w:rsidR="005921D4">
              <w:rPr>
                <w:noProof/>
                <w:webHidden/>
              </w:rPr>
              <w:tab/>
            </w:r>
            <w:r w:rsidR="005921D4">
              <w:rPr>
                <w:noProof/>
                <w:webHidden/>
              </w:rPr>
              <w:fldChar w:fldCharType="begin"/>
            </w:r>
            <w:r w:rsidR="005921D4">
              <w:rPr>
                <w:noProof/>
                <w:webHidden/>
              </w:rPr>
              <w:instrText xml:space="preserve"> PAGEREF _Toc23951190 \h </w:instrText>
            </w:r>
            <w:r w:rsidR="005921D4">
              <w:rPr>
                <w:noProof/>
                <w:webHidden/>
              </w:rPr>
            </w:r>
            <w:r w:rsidR="005921D4">
              <w:rPr>
                <w:noProof/>
                <w:webHidden/>
              </w:rPr>
              <w:fldChar w:fldCharType="separate"/>
            </w:r>
            <w:r>
              <w:rPr>
                <w:noProof/>
                <w:webHidden/>
              </w:rPr>
              <w:t>35</w:t>
            </w:r>
            <w:r w:rsidR="005921D4">
              <w:rPr>
                <w:noProof/>
                <w:webHidden/>
              </w:rPr>
              <w:fldChar w:fldCharType="end"/>
            </w:r>
          </w:hyperlink>
        </w:p>
        <w:p w14:paraId="46A32831" w14:textId="2F45EAE0"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91" w:history="1">
            <w:r w:rsidR="005921D4" w:rsidRPr="00703B69">
              <w:rPr>
                <w:rStyle w:val="Hyperlink"/>
                <w:noProof/>
              </w:rPr>
              <w:t>6.1</w:t>
            </w:r>
            <w:r w:rsidR="005921D4">
              <w:rPr>
                <w:rFonts w:asciiTheme="minorHAnsi" w:eastAsiaTheme="minorEastAsia" w:hAnsiTheme="minorHAnsi"/>
                <w:noProof/>
                <w:sz w:val="22"/>
                <w:lang w:val="de-DE" w:eastAsia="de-DE"/>
              </w:rPr>
              <w:tab/>
            </w:r>
            <w:r w:rsidR="005921D4" w:rsidRPr="00703B69">
              <w:rPr>
                <w:rStyle w:val="Hyperlink"/>
                <w:noProof/>
              </w:rPr>
              <w:t>Supported header values, units and internal storage</w:t>
            </w:r>
            <w:r w:rsidR="005921D4">
              <w:rPr>
                <w:noProof/>
                <w:webHidden/>
              </w:rPr>
              <w:tab/>
            </w:r>
            <w:r w:rsidR="005921D4">
              <w:rPr>
                <w:noProof/>
                <w:webHidden/>
              </w:rPr>
              <w:fldChar w:fldCharType="begin"/>
            </w:r>
            <w:r w:rsidR="005921D4">
              <w:rPr>
                <w:noProof/>
                <w:webHidden/>
              </w:rPr>
              <w:instrText xml:space="preserve"> PAGEREF _Toc23951191 \h </w:instrText>
            </w:r>
            <w:r w:rsidR="005921D4">
              <w:rPr>
                <w:noProof/>
                <w:webHidden/>
              </w:rPr>
            </w:r>
            <w:r w:rsidR="005921D4">
              <w:rPr>
                <w:noProof/>
                <w:webHidden/>
              </w:rPr>
              <w:fldChar w:fldCharType="separate"/>
            </w:r>
            <w:r>
              <w:rPr>
                <w:noProof/>
                <w:webHidden/>
              </w:rPr>
              <w:t>35</w:t>
            </w:r>
            <w:r w:rsidR="005921D4">
              <w:rPr>
                <w:noProof/>
                <w:webHidden/>
              </w:rPr>
              <w:fldChar w:fldCharType="end"/>
            </w:r>
          </w:hyperlink>
        </w:p>
        <w:p w14:paraId="7C49CBB2" w14:textId="2FE24F82"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92" w:history="1">
            <w:r w:rsidR="005921D4" w:rsidRPr="00703B69">
              <w:rPr>
                <w:rStyle w:val="Hyperlink"/>
                <w:noProof/>
              </w:rPr>
              <w:t>6.2</w:t>
            </w:r>
            <w:r w:rsidR="005921D4">
              <w:rPr>
                <w:rFonts w:asciiTheme="minorHAnsi" w:eastAsiaTheme="minorEastAsia" w:hAnsiTheme="minorHAnsi"/>
                <w:noProof/>
                <w:sz w:val="22"/>
                <w:lang w:val="de-DE" w:eastAsia="de-DE"/>
              </w:rPr>
              <w:tab/>
            </w:r>
            <w:r w:rsidR="005921D4" w:rsidRPr="00703B69">
              <w:rPr>
                <w:rStyle w:val="Hyperlink"/>
                <w:noProof/>
              </w:rPr>
              <w:t>Calculations</w:t>
            </w:r>
            <w:r w:rsidR="005921D4">
              <w:rPr>
                <w:noProof/>
                <w:webHidden/>
              </w:rPr>
              <w:tab/>
            </w:r>
            <w:r w:rsidR="005921D4">
              <w:rPr>
                <w:noProof/>
                <w:webHidden/>
              </w:rPr>
              <w:fldChar w:fldCharType="begin"/>
            </w:r>
            <w:r w:rsidR="005921D4">
              <w:rPr>
                <w:noProof/>
                <w:webHidden/>
              </w:rPr>
              <w:instrText xml:space="preserve"> PAGEREF _Toc23951192 \h </w:instrText>
            </w:r>
            <w:r w:rsidR="005921D4">
              <w:rPr>
                <w:noProof/>
                <w:webHidden/>
              </w:rPr>
            </w:r>
            <w:r w:rsidR="005921D4">
              <w:rPr>
                <w:noProof/>
                <w:webHidden/>
              </w:rPr>
              <w:fldChar w:fldCharType="separate"/>
            </w:r>
            <w:r>
              <w:rPr>
                <w:noProof/>
                <w:webHidden/>
              </w:rPr>
              <w:t>35</w:t>
            </w:r>
            <w:r w:rsidR="005921D4">
              <w:rPr>
                <w:noProof/>
                <w:webHidden/>
              </w:rPr>
              <w:fldChar w:fldCharType="end"/>
            </w:r>
          </w:hyperlink>
        </w:p>
        <w:p w14:paraId="36185B15" w14:textId="5E9ABAED" w:rsidR="005921D4" w:rsidRDefault="00F65358">
          <w:pPr>
            <w:pStyle w:val="Verzeichnis3"/>
            <w:tabs>
              <w:tab w:val="right" w:leader="dot" w:pos="9062"/>
            </w:tabs>
            <w:rPr>
              <w:rFonts w:eastAsiaTheme="minorEastAsia"/>
              <w:noProof/>
              <w:sz w:val="22"/>
              <w:lang w:val="de-DE" w:eastAsia="de-DE"/>
            </w:rPr>
          </w:pPr>
          <w:hyperlink w:anchor="_Toc23951193" w:history="1">
            <w:r w:rsidR="005921D4" w:rsidRPr="00703B69">
              <w:rPr>
                <w:rStyle w:val="Hyperlink"/>
                <w:noProof/>
              </w:rPr>
              <w:t>P and Plg</w:t>
            </w:r>
            <w:r w:rsidR="005921D4">
              <w:rPr>
                <w:noProof/>
                <w:webHidden/>
              </w:rPr>
              <w:tab/>
            </w:r>
            <w:r w:rsidR="005921D4">
              <w:rPr>
                <w:noProof/>
                <w:webHidden/>
              </w:rPr>
              <w:fldChar w:fldCharType="begin"/>
            </w:r>
            <w:r w:rsidR="005921D4">
              <w:rPr>
                <w:noProof/>
                <w:webHidden/>
              </w:rPr>
              <w:instrText xml:space="preserve"> PAGEREF _Toc23951193 \h </w:instrText>
            </w:r>
            <w:r w:rsidR="005921D4">
              <w:rPr>
                <w:noProof/>
                <w:webHidden/>
              </w:rPr>
            </w:r>
            <w:r w:rsidR="005921D4">
              <w:rPr>
                <w:noProof/>
                <w:webHidden/>
              </w:rPr>
              <w:fldChar w:fldCharType="separate"/>
            </w:r>
            <w:r>
              <w:rPr>
                <w:noProof/>
                <w:webHidden/>
              </w:rPr>
              <w:t>36</w:t>
            </w:r>
            <w:r w:rsidR="005921D4">
              <w:rPr>
                <w:noProof/>
                <w:webHidden/>
              </w:rPr>
              <w:fldChar w:fldCharType="end"/>
            </w:r>
          </w:hyperlink>
        </w:p>
        <w:p w14:paraId="5F6B125D" w14:textId="753B9AE1" w:rsidR="005921D4" w:rsidRDefault="00F65358">
          <w:pPr>
            <w:pStyle w:val="Verzeichnis3"/>
            <w:tabs>
              <w:tab w:val="right" w:leader="dot" w:pos="9062"/>
            </w:tabs>
            <w:rPr>
              <w:rFonts w:eastAsiaTheme="minorEastAsia"/>
              <w:noProof/>
              <w:sz w:val="22"/>
              <w:lang w:val="de-DE" w:eastAsia="de-DE"/>
            </w:rPr>
          </w:pPr>
          <w:hyperlink w:anchor="_Toc23951194" w:history="1">
            <w:r w:rsidR="005921D4" w:rsidRPr="00703B69">
              <w:rPr>
                <w:rStyle w:val="Hyperlink"/>
                <w:noProof/>
              </w:rPr>
              <w:t>Cpx, Opx, and Px</w:t>
            </w:r>
            <w:r w:rsidR="005921D4">
              <w:rPr>
                <w:noProof/>
                <w:webHidden/>
              </w:rPr>
              <w:tab/>
            </w:r>
            <w:r w:rsidR="005921D4">
              <w:rPr>
                <w:noProof/>
                <w:webHidden/>
              </w:rPr>
              <w:fldChar w:fldCharType="begin"/>
            </w:r>
            <w:r w:rsidR="005921D4">
              <w:rPr>
                <w:noProof/>
                <w:webHidden/>
              </w:rPr>
              <w:instrText xml:space="preserve"> PAGEREF _Toc23951194 \h </w:instrText>
            </w:r>
            <w:r w:rsidR="005921D4">
              <w:rPr>
                <w:noProof/>
                <w:webHidden/>
              </w:rPr>
            </w:r>
            <w:r w:rsidR="005921D4">
              <w:rPr>
                <w:noProof/>
                <w:webHidden/>
              </w:rPr>
              <w:fldChar w:fldCharType="separate"/>
            </w:r>
            <w:r>
              <w:rPr>
                <w:noProof/>
                <w:webHidden/>
              </w:rPr>
              <w:t>36</w:t>
            </w:r>
            <w:r w:rsidR="005921D4">
              <w:rPr>
                <w:noProof/>
                <w:webHidden/>
              </w:rPr>
              <w:fldChar w:fldCharType="end"/>
            </w:r>
          </w:hyperlink>
        </w:p>
        <w:p w14:paraId="29AC5C8B" w14:textId="5A812EF0"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95" w:history="1">
            <w:r w:rsidR="005921D4" w:rsidRPr="00703B69">
              <w:rPr>
                <w:rStyle w:val="Hyperlink"/>
                <w:noProof/>
              </w:rPr>
              <w:t>6.3</w:t>
            </w:r>
            <w:r w:rsidR="005921D4">
              <w:rPr>
                <w:rFonts w:asciiTheme="minorHAnsi" w:eastAsiaTheme="minorEastAsia" w:hAnsiTheme="minorHAnsi"/>
                <w:noProof/>
                <w:sz w:val="22"/>
                <w:lang w:val="de-DE" w:eastAsia="de-DE"/>
              </w:rPr>
              <w:tab/>
            </w:r>
            <w:r w:rsidR="005921D4" w:rsidRPr="00703B69">
              <w:rPr>
                <w:rStyle w:val="Hyperlink"/>
                <w:noProof/>
              </w:rPr>
              <w:t>Contained plots</w:t>
            </w:r>
            <w:r w:rsidR="005921D4">
              <w:rPr>
                <w:noProof/>
                <w:webHidden/>
              </w:rPr>
              <w:tab/>
            </w:r>
            <w:r w:rsidR="005921D4">
              <w:rPr>
                <w:noProof/>
                <w:webHidden/>
              </w:rPr>
              <w:fldChar w:fldCharType="begin"/>
            </w:r>
            <w:r w:rsidR="005921D4">
              <w:rPr>
                <w:noProof/>
                <w:webHidden/>
              </w:rPr>
              <w:instrText xml:space="preserve"> PAGEREF _Toc23951195 \h </w:instrText>
            </w:r>
            <w:r w:rsidR="005921D4">
              <w:rPr>
                <w:noProof/>
                <w:webHidden/>
              </w:rPr>
            </w:r>
            <w:r w:rsidR="005921D4">
              <w:rPr>
                <w:noProof/>
                <w:webHidden/>
              </w:rPr>
              <w:fldChar w:fldCharType="separate"/>
            </w:r>
            <w:r>
              <w:rPr>
                <w:noProof/>
                <w:webHidden/>
              </w:rPr>
              <w:t>36</w:t>
            </w:r>
            <w:r w:rsidR="005921D4">
              <w:rPr>
                <w:noProof/>
                <w:webHidden/>
              </w:rPr>
              <w:fldChar w:fldCharType="end"/>
            </w:r>
          </w:hyperlink>
        </w:p>
        <w:p w14:paraId="54670368" w14:textId="7CEAB56D" w:rsidR="005921D4" w:rsidRDefault="00F65358">
          <w:pPr>
            <w:pStyle w:val="Verzeichnis1"/>
            <w:tabs>
              <w:tab w:val="left" w:pos="442"/>
              <w:tab w:val="right" w:leader="dot" w:pos="9062"/>
            </w:tabs>
            <w:rPr>
              <w:rFonts w:asciiTheme="minorHAnsi" w:eastAsiaTheme="minorEastAsia" w:hAnsiTheme="minorHAnsi"/>
              <w:b w:val="0"/>
              <w:noProof/>
              <w:sz w:val="22"/>
              <w:lang w:val="de-DE" w:eastAsia="de-DE"/>
            </w:rPr>
          </w:pPr>
          <w:hyperlink w:anchor="_Toc23951196" w:history="1">
            <w:r w:rsidR="005921D4" w:rsidRPr="00703B69">
              <w:rPr>
                <w:rStyle w:val="Hyperlink"/>
                <w:noProof/>
              </w:rPr>
              <w:t>7.</w:t>
            </w:r>
            <w:r w:rsidR="005921D4">
              <w:rPr>
                <w:rFonts w:asciiTheme="minorHAnsi" w:eastAsiaTheme="minorEastAsia" w:hAnsiTheme="minorHAnsi"/>
                <w:b w:val="0"/>
                <w:noProof/>
                <w:sz w:val="22"/>
                <w:lang w:val="de-DE" w:eastAsia="de-DE"/>
              </w:rPr>
              <w:tab/>
            </w:r>
            <w:r w:rsidR="005921D4" w:rsidRPr="00703B69">
              <w:rPr>
                <w:rStyle w:val="Hyperlink"/>
                <w:noProof/>
              </w:rPr>
              <w:t>SediPlot v1.0</w:t>
            </w:r>
            <w:r w:rsidR="005921D4">
              <w:rPr>
                <w:noProof/>
                <w:webHidden/>
              </w:rPr>
              <w:tab/>
            </w:r>
            <w:r w:rsidR="005921D4">
              <w:rPr>
                <w:noProof/>
                <w:webHidden/>
              </w:rPr>
              <w:fldChar w:fldCharType="begin"/>
            </w:r>
            <w:r w:rsidR="005921D4">
              <w:rPr>
                <w:noProof/>
                <w:webHidden/>
              </w:rPr>
              <w:instrText xml:space="preserve"> PAGEREF _Toc23951196 \h </w:instrText>
            </w:r>
            <w:r w:rsidR="005921D4">
              <w:rPr>
                <w:noProof/>
                <w:webHidden/>
              </w:rPr>
            </w:r>
            <w:r w:rsidR="005921D4">
              <w:rPr>
                <w:noProof/>
                <w:webHidden/>
              </w:rPr>
              <w:fldChar w:fldCharType="separate"/>
            </w:r>
            <w:r>
              <w:rPr>
                <w:noProof/>
                <w:webHidden/>
              </w:rPr>
              <w:t>37</w:t>
            </w:r>
            <w:r w:rsidR="005921D4">
              <w:rPr>
                <w:noProof/>
                <w:webHidden/>
              </w:rPr>
              <w:fldChar w:fldCharType="end"/>
            </w:r>
          </w:hyperlink>
        </w:p>
        <w:p w14:paraId="0EFA8E7E" w14:textId="33C845E9"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97" w:history="1">
            <w:r w:rsidR="005921D4" w:rsidRPr="00703B69">
              <w:rPr>
                <w:rStyle w:val="Hyperlink"/>
                <w:noProof/>
              </w:rPr>
              <w:t>7.1</w:t>
            </w:r>
            <w:r w:rsidR="005921D4">
              <w:rPr>
                <w:rFonts w:asciiTheme="minorHAnsi" w:eastAsiaTheme="minorEastAsia" w:hAnsiTheme="minorHAnsi"/>
                <w:noProof/>
                <w:sz w:val="22"/>
                <w:lang w:val="de-DE" w:eastAsia="de-DE"/>
              </w:rPr>
              <w:tab/>
            </w:r>
            <w:r w:rsidR="005921D4" w:rsidRPr="00703B69">
              <w:rPr>
                <w:rStyle w:val="Hyperlink"/>
                <w:noProof/>
              </w:rPr>
              <w:t>Supported header values, units and internal storage</w:t>
            </w:r>
            <w:r w:rsidR="005921D4">
              <w:rPr>
                <w:noProof/>
                <w:webHidden/>
              </w:rPr>
              <w:tab/>
            </w:r>
            <w:r w:rsidR="005921D4">
              <w:rPr>
                <w:noProof/>
                <w:webHidden/>
              </w:rPr>
              <w:fldChar w:fldCharType="begin"/>
            </w:r>
            <w:r w:rsidR="005921D4">
              <w:rPr>
                <w:noProof/>
                <w:webHidden/>
              </w:rPr>
              <w:instrText xml:space="preserve"> PAGEREF _Toc23951197 \h </w:instrText>
            </w:r>
            <w:r w:rsidR="005921D4">
              <w:rPr>
                <w:noProof/>
                <w:webHidden/>
              </w:rPr>
            </w:r>
            <w:r w:rsidR="005921D4">
              <w:rPr>
                <w:noProof/>
                <w:webHidden/>
              </w:rPr>
              <w:fldChar w:fldCharType="separate"/>
            </w:r>
            <w:r>
              <w:rPr>
                <w:noProof/>
                <w:webHidden/>
              </w:rPr>
              <w:t>37</w:t>
            </w:r>
            <w:r w:rsidR="005921D4">
              <w:rPr>
                <w:noProof/>
                <w:webHidden/>
              </w:rPr>
              <w:fldChar w:fldCharType="end"/>
            </w:r>
          </w:hyperlink>
        </w:p>
        <w:p w14:paraId="3D3925DB" w14:textId="1078EAF5"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198" w:history="1">
            <w:r w:rsidR="005921D4" w:rsidRPr="00703B69">
              <w:rPr>
                <w:rStyle w:val="Hyperlink"/>
                <w:noProof/>
              </w:rPr>
              <w:t>7.2</w:t>
            </w:r>
            <w:r w:rsidR="005921D4">
              <w:rPr>
                <w:rFonts w:asciiTheme="minorHAnsi" w:eastAsiaTheme="minorEastAsia" w:hAnsiTheme="minorHAnsi"/>
                <w:noProof/>
                <w:sz w:val="22"/>
                <w:lang w:val="de-DE" w:eastAsia="de-DE"/>
              </w:rPr>
              <w:tab/>
            </w:r>
            <w:r w:rsidR="005921D4" w:rsidRPr="00703B69">
              <w:rPr>
                <w:rStyle w:val="Hyperlink"/>
                <w:noProof/>
              </w:rPr>
              <w:t>Calculations</w:t>
            </w:r>
            <w:r w:rsidR="005921D4">
              <w:rPr>
                <w:noProof/>
                <w:webHidden/>
              </w:rPr>
              <w:tab/>
            </w:r>
            <w:r w:rsidR="005921D4">
              <w:rPr>
                <w:noProof/>
                <w:webHidden/>
              </w:rPr>
              <w:fldChar w:fldCharType="begin"/>
            </w:r>
            <w:r w:rsidR="005921D4">
              <w:rPr>
                <w:noProof/>
                <w:webHidden/>
              </w:rPr>
              <w:instrText xml:space="preserve"> PAGEREF _Toc23951198 \h </w:instrText>
            </w:r>
            <w:r w:rsidR="005921D4">
              <w:rPr>
                <w:noProof/>
                <w:webHidden/>
              </w:rPr>
            </w:r>
            <w:r w:rsidR="005921D4">
              <w:rPr>
                <w:noProof/>
                <w:webHidden/>
              </w:rPr>
              <w:fldChar w:fldCharType="separate"/>
            </w:r>
            <w:r>
              <w:rPr>
                <w:noProof/>
                <w:webHidden/>
              </w:rPr>
              <w:t>37</w:t>
            </w:r>
            <w:r w:rsidR="005921D4">
              <w:rPr>
                <w:noProof/>
                <w:webHidden/>
              </w:rPr>
              <w:fldChar w:fldCharType="end"/>
            </w:r>
          </w:hyperlink>
        </w:p>
        <w:p w14:paraId="546E113B" w14:textId="19A071F5" w:rsidR="005921D4" w:rsidRDefault="00F65358">
          <w:pPr>
            <w:pStyle w:val="Verzeichnis3"/>
            <w:tabs>
              <w:tab w:val="right" w:leader="dot" w:pos="9062"/>
            </w:tabs>
            <w:rPr>
              <w:rFonts w:eastAsiaTheme="minorEastAsia"/>
              <w:noProof/>
              <w:sz w:val="22"/>
              <w:lang w:val="de-DE" w:eastAsia="de-DE"/>
            </w:rPr>
          </w:pPr>
          <w:hyperlink w:anchor="_Toc23951199" w:history="1">
            <w:r w:rsidR="005921D4" w:rsidRPr="00703B69">
              <w:rPr>
                <w:rStyle w:val="Hyperlink"/>
                <w:noProof/>
              </w:rPr>
              <w:t>Qt, Qm, and Qp</w:t>
            </w:r>
            <w:r w:rsidR="005921D4">
              <w:rPr>
                <w:noProof/>
                <w:webHidden/>
              </w:rPr>
              <w:tab/>
            </w:r>
            <w:r w:rsidR="005921D4">
              <w:rPr>
                <w:noProof/>
                <w:webHidden/>
              </w:rPr>
              <w:fldChar w:fldCharType="begin"/>
            </w:r>
            <w:r w:rsidR="005921D4">
              <w:rPr>
                <w:noProof/>
                <w:webHidden/>
              </w:rPr>
              <w:instrText xml:space="preserve"> PAGEREF _Toc23951199 \h </w:instrText>
            </w:r>
            <w:r w:rsidR="005921D4">
              <w:rPr>
                <w:noProof/>
                <w:webHidden/>
              </w:rPr>
            </w:r>
            <w:r w:rsidR="005921D4">
              <w:rPr>
                <w:noProof/>
                <w:webHidden/>
              </w:rPr>
              <w:fldChar w:fldCharType="separate"/>
            </w:r>
            <w:r>
              <w:rPr>
                <w:noProof/>
                <w:webHidden/>
              </w:rPr>
              <w:t>37</w:t>
            </w:r>
            <w:r w:rsidR="005921D4">
              <w:rPr>
                <w:noProof/>
                <w:webHidden/>
              </w:rPr>
              <w:fldChar w:fldCharType="end"/>
            </w:r>
          </w:hyperlink>
        </w:p>
        <w:p w14:paraId="1D97FA00" w14:textId="32CA2024" w:rsidR="005921D4" w:rsidRDefault="00F65358">
          <w:pPr>
            <w:pStyle w:val="Verzeichnis3"/>
            <w:tabs>
              <w:tab w:val="right" w:leader="dot" w:pos="9062"/>
            </w:tabs>
            <w:rPr>
              <w:rFonts w:eastAsiaTheme="minorEastAsia"/>
              <w:noProof/>
              <w:sz w:val="22"/>
              <w:lang w:val="de-DE" w:eastAsia="de-DE"/>
            </w:rPr>
          </w:pPr>
          <w:hyperlink w:anchor="_Toc23951200" w:history="1">
            <w:r w:rsidR="005921D4" w:rsidRPr="00703B69">
              <w:rPr>
                <w:rStyle w:val="Hyperlink"/>
                <w:noProof/>
              </w:rPr>
              <w:t>Silt, Clay, and Mud</w:t>
            </w:r>
            <w:r w:rsidR="005921D4">
              <w:rPr>
                <w:noProof/>
                <w:webHidden/>
              </w:rPr>
              <w:tab/>
            </w:r>
            <w:r w:rsidR="005921D4">
              <w:rPr>
                <w:noProof/>
                <w:webHidden/>
              </w:rPr>
              <w:fldChar w:fldCharType="begin"/>
            </w:r>
            <w:r w:rsidR="005921D4">
              <w:rPr>
                <w:noProof/>
                <w:webHidden/>
              </w:rPr>
              <w:instrText xml:space="preserve"> PAGEREF _Toc23951200 \h </w:instrText>
            </w:r>
            <w:r w:rsidR="005921D4">
              <w:rPr>
                <w:noProof/>
                <w:webHidden/>
              </w:rPr>
            </w:r>
            <w:r w:rsidR="005921D4">
              <w:rPr>
                <w:noProof/>
                <w:webHidden/>
              </w:rPr>
              <w:fldChar w:fldCharType="separate"/>
            </w:r>
            <w:r>
              <w:rPr>
                <w:noProof/>
                <w:webHidden/>
              </w:rPr>
              <w:t>38</w:t>
            </w:r>
            <w:r w:rsidR="005921D4">
              <w:rPr>
                <w:noProof/>
                <w:webHidden/>
              </w:rPr>
              <w:fldChar w:fldCharType="end"/>
            </w:r>
          </w:hyperlink>
        </w:p>
        <w:p w14:paraId="6A5E8540" w14:textId="20211181"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201" w:history="1">
            <w:r w:rsidR="005921D4" w:rsidRPr="00703B69">
              <w:rPr>
                <w:rStyle w:val="Hyperlink"/>
                <w:noProof/>
              </w:rPr>
              <w:t>7.3</w:t>
            </w:r>
            <w:r w:rsidR="005921D4">
              <w:rPr>
                <w:rFonts w:asciiTheme="minorHAnsi" w:eastAsiaTheme="minorEastAsia" w:hAnsiTheme="minorHAnsi"/>
                <w:noProof/>
                <w:sz w:val="22"/>
                <w:lang w:val="de-DE" w:eastAsia="de-DE"/>
              </w:rPr>
              <w:tab/>
            </w:r>
            <w:r w:rsidR="005921D4" w:rsidRPr="00703B69">
              <w:rPr>
                <w:rStyle w:val="Hyperlink"/>
                <w:noProof/>
              </w:rPr>
              <w:t>Contained plots</w:t>
            </w:r>
            <w:r w:rsidR="005921D4">
              <w:rPr>
                <w:noProof/>
                <w:webHidden/>
              </w:rPr>
              <w:tab/>
            </w:r>
            <w:r w:rsidR="005921D4">
              <w:rPr>
                <w:noProof/>
                <w:webHidden/>
              </w:rPr>
              <w:fldChar w:fldCharType="begin"/>
            </w:r>
            <w:r w:rsidR="005921D4">
              <w:rPr>
                <w:noProof/>
                <w:webHidden/>
              </w:rPr>
              <w:instrText xml:space="preserve"> PAGEREF _Toc23951201 \h </w:instrText>
            </w:r>
            <w:r w:rsidR="005921D4">
              <w:rPr>
                <w:noProof/>
                <w:webHidden/>
              </w:rPr>
            </w:r>
            <w:r w:rsidR="005921D4">
              <w:rPr>
                <w:noProof/>
                <w:webHidden/>
              </w:rPr>
              <w:fldChar w:fldCharType="separate"/>
            </w:r>
            <w:r>
              <w:rPr>
                <w:noProof/>
                <w:webHidden/>
              </w:rPr>
              <w:t>38</w:t>
            </w:r>
            <w:r w:rsidR="005921D4">
              <w:rPr>
                <w:noProof/>
                <w:webHidden/>
              </w:rPr>
              <w:fldChar w:fldCharType="end"/>
            </w:r>
          </w:hyperlink>
        </w:p>
        <w:p w14:paraId="472ACB61" w14:textId="099B3A57" w:rsidR="005921D4" w:rsidRDefault="00F65358">
          <w:pPr>
            <w:pStyle w:val="Verzeichnis1"/>
            <w:tabs>
              <w:tab w:val="left" w:pos="442"/>
              <w:tab w:val="right" w:leader="dot" w:pos="9062"/>
            </w:tabs>
            <w:rPr>
              <w:rFonts w:asciiTheme="minorHAnsi" w:eastAsiaTheme="minorEastAsia" w:hAnsiTheme="minorHAnsi"/>
              <w:b w:val="0"/>
              <w:noProof/>
              <w:sz w:val="22"/>
              <w:lang w:val="de-DE" w:eastAsia="de-DE"/>
            </w:rPr>
          </w:pPr>
          <w:hyperlink w:anchor="_Toc23951202" w:history="1">
            <w:r w:rsidR="005921D4" w:rsidRPr="00703B69">
              <w:rPr>
                <w:rStyle w:val="Hyperlink"/>
                <w:noProof/>
              </w:rPr>
              <w:t>8.</w:t>
            </w:r>
            <w:r w:rsidR="005921D4">
              <w:rPr>
                <w:rFonts w:asciiTheme="minorHAnsi" w:eastAsiaTheme="minorEastAsia" w:hAnsiTheme="minorHAnsi"/>
                <w:b w:val="0"/>
                <w:noProof/>
                <w:sz w:val="22"/>
                <w:lang w:val="de-DE" w:eastAsia="de-DE"/>
              </w:rPr>
              <w:tab/>
            </w:r>
            <w:r w:rsidR="005921D4" w:rsidRPr="00703B69">
              <w:rPr>
                <w:rStyle w:val="Hyperlink"/>
                <w:noProof/>
              </w:rPr>
              <w:t>SoilPlot v1.0</w:t>
            </w:r>
            <w:r w:rsidR="005921D4">
              <w:rPr>
                <w:noProof/>
                <w:webHidden/>
              </w:rPr>
              <w:tab/>
            </w:r>
            <w:r w:rsidR="005921D4">
              <w:rPr>
                <w:noProof/>
                <w:webHidden/>
              </w:rPr>
              <w:fldChar w:fldCharType="begin"/>
            </w:r>
            <w:r w:rsidR="005921D4">
              <w:rPr>
                <w:noProof/>
                <w:webHidden/>
              </w:rPr>
              <w:instrText xml:space="preserve"> PAGEREF _Toc23951202 \h </w:instrText>
            </w:r>
            <w:r w:rsidR="005921D4">
              <w:rPr>
                <w:noProof/>
                <w:webHidden/>
              </w:rPr>
            </w:r>
            <w:r w:rsidR="005921D4">
              <w:rPr>
                <w:noProof/>
                <w:webHidden/>
              </w:rPr>
              <w:fldChar w:fldCharType="separate"/>
            </w:r>
            <w:r>
              <w:rPr>
                <w:noProof/>
                <w:webHidden/>
              </w:rPr>
              <w:t>39</w:t>
            </w:r>
            <w:r w:rsidR="005921D4">
              <w:rPr>
                <w:noProof/>
                <w:webHidden/>
              </w:rPr>
              <w:fldChar w:fldCharType="end"/>
            </w:r>
          </w:hyperlink>
        </w:p>
        <w:p w14:paraId="4FC92DFE" w14:textId="3254F158"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203" w:history="1">
            <w:r w:rsidR="005921D4" w:rsidRPr="00703B69">
              <w:rPr>
                <w:rStyle w:val="Hyperlink"/>
                <w:noProof/>
              </w:rPr>
              <w:t>8.1</w:t>
            </w:r>
            <w:r w:rsidR="005921D4">
              <w:rPr>
                <w:rFonts w:asciiTheme="minorHAnsi" w:eastAsiaTheme="minorEastAsia" w:hAnsiTheme="minorHAnsi"/>
                <w:noProof/>
                <w:sz w:val="22"/>
                <w:lang w:val="de-DE" w:eastAsia="de-DE"/>
              </w:rPr>
              <w:tab/>
            </w:r>
            <w:r w:rsidR="005921D4" w:rsidRPr="00703B69">
              <w:rPr>
                <w:rStyle w:val="Hyperlink"/>
                <w:noProof/>
              </w:rPr>
              <w:t>Supported header values, units and internal storage</w:t>
            </w:r>
            <w:r w:rsidR="005921D4">
              <w:rPr>
                <w:noProof/>
                <w:webHidden/>
              </w:rPr>
              <w:tab/>
            </w:r>
            <w:r w:rsidR="005921D4">
              <w:rPr>
                <w:noProof/>
                <w:webHidden/>
              </w:rPr>
              <w:fldChar w:fldCharType="begin"/>
            </w:r>
            <w:r w:rsidR="005921D4">
              <w:rPr>
                <w:noProof/>
                <w:webHidden/>
              </w:rPr>
              <w:instrText xml:space="preserve"> PAGEREF _Toc23951203 \h </w:instrText>
            </w:r>
            <w:r w:rsidR="005921D4">
              <w:rPr>
                <w:noProof/>
                <w:webHidden/>
              </w:rPr>
            </w:r>
            <w:r w:rsidR="005921D4">
              <w:rPr>
                <w:noProof/>
                <w:webHidden/>
              </w:rPr>
              <w:fldChar w:fldCharType="separate"/>
            </w:r>
            <w:r>
              <w:rPr>
                <w:noProof/>
                <w:webHidden/>
              </w:rPr>
              <w:t>39</w:t>
            </w:r>
            <w:r w:rsidR="005921D4">
              <w:rPr>
                <w:noProof/>
                <w:webHidden/>
              </w:rPr>
              <w:fldChar w:fldCharType="end"/>
            </w:r>
          </w:hyperlink>
        </w:p>
        <w:p w14:paraId="73F6365F" w14:textId="564E2625"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204" w:history="1">
            <w:r w:rsidR="005921D4" w:rsidRPr="00703B69">
              <w:rPr>
                <w:rStyle w:val="Hyperlink"/>
                <w:noProof/>
              </w:rPr>
              <w:t>8.2</w:t>
            </w:r>
            <w:r w:rsidR="005921D4">
              <w:rPr>
                <w:rFonts w:asciiTheme="minorHAnsi" w:eastAsiaTheme="minorEastAsia" w:hAnsiTheme="minorHAnsi"/>
                <w:noProof/>
                <w:sz w:val="22"/>
                <w:lang w:val="de-DE" w:eastAsia="de-DE"/>
              </w:rPr>
              <w:tab/>
            </w:r>
            <w:r w:rsidR="005921D4" w:rsidRPr="00703B69">
              <w:rPr>
                <w:rStyle w:val="Hyperlink"/>
                <w:noProof/>
              </w:rPr>
              <w:t>Calculations with header entries</w:t>
            </w:r>
            <w:r w:rsidR="005921D4">
              <w:rPr>
                <w:noProof/>
                <w:webHidden/>
              </w:rPr>
              <w:tab/>
            </w:r>
            <w:r w:rsidR="005921D4">
              <w:rPr>
                <w:noProof/>
                <w:webHidden/>
              </w:rPr>
              <w:fldChar w:fldCharType="begin"/>
            </w:r>
            <w:r w:rsidR="005921D4">
              <w:rPr>
                <w:noProof/>
                <w:webHidden/>
              </w:rPr>
              <w:instrText xml:space="preserve"> PAGEREF _Toc23951204 \h </w:instrText>
            </w:r>
            <w:r w:rsidR="005921D4">
              <w:rPr>
                <w:noProof/>
                <w:webHidden/>
              </w:rPr>
            </w:r>
            <w:r w:rsidR="005921D4">
              <w:rPr>
                <w:noProof/>
                <w:webHidden/>
              </w:rPr>
              <w:fldChar w:fldCharType="separate"/>
            </w:r>
            <w:r>
              <w:rPr>
                <w:noProof/>
                <w:webHidden/>
              </w:rPr>
              <w:t>39</w:t>
            </w:r>
            <w:r w:rsidR="005921D4">
              <w:rPr>
                <w:noProof/>
                <w:webHidden/>
              </w:rPr>
              <w:fldChar w:fldCharType="end"/>
            </w:r>
          </w:hyperlink>
        </w:p>
        <w:p w14:paraId="4790D731" w14:textId="7AB56842"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205" w:history="1">
            <w:r w:rsidR="005921D4" w:rsidRPr="00703B69">
              <w:rPr>
                <w:rStyle w:val="Hyperlink"/>
                <w:noProof/>
              </w:rPr>
              <w:t>8.3</w:t>
            </w:r>
            <w:r w:rsidR="005921D4">
              <w:rPr>
                <w:rFonts w:asciiTheme="minorHAnsi" w:eastAsiaTheme="minorEastAsia" w:hAnsiTheme="minorHAnsi"/>
                <w:noProof/>
                <w:sz w:val="22"/>
                <w:lang w:val="de-DE" w:eastAsia="de-DE"/>
              </w:rPr>
              <w:tab/>
            </w:r>
            <w:r w:rsidR="005921D4" w:rsidRPr="00703B69">
              <w:rPr>
                <w:rStyle w:val="Hyperlink"/>
                <w:noProof/>
              </w:rPr>
              <w:t>Contained plots</w:t>
            </w:r>
            <w:r w:rsidR="005921D4">
              <w:rPr>
                <w:noProof/>
                <w:webHidden/>
              </w:rPr>
              <w:tab/>
            </w:r>
            <w:r w:rsidR="005921D4">
              <w:rPr>
                <w:noProof/>
                <w:webHidden/>
              </w:rPr>
              <w:fldChar w:fldCharType="begin"/>
            </w:r>
            <w:r w:rsidR="005921D4">
              <w:rPr>
                <w:noProof/>
                <w:webHidden/>
              </w:rPr>
              <w:instrText xml:space="preserve"> PAGEREF _Toc23951205 \h </w:instrText>
            </w:r>
            <w:r w:rsidR="005921D4">
              <w:rPr>
                <w:noProof/>
                <w:webHidden/>
              </w:rPr>
            </w:r>
            <w:r w:rsidR="005921D4">
              <w:rPr>
                <w:noProof/>
                <w:webHidden/>
              </w:rPr>
              <w:fldChar w:fldCharType="separate"/>
            </w:r>
            <w:r>
              <w:rPr>
                <w:noProof/>
                <w:webHidden/>
              </w:rPr>
              <w:t>39</w:t>
            </w:r>
            <w:r w:rsidR="005921D4">
              <w:rPr>
                <w:noProof/>
                <w:webHidden/>
              </w:rPr>
              <w:fldChar w:fldCharType="end"/>
            </w:r>
          </w:hyperlink>
        </w:p>
        <w:p w14:paraId="1A9C563C" w14:textId="33935391" w:rsidR="005921D4" w:rsidRDefault="00F65358">
          <w:pPr>
            <w:pStyle w:val="Verzeichnis1"/>
            <w:tabs>
              <w:tab w:val="left" w:pos="442"/>
              <w:tab w:val="right" w:leader="dot" w:pos="9062"/>
            </w:tabs>
            <w:rPr>
              <w:rFonts w:asciiTheme="minorHAnsi" w:eastAsiaTheme="minorEastAsia" w:hAnsiTheme="minorHAnsi"/>
              <w:b w:val="0"/>
              <w:noProof/>
              <w:sz w:val="22"/>
              <w:lang w:val="de-DE" w:eastAsia="de-DE"/>
            </w:rPr>
          </w:pPr>
          <w:hyperlink w:anchor="_Toc23951206" w:history="1">
            <w:r w:rsidR="005921D4" w:rsidRPr="00703B69">
              <w:rPr>
                <w:rStyle w:val="Hyperlink"/>
                <w:noProof/>
              </w:rPr>
              <w:t>9.</w:t>
            </w:r>
            <w:r w:rsidR="005921D4">
              <w:rPr>
                <w:rFonts w:asciiTheme="minorHAnsi" w:eastAsiaTheme="minorEastAsia" w:hAnsiTheme="minorHAnsi"/>
                <w:b w:val="0"/>
                <w:noProof/>
                <w:sz w:val="22"/>
                <w:lang w:val="de-DE" w:eastAsia="de-DE"/>
              </w:rPr>
              <w:tab/>
            </w:r>
            <w:r w:rsidR="005921D4" w:rsidRPr="00703B69">
              <w:rPr>
                <w:rStyle w:val="Hyperlink"/>
                <w:noProof/>
              </w:rPr>
              <w:t>User-defined marker and labels</w:t>
            </w:r>
            <w:r w:rsidR="005921D4">
              <w:rPr>
                <w:noProof/>
                <w:webHidden/>
              </w:rPr>
              <w:tab/>
            </w:r>
            <w:r w:rsidR="005921D4">
              <w:rPr>
                <w:noProof/>
                <w:webHidden/>
              </w:rPr>
              <w:fldChar w:fldCharType="begin"/>
            </w:r>
            <w:r w:rsidR="005921D4">
              <w:rPr>
                <w:noProof/>
                <w:webHidden/>
              </w:rPr>
              <w:instrText xml:space="preserve"> PAGEREF _Toc23951206 \h </w:instrText>
            </w:r>
            <w:r w:rsidR="005921D4">
              <w:rPr>
                <w:noProof/>
                <w:webHidden/>
              </w:rPr>
            </w:r>
            <w:r w:rsidR="005921D4">
              <w:rPr>
                <w:noProof/>
                <w:webHidden/>
              </w:rPr>
              <w:fldChar w:fldCharType="separate"/>
            </w:r>
            <w:r>
              <w:rPr>
                <w:noProof/>
                <w:webHidden/>
              </w:rPr>
              <w:t>40</w:t>
            </w:r>
            <w:r w:rsidR="005921D4">
              <w:rPr>
                <w:noProof/>
                <w:webHidden/>
              </w:rPr>
              <w:fldChar w:fldCharType="end"/>
            </w:r>
          </w:hyperlink>
        </w:p>
        <w:p w14:paraId="7AA4F0B1" w14:textId="46B5BE7B"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207" w:history="1">
            <w:r w:rsidR="005921D4" w:rsidRPr="00703B69">
              <w:rPr>
                <w:rStyle w:val="Hyperlink"/>
                <w:noProof/>
              </w:rPr>
              <w:t>9.1</w:t>
            </w:r>
            <w:r w:rsidR="005921D4">
              <w:rPr>
                <w:rFonts w:asciiTheme="minorHAnsi" w:eastAsiaTheme="minorEastAsia" w:hAnsiTheme="minorHAnsi"/>
                <w:noProof/>
                <w:sz w:val="22"/>
                <w:lang w:val="de-DE" w:eastAsia="de-DE"/>
              </w:rPr>
              <w:tab/>
            </w:r>
            <w:r w:rsidR="005921D4" w:rsidRPr="00703B69">
              <w:rPr>
                <w:rStyle w:val="Hyperlink"/>
                <w:noProof/>
              </w:rPr>
              <w:t>User-defined markers</w:t>
            </w:r>
            <w:r w:rsidR="005921D4">
              <w:rPr>
                <w:noProof/>
                <w:webHidden/>
              </w:rPr>
              <w:tab/>
            </w:r>
            <w:r w:rsidR="005921D4">
              <w:rPr>
                <w:noProof/>
                <w:webHidden/>
              </w:rPr>
              <w:fldChar w:fldCharType="begin"/>
            </w:r>
            <w:r w:rsidR="005921D4">
              <w:rPr>
                <w:noProof/>
                <w:webHidden/>
              </w:rPr>
              <w:instrText xml:space="preserve"> PAGEREF _Toc23951207 \h </w:instrText>
            </w:r>
            <w:r w:rsidR="005921D4">
              <w:rPr>
                <w:noProof/>
                <w:webHidden/>
              </w:rPr>
            </w:r>
            <w:r w:rsidR="005921D4">
              <w:rPr>
                <w:noProof/>
                <w:webHidden/>
              </w:rPr>
              <w:fldChar w:fldCharType="separate"/>
            </w:r>
            <w:r>
              <w:rPr>
                <w:noProof/>
                <w:webHidden/>
              </w:rPr>
              <w:t>40</w:t>
            </w:r>
            <w:r w:rsidR="005921D4">
              <w:rPr>
                <w:noProof/>
                <w:webHidden/>
              </w:rPr>
              <w:fldChar w:fldCharType="end"/>
            </w:r>
          </w:hyperlink>
        </w:p>
        <w:p w14:paraId="24B2BFA5" w14:textId="0EF812EA"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208" w:history="1">
            <w:r w:rsidR="005921D4" w:rsidRPr="00703B69">
              <w:rPr>
                <w:rStyle w:val="Hyperlink"/>
                <w:noProof/>
              </w:rPr>
              <w:t>9.2</w:t>
            </w:r>
            <w:r w:rsidR="005921D4">
              <w:rPr>
                <w:rFonts w:asciiTheme="minorHAnsi" w:eastAsiaTheme="minorEastAsia" w:hAnsiTheme="minorHAnsi"/>
                <w:noProof/>
                <w:sz w:val="22"/>
                <w:lang w:val="de-DE" w:eastAsia="de-DE"/>
              </w:rPr>
              <w:tab/>
            </w:r>
            <w:r w:rsidR="005921D4" w:rsidRPr="00703B69">
              <w:rPr>
                <w:rStyle w:val="Hyperlink"/>
                <w:noProof/>
              </w:rPr>
              <w:t>User-defined labels</w:t>
            </w:r>
            <w:r w:rsidR="005921D4">
              <w:rPr>
                <w:noProof/>
                <w:webHidden/>
              </w:rPr>
              <w:tab/>
            </w:r>
            <w:r w:rsidR="005921D4">
              <w:rPr>
                <w:noProof/>
                <w:webHidden/>
              </w:rPr>
              <w:fldChar w:fldCharType="begin"/>
            </w:r>
            <w:r w:rsidR="005921D4">
              <w:rPr>
                <w:noProof/>
                <w:webHidden/>
              </w:rPr>
              <w:instrText xml:space="preserve"> PAGEREF _Toc23951208 \h </w:instrText>
            </w:r>
            <w:r w:rsidR="005921D4">
              <w:rPr>
                <w:noProof/>
                <w:webHidden/>
              </w:rPr>
            </w:r>
            <w:r w:rsidR="005921D4">
              <w:rPr>
                <w:noProof/>
                <w:webHidden/>
              </w:rPr>
              <w:fldChar w:fldCharType="separate"/>
            </w:r>
            <w:r>
              <w:rPr>
                <w:noProof/>
                <w:webHidden/>
              </w:rPr>
              <w:t>41</w:t>
            </w:r>
            <w:r w:rsidR="005921D4">
              <w:rPr>
                <w:noProof/>
                <w:webHidden/>
              </w:rPr>
              <w:fldChar w:fldCharType="end"/>
            </w:r>
          </w:hyperlink>
        </w:p>
        <w:p w14:paraId="786EF4D4" w14:textId="67795304" w:rsidR="005921D4" w:rsidRDefault="00F65358">
          <w:pPr>
            <w:pStyle w:val="Verzeichnis1"/>
            <w:tabs>
              <w:tab w:val="left" w:pos="660"/>
              <w:tab w:val="right" w:leader="dot" w:pos="9062"/>
            </w:tabs>
            <w:rPr>
              <w:rFonts w:asciiTheme="minorHAnsi" w:eastAsiaTheme="minorEastAsia" w:hAnsiTheme="minorHAnsi"/>
              <w:b w:val="0"/>
              <w:noProof/>
              <w:sz w:val="22"/>
              <w:lang w:val="de-DE" w:eastAsia="de-DE"/>
            </w:rPr>
          </w:pPr>
          <w:hyperlink w:anchor="_Toc23951209" w:history="1">
            <w:r w:rsidR="005921D4" w:rsidRPr="00703B69">
              <w:rPr>
                <w:rStyle w:val="Hyperlink"/>
                <w:noProof/>
              </w:rPr>
              <w:t>10.</w:t>
            </w:r>
            <w:r w:rsidR="005921D4">
              <w:rPr>
                <w:rFonts w:asciiTheme="minorHAnsi" w:eastAsiaTheme="minorEastAsia" w:hAnsiTheme="minorHAnsi"/>
                <w:b w:val="0"/>
                <w:noProof/>
                <w:sz w:val="22"/>
                <w:lang w:val="de-DE" w:eastAsia="de-DE"/>
              </w:rPr>
              <w:tab/>
            </w:r>
            <w:r w:rsidR="005921D4" w:rsidRPr="00703B69">
              <w:rPr>
                <w:rStyle w:val="Hyperlink"/>
                <w:noProof/>
              </w:rPr>
              <w:t>Other Tools</w:t>
            </w:r>
            <w:r w:rsidR="005921D4">
              <w:rPr>
                <w:noProof/>
                <w:webHidden/>
              </w:rPr>
              <w:tab/>
            </w:r>
            <w:r w:rsidR="005921D4">
              <w:rPr>
                <w:noProof/>
                <w:webHidden/>
              </w:rPr>
              <w:fldChar w:fldCharType="begin"/>
            </w:r>
            <w:r w:rsidR="005921D4">
              <w:rPr>
                <w:noProof/>
                <w:webHidden/>
              </w:rPr>
              <w:instrText xml:space="preserve"> PAGEREF _Toc23951209 \h </w:instrText>
            </w:r>
            <w:r w:rsidR="005921D4">
              <w:rPr>
                <w:noProof/>
                <w:webHidden/>
              </w:rPr>
            </w:r>
            <w:r w:rsidR="005921D4">
              <w:rPr>
                <w:noProof/>
                <w:webHidden/>
              </w:rPr>
              <w:fldChar w:fldCharType="separate"/>
            </w:r>
            <w:r>
              <w:rPr>
                <w:noProof/>
                <w:webHidden/>
              </w:rPr>
              <w:t>43</w:t>
            </w:r>
            <w:r w:rsidR="005921D4">
              <w:rPr>
                <w:noProof/>
                <w:webHidden/>
              </w:rPr>
              <w:fldChar w:fldCharType="end"/>
            </w:r>
          </w:hyperlink>
        </w:p>
        <w:p w14:paraId="53B36BB1" w14:textId="30F1233B"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210" w:history="1">
            <w:r w:rsidR="005921D4" w:rsidRPr="00703B69">
              <w:rPr>
                <w:rStyle w:val="Hyperlink"/>
                <w:noProof/>
              </w:rPr>
              <w:t>10.1</w:t>
            </w:r>
            <w:r w:rsidR="005921D4">
              <w:rPr>
                <w:rFonts w:asciiTheme="minorHAnsi" w:eastAsiaTheme="minorEastAsia" w:hAnsiTheme="minorHAnsi"/>
                <w:noProof/>
                <w:sz w:val="22"/>
                <w:lang w:val="de-DE" w:eastAsia="de-DE"/>
              </w:rPr>
              <w:tab/>
            </w:r>
            <w:r w:rsidR="005921D4" w:rsidRPr="00703B69">
              <w:rPr>
                <w:rStyle w:val="Hyperlink"/>
                <w:noProof/>
              </w:rPr>
              <w:t>Chelements &amp; PTE</w:t>
            </w:r>
            <w:r w:rsidR="005921D4">
              <w:rPr>
                <w:noProof/>
                <w:webHidden/>
              </w:rPr>
              <w:tab/>
            </w:r>
            <w:r w:rsidR="005921D4">
              <w:rPr>
                <w:noProof/>
                <w:webHidden/>
              </w:rPr>
              <w:fldChar w:fldCharType="begin"/>
            </w:r>
            <w:r w:rsidR="005921D4">
              <w:rPr>
                <w:noProof/>
                <w:webHidden/>
              </w:rPr>
              <w:instrText xml:space="preserve"> PAGEREF _Toc23951210 \h </w:instrText>
            </w:r>
            <w:r w:rsidR="005921D4">
              <w:rPr>
                <w:noProof/>
                <w:webHidden/>
              </w:rPr>
            </w:r>
            <w:r w:rsidR="005921D4">
              <w:rPr>
                <w:noProof/>
                <w:webHidden/>
              </w:rPr>
              <w:fldChar w:fldCharType="separate"/>
            </w:r>
            <w:r>
              <w:rPr>
                <w:noProof/>
                <w:webHidden/>
              </w:rPr>
              <w:t>43</w:t>
            </w:r>
            <w:r w:rsidR="005921D4">
              <w:rPr>
                <w:noProof/>
                <w:webHidden/>
              </w:rPr>
              <w:fldChar w:fldCharType="end"/>
            </w:r>
          </w:hyperlink>
        </w:p>
        <w:p w14:paraId="253736C0" w14:textId="39F747C9" w:rsidR="005921D4" w:rsidRDefault="00F65358">
          <w:pPr>
            <w:pStyle w:val="Verzeichnis3"/>
            <w:tabs>
              <w:tab w:val="right" w:leader="dot" w:pos="9062"/>
            </w:tabs>
            <w:rPr>
              <w:rFonts w:eastAsiaTheme="minorEastAsia"/>
              <w:noProof/>
              <w:sz w:val="22"/>
              <w:lang w:val="de-DE" w:eastAsia="de-DE"/>
            </w:rPr>
          </w:pPr>
          <w:hyperlink w:anchor="_Toc23951211" w:history="1">
            <w:r w:rsidR="005921D4" w:rsidRPr="00703B69">
              <w:rPr>
                <w:rStyle w:val="Hyperlink"/>
                <w:noProof/>
              </w:rPr>
              <w:t>Chelements – Usage and Background</w:t>
            </w:r>
            <w:r w:rsidR="005921D4">
              <w:rPr>
                <w:noProof/>
                <w:webHidden/>
              </w:rPr>
              <w:tab/>
            </w:r>
            <w:r w:rsidR="005921D4">
              <w:rPr>
                <w:noProof/>
                <w:webHidden/>
              </w:rPr>
              <w:fldChar w:fldCharType="begin"/>
            </w:r>
            <w:r w:rsidR="005921D4">
              <w:rPr>
                <w:noProof/>
                <w:webHidden/>
              </w:rPr>
              <w:instrText xml:space="preserve"> PAGEREF _Toc23951211 \h </w:instrText>
            </w:r>
            <w:r w:rsidR="005921D4">
              <w:rPr>
                <w:noProof/>
                <w:webHidden/>
              </w:rPr>
            </w:r>
            <w:r w:rsidR="005921D4">
              <w:rPr>
                <w:noProof/>
                <w:webHidden/>
              </w:rPr>
              <w:fldChar w:fldCharType="separate"/>
            </w:r>
            <w:r>
              <w:rPr>
                <w:noProof/>
                <w:webHidden/>
              </w:rPr>
              <w:t>43</w:t>
            </w:r>
            <w:r w:rsidR="005921D4">
              <w:rPr>
                <w:noProof/>
                <w:webHidden/>
              </w:rPr>
              <w:fldChar w:fldCharType="end"/>
            </w:r>
          </w:hyperlink>
        </w:p>
        <w:p w14:paraId="523C283C" w14:textId="65488ACF" w:rsidR="005921D4" w:rsidRDefault="00F65358">
          <w:pPr>
            <w:pStyle w:val="Verzeichnis3"/>
            <w:tabs>
              <w:tab w:val="right" w:leader="dot" w:pos="9062"/>
            </w:tabs>
            <w:rPr>
              <w:rFonts w:eastAsiaTheme="minorEastAsia"/>
              <w:noProof/>
              <w:sz w:val="22"/>
              <w:lang w:val="de-DE" w:eastAsia="de-DE"/>
            </w:rPr>
          </w:pPr>
          <w:hyperlink w:anchor="_Toc23951212" w:history="1">
            <w:r w:rsidR="005921D4" w:rsidRPr="00703B69">
              <w:rPr>
                <w:rStyle w:val="Hyperlink"/>
                <w:noProof/>
              </w:rPr>
              <w:t>PTE – Periodic Table of Elements</w:t>
            </w:r>
            <w:r w:rsidR="005921D4">
              <w:rPr>
                <w:noProof/>
                <w:webHidden/>
              </w:rPr>
              <w:tab/>
            </w:r>
            <w:r w:rsidR="005921D4">
              <w:rPr>
                <w:noProof/>
                <w:webHidden/>
              </w:rPr>
              <w:fldChar w:fldCharType="begin"/>
            </w:r>
            <w:r w:rsidR="005921D4">
              <w:rPr>
                <w:noProof/>
                <w:webHidden/>
              </w:rPr>
              <w:instrText xml:space="preserve"> PAGEREF _Toc23951212 \h </w:instrText>
            </w:r>
            <w:r w:rsidR="005921D4">
              <w:rPr>
                <w:noProof/>
                <w:webHidden/>
              </w:rPr>
            </w:r>
            <w:r w:rsidR="005921D4">
              <w:rPr>
                <w:noProof/>
                <w:webHidden/>
              </w:rPr>
              <w:fldChar w:fldCharType="separate"/>
            </w:r>
            <w:r>
              <w:rPr>
                <w:noProof/>
                <w:webHidden/>
              </w:rPr>
              <w:t>44</w:t>
            </w:r>
            <w:r w:rsidR="005921D4">
              <w:rPr>
                <w:noProof/>
                <w:webHidden/>
              </w:rPr>
              <w:fldChar w:fldCharType="end"/>
            </w:r>
          </w:hyperlink>
        </w:p>
        <w:p w14:paraId="68E06062" w14:textId="09A92EE2" w:rsidR="005921D4" w:rsidRDefault="00F65358">
          <w:pPr>
            <w:pStyle w:val="Verzeichnis3"/>
            <w:tabs>
              <w:tab w:val="right" w:leader="dot" w:pos="9062"/>
            </w:tabs>
            <w:rPr>
              <w:rFonts w:eastAsiaTheme="minorEastAsia"/>
              <w:noProof/>
              <w:sz w:val="22"/>
              <w:lang w:val="de-DE" w:eastAsia="de-DE"/>
            </w:rPr>
          </w:pPr>
          <w:hyperlink w:anchor="_Toc23951213" w:history="1">
            <w:r w:rsidR="005921D4" w:rsidRPr="00703B69">
              <w:rPr>
                <w:rStyle w:val="Hyperlink"/>
                <w:noProof/>
              </w:rPr>
              <w:t>Further development information</w:t>
            </w:r>
            <w:r w:rsidR="005921D4">
              <w:rPr>
                <w:noProof/>
                <w:webHidden/>
              </w:rPr>
              <w:tab/>
            </w:r>
            <w:r w:rsidR="005921D4">
              <w:rPr>
                <w:noProof/>
                <w:webHidden/>
              </w:rPr>
              <w:fldChar w:fldCharType="begin"/>
            </w:r>
            <w:r w:rsidR="005921D4">
              <w:rPr>
                <w:noProof/>
                <w:webHidden/>
              </w:rPr>
              <w:instrText xml:space="preserve"> PAGEREF _Toc23951213 \h </w:instrText>
            </w:r>
            <w:r w:rsidR="005921D4">
              <w:rPr>
                <w:noProof/>
                <w:webHidden/>
              </w:rPr>
            </w:r>
            <w:r w:rsidR="005921D4">
              <w:rPr>
                <w:noProof/>
                <w:webHidden/>
              </w:rPr>
              <w:fldChar w:fldCharType="separate"/>
            </w:r>
            <w:r>
              <w:rPr>
                <w:noProof/>
                <w:webHidden/>
              </w:rPr>
              <w:t>44</w:t>
            </w:r>
            <w:r w:rsidR="005921D4">
              <w:rPr>
                <w:noProof/>
                <w:webHidden/>
              </w:rPr>
              <w:fldChar w:fldCharType="end"/>
            </w:r>
          </w:hyperlink>
        </w:p>
        <w:p w14:paraId="02DE8099" w14:textId="32B53212"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214" w:history="1">
            <w:r w:rsidR="005921D4" w:rsidRPr="00703B69">
              <w:rPr>
                <w:rStyle w:val="Hyperlink"/>
                <w:noProof/>
              </w:rPr>
              <w:t>10.2</w:t>
            </w:r>
            <w:r w:rsidR="005921D4">
              <w:rPr>
                <w:rFonts w:asciiTheme="minorHAnsi" w:eastAsiaTheme="minorEastAsia" w:hAnsiTheme="minorHAnsi"/>
                <w:noProof/>
                <w:sz w:val="22"/>
                <w:lang w:val="de-DE" w:eastAsia="de-DE"/>
              </w:rPr>
              <w:tab/>
            </w:r>
            <w:r w:rsidR="005921D4" w:rsidRPr="00703B69">
              <w:rPr>
                <w:rStyle w:val="Hyperlink"/>
                <w:noProof/>
              </w:rPr>
              <w:t>GeoT</w:t>
            </w:r>
            <w:r w:rsidR="005921D4">
              <w:rPr>
                <w:noProof/>
                <w:webHidden/>
              </w:rPr>
              <w:tab/>
            </w:r>
            <w:r w:rsidR="005921D4">
              <w:rPr>
                <w:noProof/>
                <w:webHidden/>
              </w:rPr>
              <w:fldChar w:fldCharType="begin"/>
            </w:r>
            <w:r w:rsidR="005921D4">
              <w:rPr>
                <w:noProof/>
                <w:webHidden/>
              </w:rPr>
              <w:instrText xml:space="preserve"> PAGEREF _Toc23951214 \h </w:instrText>
            </w:r>
            <w:r w:rsidR="005921D4">
              <w:rPr>
                <w:noProof/>
                <w:webHidden/>
              </w:rPr>
            </w:r>
            <w:r w:rsidR="005921D4">
              <w:rPr>
                <w:noProof/>
                <w:webHidden/>
              </w:rPr>
              <w:fldChar w:fldCharType="separate"/>
            </w:r>
            <w:r>
              <w:rPr>
                <w:noProof/>
                <w:webHidden/>
              </w:rPr>
              <w:t>45</w:t>
            </w:r>
            <w:r w:rsidR="005921D4">
              <w:rPr>
                <w:noProof/>
                <w:webHidden/>
              </w:rPr>
              <w:fldChar w:fldCharType="end"/>
            </w:r>
          </w:hyperlink>
        </w:p>
        <w:p w14:paraId="2CF81DC3" w14:textId="1ED7C588" w:rsidR="005921D4" w:rsidRDefault="00F65358">
          <w:pPr>
            <w:pStyle w:val="Verzeichnis3"/>
            <w:tabs>
              <w:tab w:val="right" w:leader="dot" w:pos="9062"/>
            </w:tabs>
            <w:rPr>
              <w:rFonts w:eastAsiaTheme="minorEastAsia"/>
              <w:noProof/>
              <w:sz w:val="22"/>
              <w:lang w:val="de-DE" w:eastAsia="de-DE"/>
            </w:rPr>
          </w:pPr>
          <w:hyperlink w:anchor="_Toc23951215" w:history="1">
            <w:r w:rsidR="005921D4" w:rsidRPr="00703B69">
              <w:rPr>
                <w:rStyle w:val="Hyperlink"/>
                <w:noProof/>
              </w:rPr>
              <w:t>How to start and use</w:t>
            </w:r>
            <w:r w:rsidR="005921D4">
              <w:rPr>
                <w:noProof/>
                <w:webHidden/>
              </w:rPr>
              <w:tab/>
            </w:r>
            <w:r w:rsidR="005921D4">
              <w:rPr>
                <w:noProof/>
                <w:webHidden/>
              </w:rPr>
              <w:fldChar w:fldCharType="begin"/>
            </w:r>
            <w:r w:rsidR="005921D4">
              <w:rPr>
                <w:noProof/>
                <w:webHidden/>
              </w:rPr>
              <w:instrText xml:space="preserve"> PAGEREF _Toc23951215 \h </w:instrText>
            </w:r>
            <w:r w:rsidR="005921D4">
              <w:rPr>
                <w:noProof/>
                <w:webHidden/>
              </w:rPr>
            </w:r>
            <w:r w:rsidR="005921D4">
              <w:rPr>
                <w:noProof/>
                <w:webHidden/>
              </w:rPr>
              <w:fldChar w:fldCharType="separate"/>
            </w:r>
            <w:r>
              <w:rPr>
                <w:noProof/>
                <w:webHidden/>
              </w:rPr>
              <w:t>45</w:t>
            </w:r>
            <w:r w:rsidR="005921D4">
              <w:rPr>
                <w:noProof/>
                <w:webHidden/>
              </w:rPr>
              <w:fldChar w:fldCharType="end"/>
            </w:r>
          </w:hyperlink>
        </w:p>
        <w:p w14:paraId="459A93D0" w14:textId="5E505D69" w:rsidR="005921D4" w:rsidRDefault="00F65358">
          <w:pPr>
            <w:pStyle w:val="Verzeichnis3"/>
            <w:tabs>
              <w:tab w:val="right" w:leader="dot" w:pos="9062"/>
            </w:tabs>
            <w:rPr>
              <w:rFonts w:eastAsiaTheme="minorEastAsia"/>
              <w:noProof/>
              <w:sz w:val="22"/>
              <w:lang w:val="de-DE" w:eastAsia="de-DE"/>
            </w:rPr>
          </w:pPr>
          <w:hyperlink w:anchor="_Toc23951216" w:history="1">
            <w:r w:rsidR="005921D4" w:rsidRPr="00703B69">
              <w:rPr>
                <w:rStyle w:val="Hyperlink"/>
                <w:noProof/>
              </w:rPr>
              <w:t>Further information</w:t>
            </w:r>
            <w:r w:rsidR="005921D4">
              <w:rPr>
                <w:noProof/>
                <w:webHidden/>
              </w:rPr>
              <w:tab/>
            </w:r>
            <w:r w:rsidR="005921D4">
              <w:rPr>
                <w:noProof/>
                <w:webHidden/>
              </w:rPr>
              <w:fldChar w:fldCharType="begin"/>
            </w:r>
            <w:r w:rsidR="005921D4">
              <w:rPr>
                <w:noProof/>
                <w:webHidden/>
              </w:rPr>
              <w:instrText xml:space="preserve"> PAGEREF _Toc23951216 \h </w:instrText>
            </w:r>
            <w:r w:rsidR="005921D4">
              <w:rPr>
                <w:noProof/>
                <w:webHidden/>
              </w:rPr>
            </w:r>
            <w:r w:rsidR="005921D4">
              <w:rPr>
                <w:noProof/>
                <w:webHidden/>
              </w:rPr>
              <w:fldChar w:fldCharType="separate"/>
            </w:r>
            <w:r>
              <w:rPr>
                <w:noProof/>
                <w:webHidden/>
              </w:rPr>
              <w:t>46</w:t>
            </w:r>
            <w:r w:rsidR="005921D4">
              <w:rPr>
                <w:noProof/>
                <w:webHidden/>
              </w:rPr>
              <w:fldChar w:fldCharType="end"/>
            </w:r>
          </w:hyperlink>
        </w:p>
        <w:p w14:paraId="56257877" w14:textId="78942E48" w:rsidR="005921D4" w:rsidRDefault="00F65358">
          <w:pPr>
            <w:pStyle w:val="Verzeichnis1"/>
            <w:tabs>
              <w:tab w:val="left" w:pos="660"/>
              <w:tab w:val="right" w:leader="dot" w:pos="9062"/>
            </w:tabs>
            <w:rPr>
              <w:rFonts w:asciiTheme="minorHAnsi" w:eastAsiaTheme="minorEastAsia" w:hAnsiTheme="minorHAnsi"/>
              <w:b w:val="0"/>
              <w:noProof/>
              <w:sz w:val="22"/>
              <w:lang w:val="de-DE" w:eastAsia="de-DE"/>
            </w:rPr>
          </w:pPr>
          <w:hyperlink w:anchor="_Toc23951217" w:history="1">
            <w:r w:rsidR="005921D4" w:rsidRPr="00703B69">
              <w:rPr>
                <w:rStyle w:val="Hyperlink"/>
                <w:noProof/>
              </w:rPr>
              <w:t>11.</w:t>
            </w:r>
            <w:r w:rsidR="005921D4">
              <w:rPr>
                <w:rFonts w:asciiTheme="minorHAnsi" w:eastAsiaTheme="minorEastAsia" w:hAnsiTheme="minorHAnsi"/>
                <w:b w:val="0"/>
                <w:noProof/>
                <w:sz w:val="22"/>
                <w:lang w:val="de-DE" w:eastAsia="de-DE"/>
              </w:rPr>
              <w:tab/>
            </w:r>
            <w:r w:rsidR="005921D4" w:rsidRPr="00703B69">
              <w:rPr>
                <w:rStyle w:val="Hyperlink"/>
                <w:noProof/>
              </w:rPr>
              <w:t>How to create a new sub-program</w:t>
            </w:r>
            <w:r w:rsidR="005921D4">
              <w:rPr>
                <w:noProof/>
                <w:webHidden/>
              </w:rPr>
              <w:tab/>
            </w:r>
            <w:r w:rsidR="005921D4">
              <w:rPr>
                <w:noProof/>
                <w:webHidden/>
              </w:rPr>
              <w:fldChar w:fldCharType="begin"/>
            </w:r>
            <w:r w:rsidR="005921D4">
              <w:rPr>
                <w:noProof/>
                <w:webHidden/>
              </w:rPr>
              <w:instrText xml:space="preserve"> PAGEREF _Toc23951217 \h </w:instrText>
            </w:r>
            <w:r w:rsidR="005921D4">
              <w:rPr>
                <w:noProof/>
                <w:webHidden/>
              </w:rPr>
            </w:r>
            <w:r w:rsidR="005921D4">
              <w:rPr>
                <w:noProof/>
                <w:webHidden/>
              </w:rPr>
              <w:fldChar w:fldCharType="separate"/>
            </w:r>
            <w:r>
              <w:rPr>
                <w:noProof/>
                <w:webHidden/>
              </w:rPr>
              <w:t>47</w:t>
            </w:r>
            <w:r w:rsidR="005921D4">
              <w:rPr>
                <w:noProof/>
                <w:webHidden/>
              </w:rPr>
              <w:fldChar w:fldCharType="end"/>
            </w:r>
          </w:hyperlink>
        </w:p>
        <w:p w14:paraId="768B4844" w14:textId="60734ADF"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218" w:history="1">
            <w:r w:rsidR="005921D4" w:rsidRPr="00703B69">
              <w:rPr>
                <w:rStyle w:val="Hyperlink"/>
                <w:noProof/>
              </w:rPr>
              <w:t>11.1</w:t>
            </w:r>
            <w:r w:rsidR="005921D4">
              <w:rPr>
                <w:rFonts w:asciiTheme="minorHAnsi" w:eastAsiaTheme="minorEastAsia" w:hAnsiTheme="minorHAnsi"/>
                <w:noProof/>
                <w:sz w:val="22"/>
                <w:lang w:val="de-DE" w:eastAsia="de-DE"/>
              </w:rPr>
              <w:tab/>
            </w:r>
            <w:r w:rsidR="005921D4" w:rsidRPr="00703B69">
              <w:rPr>
                <w:rStyle w:val="Hyperlink"/>
                <w:noProof/>
              </w:rPr>
              <w:t>The PlotScriptCreator</w:t>
            </w:r>
            <w:r w:rsidR="005921D4">
              <w:rPr>
                <w:noProof/>
                <w:webHidden/>
              </w:rPr>
              <w:tab/>
            </w:r>
            <w:r w:rsidR="005921D4">
              <w:rPr>
                <w:noProof/>
                <w:webHidden/>
              </w:rPr>
              <w:fldChar w:fldCharType="begin"/>
            </w:r>
            <w:r w:rsidR="005921D4">
              <w:rPr>
                <w:noProof/>
                <w:webHidden/>
              </w:rPr>
              <w:instrText xml:space="preserve"> PAGEREF _Toc23951218 \h </w:instrText>
            </w:r>
            <w:r w:rsidR="005921D4">
              <w:rPr>
                <w:noProof/>
                <w:webHidden/>
              </w:rPr>
            </w:r>
            <w:r w:rsidR="005921D4">
              <w:rPr>
                <w:noProof/>
                <w:webHidden/>
              </w:rPr>
              <w:fldChar w:fldCharType="separate"/>
            </w:r>
            <w:r>
              <w:rPr>
                <w:noProof/>
                <w:webHidden/>
              </w:rPr>
              <w:t>47</w:t>
            </w:r>
            <w:r w:rsidR="005921D4">
              <w:rPr>
                <w:noProof/>
                <w:webHidden/>
              </w:rPr>
              <w:fldChar w:fldCharType="end"/>
            </w:r>
          </w:hyperlink>
        </w:p>
        <w:p w14:paraId="58604D24" w14:textId="6AE180D5" w:rsidR="005921D4" w:rsidRDefault="00F65358">
          <w:pPr>
            <w:pStyle w:val="Verzeichnis2"/>
            <w:tabs>
              <w:tab w:val="right" w:leader="dot" w:pos="9062"/>
            </w:tabs>
            <w:rPr>
              <w:rFonts w:asciiTheme="minorHAnsi" w:eastAsiaTheme="minorEastAsia" w:hAnsiTheme="minorHAnsi"/>
              <w:noProof/>
              <w:sz w:val="22"/>
              <w:lang w:val="de-DE" w:eastAsia="de-DE"/>
            </w:rPr>
          </w:pPr>
          <w:hyperlink w:anchor="_Toc23951219" w:history="1">
            <w:r w:rsidR="005921D4" w:rsidRPr="00703B69">
              <w:rPr>
                <w:rStyle w:val="Hyperlink"/>
                <w:noProof/>
              </w:rPr>
              <w:t>Prerequisites</w:t>
            </w:r>
            <w:r w:rsidR="005921D4">
              <w:rPr>
                <w:noProof/>
                <w:webHidden/>
              </w:rPr>
              <w:tab/>
            </w:r>
            <w:r w:rsidR="005921D4">
              <w:rPr>
                <w:noProof/>
                <w:webHidden/>
              </w:rPr>
              <w:fldChar w:fldCharType="begin"/>
            </w:r>
            <w:r w:rsidR="005921D4">
              <w:rPr>
                <w:noProof/>
                <w:webHidden/>
              </w:rPr>
              <w:instrText xml:space="preserve"> PAGEREF _Toc23951219 \h </w:instrText>
            </w:r>
            <w:r w:rsidR="005921D4">
              <w:rPr>
                <w:noProof/>
                <w:webHidden/>
              </w:rPr>
            </w:r>
            <w:r w:rsidR="005921D4">
              <w:rPr>
                <w:noProof/>
                <w:webHidden/>
              </w:rPr>
              <w:fldChar w:fldCharType="separate"/>
            </w:r>
            <w:r>
              <w:rPr>
                <w:noProof/>
                <w:webHidden/>
              </w:rPr>
              <w:t>47</w:t>
            </w:r>
            <w:r w:rsidR="005921D4">
              <w:rPr>
                <w:noProof/>
                <w:webHidden/>
              </w:rPr>
              <w:fldChar w:fldCharType="end"/>
            </w:r>
          </w:hyperlink>
        </w:p>
        <w:p w14:paraId="017C4269" w14:textId="0C541FE9" w:rsidR="005921D4" w:rsidRDefault="00F65358">
          <w:pPr>
            <w:pStyle w:val="Verzeichnis2"/>
            <w:tabs>
              <w:tab w:val="right" w:leader="dot" w:pos="9062"/>
            </w:tabs>
            <w:rPr>
              <w:rFonts w:asciiTheme="minorHAnsi" w:eastAsiaTheme="minorEastAsia" w:hAnsiTheme="minorHAnsi"/>
              <w:noProof/>
              <w:sz w:val="22"/>
              <w:lang w:val="de-DE" w:eastAsia="de-DE"/>
            </w:rPr>
          </w:pPr>
          <w:hyperlink w:anchor="_Toc23951220" w:history="1">
            <w:r w:rsidR="005921D4" w:rsidRPr="00703B69">
              <w:rPr>
                <w:rStyle w:val="Hyperlink"/>
                <w:noProof/>
              </w:rPr>
              <w:t>MATLAB functions created by the PlotScriptCreator</w:t>
            </w:r>
            <w:r w:rsidR="005921D4">
              <w:rPr>
                <w:noProof/>
                <w:webHidden/>
              </w:rPr>
              <w:tab/>
            </w:r>
            <w:r w:rsidR="005921D4">
              <w:rPr>
                <w:noProof/>
                <w:webHidden/>
              </w:rPr>
              <w:fldChar w:fldCharType="begin"/>
            </w:r>
            <w:r w:rsidR="005921D4">
              <w:rPr>
                <w:noProof/>
                <w:webHidden/>
              </w:rPr>
              <w:instrText xml:space="preserve"> PAGEREF _Toc23951220 \h </w:instrText>
            </w:r>
            <w:r w:rsidR="005921D4">
              <w:rPr>
                <w:noProof/>
                <w:webHidden/>
              </w:rPr>
            </w:r>
            <w:r w:rsidR="005921D4">
              <w:rPr>
                <w:noProof/>
                <w:webHidden/>
              </w:rPr>
              <w:fldChar w:fldCharType="separate"/>
            </w:r>
            <w:r>
              <w:rPr>
                <w:noProof/>
                <w:webHidden/>
              </w:rPr>
              <w:t>49</w:t>
            </w:r>
            <w:r w:rsidR="005921D4">
              <w:rPr>
                <w:noProof/>
                <w:webHidden/>
              </w:rPr>
              <w:fldChar w:fldCharType="end"/>
            </w:r>
          </w:hyperlink>
        </w:p>
        <w:p w14:paraId="170C71F1" w14:textId="77AFC932" w:rsidR="005921D4" w:rsidRDefault="00F65358">
          <w:pPr>
            <w:pStyle w:val="Verzeichnis2"/>
            <w:tabs>
              <w:tab w:val="right" w:leader="dot" w:pos="9062"/>
            </w:tabs>
            <w:rPr>
              <w:rFonts w:asciiTheme="minorHAnsi" w:eastAsiaTheme="minorEastAsia" w:hAnsiTheme="minorHAnsi"/>
              <w:noProof/>
              <w:sz w:val="22"/>
              <w:lang w:val="de-DE" w:eastAsia="de-DE"/>
            </w:rPr>
          </w:pPr>
          <w:hyperlink w:anchor="_Toc23951221" w:history="1">
            <w:r w:rsidR="005921D4" w:rsidRPr="00703B69">
              <w:rPr>
                <w:rStyle w:val="Hyperlink"/>
                <w:noProof/>
              </w:rPr>
              <w:t>How to run the PlotScriptCreator</w:t>
            </w:r>
            <w:r w:rsidR="005921D4">
              <w:rPr>
                <w:noProof/>
                <w:webHidden/>
              </w:rPr>
              <w:tab/>
            </w:r>
            <w:r w:rsidR="005921D4">
              <w:rPr>
                <w:noProof/>
                <w:webHidden/>
              </w:rPr>
              <w:fldChar w:fldCharType="begin"/>
            </w:r>
            <w:r w:rsidR="005921D4">
              <w:rPr>
                <w:noProof/>
                <w:webHidden/>
              </w:rPr>
              <w:instrText xml:space="preserve"> PAGEREF _Toc23951221 \h </w:instrText>
            </w:r>
            <w:r w:rsidR="005921D4">
              <w:rPr>
                <w:noProof/>
                <w:webHidden/>
              </w:rPr>
            </w:r>
            <w:r w:rsidR="005921D4">
              <w:rPr>
                <w:noProof/>
                <w:webHidden/>
              </w:rPr>
              <w:fldChar w:fldCharType="separate"/>
            </w:r>
            <w:r>
              <w:rPr>
                <w:noProof/>
                <w:webHidden/>
              </w:rPr>
              <w:t>49</w:t>
            </w:r>
            <w:r w:rsidR="005921D4">
              <w:rPr>
                <w:noProof/>
                <w:webHidden/>
              </w:rPr>
              <w:fldChar w:fldCharType="end"/>
            </w:r>
          </w:hyperlink>
        </w:p>
        <w:p w14:paraId="537BDC14" w14:textId="3414DA09"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222" w:history="1">
            <w:r w:rsidR="005921D4" w:rsidRPr="00703B69">
              <w:rPr>
                <w:rStyle w:val="Hyperlink"/>
                <w:noProof/>
              </w:rPr>
              <w:t>11.2</w:t>
            </w:r>
            <w:r w:rsidR="005921D4">
              <w:rPr>
                <w:rFonts w:asciiTheme="minorHAnsi" w:eastAsiaTheme="minorEastAsia" w:hAnsiTheme="minorHAnsi"/>
                <w:noProof/>
                <w:sz w:val="22"/>
                <w:lang w:val="de-DE" w:eastAsia="de-DE"/>
              </w:rPr>
              <w:tab/>
            </w:r>
            <w:r w:rsidR="005921D4" w:rsidRPr="00703B69">
              <w:rPr>
                <w:rStyle w:val="Hyperlink"/>
                <w:noProof/>
              </w:rPr>
              <w:t>The ProgramCreator</w:t>
            </w:r>
            <w:r w:rsidR="005921D4">
              <w:rPr>
                <w:noProof/>
                <w:webHidden/>
              </w:rPr>
              <w:tab/>
            </w:r>
            <w:r w:rsidR="005921D4">
              <w:rPr>
                <w:noProof/>
                <w:webHidden/>
              </w:rPr>
              <w:fldChar w:fldCharType="begin"/>
            </w:r>
            <w:r w:rsidR="005921D4">
              <w:rPr>
                <w:noProof/>
                <w:webHidden/>
              </w:rPr>
              <w:instrText xml:space="preserve"> PAGEREF _Toc23951222 \h </w:instrText>
            </w:r>
            <w:r w:rsidR="005921D4">
              <w:rPr>
                <w:noProof/>
                <w:webHidden/>
              </w:rPr>
            </w:r>
            <w:r w:rsidR="005921D4">
              <w:rPr>
                <w:noProof/>
                <w:webHidden/>
              </w:rPr>
              <w:fldChar w:fldCharType="separate"/>
            </w:r>
            <w:r>
              <w:rPr>
                <w:noProof/>
                <w:webHidden/>
              </w:rPr>
              <w:t>51</w:t>
            </w:r>
            <w:r w:rsidR="005921D4">
              <w:rPr>
                <w:noProof/>
                <w:webHidden/>
              </w:rPr>
              <w:fldChar w:fldCharType="end"/>
            </w:r>
          </w:hyperlink>
        </w:p>
        <w:p w14:paraId="51B6D314" w14:textId="7A30D3EF" w:rsidR="005921D4" w:rsidRDefault="00F65358">
          <w:pPr>
            <w:pStyle w:val="Verzeichnis2"/>
            <w:tabs>
              <w:tab w:val="left" w:pos="880"/>
              <w:tab w:val="right" w:leader="dot" w:pos="9062"/>
            </w:tabs>
            <w:rPr>
              <w:rFonts w:asciiTheme="minorHAnsi" w:eastAsiaTheme="minorEastAsia" w:hAnsiTheme="minorHAnsi"/>
              <w:noProof/>
              <w:sz w:val="22"/>
              <w:lang w:val="de-DE" w:eastAsia="de-DE"/>
            </w:rPr>
          </w:pPr>
          <w:hyperlink w:anchor="_Toc23951223" w:history="1">
            <w:r w:rsidR="005921D4" w:rsidRPr="00703B69">
              <w:rPr>
                <w:rStyle w:val="Hyperlink"/>
                <w:noProof/>
              </w:rPr>
              <w:t>11.3</w:t>
            </w:r>
            <w:r w:rsidR="005921D4">
              <w:rPr>
                <w:rFonts w:asciiTheme="minorHAnsi" w:eastAsiaTheme="minorEastAsia" w:hAnsiTheme="minorHAnsi"/>
                <w:noProof/>
                <w:sz w:val="22"/>
                <w:lang w:val="de-DE" w:eastAsia="de-DE"/>
              </w:rPr>
              <w:tab/>
            </w:r>
            <w:r w:rsidR="005921D4" w:rsidRPr="00703B69">
              <w:rPr>
                <w:rStyle w:val="Hyperlink"/>
                <w:noProof/>
              </w:rPr>
              <w:t>The NormCreator</w:t>
            </w:r>
            <w:r w:rsidR="005921D4">
              <w:rPr>
                <w:noProof/>
                <w:webHidden/>
              </w:rPr>
              <w:tab/>
            </w:r>
            <w:r w:rsidR="005921D4">
              <w:rPr>
                <w:noProof/>
                <w:webHidden/>
              </w:rPr>
              <w:fldChar w:fldCharType="begin"/>
            </w:r>
            <w:r w:rsidR="005921D4">
              <w:rPr>
                <w:noProof/>
                <w:webHidden/>
              </w:rPr>
              <w:instrText xml:space="preserve"> PAGEREF _Toc23951223 \h </w:instrText>
            </w:r>
            <w:r w:rsidR="005921D4">
              <w:rPr>
                <w:noProof/>
                <w:webHidden/>
              </w:rPr>
            </w:r>
            <w:r w:rsidR="005921D4">
              <w:rPr>
                <w:noProof/>
                <w:webHidden/>
              </w:rPr>
              <w:fldChar w:fldCharType="separate"/>
            </w:r>
            <w:r>
              <w:rPr>
                <w:noProof/>
                <w:webHidden/>
              </w:rPr>
              <w:t>52</w:t>
            </w:r>
            <w:r w:rsidR="005921D4">
              <w:rPr>
                <w:noProof/>
                <w:webHidden/>
              </w:rPr>
              <w:fldChar w:fldCharType="end"/>
            </w:r>
          </w:hyperlink>
        </w:p>
        <w:p w14:paraId="6DCC8652" w14:textId="25484691" w:rsidR="005921D4" w:rsidRDefault="00F65358">
          <w:pPr>
            <w:pStyle w:val="Verzeichnis1"/>
            <w:tabs>
              <w:tab w:val="left" w:pos="660"/>
              <w:tab w:val="right" w:leader="dot" w:pos="9062"/>
            </w:tabs>
            <w:rPr>
              <w:rFonts w:asciiTheme="minorHAnsi" w:eastAsiaTheme="minorEastAsia" w:hAnsiTheme="minorHAnsi"/>
              <w:b w:val="0"/>
              <w:noProof/>
              <w:sz w:val="22"/>
              <w:lang w:val="de-DE" w:eastAsia="de-DE"/>
            </w:rPr>
          </w:pPr>
          <w:hyperlink w:anchor="_Toc23951224" w:history="1">
            <w:r w:rsidR="005921D4" w:rsidRPr="00703B69">
              <w:rPr>
                <w:rStyle w:val="Hyperlink"/>
                <w:noProof/>
              </w:rPr>
              <w:t>12.</w:t>
            </w:r>
            <w:r w:rsidR="005921D4">
              <w:rPr>
                <w:rFonts w:asciiTheme="minorHAnsi" w:eastAsiaTheme="minorEastAsia" w:hAnsiTheme="minorHAnsi"/>
                <w:b w:val="0"/>
                <w:noProof/>
                <w:sz w:val="22"/>
                <w:lang w:val="de-DE" w:eastAsia="de-DE"/>
              </w:rPr>
              <w:tab/>
            </w:r>
            <w:r w:rsidR="005921D4" w:rsidRPr="00703B69">
              <w:rPr>
                <w:rStyle w:val="Hyperlink"/>
                <w:noProof/>
              </w:rPr>
              <w:t>Contact the developer</w:t>
            </w:r>
            <w:r w:rsidR="005921D4">
              <w:rPr>
                <w:noProof/>
                <w:webHidden/>
              </w:rPr>
              <w:tab/>
            </w:r>
            <w:r w:rsidR="005921D4">
              <w:rPr>
                <w:noProof/>
                <w:webHidden/>
              </w:rPr>
              <w:fldChar w:fldCharType="begin"/>
            </w:r>
            <w:r w:rsidR="005921D4">
              <w:rPr>
                <w:noProof/>
                <w:webHidden/>
              </w:rPr>
              <w:instrText xml:space="preserve"> PAGEREF _Toc23951224 \h </w:instrText>
            </w:r>
            <w:r w:rsidR="005921D4">
              <w:rPr>
                <w:noProof/>
                <w:webHidden/>
              </w:rPr>
            </w:r>
            <w:r w:rsidR="005921D4">
              <w:rPr>
                <w:noProof/>
                <w:webHidden/>
              </w:rPr>
              <w:fldChar w:fldCharType="separate"/>
            </w:r>
            <w:r>
              <w:rPr>
                <w:noProof/>
                <w:webHidden/>
              </w:rPr>
              <w:t>54</w:t>
            </w:r>
            <w:r w:rsidR="005921D4">
              <w:rPr>
                <w:noProof/>
                <w:webHidden/>
              </w:rPr>
              <w:fldChar w:fldCharType="end"/>
            </w:r>
          </w:hyperlink>
        </w:p>
        <w:p w14:paraId="5A49F2BF" w14:textId="7406F445" w:rsidR="005921D4" w:rsidRDefault="00F65358">
          <w:pPr>
            <w:pStyle w:val="Verzeichnis2"/>
            <w:tabs>
              <w:tab w:val="right" w:leader="dot" w:pos="9062"/>
            </w:tabs>
            <w:rPr>
              <w:rFonts w:asciiTheme="minorHAnsi" w:eastAsiaTheme="minorEastAsia" w:hAnsiTheme="minorHAnsi"/>
              <w:noProof/>
              <w:sz w:val="22"/>
              <w:lang w:val="de-DE" w:eastAsia="de-DE"/>
            </w:rPr>
          </w:pPr>
          <w:hyperlink w:anchor="_Toc23951225" w:history="1">
            <w:r w:rsidR="005921D4" w:rsidRPr="00703B69">
              <w:rPr>
                <w:rStyle w:val="Hyperlink"/>
                <w:noProof/>
              </w:rPr>
              <w:t>References</w:t>
            </w:r>
            <w:r w:rsidR="005921D4">
              <w:rPr>
                <w:noProof/>
                <w:webHidden/>
              </w:rPr>
              <w:tab/>
            </w:r>
            <w:r w:rsidR="005921D4">
              <w:rPr>
                <w:noProof/>
                <w:webHidden/>
              </w:rPr>
              <w:fldChar w:fldCharType="begin"/>
            </w:r>
            <w:r w:rsidR="005921D4">
              <w:rPr>
                <w:noProof/>
                <w:webHidden/>
              </w:rPr>
              <w:instrText xml:space="preserve"> PAGEREF _Toc23951225 \h </w:instrText>
            </w:r>
            <w:r w:rsidR="005921D4">
              <w:rPr>
                <w:noProof/>
                <w:webHidden/>
              </w:rPr>
            </w:r>
            <w:r w:rsidR="005921D4">
              <w:rPr>
                <w:noProof/>
                <w:webHidden/>
              </w:rPr>
              <w:fldChar w:fldCharType="separate"/>
            </w:r>
            <w:r>
              <w:rPr>
                <w:noProof/>
                <w:webHidden/>
              </w:rPr>
              <w:t>55</w:t>
            </w:r>
            <w:r w:rsidR="005921D4">
              <w:rPr>
                <w:noProof/>
                <w:webHidden/>
              </w:rPr>
              <w:fldChar w:fldCharType="end"/>
            </w:r>
          </w:hyperlink>
        </w:p>
        <w:p w14:paraId="61F26612" w14:textId="2E5AD72A" w:rsidR="005921D4" w:rsidRDefault="00F65358">
          <w:pPr>
            <w:pStyle w:val="Verzeichnis2"/>
            <w:tabs>
              <w:tab w:val="right" w:leader="dot" w:pos="9062"/>
            </w:tabs>
            <w:rPr>
              <w:rFonts w:asciiTheme="minorHAnsi" w:eastAsiaTheme="minorEastAsia" w:hAnsiTheme="minorHAnsi"/>
              <w:noProof/>
              <w:sz w:val="22"/>
              <w:lang w:val="de-DE" w:eastAsia="de-DE"/>
            </w:rPr>
          </w:pPr>
          <w:hyperlink w:anchor="_Toc23951226" w:history="1">
            <w:r w:rsidR="005921D4" w:rsidRPr="00703B69">
              <w:rPr>
                <w:rStyle w:val="Hyperlink"/>
                <w:noProof/>
              </w:rPr>
              <w:t>Acknowledgements</w:t>
            </w:r>
            <w:r w:rsidR="005921D4">
              <w:rPr>
                <w:noProof/>
                <w:webHidden/>
              </w:rPr>
              <w:tab/>
            </w:r>
            <w:r w:rsidR="005921D4">
              <w:rPr>
                <w:noProof/>
                <w:webHidden/>
              </w:rPr>
              <w:fldChar w:fldCharType="begin"/>
            </w:r>
            <w:r w:rsidR="005921D4">
              <w:rPr>
                <w:noProof/>
                <w:webHidden/>
              </w:rPr>
              <w:instrText xml:space="preserve"> PAGEREF _Toc23951226 \h </w:instrText>
            </w:r>
            <w:r w:rsidR="005921D4">
              <w:rPr>
                <w:noProof/>
                <w:webHidden/>
              </w:rPr>
            </w:r>
            <w:r w:rsidR="005921D4">
              <w:rPr>
                <w:noProof/>
                <w:webHidden/>
              </w:rPr>
              <w:fldChar w:fldCharType="separate"/>
            </w:r>
            <w:r>
              <w:rPr>
                <w:noProof/>
                <w:webHidden/>
              </w:rPr>
              <w:t>59</w:t>
            </w:r>
            <w:r w:rsidR="005921D4">
              <w:rPr>
                <w:noProof/>
                <w:webHidden/>
              </w:rPr>
              <w:fldChar w:fldCharType="end"/>
            </w:r>
          </w:hyperlink>
        </w:p>
        <w:p w14:paraId="3702ABDD" w14:textId="2B42B4D4" w:rsidR="00A2042A" w:rsidRPr="00BD3126" w:rsidRDefault="00E83C03">
          <w:r w:rsidRPr="00BD3126">
            <w:fldChar w:fldCharType="end"/>
          </w:r>
        </w:p>
      </w:sdtContent>
    </w:sdt>
    <w:p w14:paraId="25CC672A" w14:textId="674AF72F" w:rsidR="009876CE" w:rsidRDefault="009876CE" w:rsidP="00224BFF"/>
    <w:p w14:paraId="5EE84A0F" w14:textId="77777777" w:rsidR="003E76C3" w:rsidRDefault="003E76C3" w:rsidP="00224BFF">
      <w:pPr>
        <w:sectPr w:rsidR="003E76C3" w:rsidSect="00962B5D">
          <w:headerReference w:type="even" r:id="rId14"/>
          <w:headerReference w:type="default" r:id="rId15"/>
          <w:pgSz w:w="11906" w:h="16838"/>
          <w:pgMar w:top="1417" w:right="1417" w:bottom="1134" w:left="1417" w:header="708" w:footer="708" w:gutter="0"/>
          <w:pgNumType w:fmt="upperRoman"/>
          <w:cols w:space="708"/>
          <w:docGrid w:linePitch="360"/>
        </w:sectPr>
      </w:pPr>
    </w:p>
    <w:p w14:paraId="4F82C3A6" w14:textId="77777777" w:rsidR="003E76C3" w:rsidRPr="00BD3126" w:rsidRDefault="003E76C3" w:rsidP="00224BFF"/>
    <w:p w14:paraId="5D0E6D00" w14:textId="5D3A6F4B" w:rsidR="009876CE" w:rsidRPr="00BD3126" w:rsidRDefault="009876CE" w:rsidP="00224BFF">
      <w:pPr>
        <w:sectPr w:rsidR="009876CE" w:rsidRPr="00BD3126" w:rsidSect="00962B5D">
          <w:headerReference w:type="default" r:id="rId16"/>
          <w:footerReference w:type="default" r:id="rId17"/>
          <w:pgSz w:w="11906" w:h="16838"/>
          <w:pgMar w:top="1417" w:right="1417" w:bottom="1134" w:left="1417" w:header="708" w:footer="708" w:gutter="0"/>
          <w:pgNumType w:fmt="upperRoman"/>
          <w:cols w:space="708"/>
          <w:docGrid w:linePitch="360"/>
        </w:sectPr>
      </w:pPr>
      <w:bookmarkStart w:id="0" w:name="_GoBack"/>
      <w:bookmarkEnd w:id="0"/>
    </w:p>
    <w:p w14:paraId="3EA03055" w14:textId="3B2B715B" w:rsidR="00224BFF" w:rsidRPr="00BD3126" w:rsidRDefault="00224BFF" w:rsidP="00224BFF">
      <w:pPr>
        <w:pStyle w:val="berschrift1"/>
        <w:numPr>
          <w:ilvl w:val="0"/>
          <w:numId w:val="2"/>
        </w:numPr>
      </w:pPr>
      <w:bookmarkStart w:id="1" w:name="_Toc23951140"/>
      <w:r w:rsidRPr="00BD3126">
        <w:lastRenderedPageBreak/>
        <w:t>Introduction</w:t>
      </w:r>
      <w:bookmarkEnd w:id="1"/>
    </w:p>
    <w:p w14:paraId="364B1E5E" w14:textId="18AF2A1C" w:rsidR="001D4F35" w:rsidRPr="00BD3126" w:rsidRDefault="001D4F35" w:rsidP="001D4F35">
      <w:pPr>
        <w:rPr>
          <w:lang w:eastAsia="de-DE"/>
        </w:rPr>
      </w:pPr>
      <w:r w:rsidRPr="00BD3126">
        <w:rPr>
          <w:lang w:eastAsia="de-DE"/>
        </w:rPr>
        <w:t>Geochemical studies of igneous rocks are fundamental to classify rock types in terms of main-, minor</w:t>
      </w:r>
      <w:r w:rsidRPr="00BD3126">
        <w:rPr>
          <w:lang w:eastAsia="de-DE"/>
        </w:rPr>
        <w:noBreakHyphen/>
        <w:t xml:space="preserve">, and trace element whole-rock chemistry. Together with petrographic thin section observations Earth scientists classify igneous rocks and </w:t>
      </w:r>
      <w:r w:rsidR="00401FAC" w:rsidRPr="00BD3126">
        <w:rPr>
          <w:lang w:eastAsia="de-DE"/>
        </w:rPr>
        <w:t>draw</w:t>
      </w:r>
      <w:r w:rsidRPr="00BD3126">
        <w:rPr>
          <w:lang w:eastAsia="de-DE"/>
        </w:rPr>
        <w:t xml:space="preserve"> interpretations about:</w:t>
      </w:r>
    </w:p>
    <w:p w14:paraId="7AD8CABF" w14:textId="77777777" w:rsidR="001D4F35" w:rsidRPr="00BD3126" w:rsidRDefault="001D4F35" w:rsidP="00401FAC">
      <w:pPr>
        <w:pStyle w:val="Listenabsatz"/>
        <w:numPr>
          <w:ilvl w:val="0"/>
          <w:numId w:val="23"/>
        </w:numPr>
        <w:rPr>
          <w:lang w:eastAsia="de-DE"/>
        </w:rPr>
      </w:pPr>
      <w:r w:rsidRPr="00BD3126">
        <w:rPr>
          <w:lang w:eastAsia="de-DE"/>
        </w:rPr>
        <w:t>The petrogenesis and evolution of igneous rocks.</w:t>
      </w:r>
    </w:p>
    <w:p w14:paraId="69E6EFFB" w14:textId="77777777" w:rsidR="001D4F35" w:rsidRPr="00BD3126" w:rsidRDefault="001D4F35" w:rsidP="00401FAC">
      <w:pPr>
        <w:pStyle w:val="Listenabsatz"/>
        <w:numPr>
          <w:ilvl w:val="0"/>
          <w:numId w:val="23"/>
        </w:numPr>
        <w:rPr>
          <w:lang w:eastAsia="de-DE"/>
        </w:rPr>
      </w:pPr>
      <w:r w:rsidRPr="00BD3126">
        <w:rPr>
          <w:lang w:eastAsia="de-DE"/>
        </w:rPr>
        <w:t>The thermal and barometric conditions in which a primary magma have formed.</w:t>
      </w:r>
    </w:p>
    <w:p w14:paraId="5B914DEB" w14:textId="77777777" w:rsidR="001D4F35" w:rsidRPr="00BD3126" w:rsidRDefault="001D4F35" w:rsidP="00401FAC">
      <w:pPr>
        <w:pStyle w:val="Listenabsatz"/>
        <w:numPr>
          <w:ilvl w:val="0"/>
          <w:numId w:val="23"/>
        </w:numPr>
        <w:rPr>
          <w:lang w:eastAsia="de-DE"/>
        </w:rPr>
      </w:pPr>
      <w:r w:rsidRPr="00BD3126">
        <w:rPr>
          <w:lang w:eastAsia="de-DE"/>
        </w:rPr>
        <w:t>The magmatic processes that might be involved in the evolution of igneous rocks.</w:t>
      </w:r>
    </w:p>
    <w:p w14:paraId="526CC93B" w14:textId="5F6AE921" w:rsidR="007A14BB" w:rsidRPr="00BD3126" w:rsidRDefault="001D4F35" w:rsidP="00897A2B">
      <w:pPr>
        <w:pStyle w:val="Listenabsatz"/>
        <w:numPr>
          <w:ilvl w:val="0"/>
          <w:numId w:val="23"/>
        </w:numPr>
      </w:pPr>
      <w:r w:rsidRPr="00BD3126">
        <w:rPr>
          <w:lang w:eastAsia="de-DE"/>
        </w:rPr>
        <w:t>The geotectonic environment in which igneous rocks might have formed.</w:t>
      </w:r>
    </w:p>
    <w:p w14:paraId="00FA4077" w14:textId="2E5FD9F1" w:rsidR="008A67CA" w:rsidRPr="00BD3126" w:rsidRDefault="007F3E4E" w:rsidP="00401FAC">
      <w:r w:rsidRPr="00BD3126">
        <w:t xml:space="preserve">Specific programs for the evaluation of geochemical data of igneous rocks are rare and difficult to use. Additionally, changing the setup of the created plots and comparison with publicized data are extremely time-intensive, and therefore, expensive and inefficient. </w:t>
      </w:r>
      <w:r w:rsidRPr="00BD3126">
        <w:rPr>
          <w:rStyle w:val="Fett"/>
        </w:rPr>
        <w:t>FastGAPP v2.0 (Fast Geoscientific Analysis Plotting Program)</w:t>
      </w:r>
      <w:r w:rsidRPr="00BD3126">
        <w:t xml:space="preserve">, a </w:t>
      </w:r>
      <w:r w:rsidR="000D5183" w:rsidRPr="00BD3126">
        <w:t xml:space="preserve">user-friendly </w:t>
      </w:r>
      <w:r w:rsidRPr="00BD3126">
        <w:t>MATLAB-based program automatically reads geochemical datasets from Excel spreadsheets</w:t>
      </w:r>
      <w:r w:rsidR="006D4401" w:rsidRPr="00BD3126">
        <w:t xml:space="preserve"> or </w:t>
      </w:r>
      <w:r w:rsidR="008D1658" w:rsidRPr="00BD3126">
        <w:t>mat</w:t>
      </w:r>
      <w:r w:rsidR="00F1716E" w:rsidRPr="00BD3126">
        <w:t>-</w:t>
      </w:r>
      <w:r w:rsidR="006D4401" w:rsidRPr="00BD3126">
        <w:t>files</w:t>
      </w:r>
      <w:r w:rsidRPr="00BD3126">
        <w:t>, normalizes the data volatile-free, and</w:t>
      </w:r>
      <w:r w:rsidR="006D4401" w:rsidRPr="00BD3126">
        <w:t xml:space="preserve"> allows to</w:t>
      </w:r>
      <w:r w:rsidRPr="00BD3126">
        <w:t xml:space="preserve"> plot up to 9 datasets in a </w:t>
      </w:r>
      <w:r w:rsidR="00A8129D" w:rsidRPr="00BD3126">
        <w:t>quantity</w:t>
      </w:r>
      <w:r w:rsidRPr="00BD3126">
        <w:t xml:space="preserve"> </w:t>
      </w:r>
      <w:r w:rsidR="00A8129D" w:rsidRPr="00BD3126">
        <w:t>of</w:t>
      </w:r>
      <w:r w:rsidRPr="00BD3126">
        <w:t xml:space="preserve"> geochemical </w:t>
      </w:r>
      <w:r w:rsidR="006D4401" w:rsidRPr="00BD3126">
        <w:t xml:space="preserve">classification, magma-series </w:t>
      </w:r>
      <w:r w:rsidRPr="00BD3126">
        <w:t>and geotectonic</w:t>
      </w:r>
      <w:r w:rsidR="006D4401" w:rsidRPr="00BD3126">
        <w:t xml:space="preserve"> discrimination</w:t>
      </w:r>
      <w:r w:rsidRPr="00BD3126">
        <w:t xml:space="preserve"> diagrams</w:t>
      </w:r>
      <w:r w:rsidR="006D4401" w:rsidRPr="00BD3126">
        <w:t>, which are</w:t>
      </w:r>
      <w:r w:rsidR="00A8129D" w:rsidRPr="00BD3126">
        <w:t xml:space="preserve"> based on approximately </w:t>
      </w:r>
      <w:r w:rsidR="00FD2B85" w:rsidRPr="00BD3126">
        <w:t xml:space="preserve">one century of petrological </w:t>
      </w:r>
      <w:r w:rsidR="006D4401" w:rsidRPr="00BD3126">
        <w:t xml:space="preserve">and geochemical </w:t>
      </w:r>
      <w:r w:rsidR="00FD2B85" w:rsidRPr="00BD3126">
        <w:t xml:space="preserve">research. </w:t>
      </w:r>
      <w:r w:rsidR="008A67CA" w:rsidRPr="00BD3126">
        <w:t>Several function like the MULTIPLotter and the PLOT-O-MAT</w:t>
      </w:r>
      <w:r w:rsidR="003D5D4C" w:rsidRPr="00BD3126">
        <w:t xml:space="preserve"> integrated in FastGAPP</w:t>
      </w:r>
      <w:r w:rsidR="008A67CA" w:rsidRPr="00BD3126">
        <w:t xml:space="preserve"> easily allow users to create </w:t>
      </w:r>
      <w:r w:rsidR="004640D7" w:rsidRPr="00BD3126">
        <w:t>rare-earth element, multi-element plots and variation diagrams.</w:t>
      </w:r>
    </w:p>
    <w:p w14:paraId="237E92B2" w14:textId="16E345C5" w:rsidR="00401FAC" w:rsidRPr="00BD3126" w:rsidRDefault="000847AE" w:rsidP="00401FAC">
      <w:r w:rsidRPr="00BD3126">
        <w:t>FastGAPP v2.0 can</w:t>
      </w:r>
      <w:r w:rsidR="00371842" w:rsidRPr="00BD3126">
        <w:t xml:space="preserve"> also</w:t>
      </w:r>
      <w:r w:rsidRPr="00BD3126">
        <w:t xml:space="preserve"> support</w:t>
      </w:r>
      <w:r w:rsidR="00147CCE" w:rsidRPr="00BD3126">
        <w:t xml:space="preserve"> </w:t>
      </w:r>
      <w:r w:rsidR="00A471DC" w:rsidRPr="00BD3126">
        <w:t xml:space="preserve">Earth scientists from other fields. </w:t>
      </w:r>
      <w:r w:rsidRPr="00BD3126">
        <w:t>Other i</w:t>
      </w:r>
      <w:r w:rsidR="00A471DC" w:rsidRPr="00BD3126">
        <w:t xml:space="preserve">ntegrated </w:t>
      </w:r>
      <w:r w:rsidR="00C03871" w:rsidRPr="00BD3126">
        <w:t xml:space="preserve">programs allow </w:t>
      </w:r>
      <w:r w:rsidR="00844827" w:rsidRPr="00BD3126">
        <w:t>to plot petrographic data from igneous rocks (PetroPlot v2.0)</w:t>
      </w:r>
      <w:r w:rsidR="00371842" w:rsidRPr="00BD3126">
        <w:t xml:space="preserve">, </w:t>
      </w:r>
      <w:r w:rsidR="004E28EE" w:rsidRPr="00BD3126">
        <w:t xml:space="preserve">to evaluate </w:t>
      </w:r>
      <w:r w:rsidRPr="00BD3126">
        <w:t>compositional</w:t>
      </w:r>
      <w:r w:rsidR="00371842" w:rsidRPr="00BD3126">
        <w:t xml:space="preserve"> </w:t>
      </w:r>
      <w:r w:rsidR="004E28EE" w:rsidRPr="00BD3126">
        <w:t xml:space="preserve">and grain size </w:t>
      </w:r>
      <w:r w:rsidR="00371842" w:rsidRPr="00BD3126">
        <w:t xml:space="preserve">data from sedimentary </w:t>
      </w:r>
      <w:r w:rsidR="004E28EE" w:rsidRPr="00BD3126">
        <w:t xml:space="preserve">rocks (SediPlot v1.0), and </w:t>
      </w:r>
      <w:r w:rsidR="007D7868" w:rsidRPr="00BD3126">
        <w:t>grain size analyses from (SoilPlot v1.0)</w:t>
      </w:r>
      <w:r w:rsidR="00E05E33" w:rsidRPr="00BD3126">
        <w:t xml:space="preserve">. </w:t>
      </w:r>
      <w:r w:rsidR="0046255C" w:rsidRPr="00BD3126">
        <w:t xml:space="preserve">Moreover, the development tools included in FastGAPP v2.0 allow </w:t>
      </w:r>
      <w:r w:rsidR="00CC0220" w:rsidRPr="00BD3126">
        <w:t>scientists without programming skills to enhance the database of normalization values</w:t>
      </w:r>
      <w:r w:rsidR="00BA3A0E" w:rsidRPr="00BD3126">
        <w:t xml:space="preserve"> and plots for all programs, but also develop new programs. </w:t>
      </w:r>
      <w:r w:rsidR="007F3E4E" w:rsidRPr="00BD3126">
        <w:t xml:space="preserve">Therefore, the first version of FastGAPP yields an interesting, very user-friendly base with many applications in research and teaching </w:t>
      </w:r>
      <w:r w:rsidR="00BA3A0E" w:rsidRPr="00BD3126">
        <w:t xml:space="preserve">not only for </w:t>
      </w:r>
      <w:r w:rsidR="007F3E4E" w:rsidRPr="00BD3126">
        <w:t>whole-rock geochemistry and petrography</w:t>
      </w:r>
      <w:r w:rsidR="00BA3A0E" w:rsidRPr="00BD3126">
        <w:t>, but also for other fields of Earth Sciences</w:t>
      </w:r>
      <w:r w:rsidR="007F3E4E" w:rsidRPr="00BD3126">
        <w:t>.</w:t>
      </w:r>
    </w:p>
    <w:p w14:paraId="27F85F53" w14:textId="77777777" w:rsidR="000F6F06" w:rsidRPr="00BD3126" w:rsidRDefault="000F6F06" w:rsidP="00401FAC"/>
    <w:p w14:paraId="74D7A079" w14:textId="49100FC0" w:rsidR="00224BFF" w:rsidRPr="00BD3126" w:rsidRDefault="00224BFF" w:rsidP="00224BFF">
      <w:pPr>
        <w:pStyle w:val="berschrift2"/>
        <w:numPr>
          <w:ilvl w:val="1"/>
          <w:numId w:val="2"/>
        </w:numPr>
      </w:pPr>
      <w:bookmarkStart w:id="2" w:name="_Toc23951141"/>
      <w:r w:rsidRPr="00BD3126">
        <w:t>The idea behind FastGAPP</w:t>
      </w:r>
      <w:bookmarkEnd w:id="2"/>
    </w:p>
    <w:p w14:paraId="2B96ECA7" w14:textId="04722428" w:rsidR="006D77F9" w:rsidRPr="00BD3126" w:rsidRDefault="002F5F7C" w:rsidP="00224BFF">
      <w:r w:rsidRPr="00BD3126">
        <w:t xml:space="preserve">The development of </w:t>
      </w:r>
      <w:r w:rsidR="00802D72" w:rsidRPr="00BD3126">
        <w:t xml:space="preserve">FastGAPP </w:t>
      </w:r>
      <w:r w:rsidRPr="00BD3126">
        <w:t xml:space="preserve">started in 2011 as a </w:t>
      </w:r>
      <w:r w:rsidR="00C90843" w:rsidRPr="00BD3126">
        <w:t>master</w:t>
      </w:r>
      <w:r w:rsidRPr="00BD3126">
        <w:t xml:space="preserve"> project at the</w:t>
      </w:r>
      <w:r w:rsidR="00C90843" w:rsidRPr="00BD3126">
        <w:t xml:space="preserve"> University of Bremen.</w:t>
      </w:r>
      <w:r w:rsidR="007A14BB" w:rsidRPr="00BD3126">
        <w:t xml:space="preserve"> </w:t>
      </w:r>
      <w:r w:rsidR="00AE6911" w:rsidRPr="00BD3126">
        <w:t xml:space="preserve">The developer </w:t>
      </w:r>
      <w:r w:rsidR="007A14BB" w:rsidRPr="00BD3126">
        <w:t xml:space="preserve">struggled in </w:t>
      </w:r>
      <w:r w:rsidR="00AE6911" w:rsidRPr="00BD3126">
        <w:t>his</w:t>
      </w:r>
      <w:r w:rsidR="007A14BB" w:rsidRPr="00BD3126">
        <w:t xml:space="preserve"> B.Sc. thesis </w:t>
      </w:r>
      <w:r w:rsidR="00AE6911" w:rsidRPr="00BD3126">
        <w:t>with the time-intensive</w:t>
      </w:r>
      <w:r w:rsidR="00B16107" w:rsidRPr="00BD3126">
        <w:t xml:space="preserve"> comparison of some dredged rocks from the Yermak Plateau</w:t>
      </w:r>
      <w:r w:rsidR="00F00AD8" w:rsidRPr="00BD3126">
        <w:t xml:space="preserve"> with literature data around the Arctic Ocean. Performance of the same steps </w:t>
      </w:r>
      <w:r w:rsidR="0017571F" w:rsidRPr="00BD3126">
        <w:t>of recalculation for every dataset is very time-consuming, monotonous, and can be error-prone when conce</w:t>
      </w:r>
      <w:r w:rsidR="00B4227A" w:rsidRPr="00BD3126">
        <w:t>ntration decreases with time</w:t>
      </w:r>
      <w:r w:rsidR="00D271F8" w:rsidRPr="00BD3126">
        <w:t>.</w:t>
      </w:r>
      <w:r w:rsidR="00B4227A" w:rsidRPr="00BD3126">
        <w:t xml:space="preserve"> </w:t>
      </w:r>
      <w:r w:rsidR="00ED71D4" w:rsidRPr="00BD3126">
        <w:t xml:space="preserve">The idea was born to solve this </w:t>
      </w:r>
      <w:r w:rsidR="00D271F8" w:rsidRPr="00BD3126">
        <w:t xml:space="preserve">issue </w:t>
      </w:r>
      <w:r w:rsidR="00ED71D4" w:rsidRPr="00BD3126">
        <w:t>programmatically</w:t>
      </w:r>
      <w:r w:rsidR="00CC17A5" w:rsidRPr="00BD3126">
        <w:t xml:space="preserve"> by creating a graphical user interface</w:t>
      </w:r>
      <w:r w:rsidR="00D271F8" w:rsidRPr="00BD3126">
        <w:t>, which perform repeating tasks on diff</w:t>
      </w:r>
      <w:r w:rsidR="00AE3330" w:rsidRPr="00BD3126">
        <w:t>erent datasets</w:t>
      </w:r>
      <w:r w:rsidR="00CC17A5" w:rsidRPr="00BD3126">
        <w:t xml:space="preserve">. </w:t>
      </w:r>
      <w:r w:rsidR="002D5A42" w:rsidRPr="00BD3126">
        <w:t>This idea led to the development of FastGAPP v1.0</w:t>
      </w:r>
      <w:r w:rsidR="00486C23" w:rsidRPr="00BD3126">
        <w:t xml:space="preserve"> in </w:t>
      </w:r>
      <w:r w:rsidR="00AE3330" w:rsidRPr="00BD3126">
        <w:t xml:space="preserve">the developer’s </w:t>
      </w:r>
      <w:r w:rsidR="00486C23" w:rsidRPr="00BD3126">
        <w:t>master project</w:t>
      </w:r>
      <w:r w:rsidR="00AE3330" w:rsidRPr="00BD3126">
        <w:t xml:space="preserve"> at the University of Bremen</w:t>
      </w:r>
      <w:r w:rsidR="002D5A42" w:rsidRPr="00BD3126">
        <w:t xml:space="preserve">. </w:t>
      </w:r>
      <w:r w:rsidR="00486C23" w:rsidRPr="00BD3126">
        <w:t>Afterwards,</w:t>
      </w:r>
      <w:r w:rsidR="00AE3330" w:rsidRPr="00BD3126">
        <w:t xml:space="preserve"> the developer</w:t>
      </w:r>
      <w:r w:rsidR="00486C23" w:rsidRPr="00BD3126">
        <w:t xml:space="preserve"> continued </w:t>
      </w:r>
      <w:r w:rsidR="005137DF" w:rsidRPr="00BD3126">
        <w:t>improving</w:t>
      </w:r>
      <w:r w:rsidR="00486C23" w:rsidRPr="00BD3126">
        <w:t xml:space="preserve"> FastGAPP</w:t>
      </w:r>
      <w:r w:rsidR="00E55883" w:rsidRPr="00BD3126">
        <w:t xml:space="preserve"> </w:t>
      </w:r>
      <w:r w:rsidR="00EA4853" w:rsidRPr="00BD3126">
        <w:t xml:space="preserve">to </w:t>
      </w:r>
      <w:r w:rsidR="00E55883" w:rsidRPr="00BD3126">
        <w:t xml:space="preserve">make the existing </w:t>
      </w:r>
      <w:r w:rsidR="00601CC4" w:rsidRPr="00BD3126">
        <w:t>workflows</w:t>
      </w:r>
      <w:r w:rsidR="005137DF" w:rsidRPr="00BD3126">
        <w:t xml:space="preserve"> even</w:t>
      </w:r>
      <w:r w:rsidR="00E55883" w:rsidRPr="00BD3126">
        <w:t xml:space="preserve"> less</w:t>
      </w:r>
      <w:r w:rsidR="00601CC4" w:rsidRPr="00BD3126">
        <w:t xml:space="preserve"> time-consuming</w:t>
      </w:r>
      <w:r w:rsidR="00C41A1F" w:rsidRPr="00BD3126">
        <w:t xml:space="preserve"> for </w:t>
      </w:r>
      <w:r w:rsidR="005137DF" w:rsidRPr="00BD3126">
        <w:t>developer</w:t>
      </w:r>
      <w:r w:rsidR="00C41A1F" w:rsidRPr="00BD3126">
        <w:t xml:space="preserve"> </w:t>
      </w:r>
      <w:r w:rsidR="00EA4853" w:rsidRPr="00BD3126">
        <w:t xml:space="preserve">and for other </w:t>
      </w:r>
      <w:r w:rsidR="005137DF" w:rsidRPr="00BD3126">
        <w:t>scientists</w:t>
      </w:r>
      <w:r w:rsidR="00EA4853" w:rsidRPr="00BD3126">
        <w:t xml:space="preserve"> as well</w:t>
      </w:r>
      <w:r w:rsidR="005137DF" w:rsidRPr="00BD3126">
        <w:t>. Functions were created</w:t>
      </w:r>
      <w:r w:rsidR="00601CC4" w:rsidRPr="00BD3126">
        <w:t xml:space="preserve"> </w:t>
      </w:r>
      <w:r w:rsidR="00C41A1F" w:rsidRPr="00BD3126">
        <w:t>to enable adjust</w:t>
      </w:r>
      <w:r w:rsidR="00A17D99" w:rsidRPr="00BD3126">
        <w:t>men</w:t>
      </w:r>
      <w:r w:rsidR="00183DD0">
        <w:t>t</w:t>
      </w:r>
      <w:r w:rsidR="00C41A1F" w:rsidRPr="00BD3126">
        <w:t xml:space="preserve"> plots, markers and labels</w:t>
      </w:r>
      <w:r w:rsidR="00A17D99" w:rsidRPr="00BD3126">
        <w:t xml:space="preserve">. </w:t>
      </w:r>
      <w:r w:rsidR="0055116F" w:rsidRPr="00BD3126">
        <w:t xml:space="preserve">The performance and functionality of FastGAPP’s code was largely improved </w:t>
      </w:r>
      <w:r w:rsidR="00982855" w:rsidRPr="00BD3126">
        <w:t>and the workflows are simplified</w:t>
      </w:r>
      <w:r w:rsidR="00EA4853" w:rsidRPr="00BD3126">
        <w:t>, more intuitive</w:t>
      </w:r>
      <w:r w:rsidR="00982855" w:rsidRPr="00BD3126">
        <w:t>, and less time-consuming</w:t>
      </w:r>
      <w:r w:rsidR="00EA4853" w:rsidRPr="00BD3126">
        <w:t xml:space="preserve">. </w:t>
      </w:r>
      <w:r w:rsidR="005F3FEB" w:rsidRPr="00BD3126">
        <w:t>Today</w:t>
      </w:r>
      <w:r w:rsidR="00CF4CE9" w:rsidRPr="00BD3126">
        <w:t>, FastGAPP v2.0</w:t>
      </w:r>
      <w:r w:rsidR="005F3FEB" w:rsidRPr="00BD3126">
        <w:t xml:space="preserve"> is more than a</w:t>
      </w:r>
      <w:r w:rsidR="00CF4CE9" w:rsidRPr="00BD3126">
        <w:t xml:space="preserve"> simple</w:t>
      </w:r>
      <w:r w:rsidR="005F3FEB" w:rsidRPr="00BD3126">
        <w:t xml:space="preserve"> collection of </w:t>
      </w:r>
      <w:r w:rsidR="006C5E48" w:rsidRPr="00BD3126">
        <w:t xml:space="preserve">geochemical </w:t>
      </w:r>
      <w:r w:rsidR="005F3FEB" w:rsidRPr="00BD3126">
        <w:t>plots for igneous</w:t>
      </w:r>
      <w:r w:rsidR="0098413A" w:rsidRPr="00BD3126">
        <w:t xml:space="preserve"> rocks</w:t>
      </w:r>
      <w:r w:rsidR="005F3FEB" w:rsidRPr="00BD3126">
        <w:t>.</w:t>
      </w:r>
      <w:r w:rsidR="0098413A" w:rsidRPr="00BD3126">
        <w:t xml:space="preserve"> FastGAPP can also </w:t>
      </w:r>
      <w:r w:rsidR="00B36405" w:rsidRPr="00BD3126">
        <w:t>plots</w:t>
      </w:r>
      <w:r w:rsidR="0098413A" w:rsidRPr="00BD3126">
        <w:t xml:space="preserve"> </w:t>
      </w:r>
      <w:r w:rsidR="006C5E48" w:rsidRPr="00BD3126">
        <w:t>petrographic data from igneous</w:t>
      </w:r>
      <w:r w:rsidR="005F3FEB" w:rsidRPr="00BD3126">
        <w:t xml:space="preserve"> </w:t>
      </w:r>
      <w:r w:rsidR="006C5E48" w:rsidRPr="00BD3126">
        <w:t xml:space="preserve">rocks, sedimentary rocks and grain size analyses of </w:t>
      </w:r>
      <w:r w:rsidR="00B36405" w:rsidRPr="00BD3126">
        <w:t xml:space="preserve">soils. </w:t>
      </w:r>
      <w:r w:rsidR="00CF4CE9" w:rsidRPr="00BD3126">
        <w:t>Scientists</w:t>
      </w:r>
      <w:r w:rsidR="005F3FEB" w:rsidRPr="00BD3126">
        <w:t xml:space="preserve"> </w:t>
      </w:r>
      <w:r w:rsidR="00692034" w:rsidRPr="00BD3126">
        <w:t xml:space="preserve">even </w:t>
      </w:r>
      <w:r w:rsidR="005F3FEB" w:rsidRPr="00BD3126">
        <w:t xml:space="preserve">have the possibility to </w:t>
      </w:r>
      <w:r w:rsidR="00E708DF" w:rsidRPr="00BD3126">
        <w:t>enhance the databases</w:t>
      </w:r>
      <w:r w:rsidR="00B36405" w:rsidRPr="00BD3126">
        <w:t xml:space="preserve"> of normali</w:t>
      </w:r>
      <w:r w:rsidR="00183DD0">
        <w:t>z</w:t>
      </w:r>
      <w:r w:rsidR="00B36405" w:rsidRPr="00BD3126">
        <w:t>ation values,</w:t>
      </w:r>
      <w:r w:rsidR="00E708DF" w:rsidRPr="00BD3126">
        <w:t xml:space="preserve"> plots and</w:t>
      </w:r>
      <w:r w:rsidR="00B36405" w:rsidRPr="00BD3126">
        <w:t xml:space="preserve"> contained</w:t>
      </w:r>
      <w:r w:rsidR="00E708DF" w:rsidRPr="00BD3126">
        <w:t xml:space="preserve"> programs</w:t>
      </w:r>
      <w:r w:rsidR="0098413A" w:rsidRPr="00BD3126">
        <w:t xml:space="preserve"> without any programming skills</w:t>
      </w:r>
      <w:r w:rsidR="00C70DDA" w:rsidRPr="00BD3126">
        <w:t>.</w:t>
      </w:r>
    </w:p>
    <w:p w14:paraId="4D10C1AF" w14:textId="77777777" w:rsidR="000F6F06" w:rsidRPr="00BD3126" w:rsidRDefault="000F6F06" w:rsidP="00224BFF"/>
    <w:p w14:paraId="4A74AA2A" w14:textId="6D56F88E" w:rsidR="00224BFF" w:rsidRPr="00BD3126" w:rsidRDefault="00A94782" w:rsidP="000570AB">
      <w:pPr>
        <w:pStyle w:val="berschrift2"/>
        <w:numPr>
          <w:ilvl w:val="1"/>
          <w:numId w:val="2"/>
        </w:numPr>
      </w:pPr>
      <w:bookmarkStart w:id="3" w:name="_Toc23951142"/>
      <w:r w:rsidRPr="00BD3126">
        <w:lastRenderedPageBreak/>
        <w:t>What is new?</w:t>
      </w:r>
      <w:bookmarkEnd w:id="3"/>
    </w:p>
    <w:p w14:paraId="3C8A4171" w14:textId="277BC5FF" w:rsidR="004D56A1" w:rsidRPr="00BD3126" w:rsidRDefault="006C60A1" w:rsidP="004D56A1">
      <w:r w:rsidRPr="00BD3126">
        <w:t xml:space="preserve">Numerous </w:t>
      </w:r>
      <w:r w:rsidR="00D86654" w:rsidRPr="00BD3126">
        <w:t xml:space="preserve">new, extended or </w:t>
      </w:r>
      <w:r w:rsidR="00DB4E7F" w:rsidRPr="00BD3126">
        <w:t xml:space="preserve">improved </w:t>
      </w:r>
      <w:r w:rsidR="00272FF1" w:rsidRPr="00BD3126">
        <w:t>features are implemented in t</w:t>
      </w:r>
      <w:r w:rsidR="00DB4E7F" w:rsidRPr="00BD3126">
        <w:t>he</w:t>
      </w:r>
      <w:r w:rsidR="00272FF1" w:rsidRPr="00BD3126">
        <w:t xml:space="preserve"> </w:t>
      </w:r>
      <w:r w:rsidRPr="00BD3126">
        <w:t>new version of FastGAPP</w:t>
      </w:r>
      <w:r w:rsidR="00DB4E7F" w:rsidRPr="00BD3126">
        <w:t>.</w:t>
      </w:r>
    </w:p>
    <w:p w14:paraId="4277F460" w14:textId="20040577" w:rsidR="003517C1" w:rsidRPr="00BD3126" w:rsidRDefault="004D56A1" w:rsidP="00690A67">
      <w:pPr>
        <w:spacing w:after="0"/>
      </w:pPr>
      <w:r w:rsidRPr="00BD3126">
        <w:t>F</w:t>
      </w:r>
      <w:r w:rsidR="003517C1" w:rsidRPr="00BD3126">
        <w:t>astGAPP</w:t>
      </w:r>
      <w:r w:rsidR="0086478A" w:rsidRPr="00BD3126">
        <w:t xml:space="preserve"> </w:t>
      </w:r>
      <w:r w:rsidR="002A3DF2" w:rsidRPr="00BD3126">
        <w:t>start</w:t>
      </w:r>
      <w:r w:rsidR="00802D72" w:rsidRPr="00BD3126">
        <w:t>-</w:t>
      </w:r>
      <w:r w:rsidR="002A3DF2" w:rsidRPr="00BD3126">
        <w:t>up window</w:t>
      </w:r>
      <w:r w:rsidRPr="00BD3126">
        <w:t>:</w:t>
      </w:r>
    </w:p>
    <w:p w14:paraId="3F24D7E6" w14:textId="0D44ED10" w:rsidR="003517C1" w:rsidRPr="00BD3126" w:rsidRDefault="006C60A1" w:rsidP="004D56A1">
      <w:pPr>
        <w:pStyle w:val="Listenabsatz"/>
        <w:numPr>
          <w:ilvl w:val="0"/>
          <w:numId w:val="21"/>
        </w:numPr>
      </w:pPr>
      <w:r w:rsidRPr="00BD3126">
        <w:t xml:space="preserve">new </w:t>
      </w:r>
      <w:r w:rsidR="0086478A" w:rsidRPr="00BD3126">
        <w:t xml:space="preserve">intuitive </w:t>
      </w:r>
      <w:r w:rsidR="000F6F06" w:rsidRPr="00BD3126">
        <w:t xml:space="preserve">graphical </w:t>
      </w:r>
      <w:r w:rsidRPr="00BD3126">
        <w:t>user interface</w:t>
      </w:r>
    </w:p>
    <w:p w14:paraId="78B0DFE7" w14:textId="74D4DA0A" w:rsidR="00224BFF" w:rsidRPr="00BD3126" w:rsidRDefault="004D56A1" w:rsidP="004D56A1">
      <w:pPr>
        <w:pStyle w:val="Listenabsatz"/>
        <w:numPr>
          <w:ilvl w:val="0"/>
          <w:numId w:val="21"/>
        </w:numPr>
      </w:pPr>
      <w:r w:rsidRPr="00BD3126">
        <w:t>reworked</w:t>
      </w:r>
      <w:r w:rsidR="003517C1" w:rsidRPr="00BD3126">
        <w:t xml:space="preserve"> </w:t>
      </w:r>
      <w:r w:rsidRPr="00BD3126">
        <w:t xml:space="preserve">file </w:t>
      </w:r>
      <w:r w:rsidR="000C59D6" w:rsidRPr="00BD3126">
        <w:t>selection</w:t>
      </w:r>
      <w:r w:rsidRPr="00BD3126">
        <w:t xml:space="preserve"> system</w:t>
      </w:r>
      <w:r w:rsidR="000C59D6" w:rsidRPr="00BD3126">
        <w:t xml:space="preserve"> for up to 9 files</w:t>
      </w:r>
    </w:p>
    <w:p w14:paraId="32E568F5" w14:textId="54AC52D6" w:rsidR="00045219" w:rsidRPr="00BD3126" w:rsidRDefault="00251522" w:rsidP="00045219">
      <w:pPr>
        <w:pStyle w:val="Listenabsatz"/>
        <w:numPr>
          <w:ilvl w:val="0"/>
          <w:numId w:val="21"/>
        </w:numPr>
      </w:pPr>
      <w:r w:rsidRPr="00BD3126">
        <w:t>new tools</w:t>
      </w:r>
      <w:r w:rsidR="002A3DF2" w:rsidRPr="00BD3126">
        <w:t xml:space="preserve"> help users working with FastGAPP</w:t>
      </w:r>
    </w:p>
    <w:p w14:paraId="0AF0FBDB" w14:textId="0B1E304D" w:rsidR="002A3DF2" w:rsidRPr="00BD3126" w:rsidRDefault="002A3DF2" w:rsidP="00690A67">
      <w:pPr>
        <w:spacing w:after="0"/>
      </w:pPr>
      <w:r w:rsidRPr="00BD3126">
        <w:t>File input:</w:t>
      </w:r>
    </w:p>
    <w:p w14:paraId="707F7AF9" w14:textId="3E9E09FF" w:rsidR="003517C1" w:rsidRPr="00BD3126" w:rsidRDefault="003517C1" w:rsidP="004D56A1">
      <w:pPr>
        <w:pStyle w:val="Listenabsatz"/>
        <w:numPr>
          <w:ilvl w:val="0"/>
          <w:numId w:val="21"/>
        </w:numPr>
      </w:pPr>
      <w:r w:rsidRPr="00BD3126">
        <w:t>support of mat</w:t>
      </w:r>
      <w:r w:rsidR="00F1716E" w:rsidRPr="00BD3126">
        <w:t>-</w:t>
      </w:r>
      <w:r w:rsidRPr="00BD3126">
        <w:t>file</w:t>
      </w:r>
      <w:r w:rsidR="00251522" w:rsidRPr="00BD3126">
        <w:t xml:space="preserve"> input</w:t>
      </w:r>
    </w:p>
    <w:p w14:paraId="2CE15271" w14:textId="53720BE0" w:rsidR="00667880" w:rsidRPr="00BD3126" w:rsidRDefault="00667880" w:rsidP="004D56A1">
      <w:pPr>
        <w:pStyle w:val="Listenabsatz"/>
        <w:numPr>
          <w:ilvl w:val="0"/>
          <w:numId w:val="21"/>
        </w:numPr>
      </w:pPr>
      <w:r w:rsidRPr="00BD3126">
        <w:t>automatic</w:t>
      </w:r>
      <w:r w:rsidR="008E6B95" w:rsidRPr="00BD3126">
        <w:t xml:space="preserve"> import of program-specific</w:t>
      </w:r>
      <w:r w:rsidRPr="00BD3126">
        <w:t xml:space="preserve"> header</w:t>
      </w:r>
      <w:r w:rsidR="008E6B95" w:rsidRPr="00BD3126">
        <w:t>s</w:t>
      </w:r>
    </w:p>
    <w:p w14:paraId="593E651E" w14:textId="1696FDD6" w:rsidR="00104582" w:rsidRPr="00BD3126" w:rsidRDefault="00104582" w:rsidP="00690A67">
      <w:pPr>
        <w:spacing w:after="0"/>
      </w:pPr>
      <w:r w:rsidRPr="00BD3126">
        <w:t>Program functionality</w:t>
      </w:r>
      <w:r w:rsidR="00692C21" w:rsidRPr="00BD3126">
        <w:t>:</w:t>
      </w:r>
    </w:p>
    <w:p w14:paraId="07F6560A" w14:textId="6C9A04A7" w:rsidR="00104582" w:rsidRPr="00BD3126" w:rsidRDefault="00D94EB3" w:rsidP="00104582">
      <w:pPr>
        <w:pStyle w:val="Listenabsatz"/>
        <w:numPr>
          <w:ilvl w:val="0"/>
          <w:numId w:val="21"/>
        </w:numPr>
      </w:pPr>
      <w:r w:rsidRPr="00BD3126">
        <w:t>e</w:t>
      </w:r>
      <w:r w:rsidR="0022265B" w:rsidRPr="00BD3126">
        <w:t xml:space="preserve">asy </w:t>
      </w:r>
      <w:r w:rsidR="004A13FE" w:rsidRPr="00BD3126">
        <w:t>and complete adjustment of</w:t>
      </w:r>
      <w:r w:rsidR="0022265B" w:rsidRPr="00BD3126">
        <w:t xml:space="preserve"> plots, labels, and markers</w:t>
      </w:r>
    </w:p>
    <w:p w14:paraId="3EC4C4C3" w14:textId="0DDB675A" w:rsidR="0022265B" w:rsidRPr="00BD3126" w:rsidRDefault="004A13FE" w:rsidP="00104582">
      <w:pPr>
        <w:pStyle w:val="Listenabsatz"/>
        <w:numPr>
          <w:ilvl w:val="0"/>
          <w:numId w:val="21"/>
        </w:numPr>
      </w:pPr>
      <w:r w:rsidRPr="00BD3126">
        <w:t>i</w:t>
      </w:r>
      <w:r w:rsidR="0022265B" w:rsidRPr="00BD3126">
        <w:t>mproved data overview</w:t>
      </w:r>
    </w:p>
    <w:p w14:paraId="1B8A0260" w14:textId="0DBAA501" w:rsidR="00692C21" w:rsidRPr="00BD3126" w:rsidRDefault="004A13FE" w:rsidP="00104582">
      <w:pPr>
        <w:pStyle w:val="Listenabsatz"/>
        <w:numPr>
          <w:ilvl w:val="0"/>
          <w:numId w:val="21"/>
        </w:numPr>
      </w:pPr>
      <w:r w:rsidRPr="00BD3126">
        <w:t>e</w:t>
      </w:r>
      <w:r w:rsidR="00692C21" w:rsidRPr="00BD3126">
        <w:t xml:space="preserve">asy export of </w:t>
      </w:r>
      <w:r w:rsidR="0062658A" w:rsidRPr="00BD3126">
        <w:t>portable network graphics and encapsulate</w:t>
      </w:r>
      <w:r w:rsidR="002E2EF1" w:rsidRPr="00BD3126">
        <w:t>s</w:t>
      </w:r>
      <w:r w:rsidR="0062658A" w:rsidRPr="00BD3126">
        <w:t xml:space="preserve"> postscripts</w:t>
      </w:r>
    </w:p>
    <w:p w14:paraId="22941463" w14:textId="06B2AEAB" w:rsidR="002E2EF1" w:rsidRPr="00BD3126" w:rsidRDefault="002E2EF1" w:rsidP="00104582">
      <w:pPr>
        <w:pStyle w:val="Listenabsatz"/>
        <w:numPr>
          <w:ilvl w:val="0"/>
          <w:numId w:val="21"/>
        </w:numPr>
      </w:pPr>
      <w:r w:rsidRPr="00BD3126">
        <w:t>support of multiple instances</w:t>
      </w:r>
    </w:p>
    <w:p w14:paraId="0FE3979D" w14:textId="5195F02E" w:rsidR="00690A67" w:rsidRPr="00BD3126" w:rsidRDefault="00690A67" w:rsidP="00104582">
      <w:pPr>
        <w:pStyle w:val="Listenabsatz"/>
        <w:numPr>
          <w:ilvl w:val="0"/>
          <w:numId w:val="21"/>
        </w:numPr>
      </w:pPr>
      <w:r w:rsidRPr="00BD3126">
        <w:t>save / load sessions</w:t>
      </w:r>
    </w:p>
    <w:p w14:paraId="4910E2DA" w14:textId="4A37681F" w:rsidR="008E6B95" w:rsidRPr="00BD3126" w:rsidRDefault="008837F5" w:rsidP="00690A67">
      <w:pPr>
        <w:spacing w:after="0"/>
      </w:pPr>
      <w:r w:rsidRPr="00BD3126">
        <w:t>New program and program updates:</w:t>
      </w:r>
    </w:p>
    <w:p w14:paraId="4AA23CE9" w14:textId="0F3A0A9F" w:rsidR="008837F5" w:rsidRPr="00BD3126" w:rsidRDefault="00DB4E7F" w:rsidP="008837F5">
      <w:pPr>
        <w:pStyle w:val="Listenabsatz"/>
        <w:numPr>
          <w:ilvl w:val="0"/>
          <w:numId w:val="21"/>
        </w:numPr>
      </w:pPr>
      <w:r w:rsidRPr="00BD3126">
        <w:t>FastGAPP v2.0</w:t>
      </w:r>
    </w:p>
    <w:p w14:paraId="07B29D9D" w14:textId="03764249" w:rsidR="0046364F" w:rsidRPr="00BD3126" w:rsidRDefault="004A13FE" w:rsidP="0046364F">
      <w:pPr>
        <w:pStyle w:val="Listenabsatz"/>
        <w:numPr>
          <w:ilvl w:val="1"/>
          <w:numId w:val="21"/>
        </w:numPr>
      </w:pPr>
      <w:r w:rsidRPr="00BD3126">
        <w:t>m</w:t>
      </w:r>
      <w:r w:rsidR="0046364F" w:rsidRPr="00BD3126">
        <w:t xml:space="preserve">ore than </w:t>
      </w:r>
      <w:r w:rsidR="005A1B14" w:rsidRPr="00BD3126">
        <w:t>5</w:t>
      </w:r>
      <w:r w:rsidR="0046364F" w:rsidRPr="00BD3126">
        <w:t>0 new plots</w:t>
      </w:r>
    </w:p>
    <w:p w14:paraId="7B28B7A5" w14:textId="089A69B1" w:rsidR="0046364F" w:rsidRPr="00BD3126" w:rsidRDefault="00C50754" w:rsidP="0046364F">
      <w:pPr>
        <w:pStyle w:val="Listenabsatz"/>
        <w:numPr>
          <w:ilvl w:val="1"/>
          <w:numId w:val="21"/>
        </w:numPr>
      </w:pPr>
      <w:r w:rsidRPr="00BD3126">
        <w:t xml:space="preserve">MULTIPLotter – </w:t>
      </w:r>
      <w:r w:rsidR="00104582" w:rsidRPr="00BD3126">
        <w:t>user-friendly plotting of multi-element diagrams</w:t>
      </w:r>
    </w:p>
    <w:p w14:paraId="18316B26" w14:textId="7ED19B39" w:rsidR="005A1B14" w:rsidRPr="00BD3126" w:rsidRDefault="005A1B14" w:rsidP="0046364F">
      <w:pPr>
        <w:pStyle w:val="Listenabsatz"/>
        <w:numPr>
          <w:ilvl w:val="1"/>
          <w:numId w:val="21"/>
        </w:numPr>
      </w:pPr>
      <w:r w:rsidRPr="00BD3126">
        <w:t>PLOT-O-MAT</w:t>
      </w:r>
      <w:r w:rsidR="004A13FE" w:rsidRPr="00BD3126">
        <w:t xml:space="preserve"> v2.0</w:t>
      </w:r>
      <w:r w:rsidRPr="00BD3126">
        <w:t xml:space="preserve"> – </w:t>
      </w:r>
      <w:r w:rsidR="00B50E36" w:rsidRPr="00BD3126">
        <w:t xml:space="preserve">improved plotting of variation </w:t>
      </w:r>
      <w:r w:rsidR="00DE2222" w:rsidRPr="00BD3126">
        <w:t>diagram</w:t>
      </w:r>
      <w:r w:rsidR="002B3DBE">
        <w:t>s</w:t>
      </w:r>
    </w:p>
    <w:p w14:paraId="355A8298" w14:textId="6964468C" w:rsidR="0046364F" w:rsidRPr="00BD3126" w:rsidRDefault="00104582" w:rsidP="008837F5">
      <w:pPr>
        <w:pStyle w:val="Listenabsatz"/>
        <w:numPr>
          <w:ilvl w:val="0"/>
          <w:numId w:val="21"/>
        </w:numPr>
      </w:pPr>
      <w:r w:rsidRPr="00BD3126">
        <w:t>PetroPlot</w:t>
      </w:r>
      <w:r w:rsidR="00D9232B" w:rsidRPr="00BD3126">
        <w:t xml:space="preserve"> v2.0</w:t>
      </w:r>
    </w:p>
    <w:p w14:paraId="46F3555B" w14:textId="360593F3" w:rsidR="00D9232B" w:rsidRPr="00BD3126" w:rsidRDefault="00856AFA" w:rsidP="00D9232B">
      <w:pPr>
        <w:pStyle w:val="Listenabsatz"/>
        <w:numPr>
          <w:ilvl w:val="1"/>
          <w:numId w:val="21"/>
        </w:numPr>
      </w:pPr>
      <w:r w:rsidRPr="00BD3126">
        <w:t>15 new plots</w:t>
      </w:r>
    </w:p>
    <w:p w14:paraId="0F099EE8" w14:textId="0A4D5939" w:rsidR="00856AFA" w:rsidRPr="00BD3126" w:rsidRDefault="00856AFA" w:rsidP="00856AFA">
      <w:pPr>
        <w:pStyle w:val="Listenabsatz"/>
        <w:numPr>
          <w:ilvl w:val="0"/>
          <w:numId w:val="21"/>
        </w:numPr>
      </w:pPr>
      <w:r w:rsidRPr="00BD3126">
        <w:t>SediPlot v1.0</w:t>
      </w:r>
    </w:p>
    <w:p w14:paraId="5464A7DD" w14:textId="1236C5BC" w:rsidR="00856AFA" w:rsidRPr="00BD3126" w:rsidRDefault="00856AFA" w:rsidP="00856AFA">
      <w:pPr>
        <w:pStyle w:val="Listenabsatz"/>
        <w:numPr>
          <w:ilvl w:val="1"/>
          <w:numId w:val="21"/>
        </w:numPr>
      </w:pPr>
      <w:r w:rsidRPr="00BD3126">
        <w:t>new program helps plot</w:t>
      </w:r>
      <w:r w:rsidR="007508E2" w:rsidRPr="00BD3126">
        <w:t>ting</w:t>
      </w:r>
      <w:r w:rsidRPr="00BD3126">
        <w:t xml:space="preserve"> </w:t>
      </w:r>
      <w:r w:rsidR="0023760E" w:rsidRPr="00BD3126">
        <w:t>sedimentary rocks petrography and grain sizes</w:t>
      </w:r>
    </w:p>
    <w:p w14:paraId="5761C039" w14:textId="2557C9FB" w:rsidR="0023760E" w:rsidRPr="00BD3126" w:rsidRDefault="00EB1348" w:rsidP="00856AFA">
      <w:pPr>
        <w:pStyle w:val="Listenabsatz"/>
        <w:numPr>
          <w:ilvl w:val="1"/>
          <w:numId w:val="21"/>
        </w:numPr>
      </w:pPr>
      <w:r w:rsidRPr="00BD3126">
        <w:t>includes 10 different plots</w:t>
      </w:r>
    </w:p>
    <w:p w14:paraId="33EC79C7" w14:textId="180D22D3" w:rsidR="00EB1348" w:rsidRPr="00BD3126" w:rsidRDefault="00EB1348" w:rsidP="00EB1348">
      <w:pPr>
        <w:pStyle w:val="Listenabsatz"/>
        <w:numPr>
          <w:ilvl w:val="0"/>
          <w:numId w:val="21"/>
        </w:numPr>
      </w:pPr>
      <w:r w:rsidRPr="00BD3126">
        <w:t>SoilPlot</w:t>
      </w:r>
      <w:r w:rsidR="007D7868" w:rsidRPr="00BD3126">
        <w:t xml:space="preserve"> v1.0</w:t>
      </w:r>
    </w:p>
    <w:p w14:paraId="69C2EFB8" w14:textId="3E4F63D5" w:rsidR="00EB1348" w:rsidRPr="00BD3126" w:rsidRDefault="00EB1348" w:rsidP="00EB1348">
      <w:pPr>
        <w:pStyle w:val="Listenabsatz"/>
        <w:numPr>
          <w:ilvl w:val="1"/>
          <w:numId w:val="21"/>
        </w:numPr>
      </w:pPr>
      <w:r w:rsidRPr="00BD3126">
        <w:t>new program</w:t>
      </w:r>
      <w:r w:rsidR="007508E2" w:rsidRPr="00BD3126">
        <w:t xml:space="preserve"> helps</w:t>
      </w:r>
      <w:r w:rsidRPr="00BD3126">
        <w:t xml:space="preserve"> plot</w:t>
      </w:r>
      <w:r w:rsidR="007508E2" w:rsidRPr="00BD3126">
        <w:t>ting</w:t>
      </w:r>
      <w:r w:rsidRPr="00BD3126">
        <w:t xml:space="preserve"> soil</w:t>
      </w:r>
      <w:r w:rsidR="00690A67" w:rsidRPr="00BD3126">
        <w:t xml:space="preserve"> grain size</w:t>
      </w:r>
      <w:r w:rsidRPr="00BD3126">
        <w:t xml:space="preserve"> analyses</w:t>
      </w:r>
    </w:p>
    <w:p w14:paraId="06B5C729" w14:textId="44B3AE5B" w:rsidR="002858D2" w:rsidRPr="00BD3126" w:rsidRDefault="002858D2" w:rsidP="00EB1348">
      <w:pPr>
        <w:pStyle w:val="Listenabsatz"/>
        <w:numPr>
          <w:ilvl w:val="1"/>
          <w:numId w:val="21"/>
        </w:numPr>
      </w:pPr>
      <w:r w:rsidRPr="00BD3126">
        <w:t>includes 1 plot</w:t>
      </w:r>
    </w:p>
    <w:p w14:paraId="348A882C" w14:textId="48D37017" w:rsidR="00224BFF" w:rsidRPr="00BD3126" w:rsidRDefault="00224BFF" w:rsidP="00224BFF"/>
    <w:p w14:paraId="4196BF26" w14:textId="77777777" w:rsidR="00224BFF" w:rsidRPr="00BD3126" w:rsidRDefault="00224BFF" w:rsidP="00224BFF">
      <w:pPr>
        <w:sectPr w:rsidR="00224BFF" w:rsidRPr="00BD3126" w:rsidSect="00C561C9">
          <w:headerReference w:type="even" r:id="rId18"/>
          <w:footerReference w:type="even" r:id="rId19"/>
          <w:headerReference w:type="first" r:id="rId20"/>
          <w:footerReference w:type="first" r:id="rId21"/>
          <w:pgSz w:w="11906" w:h="16838"/>
          <w:pgMar w:top="1417" w:right="1417" w:bottom="1134" w:left="1417" w:header="708" w:footer="708" w:gutter="0"/>
          <w:pgNumType w:start="1"/>
          <w:cols w:space="708"/>
          <w:titlePg/>
          <w:docGrid w:linePitch="360"/>
        </w:sectPr>
      </w:pPr>
    </w:p>
    <w:p w14:paraId="4F2FF35D" w14:textId="27ABC176" w:rsidR="00224BFF" w:rsidRPr="00BD3126" w:rsidRDefault="00F67FBC" w:rsidP="00224BFF">
      <w:pPr>
        <w:pStyle w:val="berschrift1"/>
        <w:numPr>
          <w:ilvl w:val="0"/>
          <w:numId w:val="2"/>
        </w:numPr>
      </w:pPr>
      <w:bookmarkStart w:id="4" w:name="_Toc23951143"/>
      <w:r w:rsidRPr="00BD3126">
        <w:lastRenderedPageBreak/>
        <w:t xml:space="preserve">Installation and </w:t>
      </w:r>
      <w:r w:rsidR="00720786" w:rsidRPr="00BD3126">
        <w:t>starting</w:t>
      </w:r>
      <w:r w:rsidR="00224BFF" w:rsidRPr="00BD3126">
        <w:t xml:space="preserve"> FastGAPP</w:t>
      </w:r>
      <w:bookmarkEnd w:id="4"/>
    </w:p>
    <w:p w14:paraId="58911D09" w14:textId="77777777" w:rsidR="001766C2" w:rsidRPr="00BD3126" w:rsidRDefault="001766C2" w:rsidP="000E677D">
      <w:pPr>
        <w:pStyle w:val="berschrift2"/>
        <w:numPr>
          <w:ilvl w:val="1"/>
          <w:numId w:val="2"/>
        </w:numPr>
      </w:pPr>
      <w:bookmarkStart w:id="5" w:name="_Toc23951144"/>
      <w:r w:rsidRPr="00BD3126">
        <w:t>System, software, and hardware requirements</w:t>
      </w:r>
      <w:bookmarkEnd w:id="5"/>
    </w:p>
    <w:p w14:paraId="59555927" w14:textId="77777777" w:rsidR="001766C2" w:rsidRPr="00BD3126" w:rsidRDefault="001766C2" w:rsidP="001766C2">
      <w:pPr>
        <w:pStyle w:val="berschriftnichtgelistet"/>
        <w:rPr>
          <w:lang w:val="en-US"/>
        </w:rPr>
      </w:pPr>
      <w:bookmarkStart w:id="6" w:name="_Toc23951145"/>
      <w:r w:rsidRPr="00BD3126">
        <w:rPr>
          <w:lang w:val="en-US"/>
        </w:rPr>
        <w:t>Operating system</w:t>
      </w:r>
      <w:bookmarkEnd w:id="6"/>
      <w:r w:rsidRPr="00BD3126">
        <w:rPr>
          <w:lang w:val="en-US"/>
        </w:rPr>
        <w:t xml:space="preserve"> </w:t>
      </w:r>
    </w:p>
    <w:p w14:paraId="3A4A22BB" w14:textId="17FF69F2" w:rsidR="001766C2" w:rsidRPr="00BD3126" w:rsidRDefault="001766C2" w:rsidP="001766C2">
      <w:r w:rsidRPr="00BD3126">
        <w:t xml:space="preserve">The FastGAPP program works platform-independent. It is possible to run FastGAPP on Windows / UNIX / Macintosh OS X platforms </w:t>
      </w:r>
      <w:r w:rsidR="0087153A" w:rsidRPr="00BD3126">
        <w:t xml:space="preserve">if </w:t>
      </w:r>
      <w:r w:rsidRPr="00BD3126">
        <w:t>the software and hardware requirements are achieved.</w:t>
      </w:r>
    </w:p>
    <w:p w14:paraId="676392FD" w14:textId="77777777" w:rsidR="001766C2" w:rsidRPr="00BD3126" w:rsidRDefault="001766C2" w:rsidP="001766C2">
      <w:pPr>
        <w:pStyle w:val="berschriftnichtgelistet"/>
        <w:rPr>
          <w:lang w:val="en-US"/>
        </w:rPr>
      </w:pPr>
      <w:bookmarkStart w:id="7" w:name="_Toc23951146"/>
      <w:r w:rsidRPr="00BD3126">
        <w:rPr>
          <w:lang w:val="en-US"/>
        </w:rPr>
        <w:t>Software</w:t>
      </w:r>
      <w:bookmarkEnd w:id="7"/>
    </w:p>
    <w:p w14:paraId="720AD9A9" w14:textId="7B5A5E51" w:rsidR="001766C2" w:rsidRPr="00BD3126" w:rsidRDefault="001766C2" w:rsidP="001766C2">
      <w:r w:rsidRPr="00BD3126">
        <w:t xml:space="preserve">Running FastGAPP requires any MATLAB version installed on the platform. Since MATLAB is a dynamic programming language, </w:t>
      </w:r>
      <w:r w:rsidR="0087153A" w:rsidRPr="00BD3126">
        <w:t>an</w:t>
      </w:r>
      <w:r w:rsidRPr="00BD3126">
        <w:t xml:space="preserve"> up-to-date MATLAB version is</w:t>
      </w:r>
      <w:r w:rsidR="0087153A" w:rsidRPr="00BD3126">
        <w:t xml:space="preserve"> strongly</w:t>
      </w:r>
      <w:r w:rsidRPr="00BD3126">
        <w:t xml:space="preserve"> recommended to be installed on the platform.</w:t>
      </w:r>
    </w:p>
    <w:p w14:paraId="254D1BDC" w14:textId="497401CE" w:rsidR="001766C2" w:rsidRPr="00BD3126" w:rsidRDefault="001766C2" w:rsidP="001766C2">
      <w:r w:rsidRPr="00BD3126">
        <w:t xml:space="preserve">To </w:t>
      </w:r>
      <w:r w:rsidR="00F41692" w:rsidRPr="00BD3126">
        <w:t>import</w:t>
      </w:r>
      <w:r w:rsidRPr="00BD3126">
        <w:t xml:space="preserve"> Excel spreadsheets into FastGAPP</w:t>
      </w:r>
      <w:r w:rsidR="00F41692" w:rsidRPr="00BD3126">
        <w:t xml:space="preserve"> an actual version of </w:t>
      </w:r>
      <w:r w:rsidRPr="00BD3126">
        <w:t>Microsoft Office (including Microsoft Excel)</w:t>
      </w:r>
      <w:r w:rsidR="00F41692" w:rsidRPr="00BD3126">
        <w:t xml:space="preserve"> needs to be </w:t>
      </w:r>
      <w:r w:rsidRPr="00BD3126">
        <w:t>installed on the machine.</w:t>
      </w:r>
    </w:p>
    <w:p w14:paraId="22C9F076" w14:textId="77777777" w:rsidR="001766C2" w:rsidRPr="00BD3126" w:rsidRDefault="001766C2" w:rsidP="001766C2">
      <w:pPr>
        <w:pStyle w:val="berschriftnichtgelistet"/>
        <w:rPr>
          <w:lang w:val="en-US"/>
        </w:rPr>
      </w:pPr>
      <w:bookmarkStart w:id="8" w:name="_Toc23951147"/>
      <w:r w:rsidRPr="00BD3126">
        <w:rPr>
          <w:lang w:val="en-US"/>
        </w:rPr>
        <w:t>Hardware</w:t>
      </w:r>
      <w:bookmarkEnd w:id="8"/>
    </w:p>
    <w:p w14:paraId="381AB602" w14:textId="774FCD3C" w:rsidR="001766C2" w:rsidRPr="00BD3126" w:rsidRDefault="001766C2" w:rsidP="001766C2">
      <w:r w:rsidRPr="00BD3126">
        <w:t>The</w:t>
      </w:r>
      <w:r w:rsidR="00270534" w:rsidRPr="00BD3126">
        <w:t xml:space="preserve"> FastGAPP programs </w:t>
      </w:r>
      <w:r w:rsidRPr="00BD3126">
        <w:t xml:space="preserve">only uses 5 MB on the HDD. </w:t>
      </w:r>
      <w:r w:rsidR="000648B1" w:rsidRPr="00BD3126">
        <w:t>S</w:t>
      </w:r>
      <w:r w:rsidRPr="00BD3126">
        <w:t xml:space="preserve">ince MATLAB and Microsoft Excel need to be installed, the minimum hardware requirements are: </w:t>
      </w:r>
    </w:p>
    <w:p w14:paraId="73C54E14" w14:textId="77777777" w:rsidR="001766C2" w:rsidRPr="00BD3126" w:rsidRDefault="001766C2" w:rsidP="001766C2">
      <w:pPr>
        <w:pStyle w:val="Listenabsatz"/>
        <w:numPr>
          <w:ilvl w:val="0"/>
          <w:numId w:val="21"/>
        </w:numPr>
      </w:pPr>
      <w:r w:rsidRPr="00BD3126">
        <w:t xml:space="preserve">Any Intel or AMD x86-64 processor </w:t>
      </w:r>
    </w:p>
    <w:p w14:paraId="73514FEC" w14:textId="28FA8421" w:rsidR="001766C2" w:rsidRPr="00BD3126" w:rsidRDefault="001766C2" w:rsidP="001766C2">
      <w:pPr>
        <w:pStyle w:val="Listenabsatz"/>
        <w:numPr>
          <w:ilvl w:val="0"/>
          <w:numId w:val="21"/>
        </w:numPr>
      </w:pPr>
      <w:r w:rsidRPr="00BD3126">
        <w:t>3.1-8 GB of HDD space (SSD recommended)</w:t>
      </w:r>
    </w:p>
    <w:p w14:paraId="2DABC1B4" w14:textId="6391CC85" w:rsidR="001766C2" w:rsidRPr="00BD3126" w:rsidRDefault="001766C2" w:rsidP="001766C2">
      <w:pPr>
        <w:pStyle w:val="Listenabsatz"/>
        <w:numPr>
          <w:ilvl w:val="0"/>
          <w:numId w:val="21"/>
        </w:numPr>
      </w:pPr>
      <w:r w:rsidRPr="00BD3126">
        <w:t>4-8 GB RAM</w:t>
      </w:r>
    </w:p>
    <w:p w14:paraId="6B6005DF" w14:textId="77777777" w:rsidR="001766C2" w:rsidRPr="00BD3126" w:rsidRDefault="001766C2" w:rsidP="001766C2"/>
    <w:p w14:paraId="130A023C" w14:textId="389A5C9E" w:rsidR="00DF7B2A" w:rsidRPr="00BD3126" w:rsidRDefault="00DF7B2A" w:rsidP="00DF7B2A">
      <w:pPr>
        <w:pStyle w:val="berschrift2"/>
        <w:numPr>
          <w:ilvl w:val="1"/>
          <w:numId w:val="2"/>
        </w:numPr>
      </w:pPr>
      <w:bookmarkStart w:id="9" w:name="_Toc23951148"/>
      <w:r w:rsidRPr="00BD3126">
        <w:t xml:space="preserve">Installation </w:t>
      </w:r>
      <w:r w:rsidR="00BC3D23" w:rsidRPr="00BD3126">
        <w:t>of FastGAPP</w:t>
      </w:r>
      <w:bookmarkEnd w:id="9"/>
    </w:p>
    <w:p w14:paraId="1254899A" w14:textId="4B817859" w:rsidR="0055318A" w:rsidRPr="00BD3126" w:rsidRDefault="00197C5C" w:rsidP="00224BFF">
      <w:r w:rsidRPr="00BD3126">
        <w:t xml:space="preserve">FastGAPP </w:t>
      </w:r>
      <w:r w:rsidR="001766C2" w:rsidRPr="00BD3126">
        <w:t>c</w:t>
      </w:r>
      <w:r w:rsidR="00CC18FB" w:rsidRPr="00BD3126">
        <w:t>an be executed from any directory on the platform.</w:t>
      </w:r>
      <w:r w:rsidR="00BC3D23" w:rsidRPr="00BD3126">
        <w:t xml:space="preserve"> Unpack the FASTGAPP20.zip</w:t>
      </w:r>
      <w:r w:rsidR="00966BD7" w:rsidRPr="00BD3126">
        <w:t xml:space="preserve"> in any directory (e.g., </w:t>
      </w:r>
      <w:r w:rsidRPr="00BD3126">
        <w:t>C</w:t>
      </w:r>
      <w:r w:rsidR="00966BD7" w:rsidRPr="00BD3126">
        <w:t>:\</w:t>
      </w:r>
      <w:r w:rsidRPr="00BD3126">
        <w:t>programs\</w:t>
      </w:r>
      <w:r w:rsidR="00966BD7" w:rsidRPr="00BD3126">
        <w:t>)</w:t>
      </w:r>
      <w:r w:rsidRPr="00BD3126">
        <w:t xml:space="preserve">. </w:t>
      </w:r>
      <w:r w:rsidR="00CC18FB" w:rsidRPr="00BD3126">
        <w:t>Congratulations, the installation is finished.</w:t>
      </w:r>
    </w:p>
    <w:p w14:paraId="1255AFD8" w14:textId="77777777" w:rsidR="00720786" w:rsidRPr="00BD3126" w:rsidRDefault="00720786" w:rsidP="00224BFF"/>
    <w:p w14:paraId="5BDF3A18" w14:textId="6BAADA21" w:rsidR="00224BFF" w:rsidRPr="00BD3126" w:rsidRDefault="00224BFF" w:rsidP="00BB28F7">
      <w:pPr>
        <w:pStyle w:val="berschrift2"/>
        <w:numPr>
          <w:ilvl w:val="1"/>
          <w:numId w:val="2"/>
        </w:numPr>
      </w:pPr>
      <w:bookmarkStart w:id="10" w:name="_Toc23951149"/>
      <w:r w:rsidRPr="00BD3126">
        <w:t>Starting MATLAB</w:t>
      </w:r>
      <w:bookmarkEnd w:id="10"/>
    </w:p>
    <w:p w14:paraId="6A2469AB" w14:textId="76001012" w:rsidR="007C7F2E" w:rsidRPr="00BD3126" w:rsidRDefault="0055318A" w:rsidP="00C91AA0">
      <w:r w:rsidRPr="00BD3126">
        <w:t xml:space="preserve">MATLAB can be started by several ways. If a MATLAB icon exists on </w:t>
      </w:r>
      <w:r w:rsidR="00720786" w:rsidRPr="00BD3126">
        <w:t xml:space="preserve">the </w:t>
      </w:r>
      <w:r w:rsidRPr="00BD3126">
        <w:t>desktop, double-click it to start MATLAB. Another way is to use the</w:t>
      </w:r>
      <w:r w:rsidR="00720786" w:rsidRPr="00BD3126">
        <w:t xml:space="preserve"> platform-specific</w:t>
      </w:r>
      <w:r w:rsidRPr="00BD3126">
        <w:t xml:space="preserve"> start menu</w:t>
      </w:r>
      <w:r w:rsidR="00720786" w:rsidRPr="00BD3126">
        <w:t>s</w:t>
      </w:r>
      <w:r w:rsidRPr="00BD3126">
        <w:t>.</w:t>
      </w:r>
    </w:p>
    <w:p w14:paraId="1DA11282" w14:textId="0C7F60D3" w:rsidR="007C7F2E" w:rsidRPr="00BD3126" w:rsidRDefault="00C91AA0" w:rsidP="007C7F2E">
      <w:pPr>
        <w:pStyle w:val="Beschriftung"/>
        <w:rPr>
          <w:lang w:val="en-US"/>
        </w:rPr>
      </w:pPr>
      <w:r w:rsidRPr="00BD3126">
        <w:rPr>
          <w:noProof/>
          <w:lang w:val="en-US"/>
        </w:rPr>
        <w:drawing>
          <wp:anchor distT="0" distB="0" distL="114300" distR="114300" simplePos="0" relativeHeight="251662336" behindDoc="0" locked="0" layoutInCell="1" allowOverlap="1" wp14:anchorId="6B4D251C" wp14:editId="234589CA">
            <wp:simplePos x="0" y="0"/>
            <wp:positionH relativeFrom="margin">
              <wp:align>left</wp:align>
            </wp:positionH>
            <wp:positionV relativeFrom="paragraph">
              <wp:posOffset>8890</wp:posOffset>
            </wp:positionV>
            <wp:extent cx="1400175" cy="1020445"/>
            <wp:effectExtent l="0" t="0" r="9525" b="8255"/>
            <wp:wrapSquare wrapText="bothSides"/>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07783" cy="10259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C7F2E"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2.3</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00411210" w:rsidRPr="00BD3126">
        <w:rPr>
          <w:lang w:val="en-US"/>
        </w:rPr>
        <w:t xml:space="preserve">: </w:t>
      </w:r>
      <w:r w:rsidR="00D47485" w:rsidRPr="00BD3126">
        <w:rPr>
          <w:lang w:val="en-US"/>
        </w:rPr>
        <w:t>MATLAB icon on the Windows desktop. Double-click to start MATLAB.</w:t>
      </w:r>
    </w:p>
    <w:p w14:paraId="7905DBE9" w14:textId="70D26C6F" w:rsidR="00C91AA0" w:rsidRPr="00BD3126" w:rsidRDefault="00C91AA0" w:rsidP="00C91AA0"/>
    <w:p w14:paraId="5396C2A7" w14:textId="59B662E6" w:rsidR="00C91AA0" w:rsidRPr="00BD3126" w:rsidRDefault="00C91AA0" w:rsidP="00C91AA0"/>
    <w:p w14:paraId="44FCF06A" w14:textId="77777777" w:rsidR="00C91AA0" w:rsidRPr="00BD3126" w:rsidRDefault="00C91AA0" w:rsidP="00C91AA0"/>
    <w:p w14:paraId="1B262532" w14:textId="31408D75" w:rsidR="00224BFF" w:rsidRPr="00BD3126" w:rsidRDefault="0055318A" w:rsidP="00224BFF">
      <w:r w:rsidRPr="00BD3126">
        <w:t>Dependent on installed MATLAB version</w:t>
      </w:r>
      <w:r w:rsidR="00503682" w:rsidRPr="00BD3126">
        <w:t xml:space="preserve"> and configuration</w:t>
      </w:r>
      <w:r w:rsidRPr="00BD3126">
        <w:t xml:space="preserve"> the MATLAB main window opens and </w:t>
      </w:r>
      <w:r w:rsidR="00720786" w:rsidRPr="00BD3126">
        <w:t>usually</w:t>
      </w:r>
      <w:r w:rsidRPr="00BD3126">
        <w:t xml:space="preserve"> contain</w:t>
      </w:r>
      <w:r w:rsidR="00720786" w:rsidRPr="00BD3126">
        <w:t>s</w:t>
      </w:r>
      <w:r w:rsidRPr="00BD3126">
        <w:t xml:space="preserve"> a bar</w:t>
      </w:r>
      <w:r w:rsidR="000F632B" w:rsidRPr="00BD3126">
        <w:t xml:space="preserve"> where several options </w:t>
      </w:r>
      <w:r w:rsidR="00720786" w:rsidRPr="00BD3126">
        <w:t>like</w:t>
      </w:r>
      <w:r w:rsidR="000F632B" w:rsidRPr="00BD3126">
        <w:t xml:space="preserve"> the current folder are shown</w:t>
      </w:r>
      <w:r w:rsidR="00720786" w:rsidRPr="00BD3126">
        <w:t xml:space="preserve"> as well as </w:t>
      </w:r>
      <w:r w:rsidRPr="00BD3126">
        <w:t>several panels (</w:t>
      </w:r>
      <w:r w:rsidR="00720786" w:rsidRPr="00BD3126">
        <w:t xml:space="preserve">i.e., </w:t>
      </w:r>
      <w:r w:rsidRPr="00BD3126">
        <w:t>‘Current Folder’,</w:t>
      </w:r>
      <w:r w:rsidR="000F632B" w:rsidRPr="00BD3126">
        <w:t xml:space="preserve"> </w:t>
      </w:r>
      <w:r w:rsidRPr="00BD3126">
        <w:t>’</w:t>
      </w:r>
      <w:r w:rsidR="000F632B" w:rsidRPr="00BD3126">
        <w:t>Command Window</w:t>
      </w:r>
      <w:r w:rsidRPr="00BD3126">
        <w:t>’,</w:t>
      </w:r>
      <w:r w:rsidR="000F632B" w:rsidRPr="00BD3126">
        <w:t xml:space="preserve"> </w:t>
      </w:r>
      <w:r w:rsidRPr="00BD3126">
        <w:t>’</w:t>
      </w:r>
      <w:r w:rsidR="000F632B" w:rsidRPr="00BD3126">
        <w:t>Workspace</w:t>
      </w:r>
      <w:r w:rsidRPr="00BD3126">
        <w:t>’,</w:t>
      </w:r>
      <w:r w:rsidR="000F632B" w:rsidRPr="00BD3126">
        <w:t xml:space="preserve"> </w:t>
      </w:r>
      <w:r w:rsidRPr="00BD3126">
        <w:t>’</w:t>
      </w:r>
      <w:r w:rsidR="000F632B" w:rsidRPr="00BD3126">
        <w:t>Command History</w:t>
      </w:r>
      <w:r w:rsidRPr="00BD3126">
        <w:t>’)</w:t>
      </w:r>
      <w:r w:rsidR="000F632B" w:rsidRPr="00BD3126">
        <w:t>.</w:t>
      </w:r>
    </w:p>
    <w:p w14:paraId="7474090B" w14:textId="77777777" w:rsidR="000D777C" w:rsidRPr="00BD3126" w:rsidRDefault="000D777C" w:rsidP="00224BFF"/>
    <w:p w14:paraId="216DB2E7" w14:textId="0FF4A01C" w:rsidR="00224BFF" w:rsidRPr="00BD3126" w:rsidRDefault="00224BFF" w:rsidP="00BB28F7">
      <w:pPr>
        <w:pStyle w:val="berschrift2"/>
        <w:numPr>
          <w:ilvl w:val="1"/>
          <w:numId w:val="2"/>
        </w:numPr>
      </w:pPr>
      <w:bookmarkStart w:id="11" w:name="_Toc23951150"/>
      <w:r w:rsidRPr="00BD3126">
        <w:t>Starting FastGAPP</w:t>
      </w:r>
      <w:bookmarkEnd w:id="11"/>
    </w:p>
    <w:p w14:paraId="08750331" w14:textId="25CACA7E" w:rsidR="00224BFF" w:rsidRPr="00BD3126" w:rsidRDefault="000F632B" w:rsidP="00224BFF">
      <w:r w:rsidRPr="00BD3126">
        <w:t xml:space="preserve">After MATLAB has been started, </w:t>
      </w:r>
      <w:r w:rsidR="008613F1" w:rsidRPr="00BD3126">
        <w:t xml:space="preserve">it is required to change </w:t>
      </w:r>
      <w:r w:rsidRPr="00BD3126">
        <w:t>the current folder to the FastGAPP20 directory. Use the ‘Browse for folder’ icon left of the bar where the current folder is shown. Navigate in the next window to the location where FastGAPP</w:t>
      </w:r>
      <w:r w:rsidR="00994ED9" w:rsidRPr="00BD3126">
        <w:t>20 folder</w:t>
      </w:r>
      <w:r w:rsidRPr="00BD3126">
        <w:t xml:space="preserve"> is located</w:t>
      </w:r>
      <w:r w:rsidR="00994ED9" w:rsidRPr="00BD3126">
        <w:t>, select the FastGAPP20 folder</w:t>
      </w:r>
      <w:r w:rsidRPr="00BD3126">
        <w:t xml:space="preserve"> and confirm by a click on the ‘Select Folder’ button. Now, the </w:t>
      </w:r>
      <w:r w:rsidR="00994ED9" w:rsidRPr="00BD3126">
        <w:t xml:space="preserve">current folder has been changed and </w:t>
      </w:r>
      <w:r w:rsidR="00FD0AFE" w:rsidRPr="00BD3126">
        <w:t>the</w:t>
      </w:r>
      <w:r w:rsidR="00994ED9" w:rsidRPr="00BD3126">
        <w:t xml:space="preserve"> contents are shown in the ‘Current Folder’ panel of MATLAB’s main window.</w:t>
      </w:r>
    </w:p>
    <w:p w14:paraId="692BDD54" w14:textId="7A0FBCE5" w:rsidR="00720786" w:rsidRPr="00BD3126" w:rsidRDefault="00720786" w:rsidP="00720786">
      <w:pPr>
        <w:pStyle w:val="Beschriftung"/>
        <w:rPr>
          <w:lang w:val="en-US"/>
        </w:rPr>
      </w:pPr>
      <w:r w:rsidRPr="00BD3126">
        <w:rPr>
          <w:noProof/>
          <w:lang w:val="en-US"/>
        </w:rPr>
        <w:lastRenderedPageBreak/>
        <w:drawing>
          <wp:anchor distT="0" distB="0" distL="114300" distR="114300" simplePos="0" relativeHeight="251674624" behindDoc="0" locked="0" layoutInCell="1" allowOverlap="1" wp14:anchorId="52D6D347" wp14:editId="16743CFD">
            <wp:simplePos x="0" y="0"/>
            <wp:positionH relativeFrom="margin">
              <wp:align>left</wp:align>
            </wp:positionH>
            <wp:positionV relativeFrom="paragraph">
              <wp:posOffset>4662</wp:posOffset>
            </wp:positionV>
            <wp:extent cx="3759176" cy="2222205"/>
            <wp:effectExtent l="0" t="0" r="0" b="6985"/>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759176" cy="2222205"/>
                    </a:xfrm>
                    <a:prstGeom prst="rect">
                      <a:avLst/>
                    </a:prstGeom>
                  </pic:spPr>
                </pic:pic>
              </a:graphicData>
            </a:graphic>
          </wp:anchor>
        </w:drawing>
      </w: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2.4</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Pr="00BD3126">
        <w:rPr>
          <w:lang w:val="en-US"/>
        </w:rPr>
        <w:t xml:space="preserve">: Output to the MATLAB command window after starting FastGAPP. The output indicates that the config file fgapp20.config exists in the FastGAPP </w:t>
      </w:r>
      <w:r w:rsidR="00201565" w:rsidRPr="00BD3126">
        <w:rPr>
          <w:lang w:val="en-US"/>
        </w:rPr>
        <w:t>directory</w:t>
      </w:r>
      <w:r w:rsidRPr="00BD3126">
        <w:rPr>
          <w:lang w:val="en-US"/>
        </w:rPr>
        <w:t xml:space="preserve"> and shows the save and data paths</w:t>
      </w:r>
      <w:r w:rsidR="00201565" w:rsidRPr="00BD3126">
        <w:rPr>
          <w:lang w:val="en-US"/>
        </w:rPr>
        <w:t xml:space="preserve"> stored therein</w:t>
      </w:r>
      <w:r w:rsidRPr="00BD3126">
        <w:rPr>
          <w:lang w:val="en-US"/>
        </w:rPr>
        <w:t>.</w:t>
      </w:r>
    </w:p>
    <w:p w14:paraId="16892D5C" w14:textId="0454627F" w:rsidR="00720786" w:rsidRPr="00BD3126" w:rsidRDefault="00720786" w:rsidP="00224BFF"/>
    <w:p w14:paraId="34535889" w14:textId="7C7854A9" w:rsidR="00720786" w:rsidRPr="00BD3126" w:rsidRDefault="00720786" w:rsidP="00224BFF"/>
    <w:p w14:paraId="2F54CFE1" w14:textId="63B7C793" w:rsidR="00720786" w:rsidRPr="00BD3126" w:rsidRDefault="00720786" w:rsidP="00224BFF"/>
    <w:p w14:paraId="1C702E44" w14:textId="16ABB4B5" w:rsidR="00720786" w:rsidRPr="00BD3126" w:rsidRDefault="00720786" w:rsidP="00224BFF"/>
    <w:p w14:paraId="54403A9A" w14:textId="77777777" w:rsidR="00720786" w:rsidRPr="00BD3126" w:rsidRDefault="00720786" w:rsidP="00224BFF"/>
    <w:p w14:paraId="282F6620" w14:textId="77777777" w:rsidR="007D388C" w:rsidRPr="00BD3126" w:rsidRDefault="00790EBE" w:rsidP="00C91AA0">
      <w:r w:rsidRPr="00BD3126">
        <w:t>There are different ways t</w:t>
      </w:r>
      <w:r w:rsidR="00994ED9" w:rsidRPr="00BD3126">
        <w:t>o finally start FastGAPP v2.0</w:t>
      </w:r>
      <w:r w:rsidRPr="00BD3126">
        <w:t>. (i)</w:t>
      </w:r>
      <w:r w:rsidR="00994ED9" w:rsidRPr="00BD3126">
        <w:t xml:space="preserve"> </w:t>
      </w:r>
      <w:r w:rsidR="00A81A35" w:rsidRPr="00BD3126">
        <w:t>T</w:t>
      </w:r>
      <w:r w:rsidR="00994ED9" w:rsidRPr="00BD3126">
        <w:t xml:space="preserve">ype in </w:t>
      </w:r>
      <w:r w:rsidRPr="00BD3126">
        <w:t>‘</w:t>
      </w:r>
      <w:r w:rsidR="00994ED9" w:rsidRPr="00BD3126">
        <w:t>FGAPP20</w:t>
      </w:r>
      <w:r w:rsidRPr="00BD3126">
        <w:t>’</w:t>
      </w:r>
      <w:r w:rsidR="00994ED9" w:rsidRPr="00BD3126">
        <w:t xml:space="preserve"> into the ‘Command Window’ and press enter. </w:t>
      </w:r>
      <w:r w:rsidR="00A81A35" w:rsidRPr="00BD3126">
        <w:t>(ii) C</w:t>
      </w:r>
      <w:r w:rsidR="00994ED9" w:rsidRPr="00BD3126">
        <w:t xml:space="preserve">lick in FGAPP20.m in ‘Current Folder’ panel </w:t>
      </w:r>
      <w:r w:rsidR="001C0861" w:rsidRPr="00BD3126">
        <w:t xml:space="preserve">of MATLAB </w:t>
      </w:r>
      <w:r w:rsidR="00994ED9" w:rsidRPr="00BD3126">
        <w:t>and press F9</w:t>
      </w:r>
      <w:r w:rsidR="00A81A35" w:rsidRPr="00BD3126">
        <w:t xml:space="preserve">. </w:t>
      </w:r>
      <w:r w:rsidR="007D388C" w:rsidRPr="00BD3126">
        <w:t>(iii) R</w:t>
      </w:r>
      <w:r w:rsidR="00994ED9" w:rsidRPr="00BD3126">
        <w:t>ight-click on the FGAPP20.m in ‘Current Folder’ panel and click on ‘Run’ in the context menu.</w:t>
      </w:r>
      <w:r w:rsidR="007F4A41" w:rsidRPr="00BD3126">
        <w:t xml:space="preserve"> </w:t>
      </w:r>
    </w:p>
    <w:p w14:paraId="068F497F" w14:textId="204CA02E" w:rsidR="00C91AA0" w:rsidRPr="00BD3126" w:rsidRDefault="007F4A41" w:rsidP="00C91AA0">
      <w:r w:rsidRPr="00BD3126">
        <w:t xml:space="preserve">Some </w:t>
      </w:r>
      <w:r w:rsidR="007D388C" w:rsidRPr="00BD3126">
        <w:t>status</w:t>
      </w:r>
      <w:r w:rsidRPr="00BD3126">
        <w:t xml:space="preserve"> output is </w:t>
      </w:r>
      <w:r w:rsidR="00FF3926" w:rsidRPr="00BD3126">
        <w:t>drawn</w:t>
      </w:r>
      <w:r w:rsidRPr="00BD3126">
        <w:t xml:space="preserve"> to the</w:t>
      </w:r>
      <w:r w:rsidR="007D388C" w:rsidRPr="00BD3126">
        <w:t xml:space="preserve"> MATLAB command window </w:t>
      </w:r>
      <w:r w:rsidR="001A6CA6" w:rsidRPr="00BD3126">
        <w:t>(Fig. 2.</w:t>
      </w:r>
      <w:r w:rsidR="006F2702" w:rsidRPr="00BD3126">
        <w:t>4</w:t>
      </w:r>
      <w:r w:rsidR="001A6CA6" w:rsidRPr="00BD3126">
        <w:t>-1)</w:t>
      </w:r>
      <w:r w:rsidR="00C609A3" w:rsidRPr="00BD3126">
        <w:t xml:space="preserve"> and a new </w:t>
      </w:r>
      <w:r w:rsidR="001D27F5" w:rsidRPr="00BD3126">
        <w:t>figure opens</w:t>
      </w:r>
      <w:r w:rsidR="0002779D" w:rsidRPr="00BD3126">
        <w:t>. This figure is the main window of FastGAPP</w:t>
      </w:r>
      <w:r w:rsidR="00D34657" w:rsidRPr="00BD3126">
        <w:t xml:space="preserve"> (Fig. 2.</w:t>
      </w:r>
      <w:r w:rsidR="006F2702" w:rsidRPr="00BD3126">
        <w:t>4</w:t>
      </w:r>
      <w:r w:rsidR="00D34657" w:rsidRPr="00BD3126">
        <w:t>-2)</w:t>
      </w:r>
      <w:r w:rsidR="0002779D" w:rsidRPr="00BD3126">
        <w:t xml:space="preserve"> </w:t>
      </w:r>
      <w:r w:rsidR="00F44B61" w:rsidRPr="00BD3126">
        <w:t>and</w:t>
      </w:r>
      <w:r w:rsidR="005A435B" w:rsidRPr="00BD3126">
        <w:t xml:space="preserve"> </w:t>
      </w:r>
      <w:r w:rsidR="00C6350A" w:rsidRPr="00BD3126">
        <w:t>can be used</w:t>
      </w:r>
      <w:r w:rsidR="005A435B" w:rsidRPr="00BD3126">
        <w:t xml:space="preserve"> for selection of the </w:t>
      </w:r>
      <w:r w:rsidR="00C6350A" w:rsidRPr="00BD3126">
        <w:t>sub-</w:t>
      </w:r>
      <w:r w:rsidR="005A435B" w:rsidRPr="00BD3126">
        <w:t>programs, datasets</w:t>
      </w:r>
      <w:r w:rsidR="00C6350A" w:rsidRPr="00BD3126">
        <w:t xml:space="preserve"> to import</w:t>
      </w:r>
      <w:r w:rsidR="005A435B" w:rsidRPr="00BD3126">
        <w:t>, tools, and development tools</w:t>
      </w:r>
      <w:r w:rsidR="00D34657" w:rsidRPr="00BD3126">
        <w:t xml:space="preserve">. The functionality </w:t>
      </w:r>
      <w:r w:rsidR="00D7426A" w:rsidRPr="00BD3126">
        <w:t>of the FastGAPP main window</w:t>
      </w:r>
      <w:r w:rsidR="003A7BB2" w:rsidRPr="00BD3126">
        <w:t xml:space="preserve"> is step-by-step explained in section 3.</w:t>
      </w:r>
    </w:p>
    <w:p w14:paraId="54931E20" w14:textId="22DCE96B" w:rsidR="00C609A3" w:rsidRPr="00BD3126" w:rsidRDefault="00D06EC0" w:rsidP="00C609A3">
      <w:pPr>
        <w:keepNext/>
      </w:pPr>
      <w:r w:rsidRPr="00BD3126">
        <w:rPr>
          <w:noProof/>
        </w:rPr>
        <w:drawing>
          <wp:inline distT="0" distB="0" distL="0" distR="0" wp14:anchorId="3A238BEB" wp14:editId="4E9A34EA">
            <wp:extent cx="5757092" cy="32258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7092" cy="3225800"/>
                    </a:xfrm>
                    <a:prstGeom prst="rect">
                      <a:avLst/>
                    </a:prstGeom>
                  </pic:spPr>
                </pic:pic>
              </a:graphicData>
            </a:graphic>
          </wp:inline>
        </w:drawing>
      </w:r>
    </w:p>
    <w:p w14:paraId="6A773F98" w14:textId="1A743476" w:rsidR="00720786" w:rsidRPr="00BD3126" w:rsidRDefault="00C609A3" w:rsidP="00C609A3">
      <w:pPr>
        <w:pStyle w:val="Beschriftung"/>
        <w:rPr>
          <w:lang w:val="en-US"/>
        </w:rPr>
        <w:sectPr w:rsidR="00720786" w:rsidRPr="00BD3126" w:rsidSect="00860FD7">
          <w:pgSz w:w="11906" w:h="16838"/>
          <w:pgMar w:top="1417" w:right="1417" w:bottom="1134" w:left="1417" w:header="708" w:footer="708" w:gutter="0"/>
          <w:cols w:space="708"/>
          <w:titlePg/>
          <w:docGrid w:linePitch="360"/>
        </w:sect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2.4</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2</w:t>
      </w:r>
      <w:r w:rsidR="00F179DF" w:rsidRPr="00BD3126">
        <w:rPr>
          <w:lang w:val="en-US"/>
        </w:rPr>
        <w:fldChar w:fldCharType="end"/>
      </w:r>
      <w:r w:rsidRPr="00BD3126">
        <w:rPr>
          <w:lang w:val="en-US"/>
        </w:rPr>
        <w:t xml:space="preserve">: </w:t>
      </w:r>
      <w:r w:rsidR="00AA5A1F" w:rsidRPr="00BD3126">
        <w:rPr>
          <w:lang w:val="en-US"/>
        </w:rPr>
        <w:t xml:space="preserve">Screenshot of the </w:t>
      </w:r>
      <w:r w:rsidR="00115DFA" w:rsidRPr="00BD3126">
        <w:rPr>
          <w:lang w:val="en-US"/>
        </w:rPr>
        <w:t>main window</w:t>
      </w:r>
      <w:r w:rsidR="00AA5A1F" w:rsidRPr="00BD3126">
        <w:rPr>
          <w:lang w:val="en-US"/>
        </w:rPr>
        <w:t xml:space="preserve"> of FastGAPP</w:t>
      </w:r>
      <w:r w:rsidR="00D908AB" w:rsidRPr="00BD3126">
        <w:rPr>
          <w:lang w:val="en-US"/>
        </w:rPr>
        <w:t xml:space="preserve">. </w:t>
      </w:r>
      <w:r w:rsidR="00615752" w:rsidRPr="00BD3126">
        <w:rPr>
          <w:lang w:val="en-US"/>
        </w:rPr>
        <w:t xml:space="preserve">The program selection panel allows to select included programs. </w:t>
      </w:r>
      <w:r w:rsidR="005B25AA" w:rsidRPr="00BD3126">
        <w:rPr>
          <w:lang w:val="en-US"/>
        </w:rPr>
        <w:t>The dataset selection panel is not visible until any button is selected</w:t>
      </w:r>
      <w:r w:rsidR="00AA5A1F" w:rsidRPr="00BD3126">
        <w:rPr>
          <w:lang w:val="en-US"/>
        </w:rPr>
        <w:t xml:space="preserve">. The black status bar </w:t>
      </w:r>
      <w:r w:rsidR="003B6061" w:rsidRPr="00BD3126">
        <w:rPr>
          <w:lang w:val="en-US"/>
        </w:rPr>
        <w:t>gives information about the status and currently selected save and data paths.</w:t>
      </w:r>
    </w:p>
    <w:p w14:paraId="07780BC8" w14:textId="5E331F30" w:rsidR="00224BFF" w:rsidRPr="00BD3126" w:rsidRDefault="00043653" w:rsidP="00224BFF">
      <w:pPr>
        <w:pStyle w:val="berschrift1"/>
        <w:numPr>
          <w:ilvl w:val="0"/>
          <w:numId w:val="2"/>
        </w:numPr>
      </w:pPr>
      <w:bookmarkStart w:id="12" w:name="_Toc23951151"/>
      <w:r w:rsidRPr="00BD3126">
        <w:lastRenderedPageBreak/>
        <w:t>First steps with FastGAPP</w:t>
      </w:r>
      <w:bookmarkEnd w:id="12"/>
    </w:p>
    <w:p w14:paraId="525D74D8" w14:textId="01F23A3F" w:rsidR="00B340CB" w:rsidRPr="00BD3126" w:rsidRDefault="00382FA4" w:rsidP="00043653">
      <w:r w:rsidRPr="00BD3126">
        <w:t>The</w:t>
      </w:r>
      <w:r w:rsidR="00CD3599" w:rsidRPr="00BD3126">
        <w:t xml:space="preserve"> </w:t>
      </w:r>
      <w:r w:rsidR="002D2D90" w:rsidRPr="00BD3126">
        <w:t xml:space="preserve">following </w:t>
      </w:r>
      <w:r w:rsidR="007B0BA4" w:rsidRPr="00BD3126">
        <w:t>section</w:t>
      </w:r>
      <w:r w:rsidR="002D2D90" w:rsidRPr="00BD3126">
        <w:t xml:space="preserve"> explains</w:t>
      </w:r>
      <w:r w:rsidR="003A7BB2" w:rsidRPr="00BD3126">
        <w:t xml:space="preserve"> the first steps </w:t>
      </w:r>
      <w:r w:rsidR="00F51F04" w:rsidRPr="00BD3126">
        <w:t xml:space="preserve">with FastGAPP. </w:t>
      </w:r>
      <w:r w:rsidR="00E37FD4" w:rsidRPr="00BD3126">
        <w:t>At the beginning</w:t>
      </w:r>
      <w:r w:rsidR="00F51F04" w:rsidRPr="00BD3126">
        <w:t>, it is explained</w:t>
      </w:r>
      <w:r w:rsidR="002D2D90" w:rsidRPr="00BD3126">
        <w:t xml:space="preserve"> how to select </w:t>
      </w:r>
      <w:r w:rsidR="00F51F04" w:rsidRPr="00BD3126">
        <w:t>the sub</w:t>
      </w:r>
      <w:r w:rsidR="00F51F04" w:rsidRPr="00BD3126">
        <w:noBreakHyphen/>
      </w:r>
      <w:r w:rsidR="00D34799" w:rsidRPr="00BD3126">
        <w:t>program</w:t>
      </w:r>
      <w:r w:rsidR="00F51F04" w:rsidRPr="00BD3126">
        <w:t>s</w:t>
      </w:r>
      <w:r w:rsidR="005144A6" w:rsidRPr="00BD3126">
        <w:t xml:space="preserve"> (</w:t>
      </w:r>
      <w:r w:rsidR="007B0BA4" w:rsidRPr="00BD3126">
        <w:t>section</w:t>
      </w:r>
      <w:r w:rsidR="005144A6" w:rsidRPr="00BD3126">
        <w:t xml:space="preserve"> 3.1)</w:t>
      </w:r>
      <w:r w:rsidR="00F51F04" w:rsidRPr="00BD3126">
        <w:t>. Second, it</w:t>
      </w:r>
      <w:r w:rsidR="0088701B" w:rsidRPr="00BD3126">
        <w:t xml:space="preserve"> is</w:t>
      </w:r>
      <w:r w:rsidR="00F51F04" w:rsidRPr="00BD3126">
        <w:t xml:space="preserve"> explained</w:t>
      </w:r>
      <w:r w:rsidR="005144A6" w:rsidRPr="00BD3126">
        <w:t xml:space="preserve"> how to</w:t>
      </w:r>
      <w:r w:rsidR="00826145" w:rsidRPr="00BD3126">
        <w:t xml:space="preserve"> </w:t>
      </w:r>
      <w:r w:rsidR="005144A6" w:rsidRPr="00BD3126">
        <w:t>prepare dataset</w:t>
      </w:r>
      <w:r w:rsidRPr="00BD3126">
        <w:t>s as input for any</w:t>
      </w:r>
      <w:r w:rsidR="0001781C" w:rsidRPr="00BD3126">
        <w:t xml:space="preserve"> </w:t>
      </w:r>
      <w:r w:rsidR="00F51F04" w:rsidRPr="00BD3126">
        <w:t>sub-</w:t>
      </w:r>
      <w:r w:rsidR="0001781C" w:rsidRPr="00BD3126">
        <w:t>program</w:t>
      </w:r>
      <w:r w:rsidR="005144A6" w:rsidRPr="00BD3126">
        <w:t xml:space="preserve"> (</w:t>
      </w:r>
      <w:r w:rsidR="007B0BA4" w:rsidRPr="00BD3126">
        <w:t>section</w:t>
      </w:r>
      <w:r w:rsidR="005144A6" w:rsidRPr="00BD3126">
        <w:t xml:space="preserve"> 3.2)</w:t>
      </w:r>
      <w:r w:rsidR="00620D35" w:rsidRPr="00BD3126">
        <w:t xml:space="preserve">. </w:t>
      </w:r>
      <w:r w:rsidR="0002077D" w:rsidRPr="00BD3126">
        <w:t>D</w:t>
      </w:r>
      <w:r w:rsidR="00620D35" w:rsidRPr="00BD3126">
        <w:t>atasets are</w:t>
      </w:r>
      <w:r w:rsidR="0002077D" w:rsidRPr="00BD3126">
        <w:t xml:space="preserve"> generally</w:t>
      </w:r>
      <w:r w:rsidR="00620D35" w:rsidRPr="00BD3126">
        <w:t xml:space="preserve"> </w:t>
      </w:r>
      <w:r w:rsidR="004465A0" w:rsidRPr="00BD3126">
        <w:t xml:space="preserve">specific for the </w:t>
      </w:r>
      <w:r w:rsidR="00AA5489" w:rsidRPr="00BD3126">
        <w:t>sub-</w:t>
      </w:r>
      <w:r w:rsidR="0031297F" w:rsidRPr="00BD3126">
        <w:t>program</w:t>
      </w:r>
      <w:r w:rsidR="00AA5489" w:rsidRPr="00BD3126">
        <w:t xml:space="preserve"> since the sub-programs</w:t>
      </w:r>
      <w:r w:rsidR="00FD5262" w:rsidRPr="00BD3126">
        <w:t xml:space="preserve"> comprise </w:t>
      </w:r>
      <w:r w:rsidR="00F51F04" w:rsidRPr="00BD3126">
        <w:t>different header</w:t>
      </w:r>
      <w:r w:rsidR="004465A0" w:rsidRPr="00BD3126">
        <w:t xml:space="preserve"> entrie</w:t>
      </w:r>
      <w:r w:rsidR="00F51F04" w:rsidRPr="00BD3126">
        <w:t>s</w:t>
      </w:r>
      <w:r w:rsidR="00FD5262" w:rsidRPr="00BD3126">
        <w:t>. T</w:t>
      </w:r>
      <w:r w:rsidR="000E589B" w:rsidRPr="00BD3126">
        <w:t xml:space="preserve">herefore, supported headers </w:t>
      </w:r>
      <w:r w:rsidR="00F51F04" w:rsidRPr="00BD3126">
        <w:t>and</w:t>
      </w:r>
      <w:r w:rsidR="000E589B" w:rsidRPr="00BD3126">
        <w:t xml:space="preserve"> units are </w:t>
      </w:r>
      <w:r w:rsidR="00FD5262" w:rsidRPr="00BD3126">
        <w:t>listed</w:t>
      </w:r>
      <w:r w:rsidR="00D81883" w:rsidRPr="00BD3126">
        <w:t xml:space="preserve"> </w:t>
      </w:r>
      <w:r w:rsidR="008A71E3" w:rsidRPr="00BD3126">
        <w:t xml:space="preserve">for each sub-program </w:t>
      </w:r>
      <w:r w:rsidR="00FD5262" w:rsidRPr="00BD3126">
        <w:t xml:space="preserve">after explanation </w:t>
      </w:r>
      <w:r w:rsidR="008A71E3" w:rsidRPr="00BD3126">
        <w:t>on</w:t>
      </w:r>
      <w:r w:rsidR="004045C7" w:rsidRPr="00BD3126">
        <w:t xml:space="preserve"> how to use FastGAPP and explanations on its functionality </w:t>
      </w:r>
      <w:r w:rsidR="00D81883" w:rsidRPr="00BD3126">
        <w:t>(</w:t>
      </w:r>
      <w:r w:rsidR="007B0BA4" w:rsidRPr="00BD3126">
        <w:t>section</w:t>
      </w:r>
      <w:r w:rsidR="00D81883" w:rsidRPr="00BD3126">
        <w:t xml:space="preserve"> 5-8)</w:t>
      </w:r>
      <w:r w:rsidR="0002077D" w:rsidRPr="00BD3126">
        <w:t xml:space="preserve">. </w:t>
      </w:r>
      <w:r w:rsidR="003020D0" w:rsidRPr="00BD3126">
        <w:t>In th</w:t>
      </w:r>
      <w:r w:rsidR="006B1C32" w:rsidRPr="00BD3126">
        <w:t xml:space="preserve">is section, </w:t>
      </w:r>
      <w:r w:rsidR="00B340CB" w:rsidRPr="00BD3126">
        <w:t>some useful tools are introduced</w:t>
      </w:r>
      <w:r w:rsidR="006B1C32" w:rsidRPr="00BD3126">
        <w:t>,</w:t>
      </w:r>
      <w:r w:rsidR="00B340CB" w:rsidRPr="00BD3126">
        <w:t xml:space="preserve"> which</w:t>
      </w:r>
      <w:r w:rsidR="00006F0B" w:rsidRPr="00BD3126">
        <w:t xml:space="preserve"> will</w:t>
      </w:r>
      <w:r w:rsidR="00F51F04" w:rsidRPr="00BD3126">
        <w:t xml:space="preserve"> simplify FastGAPP’s usage</w:t>
      </w:r>
      <w:r w:rsidR="00C22B9B" w:rsidRPr="00BD3126">
        <w:t xml:space="preserve"> and</w:t>
      </w:r>
      <w:r w:rsidR="00006F0B" w:rsidRPr="00BD3126">
        <w:t xml:space="preserve"> save some </w:t>
      </w:r>
      <w:r w:rsidR="006B1C32" w:rsidRPr="00BD3126">
        <w:t xml:space="preserve">additional </w:t>
      </w:r>
      <w:r w:rsidR="00006F0B" w:rsidRPr="00BD3126">
        <w:t xml:space="preserve">time while working with FastGAPP </w:t>
      </w:r>
      <w:r w:rsidR="00A66855" w:rsidRPr="00BD3126">
        <w:t>(</w:t>
      </w:r>
      <w:r w:rsidR="007B0BA4" w:rsidRPr="00BD3126">
        <w:t>section</w:t>
      </w:r>
      <w:r w:rsidR="00A66855" w:rsidRPr="00BD3126">
        <w:t xml:space="preserve"> 3.3 a</w:t>
      </w:r>
      <w:r w:rsidR="006B1C32" w:rsidRPr="00BD3126">
        <w:t>n</w:t>
      </w:r>
      <w:r w:rsidR="00A66855" w:rsidRPr="00BD3126">
        <w:t>d 3.4)</w:t>
      </w:r>
      <w:r w:rsidR="00006F0B" w:rsidRPr="00BD3126">
        <w:t>.</w:t>
      </w:r>
      <w:r w:rsidR="004819A0" w:rsidRPr="00BD3126">
        <w:t xml:space="preserve"> </w:t>
      </w:r>
      <w:r w:rsidR="00720786" w:rsidRPr="00BD3126">
        <w:t>Later in this section</w:t>
      </w:r>
      <w:r w:rsidR="004B3F66" w:rsidRPr="00BD3126">
        <w:t>, the</w:t>
      </w:r>
      <w:r w:rsidR="00B23DAA" w:rsidRPr="00BD3126">
        <w:t xml:space="preserve"> user</w:t>
      </w:r>
      <w:r w:rsidR="00C22B9B" w:rsidRPr="00BD3126">
        <w:t>s</w:t>
      </w:r>
      <w:r w:rsidR="00B23DAA" w:rsidRPr="00BD3126">
        <w:t xml:space="preserve"> will</w:t>
      </w:r>
      <w:r w:rsidR="00D245E6" w:rsidRPr="00BD3126">
        <w:t xml:space="preserve"> learn how to select datasets </w:t>
      </w:r>
      <w:r w:rsidR="00D82A39" w:rsidRPr="00BD3126">
        <w:t xml:space="preserve">(section 3.5) </w:t>
      </w:r>
      <w:r w:rsidR="00C22B9B" w:rsidRPr="00BD3126">
        <w:t>and how to</w:t>
      </w:r>
      <w:r w:rsidR="000D777C" w:rsidRPr="00BD3126">
        <w:t xml:space="preserve"> </w:t>
      </w:r>
      <w:r w:rsidR="00D245E6" w:rsidRPr="00BD3126">
        <w:t xml:space="preserve">load </w:t>
      </w:r>
      <w:r w:rsidR="000D777C" w:rsidRPr="00BD3126">
        <w:t>previously saved</w:t>
      </w:r>
      <w:r w:rsidR="00D245E6" w:rsidRPr="00BD3126">
        <w:t xml:space="preserve"> session</w:t>
      </w:r>
      <w:r w:rsidR="000D777C" w:rsidRPr="00BD3126">
        <w:t>s</w:t>
      </w:r>
      <w:r w:rsidR="00D245E6" w:rsidRPr="00BD3126">
        <w:t xml:space="preserve"> (</w:t>
      </w:r>
      <w:r w:rsidR="00D82A39" w:rsidRPr="00BD3126">
        <w:t>section</w:t>
      </w:r>
      <w:r w:rsidR="00D245E6" w:rsidRPr="00BD3126">
        <w:t xml:space="preserve"> 3.6)</w:t>
      </w:r>
      <w:r w:rsidR="00C9010E" w:rsidRPr="00BD3126">
        <w:t>.</w:t>
      </w:r>
      <w:r w:rsidR="004B3F66" w:rsidRPr="00BD3126">
        <w:t xml:space="preserve"> </w:t>
      </w:r>
      <w:r w:rsidR="00304CDE" w:rsidRPr="00BD3126">
        <w:t>At the end of this section</w:t>
      </w:r>
      <w:r w:rsidR="004B3F66" w:rsidRPr="00BD3126">
        <w:t xml:space="preserve">, some additional information </w:t>
      </w:r>
      <w:r w:rsidR="008C3C2B" w:rsidRPr="00BD3126">
        <w:t>on how FastGAPP handles and treats data is</w:t>
      </w:r>
      <w:r w:rsidR="00D82A39" w:rsidRPr="00BD3126">
        <w:t xml:space="preserve"> listed </w:t>
      </w:r>
      <w:r w:rsidR="00835921" w:rsidRPr="00BD3126">
        <w:t>(</w:t>
      </w:r>
      <w:r w:rsidR="00D82A39" w:rsidRPr="00BD3126">
        <w:t>section 3.7</w:t>
      </w:r>
      <w:r w:rsidR="00835921" w:rsidRPr="00BD3126">
        <w:t>)</w:t>
      </w:r>
      <w:r w:rsidR="00D82A39" w:rsidRPr="00BD3126">
        <w:t>.</w:t>
      </w:r>
    </w:p>
    <w:p w14:paraId="6DCD6A3D" w14:textId="77777777" w:rsidR="00971D94" w:rsidRPr="00BD3126" w:rsidRDefault="00971D94" w:rsidP="00043653"/>
    <w:p w14:paraId="2BE31E70" w14:textId="7AE89F46" w:rsidR="00043653" w:rsidRPr="00BD3126" w:rsidRDefault="00043653" w:rsidP="00043653">
      <w:pPr>
        <w:pStyle w:val="berschrift2"/>
        <w:numPr>
          <w:ilvl w:val="1"/>
          <w:numId w:val="2"/>
        </w:numPr>
      </w:pPr>
      <w:bookmarkStart w:id="13" w:name="_Toc23951152"/>
      <w:r w:rsidRPr="00BD3126">
        <w:t>Program selection</w:t>
      </w:r>
      <w:bookmarkEnd w:id="13"/>
    </w:p>
    <w:p w14:paraId="3D52610A" w14:textId="410CFB75" w:rsidR="00A5681B" w:rsidRPr="00BD3126" w:rsidRDefault="00BD3126" w:rsidP="00A5681B">
      <w:r w:rsidRPr="00BD3126">
        <w:t>Sub-p</w:t>
      </w:r>
      <w:r w:rsidR="00054C34" w:rsidRPr="00BD3126">
        <w:t>rogram</w:t>
      </w:r>
      <w:r w:rsidR="000159AA" w:rsidRPr="00BD3126">
        <w:t>s</w:t>
      </w:r>
      <w:r w:rsidR="000E4070" w:rsidRPr="00BD3126">
        <w:t xml:space="preserve"> </w:t>
      </w:r>
      <w:r w:rsidRPr="00BD3126">
        <w:t>of</w:t>
      </w:r>
      <w:r w:rsidR="000E4070" w:rsidRPr="00BD3126">
        <w:t xml:space="preserve"> FastGAPP can be selected on the </w:t>
      </w:r>
      <w:r w:rsidR="006456AE" w:rsidRPr="00BD3126">
        <w:t>left side</w:t>
      </w:r>
      <w:r w:rsidR="000159AA" w:rsidRPr="00BD3126">
        <w:t xml:space="preserve"> of the main window</w:t>
      </w:r>
      <w:r w:rsidR="006456AE" w:rsidRPr="00BD3126">
        <w:t xml:space="preserve"> in </w:t>
      </w:r>
      <w:r w:rsidRPr="00BD3126">
        <w:t>a</w:t>
      </w:r>
      <w:r w:rsidR="006456AE" w:rsidRPr="00BD3126">
        <w:t xml:space="preserve"> panel entitled ‘Programs’ (</w:t>
      </w:r>
      <w:r w:rsidR="005B1ECA" w:rsidRPr="00BD3126">
        <w:t>Fig. 3.1-1</w:t>
      </w:r>
      <w:r w:rsidR="006456AE" w:rsidRPr="00BD3126">
        <w:t>)</w:t>
      </w:r>
      <w:r w:rsidR="000E5F83" w:rsidRPr="00BD3126">
        <w:t xml:space="preserve">. Click on the name of </w:t>
      </w:r>
      <w:r w:rsidR="00326D6B">
        <w:t>any</w:t>
      </w:r>
      <w:r w:rsidR="000E5F83" w:rsidRPr="00BD3126">
        <w:t xml:space="preserve"> program</w:t>
      </w:r>
      <w:r w:rsidR="00810645" w:rsidRPr="00BD3126">
        <w:t>. The current selection</w:t>
      </w:r>
      <w:r w:rsidR="00420A39" w:rsidRPr="00BD3126">
        <w:t xml:space="preserve"> will be </w:t>
      </w:r>
      <w:r w:rsidR="006E1873" w:rsidRPr="00BD3126">
        <w:t>color</w:t>
      </w:r>
      <w:r w:rsidR="00420A39" w:rsidRPr="00BD3126">
        <w:t>ed in blue</w:t>
      </w:r>
      <w:r w:rsidR="00A0155B" w:rsidRPr="00BD3126">
        <w:t xml:space="preserve"> and a large panel will appear to the right</w:t>
      </w:r>
      <w:r w:rsidR="004D7C4D" w:rsidRPr="00BD3126">
        <w:t xml:space="preserve"> with</w:t>
      </w:r>
      <w:r w:rsidR="00AC7E33" w:rsidRPr="00BD3126">
        <w:t xml:space="preserve"> several buttons for dataset</w:t>
      </w:r>
      <w:r w:rsidR="00CD396A">
        <w:t xml:space="preserve"> selections</w:t>
      </w:r>
      <w:r w:rsidR="00AC7E33" w:rsidRPr="00BD3126">
        <w:t xml:space="preserve"> </w:t>
      </w:r>
      <w:r w:rsidR="00326D6B">
        <w:t>and</w:t>
      </w:r>
      <w:r w:rsidR="000159AA" w:rsidRPr="00BD3126">
        <w:t xml:space="preserve"> session </w:t>
      </w:r>
      <w:r w:rsidR="00CD396A">
        <w:t>loading</w:t>
      </w:r>
      <w:r w:rsidR="000159AA" w:rsidRPr="00BD3126">
        <w:t>.</w:t>
      </w:r>
    </w:p>
    <w:p w14:paraId="651CB4CB" w14:textId="77777777" w:rsidR="00A5681B" w:rsidRPr="00BD3126" w:rsidRDefault="00A5681B" w:rsidP="00286514">
      <w:pPr>
        <w:keepNext/>
      </w:pPr>
      <w:r w:rsidRPr="00BD3126">
        <w:rPr>
          <w:noProof/>
        </w:rPr>
        <w:drawing>
          <wp:inline distT="0" distB="0" distL="0" distR="0" wp14:anchorId="40717AAB" wp14:editId="7A48CD38">
            <wp:extent cx="5758602" cy="276352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58602" cy="2763520"/>
                    </a:xfrm>
                    <a:prstGeom prst="rect">
                      <a:avLst/>
                    </a:prstGeom>
                  </pic:spPr>
                </pic:pic>
              </a:graphicData>
            </a:graphic>
          </wp:inline>
        </w:drawing>
      </w:r>
    </w:p>
    <w:p w14:paraId="431385FB" w14:textId="6FCE81B5" w:rsidR="00043653" w:rsidRPr="00BD3126" w:rsidRDefault="00A5681B" w:rsidP="00286514">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3.1</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00286514" w:rsidRPr="00BD3126">
        <w:rPr>
          <w:lang w:val="en-US"/>
        </w:rPr>
        <w:t xml:space="preserve">: </w:t>
      </w:r>
      <w:r w:rsidR="009E4992">
        <w:rPr>
          <w:lang w:val="en-US"/>
        </w:rPr>
        <w:t>Screenshot after a</w:t>
      </w:r>
      <w:r w:rsidR="0038618C" w:rsidRPr="00BD3126">
        <w:rPr>
          <w:lang w:val="en-US"/>
        </w:rPr>
        <w:t xml:space="preserve"> </w:t>
      </w:r>
      <w:r w:rsidR="009E4992">
        <w:rPr>
          <w:lang w:val="en-US"/>
        </w:rPr>
        <w:t>sub-</w:t>
      </w:r>
      <w:r w:rsidR="0038618C" w:rsidRPr="00BD3126">
        <w:rPr>
          <w:lang w:val="en-US"/>
        </w:rPr>
        <w:t>program</w:t>
      </w:r>
      <w:r w:rsidR="009E4992">
        <w:rPr>
          <w:lang w:val="en-US"/>
        </w:rPr>
        <w:t xml:space="preserve"> (Here, FastGAPP)</w:t>
      </w:r>
      <w:r w:rsidR="0038618C" w:rsidRPr="00BD3126">
        <w:rPr>
          <w:lang w:val="en-US"/>
        </w:rPr>
        <w:t xml:space="preserve"> has been selected in FastGAPP’s main window. </w:t>
      </w:r>
      <w:r w:rsidR="00286514" w:rsidRPr="00BD3126">
        <w:rPr>
          <w:lang w:val="en-US"/>
        </w:rPr>
        <w:t>After any of FastGAPP’s programs</w:t>
      </w:r>
      <w:r w:rsidR="00BF6B27" w:rsidRPr="00BD3126">
        <w:rPr>
          <w:lang w:val="en-US"/>
        </w:rPr>
        <w:t xml:space="preserve"> </w:t>
      </w:r>
      <w:r w:rsidR="00A42730">
        <w:rPr>
          <w:lang w:val="en-US"/>
        </w:rPr>
        <w:t>has been</w:t>
      </w:r>
      <w:r w:rsidR="00BF6B27" w:rsidRPr="00BD3126">
        <w:rPr>
          <w:lang w:val="en-US"/>
        </w:rPr>
        <w:t xml:space="preserve"> selected, </w:t>
      </w:r>
      <w:r w:rsidR="007C7431" w:rsidRPr="00BD3126">
        <w:rPr>
          <w:lang w:val="en-US"/>
        </w:rPr>
        <w:t xml:space="preserve">a larger panel with several </w:t>
      </w:r>
      <w:r w:rsidR="00BF6B27" w:rsidRPr="00BD3126">
        <w:rPr>
          <w:lang w:val="en-US"/>
        </w:rPr>
        <w:t>button</w:t>
      </w:r>
      <w:r w:rsidR="007C7431" w:rsidRPr="00BD3126">
        <w:rPr>
          <w:lang w:val="en-US"/>
        </w:rPr>
        <w:t>s</w:t>
      </w:r>
      <w:r w:rsidR="00BF6B27" w:rsidRPr="00BD3126">
        <w:rPr>
          <w:lang w:val="en-US"/>
        </w:rPr>
        <w:t xml:space="preserve"> for dataset selection</w:t>
      </w:r>
      <w:r w:rsidR="006242D4" w:rsidRPr="00BD3126">
        <w:rPr>
          <w:lang w:val="en-US"/>
        </w:rPr>
        <w:t xml:space="preserve"> or session loading will appear to the left of the program selection</w:t>
      </w:r>
      <w:r w:rsidR="00BF6B27" w:rsidRPr="00BD3126">
        <w:rPr>
          <w:lang w:val="en-US"/>
        </w:rPr>
        <w:t>.</w:t>
      </w:r>
    </w:p>
    <w:p w14:paraId="7A288E9C" w14:textId="77777777" w:rsidR="00343229" w:rsidRPr="00BD3126" w:rsidRDefault="00343229" w:rsidP="00343229"/>
    <w:p w14:paraId="46555996" w14:textId="1CD7742E" w:rsidR="00043653" w:rsidRPr="00BD3126" w:rsidRDefault="00A66855" w:rsidP="00A66855">
      <w:pPr>
        <w:pStyle w:val="berschrift2"/>
        <w:numPr>
          <w:ilvl w:val="1"/>
          <w:numId w:val="2"/>
        </w:numPr>
      </w:pPr>
      <w:bookmarkStart w:id="14" w:name="_Toc23951153"/>
      <w:r w:rsidRPr="00BD3126">
        <w:t>The general structure of an input dataset</w:t>
      </w:r>
      <w:bookmarkEnd w:id="14"/>
    </w:p>
    <w:p w14:paraId="67DBE8D6" w14:textId="5C9B5D33" w:rsidR="009C2891" w:rsidRPr="00BD3126" w:rsidRDefault="003C6F9D" w:rsidP="00A66855">
      <w:r w:rsidRPr="00BD3126">
        <w:t xml:space="preserve">The structure of an input dataset </w:t>
      </w:r>
      <w:r w:rsidR="009F120D" w:rsidRPr="00BD3126">
        <w:t>is kept as simple as possible</w:t>
      </w:r>
      <w:r w:rsidR="00DA2EEA">
        <w:t xml:space="preserve">. </w:t>
      </w:r>
      <w:r w:rsidR="0059746F">
        <w:t>A major improvement to FastGAPP v1.0 is the automatic</w:t>
      </w:r>
      <w:r w:rsidR="00231070">
        <w:t xml:space="preserve"> import of sub-program specific</w:t>
      </w:r>
      <w:r w:rsidR="0059746F">
        <w:t xml:space="preserve"> header </w:t>
      </w:r>
      <w:r w:rsidR="00231070">
        <w:t>entries. This</w:t>
      </w:r>
      <w:r w:rsidR="00C2010D">
        <w:t xml:space="preserve"> still</w:t>
      </w:r>
      <w:r w:rsidR="00231070">
        <w:t xml:space="preserve"> require</w:t>
      </w:r>
      <w:r w:rsidR="00C2010D">
        <w:t xml:space="preserve">s a properly prepared </w:t>
      </w:r>
      <w:r w:rsidR="00BD09A4">
        <w:t>dataset but</w:t>
      </w:r>
      <w:r w:rsidR="00C2010D">
        <w:t xml:space="preserve"> gives many degrees of freedom since </w:t>
      </w:r>
      <w:r w:rsidR="00BD09A4">
        <w:t xml:space="preserve">sorting is </w:t>
      </w:r>
      <w:r w:rsidR="00831D15">
        <w:t>not</w:t>
      </w:r>
      <w:r w:rsidR="00BD09A4">
        <w:t xml:space="preserve"> required anymore. However</w:t>
      </w:r>
      <w:r w:rsidR="00831D15">
        <w:t>, there are still some restrictions</w:t>
      </w:r>
      <w:r w:rsidR="0084286E">
        <w:t xml:space="preserve">. </w:t>
      </w:r>
      <w:r w:rsidR="003A3DF7" w:rsidRPr="00BD3126">
        <w:t xml:space="preserve">An example for an input dataset </w:t>
      </w:r>
      <w:r w:rsidR="00C72EFE" w:rsidRPr="00BD3126">
        <w:t>for PetroPlot</w:t>
      </w:r>
      <w:r w:rsidR="0084286E">
        <w:t xml:space="preserve"> v2.0</w:t>
      </w:r>
      <w:r w:rsidR="00C72EFE" w:rsidRPr="00BD3126">
        <w:t xml:space="preserve"> </w:t>
      </w:r>
      <w:r w:rsidR="003A3DF7" w:rsidRPr="00BD3126">
        <w:t>is shown in Fig. 3.2-1.</w:t>
      </w:r>
    </w:p>
    <w:p w14:paraId="2299457D" w14:textId="41F30F0F" w:rsidR="001E300F" w:rsidRPr="00BD3126" w:rsidRDefault="00C72EFE" w:rsidP="00A66855">
      <w:r w:rsidRPr="00BD3126">
        <w:t>D</w:t>
      </w:r>
      <w:r w:rsidR="00B60662" w:rsidRPr="00BD3126">
        <w:t>ataset</w:t>
      </w:r>
      <w:r w:rsidRPr="00BD3126">
        <w:t xml:space="preserve">s </w:t>
      </w:r>
      <w:r w:rsidR="004177A5" w:rsidRPr="00BD3126">
        <w:t xml:space="preserve">for any program </w:t>
      </w:r>
      <w:r w:rsidR="007E4A4E" w:rsidRPr="00BD3126">
        <w:t xml:space="preserve">consists of </w:t>
      </w:r>
      <w:r w:rsidR="00B60662" w:rsidRPr="00BD3126">
        <w:t>two header rows</w:t>
      </w:r>
      <w:r w:rsidRPr="00BD3126">
        <w:t>, whereby</w:t>
      </w:r>
      <w:r w:rsidR="000B321A" w:rsidRPr="00BD3126">
        <w:t xml:space="preserve"> the first </w:t>
      </w:r>
      <w:r w:rsidR="007E4A4E" w:rsidRPr="00BD3126">
        <w:t>row</w:t>
      </w:r>
      <w:r w:rsidR="000B321A" w:rsidRPr="00BD3126">
        <w:t xml:space="preserve"> (</w:t>
      </w:r>
      <w:r w:rsidR="007E4A4E" w:rsidRPr="00BD3126">
        <w:t>line</w:t>
      </w:r>
      <w:r w:rsidR="000B321A" w:rsidRPr="00BD3126">
        <w:t xml:space="preserve"> 1 in Excel spreadsheet) </w:t>
      </w:r>
      <w:r w:rsidR="00202815" w:rsidRPr="00BD3126">
        <w:t>includes the</w:t>
      </w:r>
      <w:r w:rsidR="009F5806" w:rsidRPr="00BD3126">
        <w:t xml:space="preserve"> </w:t>
      </w:r>
      <w:r w:rsidR="002F06F4" w:rsidRPr="00BD3126">
        <w:t xml:space="preserve">program-specific </w:t>
      </w:r>
      <w:r w:rsidR="009F5806" w:rsidRPr="00BD3126">
        <w:t>column</w:t>
      </w:r>
      <w:r w:rsidR="00202815" w:rsidRPr="00BD3126">
        <w:t xml:space="preserve"> header</w:t>
      </w:r>
      <w:r w:rsidR="009F5806" w:rsidRPr="00BD3126">
        <w:t>s</w:t>
      </w:r>
      <w:r w:rsidR="00202815" w:rsidRPr="00BD3126">
        <w:t xml:space="preserve"> (</w:t>
      </w:r>
      <w:r w:rsidR="0060145B">
        <w:t xml:space="preserve">in this </w:t>
      </w:r>
      <w:r w:rsidR="009B5766">
        <w:t xml:space="preserve">example </w:t>
      </w:r>
      <w:r w:rsidR="009B5766" w:rsidRPr="00BD3126">
        <w:t>Q</w:t>
      </w:r>
      <w:r w:rsidR="00202815" w:rsidRPr="00BD3126">
        <w:t>, A, P</w:t>
      </w:r>
      <w:r w:rsidR="009F5806" w:rsidRPr="00BD3126">
        <w:t>…</w:t>
      </w:r>
      <w:r w:rsidR="009716BD">
        <w:t>, see</w:t>
      </w:r>
      <w:r w:rsidR="009F5806" w:rsidRPr="00BD3126">
        <w:t xml:space="preserve"> Fig. 3.2-1</w:t>
      </w:r>
      <w:r w:rsidR="00202815" w:rsidRPr="00BD3126">
        <w:t>)</w:t>
      </w:r>
      <w:r w:rsidR="009F5806" w:rsidRPr="00BD3126">
        <w:t>, which specifies the contents of each column.</w:t>
      </w:r>
      <w:r w:rsidR="00DC14A5" w:rsidRPr="00BD3126">
        <w:t xml:space="preserve"> The second </w:t>
      </w:r>
      <w:r w:rsidR="004177A5" w:rsidRPr="00BD3126">
        <w:t xml:space="preserve">row </w:t>
      </w:r>
      <w:r w:rsidR="007E4A4E" w:rsidRPr="00BD3126">
        <w:t>represents</w:t>
      </w:r>
      <w:r w:rsidR="004177A5" w:rsidRPr="00BD3126">
        <w:t xml:space="preserve"> </w:t>
      </w:r>
      <w:r w:rsidR="00DC14A5" w:rsidRPr="00BD3126">
        <w:t>the unit</w:t>
      </w:r>
      <w:r w:rsidR="009F5806" w:rsidRPr="00BD3126">
        <w:t xml:space="preserve"> </w:t>
      </w:r>
      <w:r w:rsidR="00046E6F" w:rsidRPr="00BD3126">
        <w:t xml:space="preserve">corresponding to the column headers </w:t>
      </w:r>
      <w:r w:rsidR="00DC14A5" w:rsidRPr="00BD3126">
        <w:t>(e.g., %, wt.%, or ppm)</w:t>
      </w:r>
      <w:r w:rsidR="007E4A4E" w:rsidRPr="00BD3126">
        <w:t>.</w:t>
      </w:r>
      <w:r w:rsidR="00046E6F" w:rsidRPr="00BD3126">
        <w:t xml:space="preserve"> Following </w:t>
      </w:r>
      <w:r w:rsidR="00A20227" w:rsidRPr="00BD3126">
        <w:t>numeric values need to be in this unit!</w:t>
      </w:r>
      <w:r w:rsidR="007E4A4E" w:rsidRPr="00BD3126">
        <w:t xml:space="preserve"> </w:t>
      </w:r>
      <w:r w:rsidR="00011B5D">
        <w:t xml:space="preserve">This is in </w:t>
      </w:r>
      <w:r w:rsidR="00011B5D">
        <w:lastRenderedPageBreak/>
        <w:t>particular important</w:t>
      </w:r>
      <w:r w:rsidR="00EC61F8" w:rsidRPr="00BD3126">
        <w:t xml:space="preserve"> </w:t>
      </w:r>
      <w:r w:rsidR="00AF6D92" w:rsidRPr="00BD3126">
        <w:t>for FastGAPP</w:t>
      </w:r>
      <w:r w:rsidR="00A17A10">
        <w:t xml:space="preserve">, where numeric values will be recalculated on the basis of </w:t>
      </w:r>
      <w:r w:rsidR="009B5766">
        <w:t>the unit</w:t>
      </w:r>
      <w:r w:rsidR="00414AC2" w:rsidRPr="00BD3126">
        <w:t xml:space="preserve">. </w:t>
      </w:r>
      <w:r w:rsidR="00AE4A81">
        <w:t>Logically, the samples and data corresponding to the headers and units in line 1 and 2</w:t>
      </w:r>
      <w:r w:rsidR="00E70A8C">
        <w:t xml:space="preserve"> start in the third row</w:t>
      </w:r>
      <w:r w:rsidR="004240C4">
        <w:t xml:space="preserve"> (line 3).</w:t>
      </w:r>
      <w:r w:rsidR="00AE4A81">
        <w:t xml:space="preserve"> </w:t>
      </w:r>
      <w:r w:rsidR="007D6EFA" w:rsidRPr="00BD3126">
        <w:t>Furthermore, it is required that the sample label is in</w:t>
      </w:r>
      <w:r w:rsidR="00537584" w:rsidRPr="00BD3126">
        <w:t xml:space="preserve"> the first column</w:t>
      </w:r>
      <w:r w:rsidR="003139D3" w:rsidRPr="00BD3126">
        <w:t xml:space="preserve"> </w:t>
      </w:r>
      <w:r w:rsidR="005F70D3" w:rsidRPr="00BD3126">
        <w:t>(</w:t>
      </w:r>
      <w:r w:rsidR="005F70D3">
        <w:t>in this example</w:t>
      </w:r>
      <w:r w:rsidR="005F70D3" w:rsidRPr="00BD3126">
        <w:t xml:space="preserve"> P1, P2, P3…</w:t>
      </w:r>
      <w:r w:rsidR="005F70D3">
        <w:t>, see</w:t>
      </w:r>
      <w:r w:rsidR="005F70D3" w:rsidRPr="00BD3126">
        <w:t xml:space="preserve"> Fig. 3.2-1)</w:t>
      </w:r>
      <w:r w:rsidR="005F70D3">
        <w:t>.</w:t>
      </w:r>
    </w:p>
    <w:p w14:paraId="2184B698" w14:textId="4578B8D8" w:rsidR="00007DC0" w:rsidRDefault="0076366B" w:rsidP="00C91AA0">
      <w:r w:rsidRPr="00BD3126">
        <w:t>Among the three major points above</w:t>
      </w:r>
      <w:r w:rsidR="00FB34E7" w:rsidRPr="00BD3126">
        <w:t xml:space="preserve">, there are </w:t>
      </w:r>
      <w:r w:rsidR="00B75C11" w:rsidRPr="00BD3126">
        <w:t>several</w:t>
      </w:r>
      <w:r w:rsidR="00FB34E7" w:rsidRPr="00BD3126">
        <w:t xml:space="preserve"> degrees of freedom. </w:t>
      </w:r>
      <w:r w:rsidR="00B75C11" w:rsidRPr="00BD3126">
        <w:t>S</w:t>
      </w:r>
      <w:r w:rsidR="00171935" w:rsidRPr="00BD3126">
        <w:t>amples must start in row</w:t>
      </w:r>
      <w:r w:rsidR="00B75C11" w:rsidRPr="00BD3126">
        <w:t> </w:t>
      </w:r>
      <w:r w:rsidR="00171935" w:rsidRPr="00BD3126">
        <w:t xml:space="preserve">3 but </w:t>
      </w:r>
      <w:r w:rsidR="00F25710" w:rsidRPr="00BD3126">
        <w:t>numeric values</w:t>
      </w:r>
      <w:r w:rsidR="001D2ECC" w:rsidRPr="00BD3126">
        <w:t xml:space="preserve"> </w:t>
      </w:r>
      <w:r w:rsidR="00171935" w:rsidRPr="00BD3126">
        <w:t>do not have</w:t>
      </w:r>
      <w:r w:rsidR="001F565B" w:rsidRPr="00BD3126">
        <w:t xml:space="preserve"> start in row </w:t>
      </w:r>
      <w:r w:rsidR="007129E4" w:rsidRPr="00BD3126">
        <w:t>3</w:t>
      </w:r>
      <w:r w:rsidR="00B75C11" w:rsidRPr="00BD3126">
        <w:t>.</w:t>
      </w:r>
      <w:r w:rsidR="00EF0640">
        <w:t xml:space="preserve"> </w:t>
      </w:r>
      <w:r w:rsidR="00007DC0">
        <w:t>The input data can also contain blanks or text</w:t>
      </w:r>
      <w:r w:rsidR="0084414C">
        <w:t xml:space="preserve">. This may be the case </w:t>
      </w:r>
      <w:r w:rsidR="00C3070A">
        <w:t>if only trace elements were measured with ICP-MS for some, but not all sample</w:t>
      </w:r>
      <w:r w:rsidR="0084414C">
        <w:t xml:space="preserve">s. Geochemical data also often contain </w:t>
      </w:r>
      <w:r w:rsidR="00064BCE">
        <w:t>‘ND’ or ‘&lt;20ppm’</w:t>
      </w:r>
      <w:r w:rsidR="00CF4E2E">
        <w:t xml:space="preserve"> to indicate that a measured element was below detection limit</w:t>
      </w:r>
      <w:r w:rsidR="00F04DC1">
        <w:t>. Blanks or text elements will be converted to NaN (Not-a-Num</w:t>
      </w:r>
      <w:r w:rsidR="002469B6">
        <w:t>b</w:t>
      </w:r>
      <w:r w:rsidR="00F04DC1">
        <w:t>er) values</w:t>
      </w:r>
      <w:r w:rsidR="002469B6">
        <w:t xml:space="preserve"> and are, therefore, ultimately excluded from any calculation </w:t>
      </w:r>
      <w:r w:rsidR="002469B6" w:rsidRPr="00BD3126">
        <w:t>(see section 3.7 for more information)</w:t>
      </w:r>
      <w:r w:rsidR="002469B6">
        <w:t>.</w:t>
      </w:r>
    </w:p>
    <w:p w14:paraId="4FEE0958" w14:textId="2A0FD0D3" w:rsidR="00273883" w:rsidRPr="00BD3126" w:rsidRDefault="005E73F5" w:rsidP="00583D54">
      <w:r>
        <w:t>A dataset i</w:t>
      </w:r>
      <w:r w:rsidR="00673BD6" w:rsidRPr="00BD3126">
        <w:t>s allow</w:t>
      </w:r>
      <w:r w:rsidR="00830E14" w:rsidRPr="00BD3126">
        <w:t>ed</w:t>
      </w:r>
      <w:r w:rsidR="00673BD6" w:rsidRPr="00BD3126">
        <w:t xml:space="preserve"> to have </w:t>
      </w:r>
      <w:r w:rsidR="00EC0B8E" w:rsidRPr="00BD3126">
        <w:t>more</w:t>
      </w:r>
      <w:r w:rsidR="00830E14" w:rsidRPr="00BD3126">
        <w:t xml:space="preserve"> columns</w:t>
      </w:r>
      <w:r w:rsidR="003B2D0D">
        <w:t xml:space="preserve"> than the program-specific headers. An example may be</w:t>
      </w:r>
      <w:r w:rsidR="003C2080">
        <w:t xml:space="preserve"> </w:t>
      </w:r>
      <w:r w:rsidR="000169CA">
        <w:t xml:space="preserve">the presence of </w:t>
      </w:r>
      <w:r w:rsidR="003C2080">
        <w:t>longitude</w:t>
      </w:r>
      <w:r w:rsidR="00E210D7">
        <w:t xml:space="preserve"> </w:t>
      </w:r>
      <w:r w:rsidR="003C2080">
        <w:t>/</w:t>
      </w:r>
      <w:r w:rsidR="00E210D7">
        <w:t xml:space="preserve"> </w:t>
      </w:r>
      <w:r w:rsidR="003C2080">
        <w:t>latitud</w:t>
      </w:r>
      <w:r w:rsidR="003B2D0D">
        <w:t>e, depth or other comments</w:t>
      </w:r>
      <w:r w:rsidR="00E210D7">
        <w:t xml:space="preserve"> </w:t>
      </w:r>
      <w:r w:rsidR="000169CA">
        <w:t>/</w:t>
      </w:r>
      <w:r w:rsidR="00E210D7">
        <w:t xml:space="preserve"> </w:t>
      </w:r>
      <w:r w:rsidR="000169CA">
        <w:t>remarks</w:t>
      </w:r>
      <w:r w:rsidR="003B2D0D">
        <w:t xml:space="preserve"> </w:t>
      </w:r>
      <w:r w:rsidR="001B69D0">
        <w:t>(e.g.,</w:t>
      </w:r>
      <w:r w:rsidR="000169CA">
        <w:t xml:space="preserve"> geological formation,</w:t>
      </w:r>
      <w:r w:rsidR="001B69D0">
        <w:t xml:space="preserve"> texture, macroscopic des</w:t>
      </w:r>
      <w:r w:rsidR="000169CA">
        <w:t>c</w:t>
      </w:r>
      <w:r w:rsidR="001B69D0">
        <w:t>riptions)</w:t>
      </w:r>
      <w:r w:rsidR="00830E14" w:rsidRPr="00BD3126">
        <w:t xml:space="preserve"> </w:t>
      </w:r>
      <w:r w:rsidR="003C2080">
        <w:t>anywhere in the spreadsheet</w:t>
      </w:r>
      <w:r w:rsidR="00F23207">
        <w:t>. There is no need to delete them out</w:t>
      </w:r>
      <w:r w:rsidR="00E210D7">
        <w:t xml:space="preserve"> of any dataset.</w:t>
      </w:r>
      <w:r w:rsidR="006B0E40">
        <w:t xml:space="preserve"> All sub-programs only </w:t>
      </w:r>
      <w:r w:rsidR="001E5613">
        <w:t xml:space="preserve">import the program-specific headers, which are listed for each </w:t>
      </w:r>
      <w:r w:rsidR="00583D54">
        <w:t>sub-</w:t>
      </w:r>
      <w:r w:rsidR="001E5613">
        <w:t>program in section 5-8</w:t>
      </w:r>
      <w:r w:rsidR="00583D54">
        <w:t>.</w:t>
      </w:r>
    </w:p>
    <w:p w14:paraId="0F1268D2" w14:textId="7A9F695B" w:rsidR="00242478" w:rsidRPr="00BD3126" w:rsidRDefault="00E77074" w:rsidP="00273883">
      <w:pPr>
        <w:pStyle w:val="Beschriftung"/>
        <w:rPr>
          <w:lang w:val="en-US"/>
        </w:rPr>
      </w:pPr>
      <w:r w:rsidRPr="00BD3126">
        <w:rPr>
          <w:noProof/>
          <w:lang w:val="en-US"/>
        </w:rPr>
        <w:drawing>
          <wp:anchor distT="0" distB="0" distL="114300" distR="114300" simplePos="0" relativeHeight="251660288" behindDoc="0" locked="0" layoutInCell="1" allowOverlap="1" wp14:anchorId="17B765B4" wp14:editId="6C7F8751">
            <wp:simplePos x="0" y="0"/>
            <wp:positionH relativeFrom="margin">
              <wp:align>left</wp:align>
            </wp:positionH>
            <wp:positionV relativeFrom="paragraph">
              <wp:posOffset>21011</wp:posOffset>
            </wp:positionV>
            <wp:extent cx="3856008" cy="2425582"/>
            <wp:effectExtent l="0" t="0" r="0" b="0"/>
            <wp:wrapSquare wrapText="bothSides"/>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856008" cy="2425582"/>
                    </a:xfrm>
                    <a:prstGeom prst="rect">
                      <a:avLst/>
                    </a:prstGeom>
                    <a:noFill/>
                    <a:ln>
                      <a:noFill/>
                    </a:ln>
                  </pic:spPr>
                </pic:pic>
              </a:graphicData>
            </a:graphic>
          </wp:anchor>
        </w:drawing>
      </w:r>
      <w:r w:rsidR="00273883"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3.2</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00273883" w:rsidRPr="00BD3126">
        <w:rPr>
          <w:lang w:val="en-US"/>
        </w:rPr>
        <w:t xml:space="preserve">: </w:t>
      </w:r>
      <w:r w:rsidR="00BE69D6" w:rsidRPr="00BD3126">
        <w:rPr>
          <w:lang w:val="en-US"/>
        </w:rPr>
        <w:t>Example</w:t>
      </w:r>
      <w:r w:rsidR="00407B8C" w:rsidRPr="00BD3126">
        <w:rPr>
          <w:lang w:val="en-US"/>
        </w:rPr>
        <w:t xml:space="preserve"> dataset</w:t>
      </w:r>
      <w:r w:rsidR="00BE69D6" w:rsidRPr="00BD3126">
        <w:rPr>
          <w:lang w:val="en-US"/>
        </w:rPr>
        <w:t xml:space="preserve"> to </w:t>
      </w:r>
      <w:r w:rsidR="006F449C" w:rsidRPr="00BD3126">
        <w:rPr>
          <w:lang w:val="en-US"/>
        </w:rPr>
        <w:t>explain</w:t>
      </w:r>
      <w:r w:rsidR="00BE69D6" w:rsidRPr="00BD3126">
        <w:rPr>
          <w:lang w:val="en-US"/>
        </w:rPr>
        <w:t xml:space="preserve"> the general structure of </w:t>
      </w:r>
      <w:r w:rsidR="00407B8C" w:rsidRPr="00BD3126">
        <w:rPr>
          <w:lang w:val="en-US"/>
        </w:rPr>
        <w:t xml:space="preserve">datasets </w:t>
      </w:r>
      <w:r w:rsidR="00BE69D6" w:rsidRPr="00BD3126">
        <w:rPr>
          <w:lang w:val="en-US"/>
        </w:rPr>
        <w:t xml:space="preserve"> for any program included in FastGAPP.</w:t>
      </w:r>
      <w:r w:rsidR="00407B8C" w:rsidRPr="00BD3126">
        <w:rPr>
          <w:lang w:val="en-US"/>
        </w:rPr>
        <w:t xml:space="preserve"> This example represents a dataset for PetroPlot</w:t>
      </w:r>
      <w:r w:rsidR="001B3994">
        <w:rPr>
          <w:lang w:val="en-US"/>
        </w:rPr>
        <w:t xml:space="preserve"> v2.0</w:t>
      </w:r>
      <w:r w:rsidR="00407B8C" w:rsidRPr="00BD3126">
        <w:rPr>
          <w:lang w:val="en-US"/>
        </w:rPr>
        <w:t>. Line 1 (1) and 2 (</w:t>
      </w:r>
      <w:r w:rsidR="005F73E4" w:rsidRPr="00BD3126">
        <w:rPr>
          <w:lang w:val="en-US"/>
        </w:rPr>
        <w:t>2) are required to include the headers</w:t>
      </w:r>
      <w:r w:rsidR="009935DD" w:rsidRPr="00BD3126">
        <w:rPr>
          <w:lang w:val="en-US"/>
        </w:rPr>
        <w:t xml:space="preserve"> (Q, A, P, Ap, Hbl, and Px)</w:t>
      </w:r>
      <w:r w:rsidR="005F73E4" w:rsidRPr="00BD3126">
        <w:rPr>
          <w:lang w:val="en-US"/>
        </w:rPr>
        <w:t xml:space="preserve"> and </w:t>
      </w:r>
      <w:r w:rsidR="00F7375E" w:rsidRPr="00BD3126">
        <w:rPr>
          <w:lang w:val="en-US"/>
        </w:rPr>
        <w:t xml:space="preserve">corresponding </w:t>
      </w:r>
      <w:r w:rsidR="005F73E4" w:rsidRPr="00BD3126">
        <w:rPr>
          <w:lang w:val="en-US"/>
        </w:rPr>
        <w:t>units</w:t>
      </w:r>
      <w:r w:rsidR="009935DD" w:rsidRPr="00BD3126">
        <w:rPr>
          <w:lang w:val="en-US"/>
        </w:rPr>
        <w:t xml:space="preserve"> (%)</w:t>
      </w:r>
      <w:r w:rsidR="00456D87" w:rsidRPr="00BD3126">
        <w:rPr>
          <w:lang w:val="en-US"/>
        </w:rPr>
        <w:t>. The samples</w:t>
      </w:r>
      <w:r w:rsidR="009935DD" w:rsidRPr="00BD3126">
        <w:rPr>
          <w:lang w:val="en-US"/>
        </w:rPr>
        <w:t xml:space="preserve"> start</w:t>
      </w:r>
      <w:r w:rsidR="003D26AD" w:rsidRPr="00BD3126">
        <w:rPr>
          <w:lang w:val="en-US"/>
        </w:rPr>
        <w:t xml:space="preserve"> in row 3 </w:t>
      </w:r>
      <w:r w:rsidR="008D49D4">
        <w:rPr>
          <w:lang w:val="en-US"/>
        </w:rPr>
        <w:t xml:space="preserve">of column A </w:t>
      </w:r>
      <w:r w:rsidR="003D26AD" w:rsidRPr="00BD3126">
        <w:rPr>
          <w:lang w:val="en-US"/>
        </w:rPr>
        <w:t>(3). Column A</w:t>
      </w:r>
      <w:r w:rsidR="00D576F5" w:rsidRPr="00BD3126">
        <w:rPr>
          <w:lang w:val="en-US"/>
        </w:rPr>
        <w:t xml:space="preserve"> (4) </w:t>
      </w:r>
      <w:r w:rsidR="003D26AD" w:rsidRPr="00BD3126">
        <w:rPr>
          <w:lang w:val="en-US"/>
        </w:rPr>
        <w:t xml:space="preserve">is required to </w:t>
      </w:r>
      <w:r w:rsidR="000D05FF">
        <w:rPr>
          <w:lang w:val="en-US"/>
        </w:rPr>
        <w:t>represent</w:t>
      </w:r>
      <w:r w:rsidR="00D576F5" w:rsidRPr="00BD3126">
        <w:rPr>
          <w:lang w:val="en-US"/>
        </w:rPr>
        <w:t xml:space="preserve"> the sample </w:t>
      </w:r>
      <w:r w:rsidR="008D49D4">
        <w:rPr>
          <w:lang w:val="en-US"/>
        </w:rPr>
        <w:t xml:space="preserve">label / </w:t>
      </w:r>
      <w:r w:rsidR="00D576F5" w:rsidRPr="00BD3126">
        <w:rPr>
          <w:lang w:val="en-US"/>
        </w:rPr>
        <w:t xml:space="preserve">number. </w:t>
      </w:r>
      <w:r w:rsidR="008F0EB8" w:rsidRPr="00BD3126">
        <w:rPr>
          <w:lang w:val="en-US"/>
        </w:rPr>
        <w:t xml:space="preserve">The </w:t>
      </w:r>
      <w:r w:rsidR="000D12C1" w:rsidRPr="00BD3126">
        <w:rPr>
          <w:lang w:val="en-US"/>
        </w:rPr>
        <w:t>header</w:t>
      </w:r>
      <w:r w:rsidR="007579AB" w:rsidRPr="00BD3126">
        <w:rPr>
          <w:lang w:val="en-US"/>
        </w:rPr>
        <w:t>s and data start in column B (5)</w:t>
      </w:r>
      <w:r w:rsidR="008C10F6">
        <w:rPr>
          <w:lang w:val="en-US"/>
        </w:rPr>
        <w:t xml:space="preserve"> </w:t>
      </w:r>
      <w:r w:rsidR="008C10F6" w:rsidRPr="00BD3126">
        <w:rPr>
          <w:lang w:val="en-US"/>
        </w:rPr>
        <w:t>in this example</w:t>
      </w:r>
      <w:r w:rsidR="007579AB" w:rsidRPr="00BD3126">
        <w:rPr>
          <w:lang w:val="en-US"/>
        </w:rPr>
        <w:t>.</w:t>
      </w:r>
    </w:p>
    <w:p w14:paraId="472178ED" w14:textId="6A28FC87" w:rsidR="00C91AA0" w:rsidRPr="00BD3126" w:rsidRDefault="00C91AA0" w:rsidP="00C91AA0"/>
    <w:p w14:paraId="416CC9F1" w14:textId="73771B25" w:rsidR="00C91AA0" w:rsidRPr="00BD3126" w:rsidRDefault="00C91AA0" w:rsidP="00C91AA0"/>
    <w:p w14:paraId="3B5949DC" w14:textId="77777777" w:rsidR="00E77074" w:rsidRPr="00BD3126" w:rsidRDefault="00E77074" w:rsidP="00C91AA0"/>
    <w:p w14:paraId="0772B92E" w14:textId="35CDB1E2" w:rsidR="00242478" w:rsidRPr="00BD3126" w:rsidRDefault="00FD0469" w:rsidP="00A66855">
      <w:r w:rsidRPr="00BD3126">
        <w:t xml:space="preserve">The </w:t>
      </w:r>
      <w:r w:rsidRPr="00BD3126">
        <w:rPr>
          <w:rStyle w:val="FettNeuZchn"/>
        </w:rPr>
        <w:t>most important things</w:t>
      </w:r>
      <w:r w:rsidRPr="00BD3126">
        <w:t xml:space="preserve"> to consider </w:t>
      </w:r>
      <w:r w:rsidR="00784FAB" w:rsidRPr="00BD3126">
        <w:t>during the preparation of</w:t>
      </w:r>
      <w:r w:rsidRPr="00BD3126">
        <w:t xml:space="preserve"> a dataset s</w:t>
      </w:r>
      <w:r w:rsidR="00F94E56" w:rsidRPr="00BD3126">
        <w:t>hortly repeated</w:t>
      </w:r>
      <w:r w:rsidR="00C5184B" w:rsidRPr="00BD3126">
        <w:t>:</w:t>
      </w:r>
    </w:p>
    <w:p w14:paraId="3CBF0BF8" w14:textId="63C4A4B2" w:rsidR="00C5184B" w:rsidRPr="00BD3126" w:rsidRDefault="00C5184B" w:rsidP="009C2891">
      <w:pPr>
        <w:pStyle w:val="Listenabsatz"/>
        <w:numPr>
          <w:ilvl w:val="0"/>
          <w:numId w:val="7"/>
        </w:numPr>
        <w:ind w:left="426" w:hanging="284"/>
      </w:pPr>
      <w:r w:rsidRPr="00BD3126">
        <w:rPr>
          <w:rStyle w:val="FettNeuZchn"/>
        </w:rPr>
        <w:t>First column:</w:t>
      </w:r>
      <w:r w:rsidRPr="00BD3126">
        <w:t xml:space="preserve"> Sample</w:t>
      </w:r>
      <w:r w:rsidR="00BE1475" w:rsidRPr="00BD3126">
        <w:t xml:space="preserve"> name / number starting in row 3</w:t>
      </w:r>
      <w:r w:rsidR="00EE57E3" w:rsidRPr="00BD3126">
        <w:t>.</w:t>
      </w:r>
    </w:p>
    <w:p w14:paraId="529E3BE2" w14:textId="1E16E72C" w:rsidR="00BE1475" w:rsidRPr="00BD3126" w:rsidRDefault="00BE1475" w:rsidP="009C2891">
      <w:pPr>
        <w:pStyle w:val="Listenabsatz"/>
        <w:numPr>
          <w:ilvl w:val="0"/>
          <w:numId w:val="7"/>
        </w:numPr>
        <w:ind w:left="426" w:hanging="284"/>
      </w:pPr>
      <w:r w:rsidRPr="00BD3126">
        <w:rPr>
          <w:rStyle w:val="FettNeuZchn"/>
        </w:rPr>
        <w:t>First row:</w:t>
      </w:r>
      <w:r w:rsidRPr="00BD3126">
        <w:t xml:space="preserve"> Program-specific column headers</w:t>
      </w:r>
      <w:r w:rsidR="00EE57E3" w:rsidRPr="00BD3126">
        <w:t xml:space="preserve">. Other </w:t>
      </w:r>
      <w:r w:rsidR="009C2891" w:rsidRPr="00BD3126">
        <w:t>header (e.g., comments can be also present, but will not be imported into the programs)</w:t>
      </w:r>
    </w:p>
    <w:p w14:paraId="5816D385" w14:textId="2049EF0F" w:rsidR="00481BA8" w:rsidRPr="00BD3126" w:rsidRDefault="00BE1475" w:rsidP="009C2891">
      <w:pPr>
        <w:pStyle w:val="Listenabsatz"/>
        <w:numPr>
          <w:ilvl w:val="0"/>
          <w:numId w:val="7"/>
        </w:numPr>
        <w:ind w:left="426" w:hanging="284"/>
      </w:pPr>
      <w:r w:rsidRPr="00BD3126">
        <w:rPr>
          <w:rStyle w:val="FettNeuZchn"/>
        </w:rPr>
        <w:t>Second row:</w:t>
      </w:r>
      <w:r w:rsidRPr="00BD3126">
        <w:t xml:space="preserve"> </w:t>
      </w:r>
      <w:r w:rsidR="009C2891" w:rsidRPr="00BD3126">
        <w:t>Valid u</w:t>
      </w:r>
      <w:r w:rsidRPr="00BD3126">
        <w:t>nits corresponding to the column headers.</w:t>
      </w:r>
      <w:r w:rsidR="009C2891" w:rsidRPr="00BD3126">
        <w:t xml:space="preserve"> Surely, following numeric values need to be in this unit.</w:t>
      </w:r>
    </w:p>
    <w:p w14:paraId="1513CB25" w14:textId="3FF02143" w:rsidR="003F5916" w:rsidRPr="00BD3126" w:rsidRDefault="001F5DE1" w:rsidP="003F5916">
      <w:r w:rsidRPr="00BD3126">
        <w:t>Finally, s</w:t>
      </w:r>
      <w:r w:rsidR="00CC7560" w:rsidRPr="00BD3126">
        <w:t>everal example files are included in the FastGAPP</w:t>
      </w:r>
      <w:r w:rsidR="00D21933" w:rsidRPr="00BD3126">
        <w:t xml:space="preserve"> program</w:t>
      </w:r>
      <w:r w:rsidR="00CC7560" w:rsidRPr="00BD3126">
        <w:t xml:space="preserve"> folder</w:t>
      </w:r>
      <w:r w:rsidR="00D21933" w:rsidRPr="00BD3126">
        <w:t xml:space="preserve"> ‘example_datasets’</w:t>
      </w:r>
      <w:r w:rsidRPr="00BD3126">
        <w:t xml:space="preserve">, which can </w:t>
      </w:r>
      <w:r w:rsidR="004869CB" w:rsidRPr="00BD3126">
        <w:t>help for orientation during the preparation of a dataset</w:t>
      </w:r>
      <w:r w:rsidRPr="00BD3126">
        <w:t>.</w:t>
      </w:r>
    </w:p>
    <w:p w14:paraId="7498255B" w14:textId="77777777" w:rsidR="00343229" w:rsidRPr="00BD3126" w:rsidRDefault="00343229" w:rsidP="003F5916"/>
    <w:p w14:paraId="535AB758" w14:textId="469DB38E" w:rsidR="00043653" w:rsidRPr="00BD3126" w:rsidRDefault="001E0DE7" w:rsidP="00043653">
      <w:pPr>
        <w:pStyle w:val="berschrift2"/>
        <w:numPr>
          <w:ilvl w:val="1"/>
          <w:numId w:val="2"/>
        </w:numPr>
      </w:pPr>
      <w:bookmarkStart w:id="15" w:name="_Toc23951154"/>
      <w:r w:rsidRPr="00BD3126">
        <w:t xml:space="preserve">Tools - </w:t>
      </w:r>
      <w:r w:rsidR="00043653" w:rsidRPr="00BD3126">
        <w:t>Changing save and data paths</w:t>
      </w:r>
      <w:bookmarkEnd w:id="15"/>
    </w:p>
    <w:p w14:paraId="5A387B5E" w14:textId="0EEC3AD5" w:rsidR="00043653" w:rsidRPr="00BD3126" w:rsidRDefault="0031606A" w:rsidP="00043653">
      <w:r w:rsidRPr="00BD3126">
        <w:t xml:space="preserve">File selection </w:t>
      </w:r>
      <w:r w:rsidR="00864F9C" w:rsidRPr="00BD3126">
        <w:t xml:space="preserve">windows like those shown for </w:t>
      </w:r>
      <w:r w:rsidR="00634B5F" w:rsidRPr="00BD3126">
        <w:t>dataset selection or session loading</w:t>
      </w:r>
      <w:r w:rsidR="00B7519E" w:rsidRPr="00BD3126">
        <w:t xml:space="preserve"> </w:t>
      </w:r>
      <w:r w:rsidR="003C7B48" w:rsidRPr="00BD3126">
        <w:t xml:space="preserve">will </w:t>
      </w:r>
      <w:r w:rsidR="001A07D1" w:rsidRPr="00BD3126">
        <w:t>start in the current selected folder</w:t>
      </w:r>
      <w:r w:rsidR="008F07B0" w:rsidRPr="00BD3126">
        <w:t>. This can lead to unnecessary</w:t>
      </w:r>
      <w:r w:rsidR="00857C0A">
        <w:t xml:space="preserve"> and annoying</w:t>
      </w:r>
      <w:r w:rsidR="008F07B0" w:rsidRPr="00BD3126">
        <w:t xml:space="preserve"> </w:t>
      </w:r>
      <w:r w:rsidR="00B91E92" w:rsidRPr="00BD3126">
        <w:t xml:space="preserve">clicking and searching for the </w:t>
      </w:r>
      <w:r w:rsidR="00857C0A">
        <w:t>directory</w:t>
      </w:r>
      <w:r w:rsidR="00B91E92" w:rsidRPr="00BD3126">
        <w:t xml:space="preserve"> where the </w:t>
      </w:r>
      <w:r w:rsidR="00857C0A">
        <w:t xml:space="preserve">input </w:t>
      </w:r>
      <w:r w:rsidR="00B91E92" w:rsidRPr="00BD3126">
        <w:t>data is stored</w:t>
      </w:r>
      <w:r w:rsidR="00D76A55" w:rsidRPr="00BD3126">
        <w:t xml:space="preserve"> </w:t>
      </w:r>
      <w:r w:rsidR="0095133B" w:rsidRPr="00BD3126">
        <w:t>or where the data</w:t>
      </w:r>
      <w:r w:rsidR="00857C0A">
        <w:t xml:space="preserve"> (saved session and figures)</w:t>
      </w:r>
      <w:r w:rsidR="0095133B" w:rsidRPr="00BD3126">
        <w:t xml:space="preserve"> should be saved</w:t>
      </w:r>
      <w:r w:rsidR="00B91E92" w:rsidRPr="00BD3126">
        <w:t xml:space="preserve">. </w:t>
      </w:r>
      <w:r w:rsidR="0095133B" w:rsidRPr="00BD3126">
        <w:t>To avoid this</w:t>
      </w:r>
      <w:r w:rsidR="00AA70C4" w:rsidRPr="00BD3126">
        <w:t>,</w:t>
      </w:r>
      <w:r w:rsidR="005C39B2">
        <w:t xml:space="preserve"> there are</w:t>
      </w:r>
      <w:r w:rsidR="00492230" w:rsidRPr="00BD3126">
        <w:t xml:space="preserve"> </w:t>
      </w:r>
      <w:r w:rsidR="0095133B" w:rsidRPr="00BD3126">
        <w:t xml:space="preserve">two </w:t>
      </w:r>
      <w:r w:rsidR="005C39B2">
        <w:t>buttons</w:t>
      </w:r>
      <w:r w:rsidR="0095133B" w:rsidRPr="00BD3126">
        <w:t xml:space="preserve"> in FastGAPP</w:t>
      </w:r>
      <w:r w:rsidR="00843D88">
        <w:t xml:space="preserve"> in the </w:t>
      </w:r>
      <w:r w:rsidR="00BC4A3C">
        <w:t>‘T</w:t>
      </w:r>
      <w:r w:rsidR="00843D88">
        <w:t>ools</w:t>
      </w:r>
      <w:r w:rsidR="00BC4A3C">
        <w:t>’</w:t>
      </w:r>
      <w:r w:rsidR="00843D88">
        <w:t xml:space="preserve"> panel</w:t>
      </w:r>
      <w:r w:rsidR="005C39B2">
        <w:t xml:space="preserve">, which allow to change the standard </w:t>
      </w:r>
      <w:r w:rsidR="00843D88">
        <w:t>data and save paths</w:t>
      </w:r>
      <w:r w:rsidR="00492230" w:rsidRPr="00BD3126">
        <w:t>.</w:t>
      </w:r>
      <w:r w:rsidR="00BC4A3C">
        <w:t xml:space="preserve"> C</w:t>
      </w:r>
      <w:r w:rsidR="00492230" w:rsidRPr="00BD3126">
        <w:t>lick on ‘Tools’ in the program selection panel</w:t>
      </w:r>
      <w:r w:rsidR="00BC4A3C">
        <w:t xml:space="preserve"> </w:t>
      </w:r>
      <w:r w:rsidR="00BC4A3C" w:rsidRPr="00BD3126">
        <w:t>(Fig. 3.2-1)</w:t>
      </w:r>
      <w:r w:rsidR="00AA70C4" w:rsidRPr="00BD3126">
        <w:t xml:space="preserve">. </w:t>
      </w:r>
      <w:r w:rsidR="00A14D39" w:rsidRPr="00BD3126">
        <w:t>By clicking ‘Data path’</w:t>
      </w:r>
      <w:r w:rsidR="0056296E" w:rsidRPr="00BD3126">
        <w:t xml:space="preserve"> </w:t>
      </w:r>
      <w:r w:rsidR="00A14D39" w:rsidRPr="00BD3126">
        <w:t xml:space="preserve">and </w:t>
      </w:r>
      <w:r w:rsidR="00A14D39" w:rsidRPr="00BD3126">
        <w:lastRenderedPageBreak/>
        <w:t xml:space="preserve">‘Save path’ </w:t>
      </w:r>
      <w:r w:rsidR="0056296E" w:rsidRPr="00BD3126">
        <w:t>(Fig. 3.</w:t>
      </w:r>
      <w:r w:rsidR="00F53EF9">
        <w:t>3</w:t>
      </w:r>
      <w:r w:rsidR="0056296E" w:rsidRPr="00BD3126">
        <w:t>-1)</w:t>
      </w:r>
      <w:r w:rsidR="00F760E2" w:rsidRPr="00BD3126">
        <w:t>, a new window for folder selection opens</w:t>
      </w:r>
      <w:r w:rsidR="005625A0" w:rsidRPr="00BD3126">
        <w:t xml:space="preserve"> (Fig. 3.</w:t>
      </w:r>
      <w:r w:rsidR="00F53EF9">
        <w:t>3</w:t>
      </w:r>
      <w:r w:rsidR="00F050E2" w:rsidRPr="00BD3126">
        <w:noBreakHyphen/>
      </w:r>
      <w:r w:rsidR="00C879D0" w:rsidRPr="00BD3126">
        <w:t>2</w:t>
      </w:r>
      <w:r w:rsidR="005625A0" w:rsidRPr="00BD3126">
        <w:t>)</w:t>
      </w:r>
      <w:r w:rsidR="00F760E2" w:rsidRPr="00BD3126">
        <w:t xml:space="preserve">. Navigate </w:t>
      </w:r>
      <w:r w:rsidR="00C879D0" w:rsidRPr="00BD3126">
        <w:t>by clicking</w:t>
      </w:r>
      <w:r w:rsidR="00F53EF9">
        <w:t xml:space="preserve"> and</w:t>
      </w:r>
      <w:r w:rsidR="002279FB" w:rsidRPr="00BD3126">
        <w:t xml:space="preserve"> select </w:t>
      </w:r>
      <w:r w:rsidR="00F760E2" w:rsidRPr="00BD3126">
        <w:t xml:space="preserve">the </w:t>
      </w:r>
      <w:r w:rsidR="002279FB" w:rsidRPr="00BD3126">
        <w:t xml:space="preserve">preferred </w:t>
      </w:r>
      <w:r w:rsidR="00F53EF9">
        <w:t>directory. C</w:t>
      </w:r>
      <w:r w:rsidR="002279FB" w:rsidRPr="00BD3126">
        <w:t>onfirm with a click on folder select</w:t>
      </w:r>
      <w:r w:rsidR="005625A0" w:rsidRPr="00BD3126">
        <w:t xml:space="preserve">ion. </w:t>
      </w:r>
      <w:r w:rsidR="00C879D0" w:rsidRPr="00BD3126">
        <w:t xml:space="preserve">The </w:t>
      </w:r>
      <w:r w:rsidR="00DE7281" w:rsidRPr="00BD3126">
        <w:t>workflow</w:t>
      </w:r>
      <w:r w:rsidR="00C879D0" w:rsidRPr="00BD3126">
        <w:t xml:space="preserve"> </w:t>
      </w:r>
      <w:r w:rsidR="00DE7281" w:rsidRPr="00BD3126">
        <w:t xml:space="preserve">for </w:t>
      </w:r>
      <w:r w:rsidR="00F53EF9">
        <w:t>‘D</w:t>
      </w:r>
      <w:r w:rsidR="00DE7281" w:rsidRPr="00BD3126">
        <w:t>ata</w:t>
      </w:r>
      <w:r w:rsidR="00F53EF9">
        <w:t xml:space="preserve"> path’</w:t>
      </w:r>
      <w:r w:rsidR="00DE7281" w:rsidRPr="00BD3126">
        <w:t xml:space="preserve"> and </w:t>
      </w:r>
      <w:r w:rsidR="00F53EF9">
        <w:t>‘S</w:t>
      </w:r>
      <w:r w:rsidR="00DE7281" w:rsidRPr="00BD3126">
        <w:t>ave path</w:t>
      </w:r>
      <w:r w:rsidR="00F53EF9">
        <w:t>’</w:t>
      </w:r>
      <w:r w:rsidR="00DE7281" w:rsidRPr="00BD3126">
        <w:t xml:space="preserve"> is the same. After </w:t>
      </w:r>
      <w:r w:rsidR="002147F4" w:rsidRPr="00BD3126">
        <w:t xml:space="preserve">folder selection, a new file </w:t>
      </w:r>
      <w:r w:rsidR="002147F4" w:rsidRPr="00F53EF9">
        <w:rPr>
          <w:rStyle w:val="FettKursivZchn"/>
        </w:rPr>
        <w:t>fgapp20.config</w:t>
      </w:r>
      <w:r w:rsidR="002147F4" w:rsidRPr="00BD3126">
        <w:t xml:space="preserve"> is created in the</w:t>
      </w:r>
      <w:r w:rsidR="00F53EF9">
        <w:t xml:space="preserve"> FastGAPP directory</w:t>
      </w:r>
      <w:r w:rsidR="00D77F92">
        <w:t>.</w:t>
      </w:r>
      <w:r w:rsidR="002147F4" w:rsidRPr="00BD3126">
        <w:t xml:space="preserve"> </w:t>
      </w:r>
      <w:r w:rsidR="00D77F92">
        <w:t>T</w:t>
      </w:r>
      <w:r w:rsidR="00E704B0" w:rsidRPr="00BD3126">
        <w:t xml:space="preserve">he </w:t>
      </w:r>
      <w:r w:rsidR="00D77F92" w:rsidRPr="00F53EF9">
        <w:rPr>
          <w:rStyle w:val="FettKursivZchn"/>
        </w:rPr>
        <w:t>fgapp20.config</w:t>
      </w:r>
      <w:r w:rsidR="00E704B0" w:rsidRPr="00BD3126">
        <w:t xml:space="preserve"> file is</w:t>
      </w:r>
      <w:r w:rsidR="00D77F92">
        <w:t xml:space="preserve"> automatically</w:t>
      </w:r>
      <w:r w:rsidR="00E704B0" w:rsidRPr="00BD3126">
        <w:t xml:space="preserve"> loaded when FastGAPP starts</w:t>
      </w:r>
      <w:r w:rsidR="00E61478" w:rsidRPr="00BD3126">
        <w:t>. Presence of the config</w:t>
      </w:r>
      <w:r w:rsidR="00D57A5B">
        <w:t>uration</w:t>
      </w:r>
      <w:r w:rsidR="00E61478" w:rsidRPr="00BD3126">
        <w:t xml:space="preserve"> file is indicated in the command window </w:t>
      </w:r>
      <w:r w:rsidR="00D57A5B">
        <w:t>during initialization of</w:t>
      </w:r>
      <w:r w:rsidR="00875020" w:rsidRPr="00BD3126">
        <w:t xml:space="preserve"> FastGAPP (Fig. 2</w:t>
      </w:r>
      <w:r w:rsidR="00B50C29" w:rsidRPr="00BD3126">
        <w:t>.</w:t>
      </w:r>
      <w:r w:rsidR="00B04C9C">
        <w:t>4</w:t>
      </w:r>
      <w:r w:rsidR="00B50C29" w:rsidRPr="00BD3126">
        <w:t>-1</w:t>
      </w:r>
      <w:r w:rsidR="00875020" w:rsidRPr="00BD3126">
        <w:t>)</w:t>
      </w:r>
      <w:r w:rsidR="00374E91">
        <w:t>.</w:t>
      </w:r>
      <w:r w:rsidR="005D5456" w:rsidRPr="00BD3126">
        <w:t xml:space="preserve"> Using the </w:t>
      </w:r>
      <w:r w:rsidR="00894953" w:rsidRPr="00BD3126">
        <w:t xml:space="preserve">same tool multiple times will overwrite the </w:t>
      </w:r>
      <w:r w:rsidR="00E704B0" w:rsidRPr="00BD3126">
        <w:t xml:space="preserve">previously selected </w:t>
      </w:r>
      <w:r w:rsidR="00374E91">
        <w:t>directories</w:t>
      </w:r>
      <w:r w:rsidR="00E704B0" w:rsidRPr="00BD3126">
        <w:t>.</w:t>
      </w:r>
      <w:r w:rsidR="00B50C29" w:rsidRPr="00BD3126">
        <w:t xml:space="preserve"> To completely reset the </w:t>
      </w:r>
      <w:r w:rsidR="00374E91">
        <w:t>data and save paths</w:t>
      </w:r>
      <w:r w:rsidR="000071C8" w:rsidRPr="00BD3126">
        <w:t xml:space="preserve">, use the ‘Clear config file’ button </w:t>
      </w:r>
      <w:r w:rsidR="00374E91">
        <w:t xml:space="preserve">also </w:t>
      </w:r>
      <w:r w:rsidR="000071C8" w:rsidRPr="00BD3126">
        <w:t>found in the tools</w:t>
      </w:r>
      <w:r w:rsidR="00374E91">
        <w:t xml:space="preserve"> panel</w:t>
      </w:r>
      <w:r w:rsidR="000071C8" w:rsidRPr="00BD3126">
        <w:t xml:space="preserve"> (Fig. 3.</w:t>
      </w:r>
      <w:r w:rsidR="00B04C9C">
        <w:t>3</w:t>
      </w:r>
      <w:r w:rsidR="00CE2B1B" w:rsidRPr="00BD3126">
        <w:noBreakHyphen/>
      </w:r>
      <w:r w:rsidR="000071C8" w:rsidRPr="00BD3126">
        <w:t>1)</w:t>
      </w:r>
      <w:r w:rsidR="0017603E" w:rsidRPr="00BD3126">
        <w:t xml:space="preserve">. </w:t>
      </w:r>
      <w:r w:rsidR="00FB49B4" w:rsidRPr="00BD3126">
        <w:t xml:space="preserve">The </w:t>
      </w:r>
      <w:r w:rsidR="006900EC" w:rsidRPr="00BD3126">
        <w:t xml:space="preserve">currently selected </w:t>
      </w:r>
      <w:r w:rsidR="00FB49B4" w:rsidRPr="00BD3126">
        <w:t>folder</w:t>
      </w:r>
      <w:r w:rsidR="006900EC" w:rsidRPr="00BD3126">
        <w:t>s are also shown and updated in the status panel (Fig. 3.</w:t>
      </w:r>
      <w:r w:rsidR="00B04C9C">
        <w:t>3</w:t>
      </w:r>
      <w:r w:rsidR="006900EC" w:rsidRPr="00BD3126">
        <w:t>-3)</w:t>
      </w:r>
      <w:r w:rsidR="002A2E15">
        <w:t>.</w:t>
      </w:r>
    </w:p>
    <w:p w14:paraId="447C37B2" w14:textId="77777777" w:rsidR="004238E2" w:rsidRPr="00BD3126" w:rsidRDefault="003A4C17" w:rsidP="00D528E6">
      <w:pPr>
        <w:keepNext/>
        <w:jc w:val="center"/>
      </w:pPr>
      <w:r w:rsidRPr="00BD3126">
        <w:rPr>
          <w:noProof/>
        </w:rPr>
        <w:drawing>
          <wp:inline distT="0" distB="0" distL="0" distR="0" wp14:anchorId="366213A0" wp14:editId="42F3533C">
            <wp:extent cx="5040000" cy="2442666"/>
            <wp:effectExtent l="0" t="0" r="825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40000" cy="2442666"/>
                    </a:xfrm>
                    <a:prstGeom prst="rect">
                      <a:avLst/>
                    </a:prstGeom>
                  </pic:spPr>
                </pic:pic>
              </a:graphicData>
            </a:graphic>
          </wp:inline>
        </w:drawing>
      </w:r>
    </w:p>
    <w:p w14:paraId="27266FB1" w14:textId="00A57567" w:rsidR="00242EEC" w:rsidRPr="00BD3126" w:rsidRDefault="004238E2" w:rsidP="00242EEC">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3.3</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Pr="00BD3126">
        <w:rPr>
          <w:lang w:val="en-US"/>
        </w:rPr>
        <w:t xml:space="preserve">: </w:t>
      </w:r>
      <w:r w:rsidR="00242EEC" w:rsidRPr="00BD3126">
        <w:rPr>
          <w:lang w:val="en-US"/>
        </w:rPr>
        <w:t>The tools to setup the data and save paths are located in the ‘Tools’ section. Click on ‘Tools’ in the program selection (1) and then press the ‘Data path’</w:t>
      </w:r>
      <w:r w:rsidR="00861FFF" w:rsidRPr="00BD3126">
        <w:rPr>
          <w:lang w:val="en-US"/>
        </w:rPr>
        <w:t xml:space="preserve"> (2)</w:t>
      </w:r>
      <w:r w:rsidR="00242EEC" w:rsidRPr="00BD3126">
        <w:rPr>
          <w:lang w:val="en-US"/>
        </w:rPr>
        <w:t xml:space="preserve"> and/or ‘Save path’ </w:t>
      </w:r>
      <w:r w:rsidR="00861FFF" w:rsidRPr="00BD3126">
        <w:rPr>
          <w:lang w:val="en-US"/>
        </w:rPr>
        <w:t xml:space="preserve">(3) </w:t>
      </w:r>
      <w:r w:rsidR="00242EEC" w:rsidRPr="00BD3126">
        <w:rPr>
          <w:lang w:val="en-US"/>
        </w:rPr>
        <w:t xml:space="preserve">button to select </w:t>
      </w:r>
      <w:r w:rsidR="00861FFF" w:rsidRPr="00BD3126">
        <w:rPr>
          <w:lang w:val="en-US"/>
        </w:rPr>
        <w:t>each path</w:t>
      </w:r>
      <w:r w:rsidR="00242EEC" w:rsidRPr="00BD3126">
        <w:rPr>
          <w:lang w:val="en-US"/>
        </w:rPr>
        <w:t>.</w:t>
      </w:r>
      <w:r w:rsidR="00861FFF" w:rsidRPr="00BD3126">
        <w:rPr>
          <w:lang w:val="en-US"/>
        </w:rPr>
        <w:t xml:space="preserve"> </w:t>
      </w:r>
      <w:r w:rsidR="00C06CA5" w:rsidRPr="00BD3126">
        <w:rPr>
          <w:lang w:val="en-US"/>
        </w:rPr>
        <w:t>Usage of these</w:t>
      </w:r>
      <w:r w:rsidR="003C6CEC" w:rsidRPr="00BD3126">
        <w:rPr>
          <w:lang w:val="en-US"/>
        </w:rPr>
        <w:t xml:space="preserve"> buttons with a valid selection will create</w:t>
      </w:r>
      <w:r w:rsidR="00C06CA5" w:rsidRPr="00BD3126">
        <w:rPr>
          <w:lang w:val="en-US"/>
        </w:rPr>
        <w:t xml:space="preserve"> or modify</w:t>
      </w:r>
      <w:r w:rsidR="003C6CEC" w:rsidRPr="00BD3126">
        <w:rPr>
          <w:lang w:val="en-US"/>
        </w:rPr>
        <w:t xml:space="preserve"> </w:t>
      </w:r>
      <w:r w:rsidR="00DB1C07" w:rsidRPr="00BD3126">
        <w:rPr>
          <w:lang w:val="en-US"/>
        </w:rPr>
        <w:t>the</w:t>
      </w:r>
      <w:r w:rsidR="003C6CEC" w:rsidRPr="00BD3126">
        <w:rPr>
          <w:lang w:val="en-US"/>
        </w:rPr>
        <w:t xml:space="preserve"> </w:t>
      </w:r>
      <w:r w:rsidR="000B6008" w:rsidRPr="00BD3126">
        <w:rPr>
          <w:lang w:val="en-US"/>
        </w:rPr>
        <w:t>fgapp20</w:t>
      </w:r>
      <w:r w:rsidR="00CB4EBC" w:rsidRPr="00BD3126">
        <w:rPr>
          <w:lang w:val="en-US"/>
        </w:rPr>
        <w:t xml:space="preserve">.config file where these paths are stored. </w:t>
      </w:r>
      <w:r w:rsidR="00C06CA5" w:rsidRPr="00BD3126">
        <w:rPr>
          <w:lang w:val="en-US"/>
        </w:rPr>
        <w:t xml:space="preserve">The config </w:t>
      </w:r>
      <w:r w:rsidR="00DB1C07" w:rsidRPr="00BD3126">
        <w:rPr>
          <w:lang w:val="en-US"/>
        </w:rPr>
        <w:t>file can be deleted by</w:t>
      </w:r>
      <w:r w:rsidR="00C06CA5" w:rsidRPr="00BD3126">
        <w:rPr>
          <w:lang w:val="en-US"/>
        </w:rPr>
        <w:t xml:space="preserve"> using the ‘Clear config file’ button</w:t>
      </w:r>
      <w:r w:rsidR="00DB1C07" w:rsidRPr="00BD3126">
        <w:rPr>
          <w:lang w:val="en-US"/>
        </w:rPr>
        <w:t xml:space="preserve"> (4).</w:t>
      </w:r>
    </w:p>
    <w:p w14:paraId="49595368" w14:textId="77777777" w:rsidR="00662499" w:rsidRPr="00BD3126" w:rsidRDefault="00662499" w:rsidP="00D528E6">
      <w:pPr>
        <w:keepNext/>
        <w:jc w:val="center"/>
      </w:pPr>
      <w:r w:rsidRPr="00BD3126">
        <w:rPr>
          <w:noProof/>
        </w:rPr>
        <w:drawing>
          <wp:inline distT="0" distB="0" distL="0" distR="0" wp14:anchorId="3D81D25E" wp14:editId="78AD7E13">
            <wp:extent cx="5040000" cy="2839788"/>
            <wp:effectExtent l="0" t="0" r="825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0000" cy="2839788"/>
                    </a:xfrm>
                    <a:prstGeom prst="rect">
                      <a:avLst/>
                    </a:prstGeom>
                    <a:noFill/>
                    <a:ln>
                      <a:noFill/>
                    </a:ln>
                  </pic:spPr>
                </pic:pic>
              </a:graphicData>
            </a:graphic>
          </wp:inline>
        </w:drawing>
      </w:r>
    </w:p>
    <w:p w14:paraId="410A882E" w14:textId="4516FC62" w:rsidR="00043653" w:rsidRPr="00BD3126" w:rsidRDefault="00662499" w:rsidP="00662499">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3.3</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2</w:t>
      </w:r>
      <w:r w:rsidR="00F179DF" w:rsidRPr="00BD3126">
        <w:rPr>
          <w:lang w:val="en-US"/>
        </w:rPr>
        <w:fldChar w:fldCharType="end"/>
      </w:r>
      <w:r w:rsidRPr="00BD3126">
        <w:rPr>
          <w:lang w:val="en-US"/>
        </w:rPr>
        <w:t xml:space="preserve">: </w:t>
      </w:r>
      <w:r w:rsidR="00895A06" w:rsidRPr="00BD3126">
        <w:rPr>
          <w:lang w:val="en-US"/>
        </w:rPr>
        <w:t>Screenshot of the f</w:t>
      </w:r>
      <w:r w:rsidR="000071C8" w:rsidRPr="00BD3126">
        <w:rPr>
          <w:lang w:val="en-US"/>
        </w:rPr>
        <w:t>older selection window</w:t>
      </w:r>
      <w:r w:rsidR="00895A06" w:rsidRPr="00BD3126">
        <w:rPr>
          <w:lang w:val="en-US"/>
        </w:rPr>
        <w:t xml:space="preserve">. Navigate through your system to find the preferred location and </w:t>
      </w:r>
      <w:r w:rsidR="005A1936" w:rsidRPr="00BD3126">
        <w:rPr>
          <w:lang w:val="en-US"/>
        </w:rPr>
        <w:t>mark the folder. Confirm</w:t>
      </w:r>
      <w:r w:rsidR="0017603E" w:rsidRPr="00BD3126">
        <w:rPr>
          <w:lang w:val="en-US"/>
        </w:rPr>
        <w:t xml:space="preserve"> by a click on the ‘Select folder’ button (1).</w:t>
      </w:r>
    </w:p>
    <w:p w14:paraId="2BA08B33" w14:textId="77777777" w:rsidR="00DF5F44" w:rsidRPr="00BD3126" w:rsidRDefault="00DF5F44" w:rsidP="00DF5F44">
      <w:pPr>
        <w:keepNext/>
      </w:pPr>
      <w:r w:rsidRPr="00BD3126">
        <w:rPr>
          <w:noProof/>
        </w:rPr>
        <w:lastRenderedPageBreak/>
        <w:drawing>
          <wp:inline distT="0" distB="0" distL="0" distR="0" wp14:anchorId="2BA8D104" wp14:editId="1FD0CA7F">
            <wp:extent cx="5764530" cy="519430"/>
            <wp:effectExtent l="0" t="0" r="762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4530" cy="519430"/>
                    </a:xfrm>
                    <a:prstGeom prst="rect">
                      <a:avLst/>
                    </a:prstGeom>
                    <a:noFill/>
                    <a:ln>
                      <a:noFill/>
                    </a:ln>
                  </pic:spPr>
                </pic:pic>
              </a:graphicData>
            </a:graphic>
          </wp:inline>
        </w:drawing>
      </w:r>
    </w:p>
    <w:p w14:paraId="259B8A5F" w14:textId="5B5F8A8F" w:rsidR="000C2E6F" w:rsidRPr="00BD3126" w:rsidRDefault="00DF5F44" w:rsidP="00D84EF2">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3.3</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3</w:t>
      </w:r>
      <w:r w:rsidR="00F179DF" w:rsidRPr="00BD3126">
        <w:rPr>
          <w:lang w:val="en-US"/>
        </w:rPr>
        <w:fldChar w:fldCharType="end"/>
      </w:r>
      <w:r w:rsidRPr="00BD3126">
        <w:rPr>
          <w:lang w:val="en-US"/>
        </w:rPr>
        <w:t xml:space="preserve">: </w:t>
      </w:r>
      <w:r w:rsidR="006900EC" w:rsidRPr="00BD3126">
        <w:rPr>
          <w:lang w:val="en-US"/>
        </w:rPr>
        <w:t xml:space="preserve">The status panel </w:t>
      </w:r>
      <w:r w:rsidR="00E53E64" w:rsidRPr="00BD3126">
        <w:rPr>
          <w:lang w:val="en-US"/>
        </w:rPr>
        <w:t xml:space="preserve">shows the currently selected data and save paths. </w:t>
      </w:r>
      <w:r w:rsidR="00D84EF2">
        <w:rPr>
          <w:lang w:val="en-US"/>
        </w:rPr>
        <w:t xml:space="preserve">The default directory of the </w:t>
      </w:r>
      <w:r w:rsidR="00381786">
        <w:rPr>
          <w:lang w:val="en-US"/>
        </w:rPr>
        <w:t xml:space="preserve">selection windows for loading and saving files </w:t>
      </w:r>
      <w:r w:rsidR="00D84EF2">
        <w:rPr>
          <w:lang w:val="en-US"/>
        </w:rPr>
        <w:t>is the FastGAPP directory.</w:t>
      </w:r>
      <w:r w:rsidR="00E10339" w:rsidRPr="00BD3126">
        <w:rPr>
          <w:lang w:val="en-US"/>
        </w:rPr>
        <w:t xml:space="preserve"> After</w:t>
      </w:r>
      <w:r w:rsidR="00E40C72">
        <w:rPr>
          <w:lang w:val="en-US"/>
        </w:rPr>
        <w:t xml:space="preserve"> the</w:t>
      </w:r>
      <w:r w:rsidR="00E10339" w:rsidRPr="00BD3126">
        <w:rPr>
          <w:lang w:val="en-US"/>
        </w:rPr>
        <w:t xml:space="preserve"> selection of new </w:t>
      </w:r>
      <w:r w:rsidR="00D84EF2">
        <w:rPr>
          <w:lang w:val="en-US"/>
        </w:rPr>
        <w:t xml:space="preserve">directories </w:t>
      </w:r>
      <w:r w:rsidR="00E10339" w:rsidRPr="00BD3126">
        <w:rPr>
          <w:lang w:val="en-US"/>
        </w:rPr>
        <w:t>(see Figs. 3.</w:t>
      </w:r>
      <w:r w:rsidR="00DD1B13">
        <w:rPr>
          <w:lang w:val="en-US"/>
        </w:rPr>
        <w:t>3</w:t>
      </w:r>
      <w:r w:rsidR="00E10339" w:rsidRPr="00BD3126">
        <w:rPr>
          <w:lang w:val="en-US"/>
        </w:rPr>
        <w:t>-1 &amp; 3.</w:t>
      </w:r>
      <w:r w:rsidR="00DD1B13">
        <w:rPr>
          <w:lang w:val="en-US"/>
        </w:rPr>
        <w:t>3</w:t>
      </w:r>
      <w:r w:rsidR="001441A5" w:rsidRPr="00BD3126">
        <w:rPr>
          <w:lang w:val="en-US"/>
        </w:rPr>
        <w:noBreakHyphen/>
      </w:r>
      <w:r w:rsidR="00E10339" w:rsidRPr="00BD3126">
        <w:rPr>
          <w:lang w:val="en-US"/>
        </w:rPr>
        <w:t>2)</w:t>
      </w:r>
      <w:r w:rsidR="001441A5" w:rsidRPr="00BD3126">
        <w:rPr>
          <w:lang w:val="en-US"/>
        </w:rPr>
        <w:t>, the data and save paths are updated</w:t>
      </w:r>
      <w:r w:rsidR="00FF75AD" w:rsidRPr="00BD3126">
        <w:rPr>
          <w:lang w:val="en-US"/>
        </w:rPr>
        <w:t>.</w:t>
      </w:r>
    </w:p>
    <w:p w14:paraId="4A8250AF" w14:textId="77777777" w:rsidR="00343229" w:rsidRPr="00BD3126" w:rsidRDefault="00343229" w:rsidP="00343229"/>
    <w:p w14:paraId="4C171218" w14:textId="328C5AE1" w:rsidR="00043653" w:rsidRPr="00BD3126" w:rsidRDefault="001E0DE7" w:rsidP="00043653">
      <w:pPr>
        <w:pStyle w:val="berschrift2"/>
        <w:numPr>
          <w:ilvl w:val="1"/>
          <w:numId w:val="2"/>
        </w:numPr>
      </w:pPr>
      <w:bookmarkStart w:id="16" w:name="_Toc23951155"/>
      <w:r w:rsidRPr="00BD3126">
        <w:t xml:space="preserve">Tools - </w:t>
      </w:r>
      <w:r w:rsidR="00043653" w:rsidRPr="00BD3126">
        <w:t xml:space="preserve">Converting spreadsheets (.xls/.xlsx) into </w:t>
      </w:r>
      <w:r w:rsidR="003050C6" w:rsidRPr="00BD3126">
        <w:t>M</w:t>
      </w:r>
      <w:r w:rsidR="000D442D" w:rsidRPr="00BD3126">
        <w:t>ATLAB</w:t>
      </w:r>
      <w:r w:rsidR="00043653" w:rsidRPr="00BD3126">
        <w:t xml:space="preserve"> (.mat) files</w:t>
      </w:r>
      <w:bookmarkEnd w:id="16"/>
    </w:p>
    <w:p w14:paraId="3DA210AE" w14:textId="75DB77DD" w:rsidR="00AB6046" w:rsidRPr="00BD3126" w:rsidRDefault="00857300" w:rsidP="00043653">
      <w:r w:rsidRPr="00BD3126">
        <w:t>After</w:t>
      </w:r>
      <w:r w:rsidR="00AB6046" w:rsidRPr="00BD3126">
        <w:t xml:space="preserve"> </w:t>
      </w:r>
      <w:r w:rsidR="00423280">
        <w:t>the</w:t>
      </w:r>
      <w:r w:rsidRPr="00BD3126">
        <w:t xml:space="preserve"> Excel spreadsheet</w:t>
      </w:r>
      <w:r w:rsidR="00AB6046" w:rsidRPr="00BD3126">
        <w:t xml:space="preserve"> has</w:t>
      </w:r>
      <w:r w:rsidR="00423280">
        <w:t xml:space="preserve"> been properly </w:t>
      </w:r>
      <w:r w:rsidR="00AB4288">
        <w:t>prepared and</w:t>
      </w:r>
      <w:r w:rsidR="00AB6046" w:rsidRPr="00BD3126">
        <w:t xml:space="preserve"> the correct format </w:t>
      </w:r>
      <w:r w:rsidR="00AB4288">
        <w:t xml:space="preserve">as </w:t>
      </w:r>
      <w:r w:rsidR="00AB6046" w:rsidRPr="00BD3126">
        <w:t xml:space="preserve">explained in </w:t>
      </w:r>
      <w:r w:rsidR="007B0BA4" w:rsidRPr="00BD3126">
        <w:t>section</w:t>
      </w:r>
      <w:r w:rsidR="00AB6046" w:rsidRPr="00BD3126">
        <w:t xml:space="preserve"> 3.2, it can be read and imported by</w:t>
      </w:r>
      <w:r w:rsidR="00AB4288">
        <w:t xml:space="preserve"> the sub-programs of</w:t>
      </w:r>
      <w:r w:rsidR="00AB6046" w:rsidRPr="00BD3126">
        <w:t xml:space="preserve"> FastGAPP. Generally, importing an Excel spreadsheet to MATLAB requires some</w:t>
      </w:r>
      <w:r w:rsidR="00154217" w:rsidRPr="00BD3126">
        <w:t xml:space="preserve"> processor</w:t>
      </w:r>
      <w:r w:rsidR="00AB6046" w:rsidRPr="00BD3126">
        <w:t xml:space="preserve"> time. </w:t>
      </w:r>
      <w:r w:rsidR="00154217" w:rsidRPr="00BD3126">
        <w:t xml:space="preserve">Importing </w:t>
      </w:r>
      <w:r w:rsidR="00AB4288">
        <w:t>mat-</w:t>
      </w:r>
      <w:r w:rsidR="00154217" w:rsidRPr="00BD3126">
        <w:t xml:space="preserve">files – the native </w:t>
      </w:r>
      <w:r w:rsidR="00AB6046" w:rsidRPr="00BD3126">
        <w:t>MATLAB</w:t>
      </w:r>
      <w:r w:rsidR="00154217" w:rsidRPr="00BD3126">
        <w:t xml:space="preserve"> format – is much faster, especially </w:t>
      </w:r>
      <w:r w:rsidR="00AB4288">
        <w:t>for large</w:t>
      </w:r>
      <w:r w:rsidR="00154217" w:rsidRPr="00BD3126">
        <w:t xml:space="preserve"> datasets</w:t>
      </w:r>
      <w:r w:rsidR="00AB4288">
        <w:t xml:space="preserve"> and high numbers of datasets</w:t>
      </w:r>
      <w:r w:rsidR="00AB6046" w:rsidRPr="00BD3126">
        <w:t xml:space="preserve">. </w:t>
      </w:r>
      <w:r w:rsidR="00154217" w:rsidRPr="00BD3126">
        <w:t xml:space="preserve">Although not necessary, converting Excel spreadsheets into </w:t>
      </w:r>
      <w:r w:rsidR="00AB4288">
        <w:t>mat-</w:t>
      </w:r>
      <w:r w:rsidR="00154217" w:rsidRPr="00BD3126">
        <w:t xml:space="preserve">files before using any of the </w:t>
      </w:r>
      <w:r w:rsidR="005621DE">
        <w:t>sub-</w:t>
      </w:r>
      <w:r w:rsidR="00154217" w:rsidRPr="00BD3126">
        <w:t xml:space="preserve">programs is much more efficient. </w:t>
      </w:r>
      <w:r w:rsidR="00B95607" w:rsidRPr="00BD3126">
        <w:t>The small tool ‘Convert to MAT’ is integrated in FastGAPP to</w:t>
      </w:r>
      <w:r w:rsidR="005621DE">
        <w:t xml:space="preserve"> automatically</w:t>
      </w:r>
      <w:r w:rsidR="00B95607" w:rsidRPr="00BD3126">
        <w:t xml:space="preserve"> perform this conversion.</w:t>
      </w:r>
    </w:p>
    <w:p w14:paraId="04E1AE07" w14:textId="1363425E" w:rsidR="00B95607" w:rsidRPr="00BD3126" w:rsidRDefault="001742CB" w:rsidP="00B95607">
      <w:pPr>
        <w:pStyle w:val="berschrift3"/>
      </w:pPr>
      <w:bookmarkStart w:id="17" w:name="_Toc23951156"/>
      <w:r w:rsidRPr="00BD3126">
        <w:t>How to start and use</w:t>
      </w:r>
      <w:r w:rsidR="00B95607" w:rsidRPr="00BD3126">
        <w:t xml:space="preserve"> of the ‘Convert 2 MAT’ tool</w:t>
      </w:r>
      <w:bookmarkEnd w:id="17"/>
    </w:p>
    <w:p w14:paraId="23630386" w14:textId="22183B2D" w:rsidR="006E0F3E" w:rsidRPr="00BD3126" w:rsidRDefault="00B95607" w:rsidP="00043653">
      <w:r w:rsidRPr="00BD3126">
        <w:t xml:space="preserve">To access the </w:t>
      </w:r>
      <w:r w:rsidR="001742CB" w:rsidRPr="00BD3126">
        <w:t xml:space="preserve">tool ‘Convert to MAT’, click on ‘Tools’ in the program selection (Fig. 3.4-1) and then click on the ‘Convert to MAT’ button. Afterwards, </w:t>
      </w:r>
      <w:r w:rsidR="00B75CAD" w:rsidRPr="00BD3126">
        <w:t xml:space="preserve">a new window for file selection opens (Fig. 3.4-2). </w:t>
      </w:r>
    </w:p>
    <w:p w14:paraId="062C9B90" w14:textId="77777777" w:rsidR="00D31CE5" w:rsidRPr="00BD3126" w:rsidRDefault="00D31CE5" w:rsidP="00A43824">
      <w:pPr>
        <w:keepNext/>
        <w:jc w:val="center"/>
      </w:pPr>
      <w:r w:rsidRPr="00BD3126">
        <w:rPr>
          <w:noProof/>
        </w:rPr>
        <w:drawing>
          <wp:inline distT="0" distB="0" distL="0" distR="0" wp14:anchorId="7A894A72" wp14:editId="7087B011">
            <wp:extent cx="5040000" cy="2442666"/>
            <wp:effectExtent l="0" t="0" r="825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40000" cy="2442666"/>
                    </a:xfrm>
                    <a:prstGeom prst="rect">
                      <a:avLst/>
                    </a:prstGeom>
                  </pic:spPr>
                </pic:pic>
              </a:graphicData>
            </a:graphic>
          </wp:inline>
        </w:drawing>
      </w:r>
    </w:p>
    <w:p w14:paraId="78589CEE" w14:textId="57EA1CCF" w:rsidR="00D31CE5" w:rsidRPr="00BD3126" w:rsidRDefault="00D31CE5" w:rsidP="00D31CE5">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3.4</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Pr="00BD3126">
        <w:rPr>
          <w:lang w:val="en-US"/>
        </w:rPr>
        <w:t>: The tool ‘Convert to MAT’ is also located in the ‘Tools’ section. Click on ‘Tools’ in the program selection (1) and then press the ‘Convert to MAT’ button to start the conversion tool.</w:t>
      </w:r>
    </w:p>
    <w:p w14:paraId="793B9A0E" w14:textId="17505C4D" w:rsidR="001C7598" w:rsidRPr="00BD3126" w:rsidRDefault="001C7598" w:rsidP="001C7598">
      <w:pPr>
        <w:pStyle w:val="Beschriftung"/>
        <w:rPr>
          <w:lang w:val="en-US"/>
        </w:rPr>
      </w:pPr>
      <w:r w:rsidRPr="00BD3126">
        <w:rPr>
          <w:noProof/>
          <w:lang w:val="en-US"/>
        </w:rPr>
        <w:drawing>
          <wp:anchor distT="0" distB="0" distL="114300" distR="114300" simplePos="0" relativeHeight="251676672" behindDoc="0" locked="0" layoutInCell="1" allowOverlap="1" wp14:anchorId="7E920EBB" wp14:editId="259BD2F2">
            <wp:simplePos x="0" y="0"/>
            <wp:positionH relativeFrom="margin">
              <wp:align>left</wp:align>
            </wp:positionH>
            <wp:positionV relativeFrom="paragraph">
              <wp:posOffset>32</wp:posOffset>
            </wp:positionV>
            <wp:extent cx="3912235" cy="2201545"/>
            <wp:effectExtent l="0" t="0" r="0" b="8255"/>
            <wp:wrapSquare wrapText="bothSides"/>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971527" cy="22351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3.4</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2</w:t>
      </w:r>
      <w:r w:rsidR="00F179DF" w:rsidRPr="00BD3126">
        <w:rPr>
          <w:lang w:val="en-US"/>
        </w:rPr>
        <w:fldChar w:fldCharType="end"/>
      </w:r>
      <w:r w:rsidRPr="00BD3126">
        <w:rPr>
          <w:lang w:val="en-US"/>
        </w:rPr>
        <w:t xml:space="preserve">: Screenshot of the file selection window of the tool ‘Convert to MAT’. </w:t>
      </w:r>
      <w:r w:rsidR="008A4F98">
        <w:rPr>
          <w:lang w:val="en-US"/>
        </w:rPr>
        <w:t>Navigate</w:t>
      </w:r>
      <w:r w:rsidRPr="00BD3126">
        <w:rPr>
          <w:lang w:val="en-US"/>
        </w:rPr>
        <w:t xml:space="preserve"> to the </w:t>
      </w:r>
      <w:r w:rsidR="005621DE">
        <w:rPr>
          <w:lang w:val="en-US"/>
        </w:rPr>
        <w:t>directory</w:t>
      </w:r>
      <w:r w:rsidRPr="00BD3126">
        <w:rPr>
          <w:lang w:val="en-US"/>
        </w:rPr>
        <w:t xml:space="preserve">, which contains Excel </w:t>
      </w:r>
      <w:r w:rsidR="005621DE">
        <w:rPr>
          <w:lang w:val="en-US"/>
        </w:rPr>
        <w:t>s</w:t>
      </w:r>
      <w:r w:rsidRPr="00BD3126">
        <w:rPr>
          <w:lang w:val="en-US"/>
        </w:rPr>
        <w:t>preadsheets</w:t>
      </w:r>
      <w:r w:rsidR="008A4F98">
        <w:rPr>
          <w:lang w:val="en-US"/>
        </w:rPr>
        <w:t xml:space="preserve"> to convert</w:t>
      </w:r>
      <w:r w:rsidRPr="00BD3126">
        <w:rPr>
          <w:lang w:val="en-US"/>
        </w:rPr>
        <w:t xml:space="preserve">, </w:t>
      </w:r>
      <w:r w:rsidR="008A4F98">
        <w:rPr>
          <w:lang w:val="en-US"/>
        </w:rPr>
        <w:t xml:space="preserve">Select </w:t>
      </w:r>
      <w:r w:rsidRPr="00BD3126">
        <w:rPr>
          <w:lang w:val="en-US"/>
        </w:rPr>
        <w:t>the spreadsheet</w:t>
      </w:r>
      <w:r w:rsidR="008A4F98">
        <w:rPr>
          <w:lang w:val="en-US"/>
        </w:rPr>
        <w:t>/</w:t>
      </w:r>
      <w:r w:rsidRPr="00BD3126">
        <w:rPr>
          <w:lang w:val="en-US"/>
        </w:rPr>
        <w:t xml:space="preserve">s from the file list (1). Multi-selection is enabled in this file selection window. In this </w:t>
      </w:r>
      <w:r w:rsidR="007869C5">
        <w:rPr>
          <w:lang w:val="en-US"/>
        </w:rPr>
        <w:t>example</w:t>
      </w:r>
      <w:r w:rsidRPr="00BD3126">
        <w:rPr>
          <w:lang w:val="en-US"/>
        </w:rPr>
        <w:t>, the three</w:t>
      </w:r>
      <w:r w:rsidR="007869C5">
        <w:rPr>
          <w:lang w:val="en-US"/>
        </w:rPr>
        <w:t xml:space="preserve"> Excel</w:t>
      </w:r>
      <w:r w:rsidRPr="00BD3126">
        <w:rPr>
          <w:lang w:val="en-US"/>
        </w:rPr>
        <w:t xml:space="preserve"> spreadsheets Ex001-QAPF.xlsx, Ex002-QAPF.xlsx, and Ex003-QAPF.xlsx have been selected. By clicking on ‘Open’, the conversion will start and write some </w:t>
      </w:r>
      <w:r w:rsidR="007869C5">
        <w:rPr>
          <w:lang w:val="en-US"/>
        </w:rPr>
        <w:t>status reports</w:t>
      </w:r>
      <w:r w:rsidRPr="00BD3126">
        <w:rPr>
          <w:lang w:val="en-US"/>
        </w:rPr>
        <w:t xml:space="preserve"> on the MATLAB command window (Fig. 3.4-2).</w:t>
      </w:r>
    </w:p>
    <w:p w14:paraId="2C447467" w14:textId="006B903C" w:rsidR="006E0F3E" w:rsidRPr="00BD3126" w:rsidRDefault="00B75CAD" w:rsidP="00402796">
      <w:r w:rsidRPr="00BD3126">
        <w:lastRenderedPageBreak/>
        <w:t>Navigate to the folder where the Excel spreadsheets are stored and selected one or more Excel spreadsheets</w:t>
      </w:r>
      <w:r w:rsidR="006E0F3E" w:rsidRPr="00BD3126">
        <w:t>. In contrast to other file selection windows</w:t>
      </w:r>
      <w:r w:rsidR="007869C5">
        <w:t xml:space="preserve"> in FastGAPP</w:t>
      </w:r>
      <w:r w:rsidR="006E0F3E" w:rsidRPr="00BD3126">
        <w:t xml:space="preserve">, </w:t>
      </w:r>
      <w:r w:rsidR="007869C5">
        <w:t>the ‘Convert to MAT’ tool</w:t>
      </w:r>
      <w:r w:rsidRPr="00BD3126">
        <w:t xml:space="preserve"> supports multi-selection</w:t>
      </w:r>
      <w:r w:rsidR="006E0F3E" w:rsidRPr="00BD3126">
        <w:t xml:space="preserve"> by dragging the mouse or using Shift / Ctrl in combination with the mouse</w:t>
      </w:r>
      <w:r w:rsidRPr="00BD3126">
        <w:t>. After</w:t>
      </w:r>
      <w:r w:rsidR="006E0F3E" w:rsidRPr="00BD3126">
        <w:t xml:space="preserve"> file</w:t>
      </w:r>
      <w:r w:rsidRPr="00BD3126">
        <w:t xml:space="preserve"> selection</w:t>
      </w:r>
      <w:r w:rsidR="006E0F3E" w:rsidRPr="00BD3126">
        <w:t xml:space="preserve"> (Fig. 3.4</w:t>
      </w:r>
      <w:r w:rsidR="006E0F3E" w:rsidRPr="00BD3126">
        <w:noBreakHyphen/>
        <w:t>2)</w:t>
      </w:r>
      <w:r w:rsidRPr="00BD3126">
        <w:t xml:space="preserve">, press on the ‘Open’ button of the file selection window. The </w:t>
      </w:r>
      <w:r w:rsidR="006E0F3E" w:rsidRPr="00BD3126">
        <w:t xml:space="preserve">selected </w:t>
      </w:r>
      <w:r w:rsidRPr="00BD3126">
        <w:t xml:space="preserve">Excel spreadsheets will be now converted into </w:t>
      </w:r>
      <w:r w:rsidR="007869C5">
        <w:t>mat-</w:t>
      </w:r>
      <w:r w:rsidRPr="00BD3126">
        <w:t>files in background</w:t>
      </w:r>
      <w:r w:rsidR="007869C5">
        <w:t>. This</w:t>
      </w:r>
      <w:r w:rsidRPr="00BD3126">
        <w:t xml:space="preserve"> may take some </w:t>
      </w:r>
      <w:r w:rsidR="007869C5">
        <w:t>seconds</w:t>
      </w:r>
      <w:r w:rsidRPr="00BD3126">
        <w:t xml:space="preserve">. The new </w:t>
      </w:r>
      <w:r w:rsidR="00A26F59">
        <w:t>mat-</w:t>
      </w:r>
      <w:r w:rsidRPr="00BD3126">
        <w:t xml:space="preserve">files will have the same file name as the spreadsheet and </w:t>
      </w:r>
      <w:r w:rsidR="00A26F59">
        <w:t>are created in</w:t>
      </w:r>
      <w:r w:rsidRPr="00BD3126">
        <w:t xml:space="preserve"> the same</w:t>
      </w:r>
      <w:r w:rsidR="00A26F59">
        <w:t xml:space="preserve"> directory</w:t>
      </w:r>
      <w:r w:rsidRPr="00BD3126">
        <w:t>.</w:t>
      </w:r>
      <w:r w:rsidR="00B03998">
        <w:t xml:space="preserve"> Note:</w:t>
      </w:r>
      <w:r w:rsidRPr="00BD3126">
        <w:t xml:space="preserve"> </w:t>
      </w:r>
      <w:r w:rsidR="006E0F3E" w:rsidRPr="00BD3126">
        <w:t xml:space="preserve">If </w:t>
      </w:r>
      <w:r w:rsidR="00A26F59">
        <w:t>mat</w:t>
      </w:r>
      <w:r w:rsidR="006E0F3E" w:rsidRPr="00BD3126">
        <w:t xml:space="preserve">-file with the same name </w:t>
      </w:r>
      <w:r w:rsidR="00B03998">
        <w:t>are</w:t>
      </w:r>
      <w:r w:rsidR="006E0F3E" w:rsidRPr="00BD3126">
        <w:t xml:space="preserve"> already existing in the </w:t>
      </w:r>
      <w:r w:rsidR="00B03998">
        <w:t>directory</w:t>
      </w:r>
      <w:r w:rsidR="006E0F3E" w:rsidRPr="00BD3126">
        <w:t>, the</w:t>
      </w:r>
      <w:r w:rsidR="00B03998">
        <w:t>se</w:t>
      </w:r>
      <w:r w:rsidR="006E0F3E" w:rsidRPr="00BD3126">
        <w:t xml:space="preserve"> will be overwritten without </w:t>
      </w:r>
      <w:r w:rsidR="00B03998">
        <w:t xml:space="preserve">any </w:t>
      </w:r>
      <w:r w:rsidR="006E0F3E" w:rsidRPr="00BD3126">
        <w:t>prompt or</w:t>
      </w:r>
      <w:r w:rsidR="00B03998">
        <w:t xml:space="preserve"> any</w:t>
      </w:r>
      <w:r w:rsidR="006E0F3E" w:rsidRPr="00BD3126">
        <w:t xml:space="preserve"> further </w:t>
      </w:r>
      <w:r w:rsidR="00B03998">
        <w:t>notice</w:t>
      </w:r>
      <w:r w:rsidR="006E0F3E" w:rsidRPr="00BD3126">
        <w:t xml:space="preserve">! </w:t>
      </w:r>
      <w:r w:rsidRPr="00BD3126">
        <w:t>The tool ‘Convert to MAT’ will write status information on the MATLAB command window</w:t>
      </w:r>
      <w:r w:rsidR="00D31CE5" w:rsidRPr="00BD3126">
        <w:t xml:space="preserve"> during processing the data</w:t>
      </w:r>
      <w:r w:rsidRPr="00BD3126">
        <w:t xml:space="preserve"> (Fig</w:t>
      </w:r>
      <w:r w:rsidR="006E0F3E" w:rsidRPr="00BD3126">
        <w:t> </w:t>
      </w:r>
      <w:r w:rsidRPr="00BD3126">
        <w:t>3.4-</w:t>
      </w:r>
      <w:r w:rsidR="00B03998">
        <w:t>3</w:t>
      </w:r>
      <w:r w:rsidRPr="00BD3126">
        <w:t>).</w:t>
      </w:r>
    </w:p>
    <w:p w14:paraId="3E2E0AD4" w14:textId="5EBC8EA8" w:rsidR="006E0F3E" w:rsidRPr="00BD3126" w:rsidRDefault="00402796" w:rsidP="006E0F3E">
      <w:pPr>
        <w:pStyle w:val="Beschriftung"/>
        <w:rPr>
          <w:lang w:val="en-US"/>
        </w:rPr>
      </w:pPr>
      <w:r w:rsidRPr="00BD3126">
        <w:rPr>
          <w:noProof/>
          <w:lang w:val="en-US"/>
        </w:rPr>
        <w:drawing>
          <wp:anchor distT="0" distB="0" distL="114300" distR="114300" simplePos="0" relativeHeight="251664384" behindDoc="0" locked="0" layoutInCell="1" allowOverlap="1" wp14:anchorId="0FB726B6" wp14:editId="36AB4A2F">
            <wp:simplePos x="0" y="0"/>
            <wp:positionH relativeFrom="margin">
              <wp:align>left</wp:align>
            </wp:positionH>
            <wp:positionV relativeFrom="paragraph">
              <wp:posOffset>15642</wp:posOffset>
            </wp:positionV>
            <wp:extent cx="3331210" cy="868045"/>
            <wp:effectExtent l="0" t="0" r="2540" b="8255"/>
            <wp:wrapSquare wrapText="bothSides"/>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54182" cy="87393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E0F3E"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3.4</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3</w:t>
      </w:r>
      <w:r w:rsidR="00F179DF" w:rsidRPr="00BD3126">
        <w:rPr>
          <w:lang w:val="en-US"/>
        </w:rPr>
        <w:fldChar w:fldCharType="end"/>
      </w:r>
      <w:r w:rsidR="006E0F3E" w:rsidRPr="00BD3126">
        <w:rPr>
          <w:lang w:val="en-US"/>
        </w:rPr>
        <w:t xml:space="preserve">: </w:t>
      </w:r>
      <w:r w:rsidR="00D31CE5" w:rsidRPr="00BD3126">
        <w:rPr>
          <w:lang w:val="en-US"/>
        </w:rPr>
        <w:t xml:space="preserve">Screenshot of the MATLAB command window after using the tool ‘Convert to MAT’. The three previously selected Excel spreadsheets Ex001-QAPF.xlsx, Ex002-QAPF.xlsx, and Ex003-QAPF.xlsx have been successfully converted into MAT files. The created MAT files will be in the same </w:t>
      </w:r>
      <w:r w:rsidR="00B03998">
        <w:rPr>
          <w:lang w:val="en-US"/>
        </w:rPr>
        <w:t xml:space="preserve">directory </w:t>
      </w:r>
      <w:r w:rsidR="00D31CE5" w:rsidRPr="00BD3126">
        <w:rPr>
          <w:lang w:val="en-US"/>
        </w:rPr>
        <w:t>as the Excel spreadsheets.</w:t>
      </w:r>
    </w:p>
    <w:p w14:paraId="46949D00" w14:textId="1FCF022C" w:rsidR="00043653" w:rsidRPr="00BD3126" w:rsidRDefault="000E5288" w:rsidP="001742CB">
      <w:pPr>
        <w:pStyle w:val="berschrift3"/>
      </w:pPr>
      <w:bookmarkStart w:id="18" w:name="_Toc23951157"/>
      <w:r>
        <w:t xml:space="preserve">Developer notes - </w:t>
      </w:r>
      <w:r w:rsidR="001E7BC5" w:rsidRPr="00BD3126">
        <w:t xml:space="preserve">Additional information on the </w:t>
      </w:r>
      <w:r w:rsidR="00B03998">
        <w:t>mat-</w:t>
      </w:r>
      <w:r w:rsidR="00FD5D08" w:rsidRPr="00BD3126">
        <w:t xml:space="preserve">file </w:t>
      </w:r>
      <w:r w:rsidR="001E7BC5" w:rsidRPr="00BD3126">
        <w:t>format for FastGAPP</w:t>
      </w:r>
      <w:bookmarkEnd w:id="18"/>
    </w:p>
    <w:p w14:paraId="08A11C69" w14:textId="6B9DA57D" w:rsidR="00335524" w:rsidRPr="00BD3126" w:rsidRDefault="00335524" w:rsidP="001742CB">
      <w:r w:rsidRPr="00BD3126">
        <w:t xml:space="preserve">Excel spreadsheets can be imported by the MATLAB command ‘xlsread’. Datasets for FastGAPP contain heterogenous data types (numeric and text). Therefore, the created variables by ‘xlsread’ comprise </w:t>
      </w:r>
      <w:r w:rsidR="00724B64" w:rsidRPr="00BD3126">
        <w:t xml:space="preserve">(I) </w:t>
      </w:r>
      <w:r w:rsidRPr="00BD3126">
        <w:t>a ‘num’</w:t>
      </w:r>
      <w:r w:rsidR="00724B64" w:rsidRPr="00BD3126">
        <w:t xml:space="preserve"> variable – a double array, which contains only numeric entries, (II) a</w:t>
      </w:r>
      <w:r w:rsidRPr="00BD3126">
        <w:t xml:space="preserve"> ‘txt’</w:t>
      </w:r>
      <w:r w:rsidR="00724B64" w:rsidRPr="00BD3126">
        <w:t xml:space="preserve"> variable – a cell array, which contains only text entries</w:t>
      </w:r>
      <w:r w:rsidRPr="00BD3126">
        <w:t xml:space="preserve">, </w:t>
      </w:r>
      <w:r w:rsidR="00724B64" w:rsidRPr="00BD3126">
        <w:t xml:space="preserve">(III) a </w:t>
      </w:r>
      <w:r w:rsidRPr="00BD3126">
        <w:t xml:space="preserve">‘raw’ </w:t>
      </w:r>
      <w:r w:rsidR="00724B64" w:rsidRPr="00BD3126">
        <w:t xml:space="preserve">variable - a cell array, which contains both, numeric and text entries. In </w:t>
      </w:r>
      <w:r w:rsidR="00B03998">
        <w:t>the previous version of FastGAPP</w:t>
      </w:r>
      <w:r w:rsidR="00724B64" w:rsidRPr="00BD3126">
        <w:t xml:space="preserve">, the data was read out of the ‘num’ and ‘txt’ variables. In contrast, in FastGAPP v2.0, all data is read out from the ‘raw’ variable, which is less efficient, but </w:t>
      </w:r>
      <w:r w:rsidR="000E5288">
        <w:t>simplified the</w:t>
      </w:r>
      <w:r w:rsidR="00724B64" w:rsidRPr="00BD3126">
        <w:t xml:space="preserve"> code. However, </w:t>
      </w:r>
      <w:r w:rsidR="005077D3" w:rsidRPr="00BD3126">
        <w:t xml:space="preserve">all three variables are still created in FastGAPP v2.0 when ‘xlsread’ is used. Therefore, the converted </w:t>
      </w:r>
      <w:r w:rsidR="000E5288">
        <w:t>mat-</w:t>
      </w:r>
      <w:r w:rsidR="005077D3" w:rsidRPr="00BD3126">
        <w:t>files also contain these three variables</w:t>
      </w:r>
      <w:r w:rsidR="0060411C" w:rsidRPr="00BD3126">
        <w:t xml:space="preserve"> ‘num’, ‘txt’, and ‘raw’</w:t>
      </w:r>
      <w:r w:rsidR="005077D3" w:rsidRPr="00BD3126">
        <w:t xml:space="preserve"> to use the same workflow after Excel spreadsheets and datasets as </w:t>
      </w:r>
      <w:r w:rsidR="000E5288">
        <w:t>mat-</w:t>
      </w:r>
      <w:r w:rsidR="005077D3" w:rsidRPr="00BD3126">
        <w:t>files are imported.</w:t>
      </w:r>
    </w:p>
    <w:p w14:paraId="0CB30601" w14:textId="77777777" w:rsidR="001C7598" w:rsidRPr="00BD3126" w:rsidRDefault="001C7598" w:rsidP="001742CB"/>
    <w:p w14:paraId="4E57D713" w14:textId="0382D56C" w:rsidR="00043653" w:rsidRPr="00BD3126" w:rsidRDefault="00043653" w:rsidP="00043653">
      <w:pPr>
        <w:pStyle w:val="berschrift2"/>
        <w:numPr>
          <w:ilvl w:val="1"/>
          <w:numId w:val="2"/>
        </w:numPr>
      </w:pPr>
      <w:bookmarkStart w:id="19" w:name="_Toc23951158"/>
      <w:r w:rsidRPr="00BD3126">
        <w:t>Dataset selection</w:t>
      </w:r>
      <w:bookmarkEnd w:id="19"/>
    </w:p>
    <w:p w14:paraId="1AE2D816" w14:textId="5F6318FB" w:rsidR="00043653" w:rsidRPr="00BD3126" w:rsidRDefault="002836D6" w:rsidP="00043653">
      <w:r w:rsidRPr="00BD3126">
        <w:t xml:space="preserve">After any </w:t>
      </w:r>
      <w:r w:rsidR="00C60F9F">
        <w:t>sub-</w:t>
      </w:r>
      <w:r w:rsidRPr="00BD3126">
        <w:t>program has been selected</w:t>
      </w:r>
      <w:r w:rsidR="00235A56" w:rsidRPr="00BD3126">
        <w:t xml:space="preserve"> in the program selection panel</w:t>
      </w:r>
      <w:r w:rsidR="00530E58" w:rsidRPr="00BD3126">
        <w:t>, datasets</w:t>
      </w:r>
      <w:r w:rsidR="00087FA5" w:rsidRPr="00BD3126">
        <w:t xml:space="preserve"> can be </w:t>
      </w:r>
      <w:r w:rsidR="00C60F9F">
        <w:t>selected</w:t>
      </w:r>
      <w:r w:rsidR="00196D6B">
        <w:t xml:space="preserve"> by using the buttons of</w:t>
      </w:r>
      <w:r w:rsidR="00087FA5" w:rsidRPr="00BD3126">
        <w:t xml:space="preserve"> the dataset selection panel (</w:t>
      </w:r>
      <w:r w:rsidR="007860E6" w:rsidRPr="00BD3126">
        <w:t>Fig. 3.5-1</w:t>
      </w:r>
      <w:r w:rsidR="00087FA5" w:rsidRPr="00BD3126">
        <w:t>)</w:t>
      </w:r>
      <w:r w:rsidR="007860E6" w:rsidRPr="00BD3126">
        <w:t xml:space="preserve">. It is possible to </w:t>
      </w:r>
      <w:r w:rsidR="0043678F" w:rsidRPr="00BD3126">
        <w:t>select up to nine datasets for a session. To select a</w:t>
      </w:r>
      <w:r w:rsidR="00A51010">
        <w:t>ny prepared</w:t>
      </w:r>
      <w:r w:rsidR="0043678F" w:rsidRPr="00BD3126">
        <w:t xml:space="preserve"> dataset</w:t>
      </w:r>
      <w:r w:rsidR="00A37524" w:rsidRPr="00BD3126">
        <w:t>, click on any of the dataset button like the ‘Dataset #1’ button</w:t>
      </w:r>
      <w:r w:rsidR="00A53F1E" w:rsidRPr="00BD3126">
        <w:t xml:space="preserve"> (Fig.</w:t>
      </w:r>
      <w:r w:rsidR="00196D6B">
        <w:t> </w:t>
      </w:r>
      <w:r w:rsidR="00A53F1E" w:rsidRPr="00BD3126">
        <w:t>3.5 </w:t>
      </w:r>
      <w:r w:rsidR="00A53F1E" w:rsidRPr="00BD3126">
        <w:noBreakHyphen/>
        <w:t>1)</w:t>
      </w:r>
      <w:r w:rsidR="00A37524" w:rsidRPr="00BD3126">
        <w:t>.</w:t>
      </w:r>
      <w:r w:rsidR="00A53F1E" w:rsidRPr="00BD3126">
        <w:t xml:space="preserve"> </w:t>
      </w:r>
      <w:r w:rsidR="00006D2A" w:rsidRPr="00BD3126">
        <w:t xml:space="preserve">This will open a new file selection window (Fig. 3.5-1). Here, </w:t>
      </w:r>
      <w:r w:rsidR="00435200" w:rsidRPr="00BD3126">
        <w:t>navigate to the folder where the dataset is stored, click on it select it and confirm with a click on the ‘Open’ button.</w:t>
      </w:r>
      <w:r w:rsidR="00AB3448" w:rsidRPr="00BD3126">
        <w:t xml:space="preserve"> Use the popup to change the shown file types</w:t>
      </w:r>
      <w:r w:rsidR="00A51010">
        <w:t xml:space="preserve"> (mat-files vs. Excel spreadsheets)</w:t>
      </w:r>
      <w:r w:rsidR="00AB3448" w:rsidRPr="00BD3126">
        <w:t xml:space="preserve"> in the file selection window (Fig. 3.5-2).</w:t>
      </w:r>
    </w:p>
    <w:p w14:paraId="3DED0711" w14:textId="77777777" w:rsidR="0042240A" w:rsidRPr="00BD3126" w:rsidRDefault="0042240A" w:rsidP="003206A5">
      <w:pPr>
        <w:keepNext/>
        <w:jc w:val="center"/>
      </w:pPr>
      <w:r w:rsidRPr="00BD3126">
        <w:rPr>
          <w:noProof/>
        </w:rPr>
        <w:drawing>
          <wp:inline distT="0" distB="0" distL="0" distR="0" wp14:anchorId="1699B072" wp14:editId="795238FF">
            <wp:extent cx="5003800" cy="773074"/>
            <wp:effectExtent l="0" t="0" r="6350" b="825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003800" cy="773074"/>
                    </a:xfrm>
                    <a:prstGeom prst="rect">
                      <a:avLst/>
                    </a:prstGeom>
                    <a:noFill/>
                    <a:ln>
                      <a:noFill/>
                    </a:ln>
                  </pic:spPr>
                </pic:pic>
              </a:graphicData>
            </a:graphic>
          </wp:inline>
        </w:drawing>
      </w:r>
    </w:p>
    <w:p w14:paraId="5288F5FB" w14:textId="73B39A8D" w:rsidR="00E15465" w:rsidRPr="00BD3126" w:rsidRDefault="0042240A" w:rsidP="007B5D76">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3.5</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00F46A94" w:rsidRPr="00BD3126">
        <w:rPr>
          <w:lang w:val="en-US"/>
        </w:rPr>
        <w:t xml:space="preserve">: Screenshot </w:t>
      </w:r>
      <w:r w:rsidR="00761AC9" w:rsidRPr="00BD3126">
        <w:rPr>
          <w:lang w:val="en-US"/>
        </w:rPr>
        <w:t>of the</w:t>
      </w:r>
      <w:r w:rsidR="0012186A" w:rsidRPr="00BD3126">
        <w:rPr>
          <w:lang w:val="en-US"/>
        </w:rPr>
        <w:t xml:space="preserve"> program selection and</w:t>
      </w:r>
      <w:r w:rsidR="00761AC9" w:rsidRPr="00BD3126">
        <w:rPr>
          <w:lang w:val="en-US"/>
        </w:rPr>
        <w:t xml:space="preserve"> dataset selection </w:t>
      </w:r>
      <w:r w:rsidR="0012186A" w:rsidRPr="00BD3126">
        <w:rPr>
          <w:lang w:val="en-US"/>
        </w:rPr>
        <w:t>panels.</w:t>
      </w:r>
      <w:r w:rsidR="00BD7236" w:rsidRPr="00BD3126">
        <w:rPr>
          <w:lang w:val="en-US"/>
        </w:rPr>
        <w:t xml:space="preserve"> Select a program (1) and use the </w:t>
      </w:r>
      <w:r w:rsidR="00375CE7" w:rsidRPr="00BD3126">
        <w:rPr>
          <w:lang w:val="en-US"/>
        </w:rPr>
        <w:t>‘D</w:t>
      </w:r>
      <w:r w:rsidR="00BD7236" w:rsidRPr="00BD3126">
        <w:rPr>
          <w:lang w:val="en-US"/>
        </w:rPr>
        <w:t xml:space="preserve">ataset </w:t>
      </w:r>
      <w:r w:rsidR="00375CE7" w:rsidRPr="00BD3126">
        <w:rPr>
          <w:lang w:val="en-US"/>
        </w:rPr>
        <w:t xml:space="preserve">#1’ </w:t>
      </w:r>
      <w:r w:rsidR="00BD7236" w:rsidRPr="00BD3126">
        <w:rPr>
          <w:lang w:val="en-US"/>
        </w:rPr>
        <w:t>button</w:t>
      </w:r>
      <w:r w:rsidR="00375CE7" w:rsidRPr="00BD3126">
        <w:rPr>
          <w:lang w:val="en-US"/>
        </w:rPr>
        <w:t xml:space="preserve"> (</w:t>
      </w:r>
      <w:r w:rsidR="00F553C5" w:rsidRPr="00BD3126">
        <w:rPr>
          <w:lang w:val="en-US"/>
        </w:rPr>
        <w:t>2</w:t>
      </w:r>
      <w:r w:rsidR="00375CE7" w:rsidRPr="00BD3126">
        <w:rPr>
          <w:lang w:val="en-US"/>
        </w:rPr>
        <w:t>) to select the first input dataset.</w:t>
      </w:r>
      <w:r w:rsidR="007B5D76" w:rsidRPr="00BD3126">
        <w:rPr>
          <w:lang w:val="en-US"/>
        </w:rPr>
        <w:t xml:space="preserve"> This will open a file selection window (Fig. 3.5-2) where datasets can be loaded.</w:t>
      </w:r>
      <w:r w:rsidR="001700B4" w:rsidRPr="00BD3126">
        <w:rPr>
          <w:lang w:val="en-US"/>
        </w:rPr>
        <w:t xml:space="preserve"> </w:t>
      </w:r>
      <w:r w:rsidR="00A51010">
        <w:rPr>
          <w:lang w:val="en-US"/>
        </w:rPr>
        <w:t>If more datasets are intended to be imported</w:t>
      </w:r>
      <w:r w:rsidR="0023492E">
        <w:rPr>
          <w:lang w:val="en-US"/>
        </w:rPr>
        <w:t>, use the other available button</w:t>
      </w:r>
      <w:r w:rsidR="008C3953">
        <w:rPr>
          <w:lang w:val="en-US"/>
        </w:rPr>
        <w:t>s (3).</w:t>
      </w:r>
    </w:p>
    <w:p w14:paraId="1856C81F" w14:textId="2F2FE9D2" w:rsidR="001C7598" w:rsidRPr="00BD3126" w:rsidRDefault="001C7598" w:rsidP="001C7598">
      <w:r w:rsidRPr="00BD3126">
        <w:t>After the file selection has been confirmed by clicking the ‘Open’ button in the file selection window, the window will disappear and FastGAPP checks if the</w:t>
      </w:r>
      <w:r w:rsidR="008C3953">
        <w:t xml:space="preserve"> selected</w:t>
      </w:r>
      <w:r w:rsidRPr="00BD3126">
        <w:t xml:space="preserve"> file</w:t>
      </w:r>
      <w:r w:rsidR="008C3953">
        <w:t>’s</w:t>
      </w:r>
      <w:r w:rsidRPr="00BD3126">
        <w:t xml:space="preserve"> extension w</w:t>
      </w:r>
      <w:r w:rsidR="008C3953">
        <w:t>as</w:t>
      </w:r>
      <w:r w:rsidRPr="00BD3126">
        <w:t xml:space="preserve"> correct (‘.mat’, ’.xlsx’,</w:t>
      </w:r>
      <w:r w:rsidR="008C3953">
        <w:t xml:space="preserve"> or</w:t>
      </w:r>
      <w:r w:rsidRPr="00BD3126">
        <w:t xml:space="preserve"> ’.xls’). If the file extension is not valid, the button will change to red </w:t>
      </w:r>
      <w:r w:rsidR="006E1873" w:rsidRPr="00BD3126">
        <w:t>color</w:t>
      </w:r>
      <w:r w:rsidRPr="00BD3126">
        <w:t xml:space="preserve">. If so, select another file with valid file extension. If the selected file is valid, the button will change to green </w:t>
      </w:r>
      <w:r w:rsidR="006E1873" w:rsidRPr="00BD3126">
        <w:t>color</w:t>
      </w:r>
      <w:r w:rsidRPr="00BD3126">
        <w:t xml:space="preserve"> and some green text showing the </w:t>
      </w:r>
      <w:r w:rsidR="004A13D6">
        <w:t xml:space="preserve">absolute </w:t>
      </w:r>
      <w:r w:rsidRPr="00BD3126">
        <w:t>file</w:t>
      </w:r>
      <w:r w:rsidR="004A13D6">
        <w:t>’s</w:t>
      </w:r>
      <w:r w:rsidRPr="00BD3126">
        <w:t xml:space="preserve"> path and name and a statement that the selected file extension </w:t>
      </w:r>
      <w:r w:rsidRPr="00BD3126">
        <w:lastRenderedPageBreak/>
        <w:t>was correct. After a</w:t>
      </w:r>
      <w:r w:rsidR="003F5447">
        <w:t>ny</w:t>
      </w:r>
      <w:r w:rsidRPr="00BD3126">
        <w:t xml:space="preserve"> file with valid file extension has been selected</w:t>
      </w:r>
      <w:r w:rsidR="003F5447">
        <w:t xml:space="preserve"> by using one of the nine buttons</w:t>
      </w:r>
      <w:r w:rsidRPr="00BD3126">
        <w:t xml:space="preserve">, the green ‘Start’ button will appear in the dataset selection panel </w:t>
      </w:r>
      <w:r w:rsidR="003F5447">
        <w:t>of FastGAPP’s</w:t>
      </w:r>
      <w:r w:rsidRPr="00BD3126">
        <w:t xml:space="preserve"> main window. Clicking the ‘Start’ button will finally import the</w:t>
      </w:r>
      <w:r w:rsidR="003F5447">
        <w:t xml:space="preserve"> selected</w:t>
      </w:r>
      <w:r w:rsidRPr="00BD3126">
        <w:t xml:space="preserve"> dataset from the input file and start the program (see section</w:t>
      </w:r>
      <w:r w:rsidR="003F5447">
        <w:t xml:space="preserve"> </w:t>
      </w:r>
      <w:r w:rsidRPr="00BD3126">
        <w:t>3.7).</w:t>
      </w:r>
    </w:p>
    <w:p w14:paraId="6EDB45EB" w14:textId="77777777" w:rsidR="0042240A" w:rsidRPr="00BD3126" w:rsidRDefault="0042240A" w:rsidP="00B00358">
      <w:pPr>
        <w:keepNext/>
        <w:jc w:val="center"/>
      </w:pPr>
      <w:r w:rsidRPr="00BD3126">
        <w:rPr>
          <w:noProof/>
        </w:rPr>
        <w:drawing>
          <wp:inline distT="0" distB="0" distL="0" distR="0" wp14:anchorId="3B512DBE" wp14:editId="5C20AC88">
            <wp:extent cx="5760720" cy="2722823"/>
            <wp:effectExtent l="0" t="0" r="0" b="190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722823"/>
                    </a:xfrm>
                    <a:prstGeom prst="rect">
                      <a:avLst/>
                    </a:prstGeom>
                    <a:noFill/>
                    <a:ln>
                      <a:noFill/>
                    </a:ln>
                  </pic:spPr>
                </pic:pic>
              </a:graphicData>
            </a:graphic>
          </wp:inline>
        </w:drawing>
      </w:r>
    </w:p>
    <w:p w14:paraId="302887D6" w14:textId="534A1819" w:rsidR="00E15465" w:rsidRPr="00BD3126" w:rsidRDefault="0042240A" w:rsidP="0042240A">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3.5</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2</w:t>
      </w:r>
      <w:r w:rsidR="00F179DF" w:rsidRPr="00BD3126">
        <w:rPr>
          <w:lang w:val="en-US"/>
        </w:rPr>
        <w:fldChar w:fldCharType="end"/>
      </w:r>
      <w:r w:rsidR="00761AC9" w:rsidRPr="00BD3126">
        <w:rPr>
          <w:lang w:val="en-US"/>
        </w:rPr>
        <w:t xml:space="preserve">: Screenshot </w:t>
      </w:r>
      <w:r w:rsidR="00F418FA" w:rsidRPr="00BD3126">
        <w:rPr>
          <w:lang w:val="en-US"/>
        </w:rPr>
        <w:t>of the dataset selection window</w:t>
      </w:r>
      <w:r w:rsidR="0043678F" w:rsidRPr="00BD3126">
        <w:rPr>
          <w:lang w:val="en-US"/>
        </w:rPr>
        <w:t>.</w:t>
      </w:r>
      <w:r w:rsidR="00B232ED" w:rsidRPr="00BD3126">
        <w:rPr>
          <w:lang w:val="en-US"/>
        </w:rPr>
        <w:t xml:space="preserve"> After the data selection window has been opened, navigate to the folder</w:t>
      </w:r>
      <w:r w:rsidR="005C1729" w:rsidRPr="00BD3126">
        <w:rPr>
          <w:lang w:val="en-US"/>
        </w:rPr>
        <w:t xml:space="preserve"> where the dataset </w:t>
      </w:r>
      <w:r w:rsidR="00030965" w:rsidRPr="00BD3126">
        <w:rPr>
          <w:lang w:val="en-US"/>
        </w:rPr>
        <w:t>is</w:t>
      </w:r>
      <w:r w:rsidR="005C1729" w:rsidRPr="00BD3126">
        <w:rPr>
          <w:lang w:val="en-US"/>
        </w:rPr>
        <w:t xml:space="preserve"> located and select </w:t>
      </w:r>
      <w:r w:rsidR="00030965" w:rsidRPr="00BD3126">
        <w:rPr>
          <w:lang w:val="en-US"/>
        </w:rPr>
        <w:t>the preferred</w:t>
      </w:r>
      <w:r w:rsidR="005C1729" w:rsidRPr="00BD3126">
        <w:rPr>
          <w:lang w:val="en-US"/>
        </w:rPr>
        <w:t xml:space="preserve"> dataset (here: Ex</w:t>
      </w:r>
      <w:r w:rsidR="00030965" w:rsidRPr="00BD3126">
        <w:rPr>
          <w:lang w:val="en-US"/>
        </w:rPr>
        <w:t>001-QAPF-1.mat</w:t>
      </w:r>
      <w:r w:rsidR="005C1729" w:rsidRPr="00BD3126">
        <w:rPr>
          <w:lang w:val="en-US"/>
        </w:rPr>
        <w:t>)</w:t>
      </w:r>
      <w:r w:rsidR="00D873F4" w:rsidRPr="00BD3126">
        <w:rPr>
          <w:lang w:val="en-US"/>
        </w:rPr>
        <w:t xml:space="preserve"> by clicking on it</w:t>
      </w:r>
      <w:r w:rsidR="00030965" w:rsidRPr="00BD3126">
        <w:rPr>
          <w:lang w:val="en-US"/>
        </w:rPr>
        <w:t xml:space="preserve">. </w:t>
      </w:r>
      <w:r w:rsidR="0017501D" w:rsidRPr="00BD3126">
        <w:rPr>
          <w:lang w:val="en-US"/>
        </w:rPr>
        <w:t xml:space="preserve">After that, click on the ‘Open’ button to confirm the selection. </w:t>
      </w:r>
    </w:p>
    <w:p w14:paraId="7CE6889C" w14:textId="77777777" w:rsidR="0042240A" w:rsidRPr="00BD3126" w:rsidRDefault="0042240A" w:rsidP="003206A5">
      <w:pPr>
        <w:keepNext/>
        <w:jc w:val="center"/>
      </w:pPr>
      <w:r w:rsidRPr="00BD3126">
        <w:rPr>
          <w:noProof/>
        </w:rPr>
        <w:drawing>
          <wp:inline distT="0" distB="0" distL="0" distR="0" wp14:anchorId="138CB56D" wp14:editId="0190D6BD">
            <wp:extent cx="4996359" cy="124248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4996359" cy="1242480"/>
                    </a:xfrm>
                    <a:prstGeom prst="rect">
                      <a:avLst/>
                    </a:prstGeom>
                    <a:noFill/>
                    <a:ln>
                      <a:noFill/>
                    </a:ln>
                  </pic:spPr>
                </pic:pic>
              </a:graphicData>
            </a:graphic>
          </wp:inline>
        </w:drawing>
      </w:r>
    </w:p>
    <w:p w14:paraId="075BB876" w14:textId="0FC1753F" w:rsidR="0042240A" w:rsidRPr="00BD3126" w:rsidRDefault="0042240A" w:rsidP="0042240A">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3.5</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3</w:t>
      </w:r>
      <w:r w:rsidR="00F179DF" w:rsidRPr="00BD3126">
        <w:rPr>
          <w:lang w:val="en-US"/>
        </w:rPr>
        <w:fldChar w:fldCharType="end"/>
      </w:r>
      <w:r w:rsidR="00F418FA" w:rsidRPr="00BD3126">
        <w:rPr>
          <w:lang w:val="en-US"/>
        </w:rPr>
        <w:t xml:space="preserve">: </w:t>
      </w:r>
      <w:r w:rsidR="0061499F" w:rsidRPr="00BD3126">
        <w:rPr>
          <w:lang w:val="en-US"/>
        </w:rPr>
        <w:t>Screensh</w:t>
      </w:r>
      <w:r w:rsidR="00C51C7D" w:rsidRPr="00BD3126">
        <w:rPr>
          <w:lang w:val="en-US"/>
        </w:rPr>
        <w:t xml:space="preserve">ot of the program selection and dataset selection panels after three files have been selected. </w:t>
      </w:r>
      <w:r w:rsidR="00E35F19" w:rsidRPr="00BD3126">
        <w:rPr>
          <w:lang w:val="en-US"/>
        </w:rPr>
        <w:t>The green ‘Start’ button appe</w:t>
      </w:r>
      <w:r w:rsidR="0061078C" w:rsidRPr="00BD3126">
        <w:rPr>
          <w:lang w:val="en-US"/>
        </w:rPr>
        <w:t>ars and the program (PetroPlot in this example) can be started by clicking on it (1).</w:t>
      </w:r>
    </w:p>
    <w:p w14:paraId="202D4924" w14:textId="15C6C7CD" w:rsidR="00A334FB" w:rsidRPr="00BD3126" w:rsidRDefault="00A334FB" w:rsidP="00A334FB">
      <w:pPr>
        <w:pStyle w:val="berschrift3"/>
      </w:pPr>
      <w:bookmarkStart w:id="20" w:name="_Toc23951159"/>
      <w:r w:rsidRPr="00BD3126">
        <w:t>Further information</w:t>
      </w:r>
      <w:bookmarkEnd w:id="20"/>
    </w:p>
    <w:p w14:paraId="3E264CA8" w14:textId="24FC1ACB" w:rsidR="0042240A" w:rsidRPr="00BD3126" w:rsidRDefault="00A334FB" w:rsidP="00043653">
      <w:r w:rsidRPr="00BD3126">
        <w:t xml:space="preserve">Note, that the </w:t>
      </w:r>
      <w:r w:rsidR="002A05D4" w:rsidRPr="00BD3126">
        <w:t>order</w:t>
      </w:r>
      <w:r w:rsidR="00CE3AC9" w:rsidRPr="00BD3126">
        <w:t xml:space="preserve"> of the selected datasets will also control </w:t>
      </w:r>
      <w:r w:rsidR="002A05D4" w:rsidRPr="00BD3126">
        <w:t xml:space="preserve">the plotting order of the datasets, which cannot be changed in </w:t>
      </w:r>
      <w:r w:rsidR="003F5447">
        <w:t>a session</w:t>
      </w:r>
      <w:r w:rsidR="00FC0539" w:rsidRPr="00BD3126">
        <w:t xml:space="preserve">. </w:t>
      </w:r>
      <w:r w:rsidR="00466A13" w:rsidRPr="00BD3126">
        <w:t xml:space="preserve">This means that dataset #1 will always be </w:t>
      </w:r>
      <w:r w:rsidR="007476E5" w:rsidRPr="00BD3126">
        <w:t>on</w:t>
      </w:r>
      <w:r w:rsidR="00466A13" w:rsidRPr="00BD3126">
        <w:t xml:space="preserve"> top of all other datasets</w:t>
      </w:r>
      <w:r w:rsidR="003F5447">
        <w:t xml:space="preserve"> </w:t>
      </w:r>
      <w:r w:rsidR="003F5447" w:rsidRPr="00BD3126">
        <w:t xml:space="preserve">(= the </w:t>
      </w:r>
      <w:r w:rsidR="003F5447">
        <w:t>last</w:t>
      </w:r>
      <w:r w:rsidR="003F5447" w:rsidRPr="00BD3126">
        <w:t xml:space="preserve"> dataset to be plotted)</w:t>
      </w:r>
      <w:r w:rsidR="007476E5" w:rsidRPr="00BD3126">
        <w:t xml:space="preserve">. </w:t>
      </w:r>
      <w:r w:rsidR="003F5447">
        <w:t xml:space="preserve">Dataset #9 will always be on the lowermost level </w:t>
      </w:r>
      <w:r w:rsidR="00F2702A" w:rsidRPr="00BD3126">
        <w:t xml:space="preserve">(= the first dataset to be plotted). </w:t>
      </w:r>
      <w:r w:rsidR="003F5447">
        <w:t>The user should t</w:t>
      </w:r>
      <w:r w:rsidR="00F2702A" w:rsidRPr="00BD3126">
        <w:t xml:space="preserve">hink about the order </w:t>
      </w:r>
      <w:r w:rsidR="008E56D6" w:rsidRPr="00BD3126">
        <w:t xml:space="preserve">of </w:t>
      </w:r>
      <w:r w:rsidR="003F5447">
        <w:t>the</w:t>
      </w:r>
      <w:r w:rsidR="008E56D6" w:rsidRPr="00BD3126">
        <w:t xml:space="preserve"> datasets before </w:t>
      </w:r>
      <w:r w:rsidR="00431C31">
        <w:t>their selection and start-up of a session</w:t>
      </w:r>
      <w:r w:rsidR="008E56D6" w:rsidRPr="00BD3126">
        <w:t xml:space="preserve">! </w:t>
      </w:r>
      <w:r w:rsidR="003E0B92" w:rsidRPr="00BD3126">
        <w:t xml:space="preserve">Among that, datasets do not need to be </w:t>
      </w:r>
      <w:r w:rsidR="001E17BC" w:rsidRPr="00BD3126">
        <w:t xml:space="preserve">selected in </w:t>
      </w:r>
      <w:r w:rsidR="008E1C3F" w:rsidRPr="00BD3126">
        <w:t xml:space="preserve">continuative order. It is also possible to select </w:t>
      </w:r>
      <w:r w:rsidR="001C3F5C" w:rsidRPr="00BD3126">
        <w:t>input files for dataset #3, dataset #4, and dataset #8</w:t>
      </w:r>
      <w:r w:rsidR="008E3B54" w:rsidRPr="00BD3126">
        <w:t>, but this will be automa</w:t>
      </w:r>
      <w:r w:rsidR="001C3522" w:rsidRPr="00BD3126">
        <w:t xml:space="preserve">tically and consecutively ordered after pressing </w:t>
      </w:r>
      <w:r w:rsidR="00E53F19" w:rsidRPr="00BD3126">
        <w:t>the ‘Start’ button (see section 3.7).</w:t>
      </w:r>
    </w:p>
    <w:p w14:paraId="1F52F61E" w14:textId="77777777" w:rsidR="001C7598" w:rsidRPr="00BD3126" w:rsidRDefault="001C7598" w:rsidP="00043653"/>
    <w:p w14:paraId="0B8871DA" w14:textId="78B9426E" w:rsidR="00043653" w:rsidRPr="00BD3126" w:rsidRDefault="00E15465" w:rsidP="00E15465">
      <w:pPr>
        <w:pStyle w:val="berschrift2"/>
        <w:numPr>
          <w:ilvl w:val="1"/>
          <w:numId w:val="2"/>
        </w:numPr>
      </w:pPr>
      <w:bookmarkStart w:id="21" w:name="_Toc23951160"/>
      <w:r w:rsidRPr="00BD3126">
        <w:t>Loading a session</w:t>
      </w:r>
      <w:bookmarkEnd w:id="21"/>
    </w:p>
    <w:p w14:paraId="15F6B04B" w14:textId="602E399A" w:rsidR="00E15465" w:rsidRPr="00BD3126" w:rsidRDefault="00A17854" w:rsidP="00E15465">
      <w:r w:rsidRPr="00BD3126">
        <w:t>Session</w:t>
      </w:r>
      <w:r w:rsidR="001460AC" w:rsidRPr="00BD3126">
        <w:t>s</w:t>
      </w:r>
      <w:r w:rsidRPr="00BD3126">
        <w:t xml:space="preserve"> </w:t>
      </w:r>
      <w:r w:rsidR="004104E7">
        <w:t xml:space="preserve">of </w:t>
      </w:r>
      <w:r w:rsidR="001460AC" w:rsidRPr="00BD3126">
        <w:t>any</w:t>
      </w:r>
      <w:r w:rsidRPr="00BD3126">
        <w:t xml:space="preserve"> </w:t>
      </w:r>
      <w:r w:rsidR="004104E7">
        <w:t>sub-</w:t>
      </w:r>
      <w:r w:rsidRPr="00BD3126">
        <w:t xml:space="preserve">program can be saved by clicking on the ‘Save Session’ button </w:t>
      </w:r>
      <w:r w:rsidR="004104E7">
        <w:t xml:space="preserve">in the main window of the sub-programs </w:t>
      </w:r>
      <w:r w:rsidR="000140C8" w:rsidRPr="00BD3126">
        <w:t xml:space="preserve">(see </w:t>
      </w:r>
      <w:r w:rsidR="007B0BA4" w:rsidRPr="00BD3126">
        <w:t>section</w:t>
      </w:r>
      <w:r w:rsidR="000140C8" w:rsidRPr="00BD3126">
        <w:t xml:space="preserve"> </w:t>
      </w:r>
      <w:r w:rsidR="002836D6" w:rsidRPr="00BD3126">
        <w:t>4</w:t>
      </w:r>
      <w:r w:rsidR="000140C8" w:rsidRPr="00BD3126">
        <w:t>.</w:t>
      </w:r>
      <w:r w:rsidR="002836D6" w:rsidRPr="00BD3126">
        <w:t>9</w:t>
      </w:r>
      <w:r w:rsidR="000140C8" w:rsidRPr="00BD3126">
        <w:t>)</w:t>
      </w:r>
      <w:r w:rsidR="00BC6A67" w:rsidRPr="00BD3126">
        <w:t xml:space="preserve">. </w:t>
      </w:r>
      <w:r w:rsidR="004104E7">
        <w:t>Although how save sessio</w:t>
      </w:r>
      <w:r w:rsidR="00E54A29">
        <w:t>ns has not been explained yet, it is explained in this</w:t>
      </w:r>
      <w:r w:rsidR="00676134">
        <w:t xml:space="preserve"> section.</w:t>
      </w:r>
      <w:r w:rsidR="004104E7">
        <w:t xml:space="preserve"> </w:t>
      </w:r>
      <w:r w:rsidR="00676134">
        <w:t>S</w:t>
      </w:r>
      <w:r w:rsidR="00BC6A67" w:rsidRPr="00BD3126">
        <w:t>ession file</w:t>
      </w:r>
      <w:r w:rsidR="00676134">
        <w:t>s</w:t>
      </w:r>
      <w:r w:rsidR="00BC6A67" w:rsidRPr="00BD3126">
        <w:t xml:space="preserve"> contain</w:t>
      </w:r>
      <w:r w:rsidR="00370126" w:rsidRPr="00BD3126">
        <w:t>s</w:t>
      </w:r>
      <w:r w:rsidR="00BC6A67" w:rsidRPr="00BD3126">
        <w:t xml:space="preserve"> </w:t>
      </w:r>
      <w:r w:rsidR="002469E7">
        <w:t>all</w:t>
      </w:r>
      <w:r w:rsidR="00BC6A67" w:rsidRPr="00BD3126">
        <w:t xml:space="preserve"> </w:t>
      </w:r>
      <w:r w:rsidR="00370126" w:rsidRPr="00BD3126">
        <w:t xml:space="preserve">imported </w:t>
      </w:r>
      <w:r w:rsidR="002469E7" w:rsidRPr="00BD3126">
        <w:t xml:space="preserve">dataset/s </w:t>
      </w:r>
      <w:r w:rsidR="00676134">
        <w:t>and all adjust</w:t>
      </w:r>
      <w:r w:rsidR="002469E7">
        <w:t xml:space="preserve">ments of the marker / labels / plots </w:t>
      </w:r>
      <w:r w:rsidR="00676134">
        <w:t>made</w:t>
      </w:r>
      <w:r w:rsidR="001B6D53" w:rsidRPr="00BD3126">
        <w:t xml:space="preserve"> </w:t>
      </w:r>
      <w:r w:rsidR="002469E7">
        <w:t>during</w:t>
      </w:r>
      <w:r w:rsidR="001B6D53" w:rsidRPr="00BD3126">
        <w:t xml:space="preserve"> </w:t>
      </w:r>
      <w:r w:rsidR="00BC6A67" w:rsidRPr="00BD3126">
        <w:t>session</w:t>
      </w:r>
      <w:r w:rsidR="001B6D53" w:rsidRPr="00BD3126">
        <w:t xml:space="preserve"> </w:t>
      </w:r>
      <w:r w:rsidR="00750A38" w:rsidRPr="00BD3126">
        <w:t xml:space="preserve">(see </w:t>
      </w:r>
      <w:r w:rsidR="007B0BA4" w:rsidRPr="00BD3126">
        <w:t>section</w:t>
      </w:r>
      <w:r w:rsidR="00750A38" w:rsidRPr="00BD3126">
        <w:t>s 4.3</w:t>
      </w:r>
      <w:r w:rsidR="002469E7">
        <w:t>,</w:t>
      </w:r>
      <w:r w:rsidR="00750A38" w:rsidRPr="00BD3126">
        <w:t xml:space="preserve"> 4.5</w:t>
      </w:r>
      <w:r w:rsidR="002469E7">
        <w:t>, 4.6).</w:t>
      </w:r>
    </w:p>
    <w:p w14:paraId="641E04F5" w14:textId="1FDEE6F7" w:rsidR="00E55BFE" w:rsidRPr="00BD3126" w:rsidRDefault="000E18D1" w:rsidP="00E15465">
      <w:r w:rsidRPr="00BD3126">
        <w:lastRenderedPageBreak/>
        <w:t>First</w:t>
      </w:r>
      <w:r w:rsidR="00C3486E" w:rsidRPr="00BD3126">
        <w:t xml:space="preserve">, select program </w:t>
      </w:r>
      <w:r w:rsidR="00AE58C8" w:rsidRPr="00BD3126">
        <w:t xml:space="preserve">by using the radio buttons in the program selection panel (see </w:t>
      </w:r>
      <w:r w:rsidR="007B0BA4" w:rsidRPr="00BD3126">
        <w:t>section</w:t>
      </w:r>
      <w:r w:rsidR="00AE58C8" w:rsidRPr="00BD3126">
        <w:t xml:space="preserve"> </w:t>
      </w:r>
      <w:r w:rsidR="00672FD1" w:rsidRPr="00BD3126">
        <w:t>3.1</w:t>
      </w:r>
      <w:r w:rsidR="00AE58C8" w:rsidRPr="00BD3126">
        <w:t>)</w:t>
      </w:r>
      <w:r w:rsidR="00672FD1" w:rsidRPr="00BD3126">
        <w:t xml:space="preserve">. After the dataset button and the ‘Load Session’ appeared, click on </w:t>
      </w:r>
      <w:r w:rsidR="00BA503D" w:rsidRPr="00BD3126">
        <w:t xml:space="preserve">the ‘Load Session’ button to the window for the session selection (Fig. 3.6-1). </w:t>
      </w:r>
      <w:r w:rsidRPr="00BD3126">
        <w:t xml:space="preserve">Second, navigate through the </w:t>
      </w:r>
      <w:r w:rsidR="00533BD1">
        <w:t>directories</w:t>
      </w:r>
      <w:r w:rsidRPr="00BD3126">
        <w:t xml:space="preserve"> to navigate to the session file</w:t>
      </w:r>
      <w:r w:rsidR="00533BD1">
        <w:t xml:space="preserve"> intended to open</w:t>
      </w:r>
      <w:r w:rsidR="00C3650A" w:rsidRPr="00BD3126">
        <w:t xml:space="preserve"> (Fig. 3.6-2), click on it and click on the ‘Open’ button</w:t>
      </w:r>
      <w:r w:rsidR="0061499F" w:rsidRPr="00BD3126">
        <w:t xml:space="preserve"> to confirm.</w:t>
      </w:r>
      <w:r w:rsidR="00A2731F" w:rsidRPr="00BD3126">
        <w:t xml:space="preserve"> After that, the</w:t>
      </w:r>
      <w:r w:rsidR="00B56087" w:rsidRPr="00BD3126">
        <w:t xml:space="preserve"> dataset</w:t>
      </w:r>
      <w:r w:rsidR="00A2731F" w:rsidRPr="00BD3126">
        <w:t xml:space="preserve"> button</w:t>
      </w:r>
      <w:r w:rsidR="00B56087" w:rsidRPr="00BD3126">
        <w:t xml:space="preserve">s turn into green </w:t>
      </w:r>
      <w:r w:rsidR="006E1873" w:rsidRPr="00BD3126">
        <w:t>color</w:t>
      </w:r>
      <w:r w:rsidR="00B56087" w:rsidRPr="00BD3126">
        <w:t xml:space="preserve"> and show</w:t>
      </w:r>
      <w:r w:rsidR="00533BD1">
        <w:t>s</w:t>
      </w:r>
      <w:r w:rsidR="00B56087" w:rsidRPr="00BD3126">
        <w:t xml:space="preserve"> the</w:t>
      </w:r>
      <w:r w:rsidR="00533BD1">
        <w:t xml:space="preserve"> </w:t>
      </w:r>
      <w:r w:rsidR="00A55434">
        <w:t>absolutes</w:t>
      </w:r>
      <w:r w:rsidR="00B56087" w:rsidRPr="00BD3126">
        <w:t xml:space="preserve"> path and file names contained in this session file</w:t>
      </w:r>
      <w:r w:rsidR="008A4275" w:rsidRPr="00BD3126">
        <w:t xml:space="preserve"> (Fig. 3.6-3). The ‘Load Session’ and </w:t>
      </w:r>
      <w:r w:rsidR="00462134" w:rsidRPr="00BD3126">
        <w:t xml:space="preserve">‘Start’ buttons also change to green </w:t>
      </w:r>
      <w:r w:rsidR="006E1873" w:rsidRPr="00BD3126">
        <w:t>color</w:t>
      </w:r>
      <w:r w:rsidR="00462134" w:rsidRPr="00BD3126">
        <w:t>s to confirm that</w:t>
      </w:r>
      <w:r w:rsidR="00AF14E8" w:rsidRPr="00BD3126">
        <w:t xml:space="preserve"> the session is loaded and ready to start. Finally, press the ‘Start’ button to </w:t>
      </w:r>
      <w:r w:rsidR="00A55434">
        <w:t>open the</w:t>
      </w:r>
      <w:r w:rsidR="00B258DC">
        <w:t xml:space="preserve"> selected</w:t>
      </w:r>
      <w:r w:rsidR="00AF14E8" w:rsidRPr="00BD3126">
        <w:t xml:space="preserve"> session.</w:t>
      </w:r>
      <w:r w:rsidR="002054F6" w:rsidRPr="00BD3126">
        <w:t xml:space="preserve"> Learn more what happens</w:t>
      </w:r>
      <w:r w:rsidR="00042077" w:rsidRPr="00BD3126">
        <w:t xml:space="preserve"> after the start buttons is pressed in </w:t>
      </w:r>
      <w:r w:rsidR="007B0BA4" w:rsidRPr="00BD3126">
        <w:t>section</w:t>
      </w:r>
      <w:r w:rsidR="00042077" w:rsidRPr="00BD3126">
        <w:t xml:space="preserve"> (section 3.7)</w:t>
      </w:r>
      <w:r w:rsidR="001C7598" w:rsidRPr="00BD3126">
        <w:t>.</w:t>
      </w:r>
    </w:p>
    <w:p w14:paraId="3CC5475A" w14:textId="77777777" w:rsidR="001C7598" w:rsidRPr="00BD3126" w:rsidRDefault="001C7598" w:rsidP="001C7598">
      <w:pPr>
        <w:keepNext/>
        <w:jc w:val="center"/>
      </w:pPr>
      <w:r w:rsidRPr="00BD3126">
        <w:rPr>
          <w:noProof/>
        </w:rPr>
        <w:drawing>
          <wp:inline distT="0" distB="0" distL="0" distR="0" wp14:anchorId="336163F3" wp14:editId="3A442CE1">
            <wp:extent cx="5040000" cy="3120662"/>
            <wp:effectExtent l="0" t="0" r="8255"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0000" cy="3120662"/>
                    </a:xfrm>
                    <a:prstGeom prst="rect">
                      <a:avLst/>
                    </a:prstGeom>
                    <a:noFill/>
                    <a:ln>
                      <a:noFill/>
                    </a:ln>
                  </pic:spPr>
                </pic:pic>
              </a:graphicData>
            </a:graphic>
          </wp:inline>
        </w:drawing>
      </w:r>
    </w:p>
    <w:p w14:paraId="5277109D" w14:textId="026DE914" w:rsidR="001C7598" w:rsidRPr="00BD3126" w:rsidRDefault="001C7598" w:rsidP="001C7598">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3.6</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Pr="00BD3126">
        <w:rPr>
          <w:lang w:val="en-US"/>
        </w:rPr>
        <w:t>: Screenshot of the data selection panel. To load a session, click on the ‘Load Session’ button (1). Afterwards a new session selection window will open (Fig. 3.6-2).</w:t>
      </w:r>
    </w:p>
    <w:p w14:paraId="309A5DE0" w14:textId="77777777" w:rsidR="001C7598" w:rsidRPr="00BD3126" w:rsidRDefault="001C7598" w:rsidP="001C7598">
      <w:pPr>
        <w:keepNext/>
        <w:jc w:val="center"/>
      </w:pPr>
      <w:r w:rsidRPr="00BD3126">
        <w:rPr>
          <w:noProof/>
        </w:rPr>
        <w:drawing>
          <wp:inline distT="0" distB="0" distL="0" distR="0" wp14:anchorId="62A168CA" wp14:editId="5AFE41A9">
            <wp:extent cx="4665389" cy="2632841"/>
            <wp:effectExtent l="0" t="0" r="190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665389" cy="2632841"/>
                    </a:xfrm>
                    <a:prstGeom prst="rect">
                      <a:avLst/>
                    </a:prstGeom>
                    <a:noFill/>
                    <a:ln>
                      <a:noFill/>
                    </a:ln>
                  </pic:spPr>
                </pic:pic>
              </a:graphicData>
            </a:graphic>
          </wp:inline>
        </w:drawing>
      </w:r>
    </w:p>
    <w:p w14:paraId="2D103A82" w14:textId="673D4EC8" w:rsidR="001C7598" w:rsidRPr="00BD3126" w:rsidRDefault="001C7598" w:rsidP="001C7598">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3.6</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2</w:t>
      </w:r>
      <w:r w:rsidR="00F179DF" w:rsidRPr="00BD3126">
        <w:rPr>
          <w:lang w:val="en-US"/>
        </w:rPr>
        <w:fldChar w:fldCharType="end"/>
      </w:r>
      <w:r w:rsidRPr="00BD3126">
        <w:rPr>
          <w:lang w:val="en-US"/>
        </w:rPr>
        <w:t>: Screenshot of the session selection window. To load a session, navigate to the folder where the session is stored and select a session file from the file list (1). Finally, press the ‘Open’ button to select this session.</w:t>
      </w:r>
    </w:p>
    <w:p w14:paraId="581B2801" w14:textId="5A780D28" w:rsidR="00160A8D" w:rsidRPr="00BD3126" w:rsidRDefault="00160A8D" w:rsidP="00160A8D">
      <w:r w:rsidRPr="00BD3126">
        <w:t xml:space="preserve">Note that session files are logically restricted to the </w:t>
      </w:r>
      <w:r w:rsidR="007D68FB">
        <w:t>sub-</w:t>
      </w:r>
      <w:r w:rsidRPr="00BD3126">
        <w:t>program in which the session was saved (i.e.</w:t>
      </w:r>
      <w:r w:rsidR="00E84EAE" w:rsidRPr="00BD3126">
        <w:t>,</w:t>
      </w:r>
      <w:r w:rsidRPr="00BD3126">
        <w:t xml:space="preserve"> session</w:t>
      </w:r>
      <w:r w:rsidR="00E84EAE" w:rsidRPr="00BD3126">
        <w:t>s saved in PetroPlot</w:t>
      </w:r>
      <w:r w:rsidR="00B258DC">
        <w:t xml:space="preserve"> </w:t>
      </w:r>
      <w:r w:rsidR="00E84EAE" w:rsidRPr="00BD3126">
        <w:t>can only be opened with PetroPlot</w:t>
      </w:r>
      <w:r w:rsidRPr="00BD3126">
        <w:t xml:space="preserve">). If a session from another program is </w:t>
      </w:r>
      <w:r w:rsidRPr="00BD3126">
        <w:lastRenderedPageBreak/>
        <w:t xml:space="preserve">tried to be loaded, </w:t>
      </w:r>
      <w:r w:rsidR="00B258DC">
        <w:t>a</w:t>
      </w:r>
      <w:r w:rsidRPr="00BD3126">
        <w:t xml:space="preserve"> message</w:t>
      </w:r>
      <w:r w:rsidR="00B258DC">
        <w:t xml:space="preserve"> will appear and inform the user that the dataset</w:t>
      </w:r>
      <w:r w:rsidR="007D68FB">
        <w:t xml:space="preserve"> was created with another sub-program</w:t>
      </w:r>
      <w:r w:rsidRPr="00BD3126">
        <w:t>.</w:t>
      </w:r>
    </w:p>
    <w:p w14:paraId="0DB7CA76" w14:textId="4B6D33B5" w:rsidR="009614B1" w:rsidRPr="00BD3126" w:rsidRDefault="009614B1" w:rsidP="00160A8D">
      <w:r w:rsidRPr="00BD3126">
        <w:t>After a session has been loaded, more datasets can be still selected by the dataset buttons</w:t>
      </w:r>
      <w:r w:rsidR="006C6741">
        <w:t xml:space="preserve"> in the data selection panel</w:t>
      </w:r>
      <w:r w:rsidRPr="00BD3126">
        <w:t xml:space="preserve">. </w:t>
      </w:r>
      <w:r w:rsidR="00C445CB">
        <w:t>If this is done</w:t>
      </w:r>
      <w:r w:rsidRPr="00BD3126">
        <w:t xml:space="preserve">, the session will not be longer loaded. Moreover, it will be checked if the contained files from the session still exist in the original paths when the session was saved. If so, the datasets will be imported again together with the newly selected dataset/datasets into a new session. This will be indicated by the changing </w:t>
      </w:r>
      <w:r w:rsidR="006E1873" w:rsidRPr="00BD3126">
        <w:t>color</w:t>
      </w:r>
      <w:r w:rsidRPr="00BD3126">
        <w:t xml:space="preserve"> of the ‘Load Session’ button and notification</w:t>
      </w:r>
      <w:r w:rsidR="00C445CB">
        <w:t>s</w:t>
      </w:r>
      <w:r w:rsidRPr="00BD3126">
        <w:t xml:space="preserve"> if the files do not exist in the given path anymore.</w:t>
      </w:r>
    </w:p>
    <w:p w14:paraId="5896CCE1" w14:textId="77777777" w:rsidR="00B159F0" w:rsidRPr="00BD3126" w:rsidRDefault="00B159F0" w:rsidP="0061499F">
      <w:pPr>
        <w:keepNext/>
        <w:jc w:val="center"/>
      </w:pPr>
      <w:r w:rsidRPr="00BD3126">
        <w:rPr>
          <w:noProof/>
        </w:rPr>
        <w:drawing>
          <wp:inline distT="0" distB="0" distL="0" distR="0" wp14:anchorId="479EFBD6" wp14:editId="285D69DA">
            <wp:extent cx="5040000" cy="3134566"/>
            <wp:effectExtent l="0" t="0" r="8255" b="889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40000" cy="3134566"/>
                    </a:xfrm>
                    <a:prstGeom prst="rect">
                      <a:avLst/>
                    </a:prstGeom>
                    <a:noFill/>
                    <a:ln>
                      <a:noFill/>
                    </a:ln>
                  </pic:spPr>
                </pic:pic>
              </a:graphicData>
            </a:graphic>
          </wp:inline>
        </w:drawing>
      </w:r>
    </w:p>
    <w:p w14:paraId="6F75CDBD" w14:textId="35A8612F" w:rsidR="00B159F0" w:rsidRPr="00BD3126" w:rsidRDefault="00B159F0" w:rsidP="00B159F0">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3.6</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3</w:t>
      </w:r>
      <w:r w:rsidR="00F179DF" w:rsidRPr="00BD3126">
        <w:rPr>
          <w:lang w:val="en-US"/>
        </w:rPr>
        <w:fldChar w:fldCharType="end"/>
      </w:r>
      <w:r w:rsidR="00DC3A31" w:rsidRPr="00BD3126">
        <w:rPr>
          <w:lang w:val="en-US"/>
        </w:rPr>
        <w:t>: Screenshot of the dataset selection panel after</w:t>
      </w:r>
      <w:r w:rsidR="004C6958" w:rsidRPr="00BD3126">
        <w:rPr>
          <w:lang w:val="en-US"/>
        </w:rPr>
        <w:t xml:space="preserve"> the session has been selected (Fig. 3.6-2).</w:t>
      </w:r>
      <w:r w:rsidR="00C7244C" w:rsidRPr="00BD3126">
        <w:rPr>
          <w:lang w:val="en-US"/>
        </w:rPr>
        <w:t xml:space="preserve"> </w:t>
      </w:r>
      <w:r w:rsidR="0067507D" w:rsidRPr="00BD3126">
        <w:rPr>
          <w:lang w:val="en-US"/>
        </w:rPr>
        <w:t>‘Load Session’</w:t>
      </w:r>
      <w:r w:rsidR="00BC2B8D" w:rsidRPr="00BD3126">
        <w:rPr>
          <w:lang w:val="en-US"/>
        </w:rPr>
        <w:t xml:space="preserve"> </w:t>
      </w:r>
      <w:r w:rsidR="0067507D" w:rsidRPr="00BD3126">
        <w:rPr>
          <w:lang w:val="en-US"/>
        </w:rPr>
        <w:t>button</w:t>
      </w:r>
      <w:r w:rsidR="00903420" w:rsidRPr="00BD3126">
        <w:rPr>
          <w:lang w:val="en-US"/>
        </w:rPr>
        <w:t> </w:t>
      </w:r>
      <w:r w:rsidR="00BC2B8D" w:rsidRPr="00BD3126">
        <w:rPr>
          <w:lang w:val="en-US"/>
        </w:rPr>
        <w:t>(1)</w:t>
      </w:r>
      <w:r w:rsidR="0067507D" w:rsidRPr="00BD3126">
        <w:rPr>
          <w:lang w:val="en-US"/>
        </w:rPr>
        <w:t xml:space="preserve"> and ‘Start’</w:t>
      </w:r>
      <w:r w:rsidR="00BC2B8D" w:rsidRPr="00BD3126">
        <w:rPr>
          <w:lang w:val="en-US"/>
        </w:rPr>
        <w:t xml:space="preserve"> </w:t>
      </w:r>
      <w:r w:rsidR="0067507D" w:rsidRPr="00BD3126">
        <w:rPr>
          <w:lang w:val="en-US"/>
        </w:rPr>
        <w:t xml:space="preserve">button </w:t>
      </w:r>
      <w:r w:rsidR="00903420" w:rsidRPr="00BD3126">
        <w:rPr>
          <w:lang w:val="en-US"/>
        </w:rPr>
        <w:t xml:space="preserve">(2) </w:t>
      </w:r>
      <w:r w:rsidR="0067507D" w:rsidRPr="00BD3126">
        <w:rPr>
          <w:lang w:val="en-US"/>
        </w:rPr>
        <w:t xml:space="preserve">changed their </w:t>
      </w:r>
      <w:r w:rsidR="006E1873" w:rsidRPr="00BD3126">
        <w:rPr>
          <w:lang w:val="en-US"/>
        </w:rPr>
        <w:t>color</w:t>
      </w:r>
      <w:r w:rsidR="0067507D" w:rsidRPr="00BD3126">
        <w:rPr>
          <w:lang w:val="en-US"/>
        </w:rPr>
        <w:t xml:space="preserve"> to green. </w:t>
      </w:r>
      <w:r w:rsidR="00BC2B8D" w:rsidRPr="00BD3126">
        <w:rPr>
          <w:lang w:val="en-US"/>
        </w:rPr>
        <w:t xml:space="preserve">The session can be now </w:t>
      </w:r>
      <w:r w:rsidR="00C445CB">
        <w:rPr>
          <w:lang w:val="en-US"/>
        </w:rPr>
        <w:t xml:space="preserve">loaded </w:t>
      </w:r>
      <w:r w:rsidR="00BC2B8D" w:rsidRPr="00BD3126">
        <w:rPr>
          <w:lang w:val="en-US"/>
        </w:rPr>
        <w:t>by clicking the ‘Start’ button (2)</w:t>
      </w:r>
      <w:r w:rsidR="00F21031" w:rsidRPr="00BD3126">
        <w:rPr>
          <w:lang w:val="en-US"/>
        </w:rPr>
        <w:t xml:space="preserve">. </w:t>
      </w:r>
      <w:r w:rsidR="00740515" w:rsidRPr="00BD3126">
        <w:rPr>
          <w:lang w:val="en-US"/>
        </w:rPr>
        <w:t>Note that the path</w:t>
      </w:r>
      <w:r w:rsidR="00F21031" w:rsidRPr="00BD3126">
        <w:rPr>
          <w:lang w:val="en-US"/>
        </w:rPr>
        <w:t>s</w:t>
      </w:r>
      <w:r w:rsidR="00740515" w:rsidRPr="00BD3126">
        <w:rPr>
          <w:lang w:val="en-US"/>
        </w:rPr>
        <w:t xml:space="preserve"> and filename</w:t>
      </w:r>
      <w:r w:rsidR="00F21031" w:rsidRPr="00BD3126">
        <w:rPr>
          <w:lang w:val="en-US"/>
        </w:rPr>
        <w:t>s</w:t>
      </w:r>
      <w:r w:rsidR="00740515" w:rsidRPr="00BD3126">
        <w:rPr>
          <w:lang w:val="en-US"/>
        </w:rPr>
        <w:t>, which are shown</w:t>
      </w:r>
      <w:r w:rsidR="00F21031" w:rsidRPr="00BD3126">
        <w:rPr>
          <w:lang w:val="en-US"/>
        </w:rPr>
        <w:t xml:space="preserve"> next to the dataset buttons</w:t>
      </w:r>
      <w:r w:rsidR="00740515" w:rsidRPr="00BD3126">
        <w:rPr>
          <w:lang w:val="en-US"/>
        </w:rPr>
        <w:t xml:space="preserve"> </w:t>
      </w:r>
      <w:r w:rsidR="0067507D" w:rsidRPr="00BD3126">
        <w:rPr>
          <w:lang w:val="en-US"/>
        </w:rPr>
        <w:t>refer to the path and filename at the time this session was saved.</w:t>
      </w:r>
      <w:r w:rsidR="00F21031" w:rsidRPr="00BD3126">
        <w:rPr>
          <w:lang w:val="en-US"/>
        </w:rPr>
        <w:t xml:space="preserve"> If another data</w:t>
      </w:r>
      <w:r w:rsidR="000060FE" w:rsidRPr="00BD3126">
        <w:rPr>
          <w:lang w:val="en-US"/>
        </w:rPr>
        <w:t xml:space="preserve">set </w:t>
      </w:r>
      <w:r w:rsidR="009E7B30" w:rsidRPr="00BD3126">
        <w:rPr>
          <w:lang w:val="en-US"/>
        </w:rPr>
        <w:t xml:space="preserve">is selected by using any </w:t>
      </w:r>
      <w:r w:rsidR="00A92139" w:rsidRPr="00BD3126">
        <w:rPr>
          <w:lang w:val="en-US"/>
        </w:rPr>
        <w:t>of dataset buttons, FastGAPP will check for the presence of all files, which were</w:t>
      </w:r>
      <w:r w:rsidR="0064259C" w:rsidRPr="00BD3126">
        <w:rPr>
          <w:lang w:val="en-US"/>
        </w:rPr>
        <w:t xml:space="preserve"> listed</w:t>
      </w:r>
      <w:r w:rsidR="00A92139" w:rsidRPr="00BD3126">
        <w:rPr>
          <w:lang w:val="en-US"/>
        </w:rPr>
        <w:t xml:space="preserve"> in the session</w:t>
      </w:r>
      <w:r w:rsidR="0064259C" w:rsidRPr="00BD3126">
        <w:rPr>
          <w:lang w:val="en-US"/>
        </w:rPr>
        <w:t xml:space="preserve">. </w:t>
      </w:r>
      <w:r w:rsidR="00D772B0" w:rsidRPr="00BD3126">
        <w:rPr>
          <w:lang w:val="en-US"/>
        </w:rPr>
        <w:t>However,</w:t>
      </w:r>
      <w:r w:rsidR="00C445CB">
        <w:rPr>
          <w:lang w:val="en-US"/>
        </w:rPr>
        <w:t xml:space="preserve"> then</w:t>
      </w:r>
      <w:r w:rsidR="00D772B0" w:rsidRPr="00BD3126">
        <w:rPr>
          <w:lang w:val="en-US"/>
        </w:rPr>
        <w:t xml:space="preserve"> the datasets will be</w:t>
      </w:r>
      <w:r w:rsidR="007A380D">
        <w:rPr>
          <w:lang w:val="en-US"/>
        </w:rPr>
        <w:t xml:space="preserve"> newly imported and not be</w:t>
      </w:r>
      <w:r w:rsidR="00D772B0" w:rsidRPr="00BD3126">
        <w:rPr>
          <w:lang w:val="en-US"/>
        </w:rPr>
        <w:t xml:space="preserve"> loaded from the session anymore</w:t>
      </w:r>
      <w:r w:rsidR="007A380D">
        <w:rPr>
          <w:lang w:val="en-US"/>
        </w:rPr>
        <w:t xml:space="preserve">. This will be </w:t>
      </w:r>
      <w:r w:rsidR="00D772B0" w:rsidRPr="00BD3126">
        <w:rPr>
          <w:lang w:val="en-US"/>
        </w:rPr>
        <w:t xml:space="preserve">indicated by </w:t>
      </w:r>
      <w:r w:rsidR="00AB0CFF" w:rsidRPr="00BD3126">
        <w:rPr>
          <w:lang w:val="en-US"/>
        </w:rPr>
        <w:t xml:space="preserve">the changing </w:t>
      </w:r>
      <w:r w:rsidR="006E1873" w:rsidRPr="00BD3126">
        <w:rPr>
          <w:lang w:val="en-US"/>
        </w:rPr>
        <w:t>color</w:t>
      </w:r>
      <w:r w:rsidR="00AB0CFF" w:rsidRPr="00BD3126">
        <w:rPr>
          <w:lang w:val="en-US"/>
        </w:rPr>
        <w:t xml:space="preserve"> of the ‘Load Session’ button.</w:t>
      </w:r>
    </w:p>
    <w:p w14:paraId="3FE46A08" w14:textId="77777777" w:rsidR="001C7598" w:rsidRPr="00BD3126" w:rsidRDefault="001C7598" w:rsidP="001C7598"/>
    <w:p w14:paraId="58434251" w14:textId="33C7368B" w:rsidR="00B159F0" w:rsidRPr="00BD3126" w:rsidRDefault="005F3EFA" w:rsidP="00A2252D">
      <w:pPr>
        <w:pStyle w:val="berschrift2"/>
        <w:numPr>
          <w:ilvl w:val="1"/>
          <w:numId w:val="2"/>
        </w:numPr>
      </w:pPr>
      <w:bookmarkStart w:id="22" w:name="_Toc23951161"/>
      <w:r w:rsidRPr="00BD3126">
        <w:t xml:space="preserve">Starting </w:t>
      </w:r>
      <w:r w:rsidR="002054F6" w:rsidRPr="00BD3126">
        <w:t>the</w:t>
      </w:r>
      <w:r w:rsidRPr="00BD3126">
        <w:t xml:space="preserve"> session</w:t>
      </w:r>
      <w:r w:rsidR="001B276C" w:rsidRPr="00BD3126">
        <w:t xml:space="preserve"> and</w:t>
      </w:r>
      <w:r w:rsidR="00816A34" w:rsidRPr="00BD3126">
        <w:t xml:space="preserve"> data</w:t>
      </w:r>
      <w:r w:rsidR="001B276C" w:rsidRPr="00BD3126">
        <w:t xml:space="preserve"> processing</w:t>
      </w:r>
      <w:bookmarkEnd w:id="22"/>
    </w:p>
    <w:p w14:paraId="269D4D32" w14:textId="4B2FEAC9" w:rsidR="00A41592" w:rsidRDefault="000A33BD" w:rsidP="005F3EFA">
      <w:r w:rsidRPr="00BD3126">
        <w:t>After</w:t>
      </w:r>
      <w:r w:rsidR="00116910">
        <w:t xml:space="preserve"> a dataset or more datasets</w:t>
      </w:r>
      <w:r w:rsidRPr="00BD3126">
        <w:t xml:space="preserve"> </w:t>
      </w:r>
      <w:r w:rsidR="00116910">
        <w:t>has/</w:t>
      </w:r>
      <w:r w:rsidRPr="00BD3126">
        <w:t xml:space="preserve">have been selected, the </w:t>
      </w:r>
      <w:r w:rsidR="00116910">
        <w:t>sub-</w:t>
      </w:r>
      <w:r w:rsidR="00051DAC" w:rsidRPr="00BD3126">
        <w:t>program can be started by clicking on the green ‘Start’ button in the data selection panel</w:t>
      </w:r>
      <w:r w:rsidR="00041067" w:rsidRPr="00BD3126">
        <w:t xml:space="preserve"> (see </w:t>
      </w:r>
      <w:r w:rsidR="00116910">
        <w:t>Fig.</w:t>
      </w:r>
      <w:r w:rsidR="00041067" w:rsidRPr="00BD3126">
        <w:t xml:space="preserve"> 3.5</w:t>
      </w:r>
      <w:r w:rsidR="00116910">
        <w:t>-3</w:t>
      </w:r>
      <w:r w:rsidR="00041067" w:rsidRPr="00BD3126">
        <w:t>).</w:t>
      </w:r>
      <w:r w:rsidRPr="00BD3126">
        <w:t xml:space="preserve"> </w:t>
      </w:r>
      <w:r w:rsidR="00A41592">
        <w:t>Well done</w:t>
      </w:r>
      <w:r w:rsidR="00453FC9">
        <w:t xml:space="preserve">, the sub-program starts now, and its main window opens. This may take some seconds. </w:t>
      </w:r>
      <w:r w:rsidR="00025C41">
        <w:t>This would be a short section, but</w:t>
      </w:r>
      <w:r w:rsidR="00F21677">
        <w:t xml:space="preserve"> in the following section some additional (but basic) information on the data processing is listed.</w:t>
      </w:r>
    </w:p>
    <w:p w14:paraId="28080C8C" w14:textId="6566BCE7" w:rsidR="002B3EE5" w:rsidRDefault="007837A3" w:rsidP="002B3EE5">
      <w:pPr>
        <w:pStyle w:val="berschrift3"/>
      </w:pPr>
      <w:bookmarkStart w:id="23" w:name="_Toc23951162"/>
      <w:r>
        <w:t xml:space="preserve">Further information </w:t>
      </w:r>
      <w:r w:rsidR="00F21677">
        <w:t>–</w:t>
      </w:r>
      <w:r>
        <w:t xml:space="preserve"> </w:t>
      </w:r>
      <w:r w:rsidR="00F21677">
        <w:t xml:space="preserve">Default </w:t>
      </w:r>
      <w:r w:rsidR="007D2E42">
        <w:t>marker / labels and f</w:t>
      </w:r>
      <w:r w:rsidR="002B3EE5" w:rsidRPr="00BD3126">
        <w:t>ile import</w:t>
      </w:r>
      <w:bookmarkEnd w:id="23"/>
    </w:p>
    <w:p w14:paraId="7A3664E1" w14:textId="7D21B831" w:rsidR="005F3EFA" w:rsidRPr="00BD3126" w:rsidRDefault="00F21677" w:rsidP="005F3EFA">
      <w:r w:rsidRPr="00BD3126">
        <w:t>After any</w:t>
      </w:r>
      <w:r>
        <w:t xml:space="preserve"> sub-</w:t>
      </w:r>
      <w:r w:rsidRPr="00BD3126">
        <w:t>program has been started, the program-specific information, which includes valid</w:t>
      </w:r>
      <w:r>
        <w:t xml:space="preserve"> program-specific headers</w:t>
      </w:r>
      <w:r w:rsidRPr="00BD3126">
        <w:t xml:space="preserve"> and </w:t>
      </w:r>
      <w:r>
        <w:t xml:space="preserve">the </w:t>
      </w:r>
      <w:r w:rsidRPr="00BD3126">
        <w:t xml:space="preserve">list of plots, will be loaded into the control structure (Fig. 3.7-1). The list of files will be also checked for consistency and </w:t>
      </w:r>
      <w:r>
        <w:t xml:space="preserve">continuously arranged </w:t>
      </w:r>
      <w:r w:rsidRPr="00BD3126">
        <w:t xml:space="preserve">(see </w:t>
      </w:r>
      <w:r>
        <w:t xml:space="preserve">further information in </w:t>
      </w:r>
      <w:r w:rsidRPr="00BD3126">
        <w:t xml:space="preserve">section 3.5). </w:t>
      </w:r>
      <w:r>
        <w:t>The file list</w:t>
      </w:r>
      <w:r w:rsidRPr="00BD3126">
        <w:t xml:space="preserve"> will be </w:t>
      </w:r>
      <w:r>
        <w:t xml:space="preserve">also </w:t>
      </w:r>
      <w:r w:rsidRPr="00BD3126">
        <w:t xml:space="preserve">stored in the control structure. </w:t>
      </w:r>
      <w:r w:rsidR="004C5757" w:rsidRPr="00BD3126">
        <w:t xml:space="preserve">After </w:t>
      </w:r>
      <w:r w:rsidR="002B3EE5" w:rsidRPr="00BD3126">
        <w:t xml:space="preserve">the file list has been </w:t>
      </w:r>
      <w:r w:rsidR="00336B1F">
        <w:t>continuously arranged</w:t>
      </w:r>
      <w:r w:rsidR="004C5757" w:rsidRPr="00BD3126">
        <w:t>,</w:t>
      </w:r>
      <w:r w:rsidR="00BA7E04" w:rsidRPr="00BD3126">
        <w:t xml:space="preserve"> the data structure is created. </w:t>
      </w:r>
      <w:r w:rsidR="00381724" w:rsidRPr="00BD3126">
        <w:t>First</w:t>
      </w:r>
      <w:r w:rsidR="005C611A" w:rsidRPr="00BD3126">
        <w:t>, the default</w:t>
      </w:r>
      <w:r w:rsidR="00336B1F">
        <w:t xml:space="preserve"> setups for</w:t>
      </w:r>
      <w:r w:rsidR="005C611A" w:rsidRPr="00BD3126">
        <w:t xml:space="preserve"> symbols and labels </w:t>
      </w:r>
      <w:r w:rsidR="00381724" w:rsidRPr="00BD3126">
        <w:t>will be</w:t>
      </w:r>
      <w:r w:rsidR="005C611A" w:rsidRPr="00BD3126">
        <w:t xml:space="preserve"> </w:t>
      </w:r>
      <w:r w:rsidR="00336B1F">
        <w:t>loaded and stored</w:t>
      </w:r>
      <w:r w:rsidR="005C611A" w:rsidRPr="00BD3126">
        <w:t xml:space="preserve"> in the data structure </w:t>
      </w:r>
      <w:r w:rsidR="00381724" w:rsidRPr="00BD3126">
        <w:t>for every</w:t>
      </w:r>
      <w:r w:rsidR="007D2E42">
        <w:t xml:space="preserve"> imported</w:t>
      </w:r>
      <w:r w:rsidR="00381724" w:rsidRPr="00BD3126">
        <w:t xml:space="preserve"> dataset. Afterwards,</w:t>
      </w:r>
      <w:r w:rsidR="00021277" w:rsidRPr="00BD3126">
        <w:t xml:space="preserve"> </w:t>
      </w:r>
      <w:r w:rsidR="004C5757" w:rsidRPr="00BD3126">
        <w:t>the files will be imported with the MATLAB command</w:t>
      </w:r>
      <w:r w:rsidR="002B3EE5" w:rsidRPr="00BD3126">
        <w:t>s</w:t>
      </w:r>
      <w:r w:rsidR="004C5757" w:rsidRPr="00BD3126">
        <w:t xml:space="preserve"> corresponding to </w:t>
      </w:r>
      <w:r w:rsidR="00336B1F">
        <w:t>input</w:t>
      </w:r>
      <w:r w:rsidR="004C5757" w:rsidRPr="00BD3126">
        <w:t xml:space="preserve"> file type (Fig. 3.7-1). A</w:t>
      </w:r>
      <w:r w:rsidR="00336B1F">
        <w:t> </w:t>
      </w:r>
      <w:r w:rsidR="004C5757" w:rsidRPr="00BD3126">
        <w:t xml:space="preserve">loop </w:t>
      </w:r>
      <w:r w:rsidR="00C130E2" w:rsidRPr="00BD3126">
        <w:t xml:space="preserve">iteratively </w:t>
      </w:r>
      <w:r w:rsidR="004C5757" w:rsidRPr="00BD3126">
        <w:t>search</w:t>
      </w:r>
      <w:r w:rsidR="000A325E">
        <w:t>es</w:t>
      </w:r>
      <w:r w:rsidR="004C5757" w:rsidRPr="00BD3126">
        <w:t xml:space="preserve"> </w:t>
      </w:r>
      <w:r w:rsidR="00C130E2" w:rsidRPr="00BD3126">
        <w:t>through the first line of</w:t>
      </w:r>
      <w:r w:rsidR="004D7C90" w:rsidRPr="00BD3126">
        <w:t xml:space="preserve"> each imported dataset </w:t>
      </w:r>
      <w:r w:rsidR="004C5757" w:rsidRPr="00BD3126">
        <w:t xml:space="preserve">for </w:t>
      </w:r>
      <w:r w:rsidR="0087088E" w:rsidRPr="00BD3126">
        <w:t>program-specific header entries and</w:t>
      </w:r>
      <w:r w:rsidR="000A325E">
        <w:t xml:space="preserve"> -</w:t>
      </w:r>
      <w:r w:rsidR="00336B1F">
        <w:t xml:space="preserve"> if </w:t>
      </w:r>
      <w:r w:rsidR="00336B1F">
        <w:lastRenderedPageBreak/>
        <w:t>found</w:t>
      </w:r>
      <w:r w:rsidR="000A325E">
        <w:t xml:space="preserve"> –</w:t>
      </w:r>
      <w:r w:rsidR="0087088E" w:rsidRPr="00BD3126">
        <w:t xml:space="preserve"> </w:t>
      </w:r>
      <w:r w:rsidR="000A325E">
        <w:t xml:space="preserve">the loop </w:t>
      </w:r>
      <w:r w:rsidR="0087088E" w:rsidRPr="00BD3126">
        <w:t>write</w:t>
      </w:r>
      <w:r w:rsidR="000A325E">
        <w:t>s</w:t>
      </w:r>
      <w:r w:rsidR="003A7DD5" w:rsidRPr="00BD3126">
        <w:t xml:space="preserve"> the</w:t>
      </w:r>
      <w:r w:rsidR="002F31F7" w:rsidRPr="00BD3126">
        <w:t xml:space="preserve"> corresponding units and</w:t>
      </w:r>
      <w:r w:rsidR="003A7DD5" w:rsidRPr="00BD3126">
        <w:t xml:space="preserve"> numeric values below th</w:t>
      </w:r>
      <w:r w:rsidR="00540B33" w:rsidRPr="00BD3126">
        <w:t>ese</w:t>
      </w:r>
      <w:r w:rsidR="003A7DD5" w:rsidRPr="00BD3126">
        <w:t xml:space="preserve"> header</w:t>
      </w:r>
      <w:r w:rsidR="000A325E">
        <w:t xml:space="preserve"> entries</w:t>
      </w:r>
      <w:r w:rsidR="003A7DD5" w:rsidRPr="00BD3126">
        <w:t xml:space="preserve"> into the data structure.</w:t>
      </w:r>
      <w:r w:rsidR="00980894" w:rsidRPr="00BD3126">
        <w:t xml:space="preserve"> </w:t>
      </w:r>
      <w:r w:rsidR="00FA4E07">
        <w:t>S</w:t>
      </w:r>
      <w:r w:rsidR="004A220B" w:rsidRPr="00BD3126">
        <w:t xml:space="preserve">tatistics of the numeric data like minimum, median, mean and maximum are also already </w:t>
      </w:r>
      <w:r w:rsidR="009C6F06" w:rsidRPr="00BD3126">
        <w:t xml:space="preserve">calculated and stored in the data structure. </w:t>
      </w:r>
      <w:r w:rsidR="00FA4E07">
        <w:t>The progress</w:t>
      </w:r>
      <w:r w:rsidR="00456CD4">
        <w:t xml:space="preserve"> of import and recalculations</w:t>
      </w:r>
      <w:r w:rsidR="00FA4E07">
        <w:t xml:space="preserve"> </w:t>
      </w:r>
      <w:r w:rsidR="00456CD4">
        <w:t xml:space="preserve">will be indicated </w:t>
      </w:r>
      <w:r w:rsidR="00303ADF">
        <w:t>a progress bar.</w:t>
      </w:r>
    </w:p>
    <w:p w14:paraId="2492EF47" w14:textId="77777777" w:rsidR="00A04E91" w:rsidRPr="00BD3126" w:rsidRDefault="00A04E91" w:rsidP="001C7598">
      <w:pPr>
        <w:keepNext/>
        <w:jc w:val="center"/>
      </w:pPr>
      <w:r w:rsidRPr="00BD3126">
        <w:rPr>
          <w:noProof/>
        </w:rPr>
        <w:drawing>
          <wp:inline distT="0" distB="0" distL="0" distR="0" wp14:anchorId="6EBF0E8B" wp14:editId="7ED88683">
            <wp:extent cx="3971052" cy="2688794"/>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3971052" cy="2688794"/>
                    </a:xfrm>
                    <a:prstGeom prst="rect">
                      <a:avLst/>
                    </a:prstGeom>
                    <a:noFill/>
                    <a:ln>
                      <a:noFill/>
                    </a:ln>
                  </pic:spPr>
                </pic:pic>
              </a:graphicData>
            </a:graphic>
          </wp:inline>
        </w:drawing>
      </w:r>
    </w:p>
    <w:p w14:paraId="33F23A9B" w14:textId="3989FB20" w:rsidR="00A04E91" w:rsidRPr="00BD3126" w:rsidRDefault="00A04E91" w:rsidP="00A04E91">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3.7</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Pr="00BD3126">
        <w:rPr>
          <w:lang w:val="en-US"/>
        </w:rPr>
        <w:t xml:space="preserve">: </w:t>
      </w:r>
      <w:r w:rsidR="00303ADF">
        <w:rPr>
          <w:lang w:val="en-US"/>
        </w:rPr>
        <w:t xml:space="preserve">Flow diagram of </w:t>
      </w:r>
      <w:r w:rsidR="003975E0" w:rsidRPr="00BD3126">
        <w:rPr>
          <w:lang w:val="en-US"/>
        </w:rPr>
        <w:t xml:space="preserve">data handling and </w:t>
      </w:r>
      <w:r w:rsidRPr="00BD3126">
        <w:rPr>
          <w:lang w:val="en-US"/>
        </w:rPr>
        <w:t xml:space="preserve">processing after starting any </w:t>
      </w:r>
      <w:r w:rsidR="00D508BE">
        <w:rPr>
          <w:lang w:val="en-US"/>
        </w:rPr>
        <w:t>sub-</w:t>
      </w:r>
      <w:r w:rsidRPr="00BD3126">
        <w:rPr>
          <w:lang w:val="en-US"/>
        </w:rPr>
        <w:t xml:space="preserve">program </w:t>
      </w:r>
      <w:r w:rsidR="00D508BE">
        <w:rPr>
          <w:lang w:val="en-US"/>
        </w:rPr>
        <w:t>of</w:t>
      </w:r>
      <w:r w:rsidRPr="00BD3126">
        <w:rPr>
          <w:lang w:val="en-US"/>
        </w:rPr>
        <w:t xml:space="preserve"> FastGAPP. </w:t>
      </w:r>
      <w:r w:rsidR="00F55345" w:rsidRPr="00BD3126">
        <w:rPr>
          <w:lang w:val="en-US"/>
        </w:rPr>
        <w:t>Th</w:t>
      </w:r>
      <w:r w:rsidR="00D508BE">
        <w:rPr>
          <w:lang w:val="en-US"/>
        </w:rPr>
        <w:t>e flow diagram</w:t>
      </w:r>
      <w:r w:rsidR="00F55345" w:rsidRPr="00BD3126">
        <w:rPr>
          <w:lang w:val="en-US"/>
        </w:rPr>
        <w:t xml:space="preserve"> indicates the </w:t>
      </w:r>
      <w:r w:rsidR="00D508BE">
        <w:rPr>
          <w:lang w:val="en-US"/>
        </w:rPr>
        <w:t xml:space="preserve">path </w:t>
      </w:r>
      <w:r w:rsidR="00F55345" w:rsidRPr="00BD3126">
        <w:rPr>
          <w:lang w:val="en-US"/>
        </w:rPr>
        <w:t>of the control</w:t>
      </w:r>
      <w:r w:rsidR="00D508BE">
        <w:rPr>
          <w:lang w:val="en-US"/>
        </w:rPr>
        <w:t xml:space="preserve"> </w:t>
      </w:r>
      <w:r w:rsidR="00A25F85">
        <w:rPr>
          <w:lang w:val="en-US"/>
        </w:rPr>
        <w:t>structure (blueish colors)</w:t>
      </w:r>
      <w:r w:rsidR="00F55345" w:rsidRPr="00BD3126">
        <w:rPr>
          <w:lang w:val="en-US"/>
        </w:rPr>
        <w:t xml:space="preserve"> and data structure</w:t>
      </w:r>
      <w:r w:rsidR="00A25F85">
        <w:rPr>
          <w:lang w:val="en-US"/>
        </w:rPr>
        <w:t xml:space="preserve"> (reddish colors)</w:t>
      </w:r>
      <w:r w:rsidR="00F55345" w:rsidRPr="00BD3126">
        <w:rPr>
          <w:lang w:val="en-US"/>
        </w:rPr>
        <w:t xml:space="preserve"> through the different steps. See text for further </w:t>
      </w:r>
      <w:r w:rsidR="00393688" w:rsidRPr="00BD3126">
        <w:rPr>
          <w:lang w:val="en-US"/>
        </w:rPr>
        <w:t>explanation.</w:t>
      </w:r>
    </w:p>
    <w:p w14:paraId="06092231" w14:textId="7836CF8A" w:rsidR="00B622F8" w:rsidRPr="00BD3126" w:rsidRDefault="007837A3" w:rsidP="00B622F8">
      <w:pPr>
        <w:pStyle w:val="berschrift3"/>
      </w:pPr>
      <w:bookmarkStart w:id="24" w:name="_Toc23951163"/>
      <w:r>
        <w:t xml:space="preserve">Further information - </w:t>
      </w:r>
      <w:r w:rsidR="00B622F8" w:rsidRPr="00BD3126">
        <w:t>NaN values</w:t>
      </w:r>
      <w:bookmarkEnd w:id="24"/>
    </w:p>
    <w:p w14:paraId="68C8CA93" w14:textId="5FA2621C" w:rsidR="00B622F8" w:rsidRPr="00BD3126" w:rsidRDefault="000606CD" w:rsidP="00B622F8">
      <w:r w:rsidRPr="00BD3126">
        <w:t>If any header</w:t>
      </w:r>
      <w:r w:rsidR="002F3782">
        <w:t xml:space="preserve"> entry</w:t>
      </w:r>
      <w:r w:rsidRPr="00BD3126">
        <w:t xml:space="preserve"> was not present in the input file, the variable</w:t>
      </w:r>
      <w:r w:rsidR="005B7A66" w:rsidRPr="00BD3126">
        <w:t>s</w:t>
      </w:r>
      <w:r w:rsidRPr="00BD3126">
        <w:t xml:space="preserve"> for these </w:t>
      </w:r>
      <w:r w:rsidR="005B7A66" w:rsidRPr="00BD3126">
        <w:t>headers</w:t>
      </w:r>
      <w:r w:rsidRPr="00BD3126">
        <w:t xml:space="preserve"> </w:t>
      </w:r>
      <w:r w:rsidR="002F3782">
        <w:t>will be</w:t>
      </w:r>
      <w:r w:rsidRPr="00BD3126">
        <w:t xml:space="preserve"> still written</w:t>
      </w:r>
      <w:r w:rsidR="003F3F1B">
        <w:t xml:space="preserve"> into the data structure</w:t>
      </w:r>
      <w:r w:rsidR="005B7A66" w:rsidRPr="00BD3126">
        <w:t xml:space="preserve">. </w:t>
      </w:r>
      <w:r w:rsidR="00D20352" w:rsidRPr="00BD3126">
        <w:t>The array</w:t>
      </w:r>
      <w:r w:rsidR="00D11B3D" w:rsidRPr="00BD3126">
        <w:t>s</w:t>
      </w:r>
      <w:r w:rsidR="00D20352" w:rsidRPr="00BD3126">
        <w:t xml:space="preserve"> </w:t>
      </w:r>
      <w:r w:rsidR="002F3782">
        <w:t>will have</w:t>
      </w:r>
      <w:r w:rsidR="00D20352" w:rsidRPr="00BD3126">
        <w:t xml:space="preserve"> the same size as the </w:t>
      </w:r>
      <w:r w:rsidR="00493B9C" w:rsidRPr="00BD3126">
        <w:t>array</w:t>
      </w:r>
      <w:r w:rsidR="002320BC" w:rsidRPr="00BD3126">
        <w:t>s</w:t>
      </w:r>
      <w:r w:rsidR="00493B9C" w:rsidRPr="00BD3126">
        <w:t xml:space="preserve"> for</w:t>
      </w:r>
      <w:r w:rsidR="002320BC" w:rsidRPr="00BD3126">
        <w:t xml:space="preserve"> present header entries</w:t>
      </w:r>
      <w:r w:rsidR="00E72543" w:rsidRPr="00BD3126">
        <w:t>. Instead of any data, NaN</w:t>
      </w:r>
      <w:r w:rsidR="006F38F6" w:rsidRPr="00BD3126">
        <w:t xml:space="preserve">’s </w:t>
      </w:r>
      <w:r w:rsidR="002F3782">
        <w:t xml:space="preserve">will be </w:t>
      </w:r>
      <w:r w:rsidR="006F38F6" w:rsidRPr="00BD3126">
        <w:t xml:space="preserve">in </w:t>
      </w:r>
      <w:r w:rsidR="00564507" w:rsidRPr="00BD3126">
        <w:t xml:space="preserve">these </w:t>
      </w:r>
      <w:r w:rsidR="00CD5C97" w:rsidRPr="00BD3126">
        <w:t xml:space="preserve">arrays </w:t>
      </w:r>
      <w:r w:rsidR="002F3782">
        <w:t>stored</w:t>
      </w:r>
      <w:r w:rsidR="00CD5C97" w:rsidRPr="00BD3126">
        <w:t xml:space="preserve"> the data structure</w:t>
      </w:r>
      <w:r w:rsidR="002F3782">
        <w:t xml:space="preserve">. Accordingly, these </w:t>
      </w:r>
      <w:r w:rsidR="000A5591">
        <w:t xml:space="preserve">data will not have any influence on any recalculation or </w:t>
      </w:r>
      <w:r w:rsidR="00C23B6F">
        <w:t>will not be present in the plots. This way</w:t>
      </w:r>
      <w:r w:rsidR="000326DD">
        <w:t xml:space="preserve"> decided by the developer, slightly</w:t>
      </w:r>
      <w:r w:rsidR="000D72B5" w:rsidRPr="00BD3126">
        <w:t xml:space="preserve"> decrease</w:t>
      </w:r>
      <w:r w:rsidR="000326DD">
        <w:t>s</w:t>
      </w:r>
      <w:r w:rsidR="000D72B5" w:rsidRPr="00BD3126">
        <w:t xml:space="preserve"> the performance of the code</w:t>
      </w:r>
      <w:r w:rsidR="000326DD">
        <w:t xml:space="preserve"> since more memory will be used</w:t>
      </w:r>
      <w:r w:rsidR="000D72B5" w:rsidRPr="00BD3126">
        <w:t xml:space="preserve"> but </w:t>
      </w:r>
      <w:r w:rsidR="00A66939" w:rsidRPr="00BD3126">
        <w:t>allow simpler handling of the data</w:t>
      </w:r>
      <w:r w:rsidR="00CD5C97" w:rsidRPr="00BD3126">
        <w:t>.</w:t>
      </w:r>
    </w:p>
    <w:p w14:paraId="4CB09705" w14:textId="5279C0E6" w:rsidR="00EC44AC" w:rsidRPr="00BD3126" w:rsidRDefault="00493B9C" w:rsidP="00B622F8">
      <w:r w:rsidRPr="00BD3126">
        <w:t xml:space="preserve">Among </w:t>
      </w:r>
      <w:r w:rsidR="00DD6C7A">
        <w:t>non-present header entries,</w:t>
      </w:r>
      <w:r w:rsidR="00A66939" w:rsidRPr="00BD3126">
        <w:t xml:space="preserve"> NaN’s will be also </w:t>
      </w:r>
      <w:r w:rsidR="001C6447">
        <w:t xml:space="preserve">written </w:t>
      </w:r>
      <w:r w:rsidR="00FF58E4">
        <w:t xml:space="preserve">when </w:t>
      </w:r>
      <w:r w:rsidR="00DB6E8E" w:rsidRPr="00BD3126">
        <w:t>blank</w:t>
      </w:r>
      <w:r w:rsidR="00DD6C7A">
        <w:t>s</w:t>
      </w:r>
      <w:r w:rsidR="00DB6E8E" w:rsidRPr="00BD3126">
        <w:t xml:space="preserve"> </w:t>
      </w:r>
      <w:r w:rsidR="00DD6C7A">
        <w:t>or text were</w:t>
      </w:r>
      <w:r w:rsidR="001C6447">
        <w:t xml:space="preserve"> present were</w:t>
      </w:r>
      <w:r w:rsidR="00137198">
        <w:t xml:space="preserve"> numeric entries are expected.</w:t>
      </w:r>
      <w:r w:rsidR="00DB6E8E" w:rsidRPr="00BD3126">
        <w:t xml:space="preserve"> </w:t>
      </w:r>
      <w:r w:rsidR="00137198">
        <w:t xml:space="preserve">As explained in section </w:t>
      </w:r>
      <w:r w:rsidR="001C6447">
        <w:t>3.2, t</w:t>
      </w:r>
      <w:r w:rsidR="00EA6B25" w:rsidRPr="00BD3126">
        <w:t xml:space="preserve">his may be the </w:t>
      </w:r>
      <w:r w:rsidR="00434E83" w:rsidRPr="00BD3126">
        <w:t>case</w:t>
      </w:r>
      <w:r w:rsidR="00152790" w:rsidRPr="00BD3126">
        <w:t xml:space="preserve"> in heterogenous datasets</w:t>
      </w:r>
      <w:r w:rsidR="00434E83" w:rsidRPr="00BD3126">
        <w:t xml:space="preserve"> </w:t>
      </w:r>
      <w:r w:rsidR="00FF58E4">
        <w:t xml:space="preserve">if </w:t>
      </w:r>
      <w:r w:rsidR="00BF742B" w:rsidRPr="00BD3126">
        <w:t xml:space="preserve">main </w:t>
      </w:r>
      <w:r w:rsidR="00086BCC">
        <w:t xml:space="preserve">and / or trace </w:t>
      </w:r>
      <w:r w:rsidR="00BF742B" w:rsidRPr="00BD3126">
        <w:t xml:space="preserve">elements have </w:t>
      </w:r>
      <w:r w:rsidR="00086BCC">
        <w:t xml:space="preserve">not </w:t>
      </w:r>
      <w:r w:rsidR="00BF742B" w:rsidRPr="00BD3126">
        <w:t>been</w:t>
      </w:r>
      <w:r w:rsidR="00086BCC">
        <w:t xml:space="preserve"> completely</w:t>
      </w:r>
      <w:r w:rsidR="00BF742B" w:rsidRPr="00BD3126">
        <w:t xml:space="preserve"> measured</w:t>
      </w:r>
      <w:r w:rsidR="00861647" w:rsidRPr="00BD3126">
        <w:t xml:space="preserve"> </w:t>
      </w:r>
      <w:r w:rsidR="00FF58E4">
        <w:t>throughout the</w:t>
      </w:r>
      <w:r w:rsidR="00861647" w:rsidRPr="00BD3126">
        <w:t xml:space="preserve"> sample</w:t>
      </w:r>
      <w:r w:rsidR="00FF58E4">
        <w:t>s</w:t>
      </w:r>
      <w:r w:rsidR="0017536D" w:rsidRPr="00BD3126">
        <w:t xml:space="preserve">. Another case would be that the measured elements </w:t>
      </w:r>
      <w:r w:rsidR="00FF58E4">
        <w:t>were</w:t>
      </w:r>
      <w:r w:rsidR="00130BBC" w:rsidRPr="00BD3126">
        <w:t xml:space="preserve"> below</w:t>
      </w:r>
      <w:r w:rsidR="0017536D" w:rsidRPr="00BD3126">
        <w:t xml:space="preserve"> the</w:t>
      </w:r>
      <w:r w:rsidR="00130BBC" w:rsidRPr="00BD3126">
        <w:t xml:space="preserve"> detection limit</w:t>
      </w:r>
      <w:r w:rsidR="0017536D" w:rsidRPr="00BD3126">
        <w:t xml:space="preserve"> of the instruments</w:t>
      </w:r>
      <w:r w:rsidR="00FF58E4">
        <w:t xml:space="preserve"> (e.g., </w:t>
      </w:r>
      <w:r w:rsidR="00861647" w:rsidRPr="00BD3126">
        <w:t>‘&lt;5’</w:t>
      </w:r>
      <w:r w:rsidR="008D66C6" w:rsidRPr="00BD3126">
        <w:t>,</w:t>
      </w:r>
      <w:r w:rsidR="00861647" w:rsidRPr="00BD3126">
        <w:t xml:space="preserve"> ‘</w:t>
      </w:r>
      <w:r w:rsidR="00130BBC" w:rsidRPr="00BD3126">
        <w:t>&lt;5ppm</w:t>
      </w:r>
      <w:r w:rsidR="00861647" w:rsidRPr="00BD3126">
        <w:t>’</w:t>
      </w:r>
      <w:r w:rsidR="008D66C6" w:rsidRPr="00BD3126">
        <w:t>,</w:t>
      </w:r>
      <w:r w:rsidR="00FF58E4">
        <w:t xml:space="preserve"> ‘ND’, or</w:t>
      </w:r>
      <w:r w:rsidR="008D66C6" w:rsidRPr="00BD3126">
        <w:t xml:space="preserve"> </w:t>
      </w:r>
      <w:r w:rsidR="0065787D" w:rsidRPr="00BD3126">
        <w:t>‘DT’</w:t>
      </w:r>
      <w:r w:rsidR="003863F7">
        <w:t>)</w:t>
      </w:r>
      <w:r w:rsidR="00861647" w:rsidRPr="00BD3126">
        <w:t xml:space="preserve">. </w:t>
      </w:r>
      <w:r w:rsidR="008D66C6" w:rsidRPr="00BD3126">
        <w:t>In these cases, these specific entries will be turned into NaN’</w:t>
      </w:r>
      <w:r w:rsidR="0065787D" w:rsidRPr="00BD3126">
        <w:t xml:space="preserve">s and not be present in the numeric values. </w:t>
      </w:r>
      <w:r w:rsidR="00A10E31" w:rsidRPr="00BD3126">
        <w:t>NaN array</w:t>
      </w:r>
      <w:r w:rsidR="003863F7">
        <w:t>s</w:t>
      </w:r>
      <w:r w:rsidR="00A10E31" w:rsidRPr="00BD3126">
        <w:t xml:space="preserve"> for header entr</w:t>
      </w:r>
      <w:r w:rsidR="003863F7">
        <w:t>ies</w:t>
      </w:r>
      <w:r w:rsidR="00A10E31" w:rsidRPr="00BD3126">
        <w:t xml:space="preserve"> will be also created i</w:t>
      </w:r>
      <w:r w:rsidR="00C22D63" w:rsidRPr="00BD3126">
        <w:t>f a</w:t>
      </w:r>
      <w:r w:rsidR="00A10E31" w:rsidRPr="00BD3126">
        <w:t>ny</w:t>
      </w:r>
      <w:r w:rsidR="00C22D63" w:rsidRPr="00BD3126">
        <w:t xml:space="preserve"> header entry was present in the dataset, but </w:t>
      </w:r>
      <w:r w:rsidR="00EA410E" w:rsidRPr="00BD3126">
        <w:t>no numeric</w:t>
      </w:r>
      <w:r w:rsidR="00A10E31" w:rsidRPr="00BD3126">
        <w:t xml:space="preserve"> values were</w:t>
      </w:r>
      <w:r w:rsidR="00EA410E" w:rsidRPr="00BD3126">
        <w:t xml:space="preserve"> found below</w:t>
      </w:r>
      <w:r w:rsidR="00A04E91" w:rsidRPr="00BD3126">
        <w:t xml:space="preserve">. This will be explicitly indicated </w:t>
      </w:r>
      <w:r w:rsidR="00FF58E4">
        <w:t>in the data overview panel after the sub-program</w:t>
      </w:r>
      <w:r w:rsidR="00A04E91" w:rsidRPr="00BD3126">
        <w:t xml:space="preserve"> has been started</w:t>
      </w:r>
      <w:r w:rsidR="00503638" w:rsidRPr="00BD3126">
        <w:t xml:space="preserve"> (see section 4.2)</w:t>
      </w:r>
      <w:r w:rsidR="00A04E91" w:rsidRPr="00BD3126">
        <w:t>.</w:t>
      </w:r>
    </w:p>
    <w:p w14:paraId="0E3B9364" w14:textId="650E6CBF" w:rsidR="00A04E91" w:rsidRPr="00BD3126" w:rsidRDefault="007837A3" w:rsidP="00A04E91">
      <w:pPr>
        <w:pStyle w:val="berschrift3"/>
      </w:pPr>
      <w:bookmarkStart w:id="25" w:name="_Toc23951164"/>
      <w:r>
        <w:t xml:space="preserve">Further information - </w:t>
      </w:r>
      <w:r w:rsidR="00A04E91" w:rsidRPr="00BD3126">
        <w:t xml:space="preserve">Data processing </w:t>
      </w:r>
      <w:r w:rsidR="00791CC0">
        <w:t>and defaults</w:t>
      </w:r>
      <w:r w:rsidR="00791CC0" w:rsidRPr="00791CC0">
        <w:t xml:space="preserve"> </w:t>
      </w:r>
      <w:r w:rsidR="00791CC0" w:rsidRPr="00BD3126">
        <w:t>plot lines and labels</w:t>
      </w:r>
      <w:bookmarkEnd w:id="25"/>
    </w:p>
    <w:p w14:paraId="45A7EA9A" w14:textId="5026E7F7" w:rsidR="00A04E91" w:rsidRDefault="00D73D9E" w:rsidP="00A04E91">
      <w:r w:rsidRPr="00BD3126">
        <w:t xml:space="preserve">After importing and </w:t>
      </w:r>
      <w:r w:rsidR="003B538A">
        <w:t>storing the</w:t>
      </w:r>
      <w:r w:rsidRPr="00BD3126">
        <w:t xml:space="preserve"> </w:t>
      </w:r>
      <w:r w:rsidR="003B538A">
        <w:t>i</w:t>
      </w:r>
      <w:r w:rsidRPr="00BD3126">
        <w:t>nput data</w:t>
      </w:r>
      <w:r w:rsidR="003B538A">
        <w:t xml:space="preserve"> into the data</w:t>
      </w:r>
      <w:r w:rsidR="000B5395">
        <w:t xml:space="preserve"> structure</w:t>
      </w:r>
      <w:r w:rsidR="003F2B23" w:rsidRPr="00BD3126">
        <w:t xml:space="preserve">, </w:t>
      </w:r>
      <w:r w:rsidR="000B5395">
        <w:t>this</w:t>
      </w:r>
      <w:r w:rsidR="003F2B23" w:rsidRPr="00BD3126">
        <w:t xml:space="preserve"> structure</w:t>
      </w:r>
      <w:r w:rsidR="000B5395">
        <w:t xml:space="preserve"> is </w:t>
      </w:r>
      <w:r w:rsidR="00D80F65">
        <w:t>passed into</w:t>
      </w:r>
      <w:r w:rsidR="000B5395">
        <w:t xml:space="preserve"> </w:t>
      </w:r>
      <w:r w:rsidR="003F2B23" w:rsidRPr="00BD3126">
        <w:t>the special function</w:t>
      </w:r>
      <w:r w:rsidR="00B63C32" w:rsidRPr="00BD3126">
        <w:t xml:space="preserve"> (</w:t>
      </w:r>
      <w:r w:rsidR="00A141EC" w:rsidRPr="00BD3126">
        <w:t>Fig. 3.7-1</w:t>
      </w:r>
      <w:r w:rsidR="00B63C32" w:rsidRPr="00BD3126">
        <w:t>)</w:t>
      </w:r>
      <w:r w:rsidR="003F2B23" w:rsidRPr="00BD3126">
        <w:t xml:space="preserve">. </w:t>
      </w:r>
      <w:r w:rsidR="00990980" w:rsidRPr="00BD3126">
        <w:t>T</w:t>
      </w:r>
      <w:r w:rsidR="00393688" w:rsidRPr="00BD3126">
        <w:t>he special function</w:t>
      </w:r>
      <w:r w:rsidR="00990980" w:rsidRPr="00BD3126">
        <w:t xml:space="preserve"> handle</w:t>
      </w:r>
      <w:r w:rsidR="0073640B">
        <w:t>s</w:t>
      </w:r>
      <w:r w:rsidR="00D80F65">
        <w:t xml:space="preserve"> input</w:t>
      </w:r>
      <w:r w:rsidR="00021EB7" w:rsidRPr="00BD3126">
        <w:t xml:space="preserve"> </w:t>
      </w:r>
      <w:r w:rsidRPr="00BD3126">
        <w:t xml:space="preserve">data </w:t>
      </w:r>
      <w:r w:rsidR="00990980" w:rsidRPr="00BD3126">
        <w:t xml:space="preserve">in a </w:t>
      </w:r>
      <w:r w:rsidR="00D80F65">
        <w:t>program-</w:t>
      </w:r>
      <w:r w:rsidR="00990980" w:rsidRPr="00BD3126">
        <w:t xml:space="preserve">specific way dependent on the </w:t>
      </w:r>
      <w:r w:rsidR="00022CC4">
        <w:t>sub-</w:t>
      </w:r>
      <w:r w:rsidR="00990980" w:rsidRPr="00BD3126">
        <w:t xml:space="preserve">program. </w:t>
      </w:r>
      <w:r w:rsidR="00404FEF" w:rsidRPr="00BD3126">
        <w:t>In</w:t>
      </w:r>
      <w:r w:rsidR="00BA5B85" w:rsidRPr="00BD3126">
        <w:t xml:space="preserve"> FastGAPP</w:t>
      </w:r>
      <w:r w:rsidR="00D80F65">
        <w:t xml:space="preserve"> for example</w:t>
      </w:r>
      <w:r w:rsidR="00BA5B85" w:rsidRPr="00BD3126">
        <w:t xml:space="preserve">, </w:t>
      </w:r>
      <w:r w:rsidR="000868C1" w:rsidRPr="00BD3126">
        <w:t>new values will be calculated</w:t>
      </w:r>
      <w:r w:rsidR="00980EC3" w:rsidRPr="00BD3126">
        <w:t xml:space="preserve"> </w:t>
      </w:r>
      <w:r w:rsidR="0061344A" w:rsidRPr="00BD3126">
        <w:t>(e.g., conversion of Fe2O3 to FeO</w:t>
      </w:r>
      <w:r w:rsidR="0073640B">
        <w:t xml:space="preserve">, normalization to 100 wt.% </w:t>
      </w:r>
      <w:r w:rsidR="00D80F65">
        <w:t>and</w:t>
      </w:r>
      <w:r w:rsidR="0073640B">
        <w:t xml:space="preserve"> molar conversion</w:t>
      </w:r>
      <w:r w:rsidR="007547CA">
        <w:t>, see section 5.2</w:t>
      </w:r>
      <w:r w:rsidR="0061344A" w:rsidRPr="00BD3126">
        <w:t>)</w:t>
      </w:r>
      <w:r w:rsidR="000868C1" w:rsidRPr="00BD3126">
        <w:t xml:space="preserve"> and</w:t>
      </w:r>
      <w:r w:rsidR="002B66B2">
        <w:t xml:space="preserve"> some</w:t>
      </w:r>
      <w:r w:rsidR="000868C1" w:rsidRPr="00BD3126">
        <w:t xml:space="preserve"> </w:t>
      </w:r>
      <w:r w:rsidR="003F41A0" w:rsidRPr="00BD3126">
        <w:t xml:space="preserve">values </w:t>
      </w:r>
      <w:r w:rsidR="002B66B2">
        <w:t>may</w:t>
      </w:r>
      <w:r w:rsidR="00DF58DF" w:rsidRPr="00BD3126">
        <w:t xml:space="preserve"> be recalculated if th</w:t>
      </w:r>
      <w:r w:rsidR="003F41A0" w:rsidRPr="00BD3126">
        <w:t>e units</w:t>
      </w:r>
      <w:r w:rsidR="00DF58DF" w:rsidRPr="00BD3126">
        <w:t xml:space="preserve"> given in the input file do not match</w:t>
      </w:r>
      <w:r w:rsidR="003F41A0" w:rsidRPr="00BD3126">
        <w:t xml:space="preserve"> those for</w:t>
      </w:r>
      <w:r w:rsidR="00DF58DF" w:rsidRPr="00BD3126">
        <w:t xml:space="preserve"> the internal storage</w:t>
      </w:r>
      <w:r w:rsidR="002B66B2">
        <w:t xml:space="preserve"> (see sections </w:t>
      </w:r>
      <w:r w:rsidR="00F925FC">
        <w:t>5.1</w:t>
      </w:r>
      <w:r w:rsidR="00063685">
        <w:t xml:space="preserve"> and 5.2</w:t>
      </w:r>
      <w:r w:rsidR="002B66B2">
        <w:t>)</w:t>
      </w:r>
      <w:r w:rsidR="00DF58DF" w:rsidRPr="00BD3126">
        <w:t>.</w:t>
      </w:r>
      <w:r w:rsidR="00DD11BF" w:rsidRPr="00BD3126">
        <w:t xml:space="preserve"> </w:t>
      </w:r>
      <w:r w:rsidR="00D86B6D" w:rsidRPr="00BD3126">
        <w:t>All newly created data will be also stored in the data structure.</w:t>
      </w:r>
      <w:r w:rsidR="00FF55CA" w:rsidRPr="00BD3126">
        <w:t xml:space="preserve"> </w:t>
      </w:r>
      <w:r w:rsidR="00022CC4">
        <w:t>S</w:t>
      </w:r>
      <w:r w:rsidR="00FF55CA" w:rsidRPr="00BD3126">
        <w:t>pecial function</w:t>
      </w:r>
      <w:r w:rsidR="00022CC4">
        <w:t xml:space="preserve">s are </w:t>
      </w:r>
      <w:r w:rsidR="00FF55CA" w:rsidRPr="00BD3126">
        <w:t>program</w:t>
      </w:r>
      <w:r w:rsidR="00022CC4">
        <w:t>-specific,</w:t>
      </w:r>
      <w:r w:rsidR="00FF55CA" w:rsidRPr="00BD3126">
        <w:t xml:space="preserve"> and therefore, </w:t>
      </w:r>
      <w:r w:rsidR="00DA20BF" w:rsidRPr="00BD3126">
        <w:t xml:space="preserve">further details are listed in </w:t>
      </w:r>
      <w:r w:rsidR="007B0BA4" w:rsidRPr="00BD3126">
        <w:t>section</w:t>
      </w:r>
      <w:r w:rsidR="00022CC4">
        <w:t>s</w:t>
      </w:r>
      <w:r w:rsidR="00DA20BF" w:rsidRPr="00BD3126">
        <w:t xml:space="preserve"> 5-8.</w:t>
      </w:r>
    </w:p>
    <w:p w14:paraId="7CECA1E6" w14:textId="77777777" w:rsidR="00791CC0" w:rsidRDefault="00791CC0" w:rsidP="00791CC0">
      <w:r w:rsidRPr="00BD3126">
        <w:lastRenderedPageBreak/>
        <w:t>Default plot lines / labels are loaded into the control structure after the special function</w:t>
      </w:r>
      <w:r>
        <w:t xml:space="preserve"> performed the data processing </w:t>
      </w:r>
      <w:r w:rsidRPr="00BD3126">
        <w:t xml:space="preserve">(Fig. 3.7-1). </w:t>
      </w:r>
      <w:r>
        <w:t xml:space="preserve">The functions for the default lines / labels contain all necessary </w:t>
      </w:r>
      <w:r w:rsidRPr="00BD3126">
        <w:t xml:space="preserve">information </w:t>
      </w:r>
      <w:r>
        <w:t>required for plotting.</w:t>
      </w:r>
    </w:p>
    <w:p w14:paraId="0018D3E7" w14:textId="55AE1989" w:rsidR="00721893" w:rsidRPr="00BD3126" w:rsidRDefault="007A449E" w:rsidP="00721893">
      <w:pPr>
        <w:pStyle w:val="berschrift3"/>
      </w:pPr>
      <w:bookmarkStart w:id="26" w:name="_Toc23951165"/>
      <w:r>
        <w:t xml:space="preserve">Further information - </w:t>
      </w:r>
      <w:r w:rsidR="00721893" w:rsidRPr="00BD3126">
        <w:t>Initiali</w:t>
      </w:r>
      <w:r>
        <w:t>z</w:t>
      </w:r>
      <w:r w:rsidR="00721893" w:rsidRPr="00BD3126">
        <w:t>ation of the main window</w:t>
      </w:r>
      <w:r w:rsidR="00791CC0">
        <w:t xml:space="preserve"> and loaded sessions</w:t>
      </w:r>
      <w:bookmarkEnd w:id="26"/>
      <w:r w:rsidR="00791CC0">
        <w:t xml:space="preserve"> </w:t>
      </w:r>
    </w:p>
    <w:p w14:paraId="5385E6A3" w14:textId="2AADF4E7" w:rsidR="00721893" w:rsidRDefault="00721893" w:rsidP="00721893">
      <w:r w:rsidRPr="00BD3126">
        <w:t xml:space="preserve">After all these steps </w:t>
      </w:r>
      <w:r w:rsidR="00EE1092">
        <w:t xml:space="preserve">explained above </w:t>
      </w:r>
      <w:r w:rsidR="000270E9" w:rsidRPr="00BD3126">
        <w:t>the main window is initiali</w:t>
      </w:r>
      <w:r w:rsidR="00791CC0">
        <w:t>z</w:t>
      </w:r>
      <w:r w:rsidR="000270E9" w:rsidRPr="00BD3126">
        <w:t xml:space="preserve">ed. The main window processes all information like the </w:t>
      </w:r>
      <w:r w:rsidR="00F01654" w:rsidRPr="00BD3126">
        <w:t>valid header entries</w:t>
      </w:r>
      <w:r w:rsidR="008F445B">
        <w:t xml:space="preserve"> in the input data</w:t>
      </w:r>
      <w:r w:rsidR="00F01654" w:rsidRPr="00BD3126">
        <w:t xml:space="preserve">, list of plots, </w:t>
      </w:r>
      <w:r w:rsidR="004162C9">
        <w:t xml:space="preserve">defaults </w:t>
      </w:r>
      <w:r w:rsidR="00F01654" w:rsidRPr="00BD3126">
        <w:t>symbol / line / label information and processed datasets</w:t>
      </w:r>
      <w:r w:rsidR="004162C9">
        <w:t xml:space="preserve"> </w:t>
      </w:r>
      <w:r w:rsidR="004162C9" w:rsidRPr="00BD3126">
        <w:t>(Fig. 3.7-1)</w:t>
      </w:r>
      <w:r w:rsidR="004162C9">
        <w:t>.</w:t>
      </w:r>
      <w:r w:rsidR="00F01654" w:rsidRPr="00BD3126">
        <w:t xml:space="preserve"> </w:t>
      </w:r>
      <w:r w:rsidR="008404FF" w:rsidRPr="00BD3126">
        <w:t xml:space="preserve">After that, </w:t>
      </w:r>
      <w:r w:rsidR="00E17941">
        <w:t xml:space="preserve">it is possible to create plots </w:t>
      </w:r>
      <w:r w:rsidR="004162C9">
        <w:t>from</w:t>
      </w:r>
      <w:r w:rsidR="00E17941">
        <w:t xml:space="preserve"> the input data</w:t>
      </w:r>
      <w:r w:rsidR="004162C9">
        <w:t>sets.</w:t>
      </w:r>
    </w:p>
    <w:p w14:paraId="406B84CB" w14:textId="6916ED80" w:rsidR="00791CC0" w:rsidRPr="00BD3126" w:rsidRDefault="00791CC0" w:rsidP="00791CC0">
      <w:r w:rsidRPr="00BD3126">
        <w:t>If a session has been loaded, the flow is completely different</w:t>
      </w:r>
      <w:r w:rsidR="008F445B">
        <w:t xml:space="preserve"> since session already contain the processed data</w:t>
      </w:r>
      <w:r w:rsidRPr="00BD3126">
        <w:t xml:space="preserve">. </w:t>
      </w:r>
      <w:r w:rsidR="008F445B">
        <w:t>Additionally</w:t>
      </w:r>
      <w:r w:rsidR="00EE1092">
        <w:t>,</w:t>
      </w:r>
      <w:r w:rsidR="008F445B">
        <w:t xml:space="preserve"> sessions</w:t>
      </w:r>
      <w:r w:rsidR="00EE1092">
        <w:t xml:space="preserve"> contain information about changes</w:t>
      </w:r>
      <w:r w:rsidRPr="00BD3126">
        <w:t xml:space="preserve"> of</w:t>
      </w:r>
      <w:r w:rsidR="00EE1092">
        <w:t xml:space="preserve"> the</w:t>
      </w:r>
      <w:r w:rsidRPr="00BD3126">
        <w:t xml:space="preserve"> plot, line and symbol appearance</w:t>
      </w:r>
      <w:r w:rsidR="00EE1092">
        <w:t xml:space="preserve"> done in the session</w:t>
      </w:r>
      <w:r w:rsidRPr="00BD3126">
        <w:t xml:space="preserve">. </w:t>
      </w:r>
      <w:r w:rsidR="00EE1092">
        <w:t>Sessions</w:t>
      </w:r>
      <w:r w:rsidRPr="00BD3126">
        <w:t xml:space="preserve"> will be directly loaded by the main window</w:t>
      </w:r>
      <w:r>
        <w:t xml:space="preserve"> </w:t>
      </w:r>
      <w:r w:rsidRPr="00BD3126">
        <w:t>(Fig. 3.7</w:t>
      </w:r>
      <w:r w:rsidR="008F445B">
        <w:noBreakHyphen/>
      </w:r>
      <w:r w:rsidRPr="00BD3126">
        <w:t>1).</w:t>
      </w:r>
    </w:p>
    <w:p w14:paraId="65FF9720" w14:textId="77777777" w:rsidR="00D472C3" w:rsidRPr="00BD3126" w:rsidRDefault="00D472C3" w:rsidP="00D472C3"/>
    <w:p w14:paraId="5014EC4B" w14:textId="551D7432" w:rsidR="00D472C3" w:rsidRPr="00BD3126" w:rsidRDefault="00D472C3" w:rsidP="00D472C3">
      <w:pPr>
        <w:sectPr w:rsidR="00D472C3" w:rsidRPr="00BD3126" w:rsidSect="00E12D97">
          <w:headerReference w:type="default" r:id="rId40"/>
          <w:pgSz w:w="11906" w:h="16838"/>
          <w:pgMar w:top="1417" w:right="1417" w:bottom="1134" w:left="1417" w:header="708" w:footer="708" w:gutter="0"/>
          <w:cols w:space="708"/>
          <w:titlePg/>
          <w:docGrid w:linePitch="360"/>
        </w:sectPr>
      </w:pPr>
    </w:p>
    <w:p w14:paraId="4DB9D1BC" w14:textId="6DC64A98" w:rsidR="005E13F8" w:rsidRPr="00BD3126" w:rsidRDefault="00322E6A" w:rsidP="003050C6">
      <w:pPr>
        <w:pStyle w:val="berschrift1"/>
        <w:numPr>
          <w:ilvl w:val="0"/>
          <w:numId w:val="2"/>
        </w:numPr>
      </w:pPr>
      <w:bookmarkStart w:id="27" w:name="_Toc23951166"/>
      <w:r w:rsidRPr="00BD3126">
        <w:lastRenderedPageBreak/>
        <w:t>General f</w:t>
      </w:r>
      <w:r w:rsidR="005E13F8" w:rsidRPr="00BD3126">
        <w:t>unctionality of the main windows</w:t>
      </w:r>
      <w:bookmarkEnd w:id="27"/>
    </w:p>
    <w:p w14:paraId="3809151E" w14:textId="03AD3CC3" w:rsidR="0003061E" w:rsidRPr="00BD3126" w:rsidRDefault="00F22355" w:rsidP="005E13F8">
      <w:r w:rsidRPr="00BD3126">
        <w:t xml:space="preserve">The following </w:t>
      </w:r>
      <w:r w:rsidR="007B0BA4" w:rsidRPr="00BD3126">
        <w:t>section</w:t>
      </w:r>
      <w:r w:rsidRPr="00BD3126">
        <w:t xml:space="preserve"> explains the basic functionality </w:t>
      </w:r>
      <w:r w:rsidR="00751836" w:rsidRPr="00BD3126">
        <w:t xml:space="preserve">of the main windows of FastGAPP and other </w:t>
      </w:r>
      <w:r w:rsidR="004162C9">
        <w:t>sub-</w:t>
      </w:r>
      <w:r w:rsidR="00751836" w:rsidRPr="00BD3126">
        <w:t xml:space="preserve">programs. </w:t>
      </w:r>
      <w:r w:rsidR="006828F0" w:rsidRPr="00BD3126">
        <w:t>Basically</w:t>
      </w:r>
      <w:r w:rsidR="00333860" w:rsidRPr="00BD3126">
        <w:t>,</w:t>
      </w:r>
      <w:r w:rsidR="006828F0" w:rsidRPr="00BD3126">
        <w:t xml:space="preserve"> two different types of main windows</w:t>
      </w:r>
      <w:r w:rsidR="00333860" w:rsidRPr="00BD3126">
        <w:t xml:space="preserve"> exist for the different programs</w:t>
      </w:r>
      <w:r w:rsidR="004162C9">
        <w:t xml:space="preserve">, which are only slightly different </w:t>
      </w:r>
      <w:r w:rsidR="004162C9" w:rsidRPr="00BD3126">
        <w:t>(Fig. 4</w:t>
      </w:r>
      <w:r w:rsidR="00FD498B">
        <w:t>.0</w:t>
      </w:r>
      <w:r w:rsidR="004162C9" w:rsidRPr="00BD3126">
        <w:t>-1)</w:t>
      </w:r>
      <w:r w:rsidR="006828F0" w:rsidRPr="00BD3126">
        <w:t xml:space="preserve">. </w:t>
      </w:r>
      <w:r w:rsidR="00333860" w:rsidRPr="00BD3126">
        <w:t xml:space="preserve">The first one </w:t>
      </w:r>
      <w:r w:rsidR="00E02D47" w:rsidRPr="00BD3126">
        <w:t xml:space="preserve">is used for PetroPlot, SediPlot, and </w:t>
      </w:r>
      <w:r w:rsidR="00911094" w:rsidRPr="00BD3126">
        <w:t>SoilPlot</w:t>
      </w:r>
      <w:r w:rsidR="00636039" w:rsidRPr="00BD3126">
        <w:t xml:space="preserve"> (internally listed as type 2 main window)</w:t>
      </w:r>
      <w:r w:rsidR="002D2CFE" w:rsidRPr="00BD3126">
        <w:t>. The</w:t>
      </w:r>
      <w:r w:rsidR="00891E12" w:rsidRPr="00BD3126">
        <w:t xml:space="preserve"> second </w:t>
      </w:r>
      <w:r w:rsidR="002D2CFE" w:rsidRPr="00BD3126">
        <w:t>main window (internally listed as type 1 main window)</w:t>
      </w:r>
      <w:r w:rsidR="00891E12" w:rsidRPr="00BD3126">
        <w:t xml:space="preserve"> </w:t>
      </w:r>
      <w:r w:rsidR="00636039" w:rsidRPr="00BD3126">
        <w:t xml:space="preserve">is </w:t>
      </w:r>
      <w:r w:rsidR="002D2CFE" w:rsidRPr="00BD3126">
        <w:t xml:space="preserve">a </w:t>
      </w:r>
      <w:r w:rsidR="00636039" w:rsidRPr="00BD3126">
        <w:t>further development</w:t>
      </w:r>
      <w:r w:rsidR="00F8003E" w:rsidRPr="00BD3126">
        <w:t xml:space="preserve"> of the </w:t>
      </w:r>
      <w:r w:rsidR="002D2CFE" w:rsidRPr="00BD3126">
        <w:t>first</w:t>
      </w:r>
      <w:r w:rsidR="00F8003E" w:rsidRPr="00BD3126">
        <w:t xml:space="preserve"> main window</w:t>
      </w:r>
      <w:r w:rsidR="003B06BF">
        <w:t xml:space="preserve">. The functionality of the type 1 main window is slightly increased to handle the </w:t>
      </w:r>
      <w:r w:rsidR="00395294">
        <w:t xml:space="preserve">larger </w:t>
      </w:r>
      <w:r w:rsidR="00AA4118">
        <w:t>number</w:t>
      </w:r>
      <w:r w:rsidR="00395294">
        <w:t xml:space="preserve"> of pl</w:t>
      </w:r>
      <w:r w:rsidR="00AA4118">
        <w:t xml:space="preserve">ots and valid headers of </w:t>
      </w:r>
      <w:r w:rsidR="00F8003E" w:rsidRPr="00BD3126">
        <w:t>FastGAPP</w:t>
      </w:r>
      <w:r w:rsidR="001D155F" w:rsidRPr="00BD3126">
        <w:t xml:space="preserve"> (Fig.</w:t>
      </w:r>
      <w:r w:rsidR="00AA4118">
        <w:t> </w:t>
      </w:r>
      <w:r w:rsidR="00FD498B" w:rsidRPr="00BD3126">
        <w:t>4</w:t>
      </w:r>
      <w:r w:rsidR="00FD498B">
        <w:t>.0</w:t>
      </w:r>
      <w:r w:rsidR="00FD498B" w:rsidRPr="00BD3126">
        <w:t>-1</w:t>
      </w:r>
      <w:r w:rsidR="001D155F" w:rsidRPr="00BD3126">
        <w:t>)</w:t>
      </w:r>
      <w:r w:rsidR="00911094" w:rsidRPr="00BD3126">
        <w:t>.</w:t>
      </w:r>
    </w:p>
    <w:p w14:paraId="7E4D7DA5" w14:textId="77777777" w:rsidR="00751836" w:rsidRPr="00BD3126" w:rsidRDefault="002D3AB4" w:rsidP="00A12B75">
      <w:pPr>
        <w:keepNext/>
        <w:jc w:val="center"/>
      </w:pPr>
      <w:r w:rsidRPr="00BD3126">
        <w:rPr>
          <w:noProof/>
        </w:rPr>
        <w:drawing>
          <wp:inline distT="0" distB="0" distL="0" distR="0" wp14:anchorId="36159D53" wp14:editId="20F3F996">
            <wp:extent cx="5031469" cy="5619804"/>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5031469" cy="5619804"/>
                    </a:xfrm>
                    <a:prstGeom prst="rect">
                      <a:avLst/>
                    </a:prstGeom>
                    <a:noFill/>
                    <a:ln>
                      <a:noFill/>
                    </a:ln>
                  </pic:spPr>
                </pic:pic>
              </a:graphicData>
            </a:graphic>
          </wp:inline>
        </w:drawing>
      </w:r>
    </w:p>
    <w:p w14:paraId="4F7BE774" w14:textId="3C1FF138" w:rsidR="0003061E" w:rsidRPr="00BD3126" w:rsidRDefault="00751836" w:rsidP="00751836">
      <w:pPr>
        <w:pStyle w:val="Beschriftung"/>
        <w:rPr>
          <w:lang w:val="en-US"/>
        </w:rPr>
      </w:pPr>
      <w:r w:rsidRPr="00BD3126">
        <w:rPr>
          <w:lang w:val="en-US"/>
        </w:rPr>
        <w:t xml:space="preserve">Fig. </w:t>
      </w:r>
      <w:r w:rsidR="001934C9" w:rsidRPr="00BD3126">
        <w:rPr>
          <w:lang w:val="en-US"/>
        </w:rPr>
        <w:t>4.0</w:t>
      </w:r>
      <w:r w:rsidR="00A144EA" w:rsidRPr="00BD3126">
        <w:rPr>
          <w:lang w:val="en-US"/>
        </w:rPr>
        <w:noBreakHyphen/>
      </w:r>
      <w:r w:rsidR="001934C9" w:rsidRPr="00BD3126">
        <w:rPr>
          <w:lang w:val="en-US"/>
        </w:rPr>
        <w:t>1</w:t>
      </w:r>
      <w:r w:rsidR="00775866" w:rsidRPr="00BD3126">
        <w:rPr>
          <w:lang w:val="en-US"/>
        </w:rPr>
        <w:t xml:space="preserve">: </w:t>
      </w:r>
      <w:r w:rsidR="006572FF" w:rsidRPr="00BD3126">
        <w:rPr>
          <w:lang w:val="en-US"/>
        </w:rPr>
        <w:t>Screenshots of the main windows of PetroPlot</w:t>
      </w:r>
      <w:r w:rsidR="009B0755" w:rsidRPr="00BD3126">
        <w:rPr>
          <w:lang w:val="en-US"/>
        </w:rPr>
        <w:t xml:space="preserve"> v2.0</w:t>
      </w:r>
      <w:r w:rsidR="007D0D42" w:rsidRPr="00BD3126">
        <w:rPr>
          <w:lang w:val="en-US"/>
        </w:rPr>
        <w:t xml:space="preserve"> (</w:t>
      </w:r>
      <w:r w:rsidR="00002E1B">
        <w:rPr>
          <w:lang w:val="en-US"/>
        </w:rPr>
        <w:t>bottom</w:t>
      </w:r>
      <w:r w:rsidR="00532834" w:rsidRPr="00BD3126">
        <w:rPr>
          <w:lang w:val="en-US"/>
        </w:rPr>
        <w:t>, type 2 main window</w:t>
      </w:r>
      <w:r w:rsidR="007D0D42" w:rsidRPr="00BD3126">
        <w:rPr>
          <w:lang w:val="en-US"/>
        </w:rPr>
        <w:t>)</w:t>
      </w:r>
      <w:r w:rsidR="009B0755" w:rsidRPr="00BD3126">
        <w:rPr>
          <w:lang w:val="en-US"/>
        </w:rPr>
        <w:t xml:space="preserve"> and FastGAPP v2.0</w:t>
      </w:r>
      <w:r w:rsidR="0094136A" w:rsidRPr="00BD3126">
        <w:rPr>
          <w:lang w:val="en-US"/>
        </w:rPr>
        <w:t xml:space="preserve"> (</w:t>
      </w:r>
      <w:r w:rsidR="00002E1B">
        <w:rPr>
          <w:lang w:val="en-US"/>
        </w:rPr>
        <w:t>top</w:t>
      </w:r>
      <w:r w:rsidR="00532834" w:rsidRPr="00BD3126">
        <w:rPr>
          <w:lang w:val="en-US"/>
        </w:rPr>
        <w:t xml:space="preserve">, </w:t>
      </w:r>
      <w:r w:rsidR="0094136A" w:rsidRPr="00BD3126">
        <w:rPr>
          <w:lang w:val="en-US"/>
        </w:rPr>
        <w:t>type 1 main window)</w:t>
      </w:r>
      <w:r w:rsidR="009B0755" w:rsidRPr="00BD3126">
        <w:rPr>
          <w:lang w:val="en-US"/>
        </w:rPr>
        <w:t xml:space="preserve">. </w:t>
      </w:r>
      <w:r w:rsidR="00532834" w:rsidRPr="00BD3126">
        <w:rPr>
          <w:lang w:val="en-US"/>
        </w:rPr>
        <w:t>Both main windows consis</w:t>
      </w:r>
      <w:r w:rsidR="00226C9B" w:rsidRPr="00BD3126">
        <w:rPr>
          <w:lang w:val="en-US"/>
        </w:rPr>
        <w:t>t of (1) the dataset selection panel</w:t>
      </w:r>
      <w:r w:rsidR="008D56F7" w:rsidRPr="00BD3126">
        <w:rPr>
          <w:lang w:val="en-US"/>
        </w:rPr>
        <w:t xml:space="preserve"> (</w:t>
      </w:r>
      <w:r w:rsidR="007B0BA4" w:rsidRPr="00BD3126">
        <w:rPr>
          <w:lang w:val="en-US"/>
        </w:rPr>
        <w:t>section</w:t>
      </w:r>
      <w:r w:rsidR="008D56F7" w:rsidRPr="00BD3126">
        <w:rPr>
          <w:lang w:val="en-US"/>
        </w:rPr>
        <w:t xml:space="preserve"> 4.1)</w:t>
      </w:r>
      <w:r w:rsidR="00226C9B" w:rsidRPr="00BD3126">
        <w:rPr>
          <w:lang w:val="en-US"/>
        </w:rPr>
        <w:t>, (2) the data overview panel</w:t>
      </w:r>
      <w:r w:rsidR="008D56F7" w:rsidRPr="00BD3126">
        <w:rPr>
          <w:lang w:val="en-US"/>
        </w:rPr>
        <w:t xml:space="preserve"> (</w:t>
      </w:r>
      <w:r w:rsidR="007B0BA4" w:rsidRPr="00BD3126">
        <w:rPr>
          <w:lang w:val="en-US"/>
        </w:rPr>
        <w:t>section</w:t>
      </w:r>
      <w:r w:rsidR="008D56F7" w:rsidRPr="00BD3126">
        <w:rPr>
          <w:lang w:val="en-US"/>
        </w:rPr>
        <w:t xml:space="preserve"> 4.2)</w:t>
      </w:r>
      <w:r w:rsidR="00226C9B" w:rsidRPr="00BD3126">
        <w:rPr>
          <w:lang w:val="en-US"/>
        </w:rPr>
        <w:t>, (3)</w:t>
      </w:r>
      <w:r w:rsidR="00C851FA" w:rsidRPr="00BD3126">
        <w:rPr>
          <w:lang w:val="en-US"/>
        </w:rPr>
        <w:t xml:space="preserve"> marker and label overview panel</w:t>
      </w:r>
      <w:r w:rsidR="008D56F7" w:rsidRPr="00BD3126">
        <w:rPr>
          <w:lang w:val="en-US"/>
        </w:rPr>
        <w:t xml:space="preserve"> (</w:t>
      </w:r>
      <w:r w:rsidR="007B0BA4" w:rsidRPr="00BD3126">
        <w:rPr>
          <w:lang w:val="en-US"/>
        </w:rPr>
        <w:t>section</w:t>
      </w:r>
      <w:r w:rsidR="008D56F7" w:rsidRPr="00BD3126">
        <w:rPr>
          <w:lang w:val="en-US"/>
        </w:rPr>
        <w:t xml:space="preserve"> 4.3)</w:t>
      </w:r>
      <w:r w:rsidR="00C851FA" w:rsidRPr="00BD3126">
        <w:rPr>
          <w:lang w:val="en-US"/>
        </w:rPr>
        <w:t xml:space="preserve">, </w:t>
      </w:r>
      <w:r w:rsidR="008D56F7" w:rsidRPr="00BD3126">
        <w:rPr>
          <w:lang w:val="en-US"/>
        </w:rPr>
        <w:t>(</w:t>
      </w:r>
      <w:r w:rsidR="006F6C5A" w:rsidRPr="00BD3126">
        <w:rPr>
          <w:lang w:val="en-US"/>
        </w:rPr>
        <w:t xml:space="preserve">6) </w:t>
      </w:r>
      <w:r w:rsidR="008D56F7" w:rsidRPr="00BD3126">
        <w:rPr>
          <w:lang w:val="en-US"/>
        </w:rPr>
        <w:t xml:space="preserve">the font </w:t>
      </w:r>
      <w:r w:rsidR="006F6C5A" w:rsidRPr="00BD3126">
        <w:rPr>
          <w:lang w:val="en-US"/>
        </w:rPr>
        <w:t xml:space="preserve">and line </w:t>
      </w:r>
      <w:r w:rsidR="008D56F7" w:rsidRPr="00BD3126">
        <w:rPr>
          <w:lang w:val="en-US"/>
        </w:rPr>
        <w:t>set</w:t>
      </w:r>
      <w:r w:rsidR="006F6C5A" w:rsidRPr="00BD3126">
        <w:rPr>
          <w:lang w:val="en-US"/>
        </w:rPr>
        <w:t>up panels (</w:t>
      </w:r>
      <w:r w:rsidR="007B0BA4" w:rsidRPr="00BD3126">
        <w:rPr>
          <w:lang w:val="en-US"/>
        </w:rPr>
        <w:t>section</w:t>
      </w:r>
      <w:r w:rsidR="006F6C5A" w:rsidRPr="00BD3126">
        <w:rPr>
          <w:lang w:val="en-US"/>
        </w:rPr>
        <w:t xml:space="preserve"> 4.6)</w:t>
      </w:r>
      <w:r w:rsidR="006624B1" w:rsidRPr="00BD3126">
        <w:rPr>
          <w:lang w:val="en-US"/>
        </w:rPr>
        <w:t>, (7) the plot selection panel</w:t>
      </w:r>
      <w:r w:rsidR="00E86931" w:rsidRPr="00BD3126">
        <w:rPr>
          <w:lang w:val="en-US"/>
        </w:rPr>
        <w:t xml:space="preserve"> (</w:t>
      </w:r>
      <w:r w:rsidR="007B0BA4" w:rsidRPr="00BD3126">
        <w:rPr>
          <w:lang w:val="en-US"/>
        </w:rPr>
        <w:t>section</w:t>
      </w:r>
      <w:r w:rsidR="00E86931" w:rsidRPr="00BD3126">
        <w:rPr>
          <w:lang w:val="en-US"/>
        </w:rPr>
        <w:t xml:space="preserve"> 4.7), the plot options and plot preview (</w:t>
      </w:r>
      <w:r w:rsidR="007B0BA4" w:rsidRPr="00BD3126">
        <w:rPr>
          <w:lang w:val="en-US"/>
        </w:rPr>
        <w:t>section</w:t>
      </w:r>
      <w:r w:rsidR="00E86931" w:rsidRPr="00BD3126">
        <w:rPr>
          <w:lang w:val="en-US"/>
        </w:rPr>
        <w:t xml:space="preserve"> 4.8), </w:t>
      </w:r>
      <w:r w:rsidR="006E5AC8" w:rsidRPr="00BD3126">
        <w:rPr>
          <w:lang w:val="en-US"/>
        </w:rPr>
        <w:t>and (9) buttons to save / load symbols and to save the session (</w:t>
      </w:r>
      <w:r w:rsidR="007B0BA4" w:rsidRPr="00BD3126">
        <w:rPr>
          <w:lang w:val="en-US"/>
        </w:rPr>
        <w:t>section</w:t>
      </w:r>
      <w:r w:rsidR="00612FF6" w:rsidRPr="00BD3126">
        <w:rPr>
          <w:lang w:val="en-US"/>
        </w:rPr>
        <w:t xml:space="preserve"> 4.9). If </w:t>
      </w:r>
      <w:r w:rsidR="0049302F" w:rsidRPr="00BD3126">
        <w:rPr>
          <w:lang w:val="en-US"/>
        </w:rPr>
        <w:t>any dataset instead of ‘All datasets’ is selected in the dataset selection panel (1)</w:t>
      </w:r>
      <w:r w:rsidR="00C80566" w:rsidRPr="00BD3126">
        <w:rPr>
          <w:lang w:val="en-US"/>
        </w:rPr>
        <w:t>, the data overview</w:t>
      </w:r>
      <w:r w:rsidR="00733CC7" w:rsidRPr="00BD3126">
        <w:rPr>
          <w:lang w:val="en-US"/>
        </w:rPr>
        <w:t xml:space="preserve"> (2)</w:t>
      </w:r>
      <w:r w:rsidR="00C80566" w:rsidRPr="00BD3126">
        <w:rPr>
          <w:lang w:val="en-US"/>
        </w:rPr>
        <w:t xml:space="preserve"> and marker / label overview panels</w:t>
      </w:r>
      <w:r w:rsidR="00733CC7" w:rsidRPr="00BD3126">
        <w:rPr>
          <w:lang w:val="en-US"/>
        </w:rPr>
        <w:t xml:space="preserve"> (3)</w:t>
      </w:r>
      <w:r w:rsidR="00C80566" w:rsidRPr="00BD3126">
        <w:rPr>
          <w:lang w:val="en-US"/>
        </w:rPr>
        <w:t xml:space="preserve"> will </w:t>
      </w:r>
      <w:r w:rsidR="00733CC7" w:rsidRPr="00BD3126">
        <w:rPr>
          <w:lang w:val="en-US"/>
        </w:rPr>
        <w:t>be replaced by the</w:t>
      </w:r>
      <w:r w:rsidR="004C20A8" w:rsidRPr="00BD3126">
        <w:rPr>
          <w:lang w:val="en-US"/>
        </w:rPr>
        <w:t xml:space="preserve"> (4)</w:t>
      </w:r>
      <w:r w:rsidR="00733CC7" w:rsidRPr="00BD3126">
        <w:rPr>
          <w:lang w:val="en-US"/>
        </w:rPr>
        <w:t xml:space="preserve"> dataset overview panel </w:t>
      </w:r>
      <w:r w:rsidR="004C20A8" w:rsidRPr="00BD3126">
        <w:rPr>
          <w:lang w:val="en-US"/>
        </w:rPr>
        <w:t>(</w:t>
      </w:r>
      <w:r w:rsidR="007B0BA4" w:rsidRPr="00BD3126">
        <w:rPr>
          <w:lang w:val="en-US"/>
        </w:rPr>
        <w:t>section</w:t>
      </w:r>
      <w:r w:rsidR="004C20A8" w:rsidRPr="00BD3126">
        <w:rPr>
          <w:lang w:val="en-US"/>
        </w:rPr>
        <w:t xml:space="preserve"> 4.4) and (5) the marker / label setup panels (</w:t>
      </w:r>
      <w:r w:rsidR="007B0BA4" w:rsidRPr="00BD3126">
        <w:rPr>
          <w:lang w:val="en-US"/>
        </w:rPr>
        <w:t>section</w:t>
      </w:r>
      <w:r w:rsidR="004C20A8" w:rsidRPr="00BD3126">
        <w:rPr>
          <w:lang w:val="en-US"/>
        </w:rPr>
        <w:t xml:space="preserve"> 4.</w:t>
      </w:r>
      <w:r w:rsidR="001D155F" w:rsidRPr="00BD3126">
        <w:rPr>
          <w:lang w:val="en-US"/>
        </w:rPr>
        <w:t>5</w:t>
      </w:r>
      <w:r w:rsidR="004C20A8" w:rsidRPr="00BD3126">
        <w:rPr>
          <w:lang w:val="en-US"/>
        </w:rPr>
        <w:t>) for the</w:t>
      </w:r>
      <w:r w:rsidR="00E65F97">
        <w:rPr>
          <w:lang w:val="en-US"/>
        </w:rPr>
        <w:t xml:space="preserve"> currently</w:t>
      </w:r>
      <w:r w:rsidR="004C20A8" w:rsidRPr="00BD3126">
        <w:rPr>
          <w:lang w:val="en-US"/>
        </w:rPr>
        <w:t xml:space="preserve"> selected dataset.</w:t>
      </w:r>
    </w:p>
    <w:p w14:paraId="5A1A7E2F" w14:textId="77777777" w:rsidR="00D528E6" w:rsidRDefault="00CD485B" w:rsidP="009715D8">
      <w:r w:rsidRPr="00BD3126">
        <w:t>T</w:t>
      </w:r>
      <w:r w:rsidR="0047604C" w:rsidRPr="00BD3126">
        <w:t>he workflow</w:t>
      </w:r>
      <w:r w:rsidRPr="00BD3126">
        <w:t xml:space="preserve"> and </w:t>
      </w:r>
      <w:r w:rsidR="00157289" w:rsidRPr="00BD3126">
        <w:t>start up</w:t>
      </w:r>
      <w:r w:rsidR="00AA4118">
        <w:t>, however,</w:t>
      </w:r>
      <w:r w:rsidR="00157289" w:rsidRPr="00BD3126">
        <w:t xml:space="preserve"> is the same</w:t>
      </w:r>
      <w:r w:rsidR="0047604C" w:rsidRPr="00BD3126">
        <w:t xml:space="preserve"> for</w:t>
      </w:r>
      <w:r w:rsidR="009715D8" w:rsidRPr="00BD3126">
        <w:t xml:space="preserve"> both types</w:t>
      </w:r>
      <w:r w:rsidR="0047604C" w:rsidRPr="00BD3126">
        <w:t xml:space="preserve"> of main window</w:t>
      </w:r>
      <w:r w:rsidR="00157289" w:rsidRPr="00BD3126">
        <w:t>.</w:t>
      </w:r>
      <w:r w:rsidR="009715D8" w:rsidRPr="00BD3126">
        <w:t xml:space="preserve"> </w:t>
      </w:r>
      <w:r w:rsidR="00AA4118">
        <w:t>T</w:t>
      </w:r>
      <w:r w:rsidR="00DA0434" w:rsidRPr="00BD3126">
        <w:t>he type 2 main window for</w:t>
      </w:r>
      <w:r w:rsidR="00157289" w:rsidRPr="00BD3126">
        <w:t xml:space="preserve"> PetroPlot, SediPlot and SoilPlot </w:t>
      </w:r>
      <w:r w:rsidR="00AA4118">
        <w:t>has</w:t>
      </w:r>
      <w:r w:rsidR="00157289" w:rsidRPr="00BD3126">
        <w:t xml:space="preserve"> only limited</w:t>
      </w:r>
      <w:r w:rsidR="00DA0434" w:rsidRPr="00BD3126">
        <w:t xml:space="preserve"> space for</w:t>
      </w:r>
      <w:r w:rsidR="00157289" w:rsidRPr="00BD3126">
        <w:t xml:space="preserve"> headers and plots</w:t>
      </w:r>
      <w:r w:rsidR="00DA0434" w:rsidRPr="00BD3126">
        <w:t xml:space="preserve"> in the </w:t>
      </w:r>
      <w:r w:rsidR="007603FE" w:rsidRPr="00BD3126">
        <w:t>data overview and plot selection panels</w:t>
      </w:r>
      <w:r w:rsidR="00E97731" w:rsidRPr="00BD3126">
        <w:t xml:space="preserve"> (Fig. 4.0-1)</w:t>
      </w:r>
      <w:r w:rsidR="0047604C" w:rsidRPr="00BD3126">
        <w:t xml:space="preserve">. </w:t>
      </w:r>
      <w:r w:rsidR="0001760E" w:rsidRPr="00BD3126">
        <w:t>The higher number of different plots,</w:t>
      </w:r>
      <w:r w:rsidR="006558D7" w:rsidRPr="00BD3126">
        <w:t xml:space="preserve"> handling raw, </w:t>
      </w:r>
      <w:r w:rsidR="006558D7" w:rsidRPr="00BD3126">
        <w:lastRenderedPageBreak/>
        <w:t>normali</w:t>
      </w:r>
      <w:r w:rsidR="004162C9">
        <w:t>z</w:t>
      </w:r>
      <w:r w:rsidR="006558D7" w:rsidRPr="00BD3126">
        <w:t>ed</w:t>
      </w:r>
      <w:r w:rsidR="0080670D" w:rsidRPr="00BD3126">
        <w:t>, and molar geochemical data</w:t>
      </w:r>
      <w:r w:rsidR="006558D7" w:rsidRPr="00BD3126">
        <w:t xml:space="preserve"> an</w:t>
      </w:r>
      <w:r w:rsidR="0001760E" w:rsidRPr="00BD3126">
        <w:t xml:space="preserve">d </w:t>
      </w:r>
      <w:r w:rsidR="00DA0434" w:rsidRPr="00BD3126">
        <w:t>the high</w:t>
      </w:r>
      <w:r w:rsidR="007603FE" w:rsidRPr="00BD3126">
        <w:t>er</w:t>
      </w:r>
      <w:r w:rsidR="00DA0434" w:rsidRPr="00BD3126">
        <w:t xml:space="preserve"> </w:t>
      </w:r>
      <w:r w:rsidR="00E97731" w:rsidRPr="00BD3126">
        <w:t>number</w:t>
      </w:r>
      <w:r w:rsidR="00DA0434" w:rsidRPr="00BD3126">
        <w:t xml:space="preserve"> of headers</w:t>
      </w:r>
      <w:r w:rsidR="00885819" w:rsidRPr="00BD3126">
        <w:t xml:space="preserve"> for FastGAPP</w:t>
      </w:r>
      <w:r w:rsidR="00DA0434" w:rsidRPr="00BD3126">
        <w:t xml:space="preserve"> required slightly further de</w:t>
      </w:r>
      <w:r w:rsidR="007603FE" w:rsidRPr="00BD3126">
        <w:t>velopment</w:t>
      </w:r>
      <w:r w:rsidR="00224B4F" w:rsidRPr="00BD3126">
        <w:t xml:space="preserve"> </w:t>
      </w:r>
      <w:r w:rsidR="00E97731" w:rsidRPr="00BD3126">
        <w:t>and restructure</w:t>
      </w:r>
      <w:r w:rsidR="008159A7" w:rsidRPr="00BD3126">
        <w:t xml:space="preserve"> of the data overview and plot selection panel</w:t>
      </w:r>
      <w:r w:rsidR="00E97731" w:rsidRPr="00BD3126">
        <w:t>.</w:t>
      </w:r>
      <w:r w:rsidR="008159A7" w:rsidRPr="00BD3126">
        <w:t xml:space="preserve"> The result of this </w:t>
      </w:r>
      <w:r w:rsidR="00885819" w:rsidRPr="00BD3126">
        <w:t>progressive development is</w:t>
      </w:r>
      <w:r w:rsidR="00E97731" w:rsidRPr="00BD3126">
        <w:t xml:space="preserve"> </w:t>
      </w:r>
      <w:r w:rsidR="00224B4F" w:rsidRPr="00BD3126">
        <w:t>the type</w:t>
      </w:r>
      <w:r w:rsidR="008159A7" w:rsidRPr="00BD3126">
        <w:t> </w:t>
      </w:r>
      <w:r w:rsidR="00224B4F" w:rsidRPr="00BD3126">
        <w:t>1 main window</w:t>
      </w:r>
      <w:r w:rsidR="00E97731" w:rsidRPr="00BD3126">
        <w:t xml:space="preserve"> for FastGAPP (Fig. 4.0-1).</w:t>
      </w:r>
      <w:r w:rsidR="00885819" w:rsidRPr="00BD3126">
        <w:t xml:space="preserve"> </w:t>
      </w:r>
      <w:r w:rsidR="00AE723B" w:rsidRPr="00BD3126">
        <w:t xml:space="preserve">All differences and the different functionalities are explained in this </w:t>
      </w:r>
      <w:r w:rsidR="007B0BA4" w:rsidRPr="00BD3126">
        <w:t>section</w:t>
      </w:r>
      <w:r w:rsidR="00AE723B" w:rsidRPr="00BD3126">
        <w:t>.</w:t>
      </w:r>
    </w:p>
    <w:p w14:paraId="000E32EF" w14:textId="77777777" w:rsidR="00FD498B" w:rsidRDefault="00FD498B" w:rsidP="009715D8"/>
    <w:p w14:paraId="5F6B38E3" w14:textId="10517BA1" w:rsidR="005E13F8" w:rsidRPr="00BD3126" w:rsidRDefault="005E13F8" w:rsidP="005E13F8">
      <w:pPr>
        <w:pStyle w:val="berschrift2"/>
        <w:numPr>
          <w:ilvl w:val="1"/>
          <w:numId w:val="2"/>
        </w:numPr>
      </w:pPr>
      <w:bookmarkStart w:id="28" w:name="_Toc23951167"/>
      <w:r w:rsidRPr="00BD3126">
        <w:t>Dataset selection</w:t>
      </w:r>
      <w:r w:rsidR="00490A9F" w:rsidRPr="00BD3126">
        <w:t xml:space="preserve"> </w:t>
      </w:r>
      <w:r w:rsidR="007B0BA4" w:rsidRPr="00BD3126">
        <w:t>panel</w:t>
      </w:r>
      <w:bookmarkEnd w:id="28"/>
    </w:p>
    <w:p w14:paraId="6F1B2F37" w14:textId="748CBB62" w:rsidR="008F5852" w:rsidRPr="00BD3126" w:rsidRDefault="00041B00" w:rsidP="00C91AA0">
      <w:r w:rsidRPr="00BD3126">
        <w:t xml:space="preserve">The dataset selection panel </w:t>
      </w:r>
      <w:r w:rsidR="002C57F5" w:rsidRPr="00BD3126">
        <w:t>is</w:t>
      </w:r>
      <w:r w:rsidR="00AE723B" w:rsidRPr="00BD3126">
        <w:t xml:space="preserve"> a</w:t>
      </w:r>
      <w:r w:rsidR="002C57F5" w:rsidRPr="00BD3126">
        <w:t xml:space="preserve"> main compo</w:t>
      </w:r>
      <w:r w:rsidR="007D0D42" w:rsidRPr="00BD3126">
        <w:t>n</w:t>
      </w:r>
      <w:r w:rsidR="002C57F5" w:rsidRPr="00BD3126">
        <w:t>ent of the main windows</w:t>
      </w:r>
      <w:r w:rsidR="00AE723B" w:rsidRPr="00BD3126">
        <w:t xml:space="preserve">. With this </w:t>
      </w:r>
      <w:r w:rsidR="00DA42E9" w:rsidRPr="00BD3126">
        <w:t>panel it is possible to control the</w:t>
      </w:r>
      <w:r w:rsidR="00164E8B" w:rsidRPr="00BD3126">
        <w:t xml:space="preserve"> appearance</w:t>
      </w:r>
      <w:r w:rsidR="00DA42E9" w:rsidRPr="00BD3126">
        <w:t xml:space="preserve"> main window</w:t>
      </w:r>
      <w:r w:rsidR="001B5DE4" w:rsidRPr="00BD3126">
        <w:t>,</w:t>
      </w:r>
      <w:r w:rsidR="00164E8B" w:rsidRPr="00BD3126">
        <w:t xml:space="preserve"> </w:t>
      </w:r>
      <w:r w:rsidR="002D162B">
        <w:t>i.e.</w:t>
      </w:r>
      <w:r w:rsidR="001B5DE4" w:rsidRPr="00BD3126">
        <w:t xml:space="preserve"> to change to dataset table view and to marker / label setup panel</w:t>
      </w:r>
      <w:r w:rsidR="00164E8B" w:rsidRPr="00BD3126">
        <w:t xml:space="preserve"> and back to data overview</w:t>
      </w:r>
      <w:r w:rsidR="007D5F6F" w:rsidRPr="00BD3126">
        <w:t xml:space="preserve"> and marker / label overview panel</w:t>
      </w:r>
      <w:r w:rsidR="001B5DE4" w:rsidRPr="00BD3126">
        <w:t xml:space="preserve">. </w:t>
      </w:r>
      <w:r w:rsidR="004A7E56" w:rsidRPr="00BD3126">
        <w:t xml:space="preserve">After </w:t>
      </w:r>
      <w:r w:rsidR="00265049" w:rsidRPr="00BD3126">
        <w:t>starting</w:t>
      </w:r>
      <w:r w:rsidR="004A7E56" w:rsidRPr="00BD3126">
        <w:t xml:space="preserve"> </w:t>
      </w:r>
      <w:r w:rsidR="00265049" w:rsidRPr="00BD3126">
        <w:t>any</w:t>
      </w:r>
      <w:r w:rsidR="004A7E56" w:rsidRPr="00BD3126">
        <w:t xml:space="preserve"> </w:t>
      </w:r>
      <w:r w:rsidR="002D162B">
        <w:t>sub-</w:t>
      </w:r>
      <w:r w:rsidR="00CC6B02" w:rsidRPr="00BD3126">
        <w:t>program,</w:t>
      </w:r>
      <w:r w:rsidR="004A7E56" w:rsidRPr="00BD3126">
        <w:t xml:space="preserve"> </w:t>
      </w:r>
      <w:r w:rsidR="005915D5" w:rsidRPr="00BD3126">
        <w:t xml:space="preserve">the radio button </w:t>
      </w:r>
      <w:r w:rsidR="004A7E56" w:rsidRPr="00BD3126">
        <w:t>‘All datasets’ is selected</w:t>
      </w:r>
      <w:r w:rsidR="00AA508B" w:rsidRPr="00BD3126">
        <w:t xml:space="preserve"> (Fig. 4.1-1)</w:t>
      </w:r>
      <w:r w:rsidR="002D162B">
        <w:t>. This</w:t>
      </w:r>
      <w:r w:rsidR="00AA508B" w:rsidRPr="00BD3126">
        <w:t xml:space="preserve"> means that all datasets are shown in the plot</w:t>
      </w:r>
      <w:r w:rsidR="005915D5" w:rsidRPr="00BD3126">
        <w:t xml:space="preserve"> preview or in the final plot</w:t>
      </w:r>
      <w:r w:rsidR="0050540B" w:rsidRPr="00BD3126">
        <w:t xml:space="preserve">, </w:t>
      </w:r>
      <w:r w:rsidR="005915D5" w:rsidRPr="00BD3126">
        <w:t xml:space="preserve">if </w:t>
      </w:r>
      <w:r w:rsidR="00492A29">
        <w:t xml:space="preserve">numeric </w:t>
      </w:r>
      <w:r w:rsidR="0050540B" w:rsidRPr="00BD3126">
        <w:t>data for that plot is available</w:t>
      </w:r>
      <w:r w:rsidR="00F47AAA" w:rsidRPr="00BD3126">
        <w:t xml:space="preserve">. </w:t>
      </w:r>
      <w:r w:rsidR="00F624AA" w:rsidRPr="00BD3126">
        <w:t>Single</w:t>
      </w:r>
      <w:r w:rsidR="00DB4098" w:rsidRPr="00BD3126">
        <w:t xml:space="preserve"> or multiple</w:t>
      </w:r>
      <w:r w:rsidR="00F624AA" w:rsidRPr="00BD3126">
        <w:t xml:space="preserve"> datasets </w:t>
      </w:r>
      <w:r w:rsidR="00DB4098" w:rsidRPr="00BD3126">
        <w:t>can be deactivated</w:t>
      </w:r>
      <w:r w:rsidR="003D49B0" w:rsidRPr="00BD3126">
        <w:t xml:space="preserve"> or again activated</w:t>
      </w:r>
      <w:r w:rsidR="00DB4098" w:rsidRPr="00BD3126">
        <w:t xml:space="preserve"> </w:t>
      </w:r>
      <w:r w:rsidR="003D49B0" w:rsidRPr="00BD3126">
        <w:t>for plotting</w:t>
      </w:r>
      <w:r w:rsidR="00DB4098" w:rsidRPr="00BD3126">
        <w:t>, by un-checking</w:t>
      </w:r>
      <w:r w:rsidR="003D49B0" w:rsidRPr="00BD3126">
        <w:t xml:space="preserve"> or checking</w:t>
      </w:r>
      <w:r w:rsidR="00DB4098" w:rsidRPr="00BD3126">
        <w:t xml:space="preserve"> the checkboxes to the right</w:t>
      </w:r>
      <w:r w:rsidR="00070BFD" w:rsidRPr="00BD3126">
        <w:t xml:space="preserve"> side</w:t>
      </w:r>
      <w:r w:rsidR="00DB4098" w:rsidRPr="00BD3126">
        <w:t xml:space="preserve"> of the </w:t>
      </w:r>
      <w:r w:rsidR="00070BFD" w:rsidRPr="00BD3126">
        <w:t>dataset selection panel (Fig. 4.1-1).</w:t>
      </w:r>
    </w:p>
    <w:p w14:paraId="4CBF52D1" w14:textId="30872FFD" w:rsidR="005E13F8" w:rsidRPr="00BD3126" w:rsidRDefault="00C91AA0" w:rsidP="008F5852">
      <w:pPr>
        <w:pStyle w:val="Beschriftung"/>
        <w:rPr>
          <w:lang w:val="en-US"/>
        </w:rPr>
      </w:pPr>
      <w:r w:rsidRPr="00BD3126">
        <w:rPr>
          <w:noProof/>
          <w:lang w:val="en-US"/>
        </w:rPr>
        <w:drawing>
          <wp:anchor distT="0" distB="0" distL="114300" distR="114300" simplePos="0" relativeHeight="251659264" behindDoc="0" locked="0" layoutInCell="1" allowOverlap="1" wp14:anchorId="73ADDD9F" wp14:editId="19CAF0AF">
            <wp:simplePos x="0" y="0"/>
            <wp:positionH relativeFrom="column">
              <wp:posOffset>60325</wp:posOffset>
            </wp:positionH>
            <wp:positionV relativeFrom="paragraph">
              <wp:posOffset>42690</wp:posOffset>
            </wp:positionV>
            <wp:extent cx="3078480" cy="1967865"/>
            <wp:effectExtent l="0" t="0" r="7620" b="0"/>
            <wp:wrapSquare wrapText="bothSides"/>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078480" cy="1967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F5852"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4.1</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00B71201" w:rsidRPr="00BD3126">
        <w:rPr>
          <w:lang w:val="en-US"/>
        </w:rPr>
        <w:t>: Screenshot of the dataset selection</w:t>
      </w:r>
      <w:r w:rsidR="00A92AD7">
        <w:rPr>
          <w:lang w:val="en-US"/>
        </w:rPr>
        <w:t xml:space="preserve"> panel</w:t>
      </w:r>
      <w:r w:rsidR="00B71201" w:rsidRPr="00BD3126">
        <w:rPr>
          <w:lang w:val="en-US"/>
        </w:rPr>
        <w:t>.</w:t>
      </w:r>
      <w:r w:rsidR="003576E2" w:rsidRPr="00BD3126">
        <w:rPr>
          <w:lang w:val="en-US"/>
        </w:rPr>
        <w:t xml:space="preserve"> </w:t>
      </w:r>
      <w:r w:rsidR="00BA6EBC" w:rsidRPr="00BD3126">
        <w:rPr>
          <w:lang w:val="en-US"/>
        </w:rPr>
        <w:t xml:space="preserve">Functionality is the same in all programs. </w:t>
      </w:r>
      <w:r w:rsidR="007D5F6F" w:rsidRPr="00BD3126">
        <w:rPr>
          <w:lang w:val="en-US"/>
        </w:rPr>
        <w:t>After</w:t>
      </w:r>
      <w:r w:rsidR="00957FF2">
        <w:rPr>
          <w:lang w:val="en-US"/>
        </w:rPr>
        <w:t xml:space="preserve"> the</w:t>
      </w:r>
      <w:r w:rsidR="003576E2" w:rsidRPr="00BD3126">
        <w:rPr>
          <w:lang w:val="en-US"/>
        </w:rPr>
        <w:t xml:space="preserve"> </w:t>
      </w:r>
      <w:r w:rsidR="00957FF2" w:rsidRPr="00BD3126">
        <w:rPr>
          <w:lang w:val="en-US"/>
        </w:rPr>
        <w:t>star</w:t>
      </w:r>
      <w:r w:rsidR="00957FF2">
        <w:rPr>
          <w:lang w:val="en-US"/>
        </w:rPr>
        <w:t>tup</w:t>
      </w:r>
      <w:r w:rsidR="00E65F97">
        <w:rPr>
          <w:lang w:val="en-US"/>
        </w:rPr>
        <w:t xml:space="preserve"> of</w:t>
      </w:r>
      <w:r w:rsidR="00265049" w:rsidRPr="00BD3126">
        <w:rPr>
          <w:lang w:val="en-US"/>
        </w:rPr>
        <w:t xml:space="preserve"> any</w:t>
      </w:r>
      <w:r w:rsidR="003576E2" w:rsidRPr="00BD3126">
        <w:rPr>
          <w:lang w:val="en-US"/>
        </w:rPr>
        <w:t xml:space="preserve"> program ‘All datasets’ </w:t>
      </w:r>
      <w:r w:rsidR="003E6AC4" w:rsidRPr="00BD3126">
        <w:rPr>
          <w:lang w:val="en-US"/>
        </w:rPr>
        <w:t xml:space="preserve">(1) </w:t>
      </w:r>
      <w:r w:rsidR="007D5F6F" w:rsidRPr="00BD3126">
        <w:rPr>
          <w:lang w:val="en-US"/>
        </w:rPr>
        <w:t xml:space="preserve">is </w:t>
      </w:r>
      <w:r w:rsidR="003E6AC4" w:rsidRPr="00BD3126">
        <w:rPr>
          <w:lang w:val="en-US"/>
        </w:rPr>
        <w:t xml:space="preserve">always selected. With this setup all imported datasets will be </w:t>
      </w:r>
      <w:r w:rsidR="00BA6EBC" w:rsidRPr="00BD3126">
        <w:rPr>
          <w:lang w:val="en-US"/>
        </w:rPr>
        <w:t>plotted</w:t>
      </w:r>
      <w:r w:rsidR="00190063" w:rsidRPr="00BD3126">
        <w:rPr>
          <w:lang w:val="en-US"/>
        </w:rPr>
        <w:t xml:space="preserve"> </w:t>
      </w:r>
      <w:r w:rsidR="00BA6EBC" w:rsidRPr="00BD3126">
        <w:rPr>
          <w:lang w:val="en-US"/>
        </w:rPr>
        <w:t>if</w:t>
      </w:r>
      <w:r w:rsidR="00712DEA" w:rsidRPr="00BD3126">
        <w:rPr>
          <w:lang w:val="en-US"/>
        </w:rPr>
        <w:t xml:space="preserve"> (I)</w:t>
      </w:r>
      <w:r w:rsidR="00190063" w:rsidRPr="00BD3126">
        <w:rPr>
          <w:lang w:val="en-US"/>
        </w:rPr>
        <w:t xml:space="preserve"> the data for the</w:t>
      </w:r>
      <w:r w:rsidR="00BA6EBC" w:rsidRPr="00BD3126">
        <w:rPr>
          <w:lang w:val="en-US"/>
        </w:rPr>
        <w:t xml:space="preserve"> selected</w:t>
      </w:r>
      <w:r w:rsidR="00190063" w:rsidRPr="00BD3126">
        <w:rPr>
          <w:lang w:val="en-US"/>
        </w:rPr>
        <w:t xml:space="preserve"> plot is available and not NaN</w:t>
      </w:r>
      <w:r w:rsidR="00CC6B02" w:rsidRPr="00BD3126">
        <w:rPr>
          <w:lang w:val="en-US"/>
        </w:rPr>
        <w:t xml:space="preserve"> (see </w:t>
      </w:r>
      <w:r w:rsidR="007B0BA4" w:rsidRPr="00BD3126">
        <w:rPr>
          <w:lang w:val="en-US"/>
        </w:rPr>
        <w:t>section</w:t>
      </w:r>
      <w:r w:rsidR="00CC6B02" w:rsidRPr="00BD3126">
        <w:rPr>
          <w:lang w:val="en-US"/>
        </w:rPr>
        <w:t xml:space="preserve"> 3.7)</w:t>
      </w:r>
      <w:r w:rsidR="00712DEA" w:rsidRPr="00BD3126">
        <w:rPr>
          <w:lang w:val="en-US"/>
        </w:rPr>
        <w:t xml:space="preserve"> or (II) if the datasets are c</w:t>
      </w:r>
      <w:r w:rsidR="00D85FA3" w:rsidRPr="00BD3126">
        <w:rPr>
          <w:lang w:val="en-US"/>
        </w:rPr>
        <w:t>hecked for displaying on the right side of the panel (2)</w:t>
      </w:r>
      <w:r w:rsidR="00190063" w:rsidRPr="00BD3126">
        <w:rPr>
          <w:lang w:val="en-US"/>
        </w:rPr>
        <w:t>.</w:t>
      </w:r>
      <w:r w:rsidR="00B71201" w:rsidRPr="00BD3126">
        <w:rPr>
          <w:lang w:val="en-US"/>
        </w:rPr>
        <w:t xml:space="preserve"> </w:t>
      </w:r>
      <w:r w:rsidR="00D85FA3" w:rsidRPr="00BD3126">
        <w:rPr>
          <w:lang w:val="en-US"/>
        </w:rPr>
        <w:t xml:space="preserve">If any dataset is unchecked </w:t>
      </w:r>
      <w:r w:rsidR="001C1A29" w:rsidRPr="00BD3126">
        <w:rPr>
          <w:lang w:val="en-US"/>
        </w:rPr>
        <w:t>for displaying by clicking on any of the checkboxes</w:t>
      </w:r>
      <w:r w:rsidR="00545E30" w:rsidRPr="00BD3126">
        <w:rPr>
          <w:lang w:val="en-US"/>
        </w:rPr>
        <w:t xml:space="preserve"> (2)</w:t>
      </w:r>
      <w:r w:rsidR="001C1A29" w:rsidRPr="00BD3126">
        <w:rPr>
          <w:lang w:val="en-US"/>
        </w:rPr>
        <w:t xml:space="preserve"> it will be not </w:t>
      </w:r>
      <w:r w:rsidR="00545E30" w:rsidRPr="00BD3126">
        <w:rPr>
          <w:lang w:val="en-US"/>
        </w:rPr>
        <w:t xml:space="preserve">shown in the plot preview and final plot. </w:t>
      </w:r>
      <w:r w:rsidR="003B0919" w:rsidRPr="00BD3126">
        <w:rPr>
          <w:lang w:val="en-US"/>
        </w:rPr>
        <w:t>If any of the radio buttons</w:t>
      </w:r>
      <w:r w:rsidR="004D53CE" w:rsidRPr="00BD3126">
        <w:rPr>
          <w:lang w:val="en-US"/>
        </w:rPr>
        <w:t xml:space="preserve"> among ‘All datasets’</w:t>
      </w:r>
      <w:r w:rsidR="003B0919" w:rsidRPr="00BD3126">
        <w:rPr>
          <w:lang w:val="en-US"/>
        </w:rPr>
        <w:t xml:space="preserve"> is selected </w:t>
      </w:r>
      <w:r w:rsidR="004D53CE" w:rsidRPr="00BD3126">
        <w:rPr>
          <w:lang w:val="en-US"/>
        </w:rPr>
        <w:t>by clicking (3), only this dataset will be shown in the plot</w:t>
      </w:r>
      <w:r w:rsidR="006E2795" w:rsidRPr="00BD3126">
        <w:rPr>
          <w:lang w:val="en-US"/>
        </w:rPr>
        <w:t xml:space="preserve"> and the main window will change is appearance by showing the dataset table view and marker / label setup panel</w:t>
      </w:r>
      <w:r w:rsidR="007C240A" w:rsidRPr="00BD3126">
        <w:rPr>
          <w:lang w:val="en-US"/>
        </w:rPr>
        <w:t xml:space="preserve"> for the corresponding dataset.</w:t>
      </w:r>
    </w:p>
    <w:p w14:paraId="7BC24398" w14:textId="5D654AA8" w:rsidR="008F6163" w:rsidRDefault="007C240A" w:rsidP="005E13F8">
      <w:r w:rsidRPr="00BD3126">
        <w:t>Selection of any dataset by clicking</w:t>
      </w:r>
      <w:r w:rsidR="00AC020B" w:rsidRPr="00BD3126">
        <w:t xml:space="preserve"> one of the radio buttons below ‘All datasets’</w:t>
      </w:r>
      <w:r w:rsidR="00D105C2" w:rsidRPr="00BD3126">
        <w:t xml:space="preserve"> (Fig. 4.1-1)</w:t>
      </w:r>
      <w:r w:rsidR="00AC020B" w:rsidRPr="00BD3126">
        <w:t xml:space="preserve">, will </w:t>
      </w:r>
      <w:r w:rsidR="002165C0">
        <w:t>switch to</w:t>
      </w:r>
      <w:r w:rsidR="009523FC" w:rsidRPr="00BD3126">
        <w:t xml:space="preserve"> the dataset table view and </w:t>
      </w:r>
      <w:r w:rsidR="00944C00" w:rsidRPr="00BD3126">
        <w:t xml:space="preserve">the </w:t>
      </w:r>
      <w:r w:rsidR="00A92209" w:rsidRPr="00BD3126">
        <w:t>marker / label setup for the</w:t>
      </w:r>
      <w:r w:rsidR="00F30901" w:rsidRPr="00BD3126">
        <w:t xml:space="preserve"> currently</w:t>
      </w:r>
      <w:r w:rsidR="00A92209" w:rsidRPr="00BD3126">
        <w:t xml:space="preserve"> selected dataset </w:t>
      </w:r>
      <w:r w:rsidR="00F30901" w:rsidRPr="00BD3126">
        <w:t xml:space="preserve">(see </w:t>
      </w:r>
      <w:r w:rsidR="007B0BA4" w:rsidRPr="00BD3126">
        <w:t>section</w:t>
      </w:r>
      <w:r w:rsidR="00F40EFF">
        <w:t>s</w:t>
      </w:r>
      <w:r w:rsidR="00D105C2" w:rsidRPr="00BD3126">
        <w:t xml:space="preserve"> 4.4 to 4.5</w:t>
      </w:r>
      <w:r w:rsidR="00F30901" w:rsidRPr="00BD3126">
        <w:t>)</w:t>
      </w:r>
      <w:r w:rsidR="00A92209" w:rsidRPr="00BD3126">
        <w:t>.</w:t>
      </w:r>
      <w:r w:rsidR="00D8295A" w:rsidRPr="00BD3126">
        <w:t xml:space="preserve"> Moreover, </w:t>
      </w:r>
      <w:r w:rsidR="00640EDE" w:rsidRPr="00BD3126">
        <w:t>only the</w:t>
      </w:r>
      <w:r w:rsidR="00F40EFF">
        <w:t xml:space="preserve"> currently</w:t>
      </w:r>
      <w:r w:rsidR="00640EDE" w:rsidRPr="00BD3126">
        <w:t xml:space="preserve"> selected dataset will be</w:t>
      </w:r>
      <w:r w:rsidR="00F40EFF">
        <w:t xml:space="preserve"> then</w:t>
      </w:r>
      <w:r w:rsidR="00640EDE" w:rsidRPr="00BD3126">
        <w:t xml:space="preserve"> shown in the plot preview and final plots.</w:t>
      </w:r>
    </w:p>
    <w:p w14:paraId="1767290A" w14:textId="77777777" w:rsidR="00FD498B" w:rsidRPr="00BD3126" w:rsidRDefault="00FD498B" w:rsidP="005E13F8"/>
    <w:p w14:paraId="38872FCE" w14:textId="2A625387" w:rsidR="005E13F8" w:rsidRPr="00BD3126" w:rsidRDefault="005E13F8" w:rsidP="005E13F8">
      <w:pPr>
        <w:pStyle w:val="berschrift2"/>
        <w:numPr>
          <w:ilvl w:val="1"/>
          <w:numId w:val="2"/>
        </w:numPr>
      </w:pPr>
      <w:bookmarkStart w:id="29" w:name="_Toc23951168"/>
      <w:r w:rsidRPr="00BD3126">
        <w:t>Data overview panel</w:t>
      </w:r>
      <w:bookmarkEnd w:id="29"/>
    </w:p>
    <w:p w14:paraId="5C77C068" w14:textId="387EE4D8" w:rsidR="00F45FAF" w:rsidRPr="00BD3126" w:rsidRDefault="005302E1" w:rsidP="005E13F8">
      <w:r w:rsidRPr="00BD3126">
        <w:t>The inten</w:t>
      </w:r>
      <w:r w:rsidR="00FE10A5" w:rsidRPr="00BD3126">
        <w:t>t</w:t>
      </w:r>
      <w:r w:rsidR="006877FA" w:rsidRPr="00BD3126">
        <w:t>ion for the data overview panel</w:t>
      </w:r>
      <w:r w:rsidR="00CD73B9" w:rsidRPr="00BD3126">
        <w:t>s</w:t>
      </w:r>
      <w:r w:rsidR="006877FA" w:rsidRPr="00BD3126">
        <w:t xml:space="preserve"> is to </w:t>
      </w:r>
      <w:r w:rsidR="00D54AE2" w:rsidRPr="00BD3126">
        <w:t>give</w:t>
      </w:r>
      <w:r w:rsidR="006877FA" w:rsidRPr="00BD3126">
        <w:t xml:space="preserve"> a</w:t>
      </w:r>
      <w:r w:rsidR="00D54AE2" w:rsidRPr="00BD3126">
        <w:t xml:space="preserve"> detailed</w:t>
      </w:r>
      <w:r w:rsidR="006877FA" w:rsidRPr="00BD3126">
        <w:t xml:space="preserve"> overview about the </w:t>
      </w:r>
      <w:r w:rsidR="00654735" w:rsidRPr="00BD3126">
        <w:t xml:space="preserve">data imported into any </w:t>
      </w:r>
      <w:r w:rsidR="00966018">
        <w:t>sub-</w:t>
      </w:r>
      <w:r w:rsidR="00654735" w:rsidRPr="00BD3126">
        <w:t>program</w:t>
      </w:r>
      <w:r w:rsidR="00B60FAD" w:rsidRPr="00BD3126">
        <w:t xml:space="preserve"> (</w:t>
      </w:r>
      <w:r w:rsidR="00727BC7" w:rsidRPr="00BD3126">
        <w:t>Fig. 4.2-1).</w:t>
      </w:r>
      <w:r w:rsidR="00ED379C" w:rsidRPr="00BD3126">
        <w:t xml:space="preserve"> In this circuit-diagram</w:t>
      </w:r>
      <w:r w:rsidR="007E140A" w:rsidRPr="00BD3126">
        <w:t>-</w:t>
      </w:r>
      <w:r w:rsidR="00ED379C" w:rsidRPr="00BD3126">
        <w:t xml:space="preserve">like </w:t>
      </w:r>
      <w:r w:rsidR="007E140A" w:rsidRPr="00BD3126">
        <w:t>presentation,</w:t>
      </w:r>
      <w:r w:rsidR="00727BC7" w:rsidRPr="00BD3126">
        <w:t xml:space="preserve"> </w:t>
      </w:r>
      <w:r w:rsidR="007E140A" w:rsidRPr="00BD3126">
        <w:t>r</w:t>
      </w:r>
      <w:r w:rsidR="00727BC7" w:rsidRPr="00BD3126">
        <w:t>ow</w:t>
      </w:r>
      <w:r w:rsidR="007E140A" w:rsidRPr="00BD3126">
        <w:t>s</w:t>
      </w:r>
      <w:r w:rsidR="00727BC7" w:rsidRPr="00BD3126">
        <w:t xml:space="preserve"> correspond to </w:t>
      </w:r>
      <w:r w:rsidR="008C712A" w:rsidRPr="00BD3126">
        <w:t>the imported datasets as</w:t>
      </w:r>
      <w:r w:rsidR="00B60FAD" w:rsidRPr="00BD3126">
        <w:t xml:space="preserve"> they are</w:t>
      </w:r>
      <w:r w:rsidR="008C712A" w:rsidRPr="00BD3126">
        <w:t xml:space="preserve"> </w:t>
      </w:r>
      <w:r w:rsidR="00662055" w:rsidRPr="00BD3126">
        <w:t>listed in the dataset selection panel left of the data overview panel (Fig</w:t>
      </w:r>
      <w:r w:rsidR="00B60FAD" w:rsidRPr="00BD3126">
        <w:t>s</w:t>
      </w:r>
      <w:r w:rsidR="00662055" w:rsidRPr="00BD3126">
        <w:t>.</w:t>
      </w:r>
      <w:r w:rsidR="00966018">
        <w:t> </w:t>
      </w:r>
      <w:r w:rsidR="00662055" w:rsidRPr="00BD3126">
        <w:t>4.0-1</w:t>
      </w:r>
      <w:r w:rsidR="00B60FAD" w:rsidRPr="00BD3126">
        <w:t xml:space="preserve"> and 4.1-1</w:t>
      </w:r>
      <w:r w:rsidR="00662055" w:rsidRPr="00BD3126">
        <w:t>).</w:t>
      </w:r>
      <w:r w:rsidR="00400E90" w:rsidRPr="00BD3126">
        <w:t xml:space="preserve"> </w:t>
      </w:r>
      <w:r w:rsidR="00CD73B9" w:rsidRPr="00BD3126">
        <w:t>Columns</w:t>
      </w:r>
      <w:r w:rsidR="00400E90" w:rsidRPr="00BD3126">
        <w:t xml:space="preserve"> correspond to</w:t>
      </w:r>
      <w:r w:rsidR="00966018">
        <w:t xml:space="preserve"> the program-specific</w:t>
      </w:r>
      <w:r w:rsidR="00400E90" w:rsidRPr="00BD3126">
        <w:t xml:space="preserve"> header value</w:t>
      </w:r>
      <w:r w:rsidR="00CD73B9" w:rsidRPr="00BD3126">
        <w:t>s</w:t>
      </w:r>
      <w:r w:rsidR="00A0491B" w:rsidRPr="00BD3126">
        <w:t xml:space="preserve">. </w:t>
      </w:r>
      <w:r w:rsidR="00F45FAF" w:rsidRPr="00BD3126">
        <w:t>The number</w:t>
      </w:r>
      <w:r w:rsidR="00C9490D" w:rsidRPr="00BD3126">
        <w:t>s</w:t>
      </w:r>
      <w:r w:rsidR="00F45FAF" w:rsidRPr="00BD3126">
        <w:t xml:space="preserve"> o</w:t>
      </w:r>
      <w:r w:rsidR="00C9490D" w:rsidRPr="00BD3126">
        <w:t>n</w:t>
      </w:r>
      <w:r w:rsidR="00F45FAF" w:rsidRPr="00BD3126">
        <w:t xml:space="preserve"> the rectangles indicate </w:t>
      </w:r>
      <w:r w:rsidR="00966018">
        <w:t>the number of</w:t>
      </w:r>
      <w:r w:rsidR="00F45FAF" w:rsidRPr="00BD3126">
        <w:t xml:space="preserve"> numeric values</w:t>
      </w:r>
      <w:r w:rsidR="00966018">
        <w:t xml:space="preserve"> </w:t>
      </w:r>
      <w:r w:rsidR="00F45FAF" w:rsidRPr="00BD3126">
        <w:t xml:space="preserve">found </w:t>
      </w:r>
      <w:r w:rsidR="00C32FD9">
        <w:t>for this header in each input dataset</w:t>
      </w:r>
      <w:r w:rsidR="00F45FAF" w:rsidRPr="00BD3126">
        <w:t xml:space="preserve">. </w:t>
      </w:r>
      <w:r w:rsidR="00D52F0E" w:rsidRPr="00BD3126">
        <w:t>Numbers</w:t>
      </w:r>
      <w:r w:rsidR="002D446A" w:rsidRPr="00BD3126">
        <w:t xml:space="preserve"> on the rectangles</w:t>
      </w:r>
      <w:r w:rsidR="00D52F0E" w:rsidRPr="00BD3126">
        <w:t xml:space="preserve"> are only displayed up to 999</w:t>
      </w:r>
      <w:r w:rsidR="002D446A" w:rsidRPr="00BD3126">
        <w:t xml:space="preserve">, </w:t>
      </w:r>
      <w:r w:rsidR="009F2016" w:rsidRPr="00BD3126">
        <w:t>higher amount</w:t>
      </w:r>
      <w:r w:rsidR="00A1438C" w:rsidRPr="00BD3126">
        <w:t>s</w:t>
      </w:r>
      <w:r w:rsidR="009F2016" w:rsidRPr="00BD3126">
        <w:t xml:space="preserve"> of numeric values are </w:t>
      </w:r>
      <w:r w:rsidR="00A1438C" w:rsidRPr="00BD3126">
        <w:t>abbreviated as e.g. &gt;1k.</w:t>
      </w:r>
      <w:r w:rsidR="002D446A" w:rsidRPr="00BD3126">
        <w:t xml:space="preserve"> </w:t>
      </w:r>
      <w:r w:rsidR="00A0491B" w:rsidRPr="00BD3126">
        <w:t xml:space="preserve">The </w:t>
      </w:r>
      <w:r w:rsidR="006E1873" w:rsidRPr="00BD3126">
        <w:t>color</w:t>
      </w:r>
      <w:r w:rsidR="00A0491B" w:rsidRPr="00BD3126">
        <w:t xml:space="preserve"> of the rectangles </w:t>
      </w:r>
      <w:r w:rsidR="00A1438C" w:rsidRPr="00BD3126">
        <w:t>represents the stat</w:t>
      </w:r>
      <w:r w:rsidR="006C1858" w:rsidRPr="00BD3126">
        <w:t>us of the</w:t>
      </w:r>
      <w:r w:rsidR="00941B24">
        <w:t xml:space="preserve"> input</w:t>
      </w:r>
      <w:r w:rsidR="006C1858" w:rsidRPr="00BD3126">
        <w:t xml:space="preserve"> data. Different </w:t>
      </w:r>
      <w:r w:rsidR="006E1873" w:rsidRPr="00BD3126">
        <w:t>color</w:t>
      </w:r>
      <w:r w:rsidR="006C1858" w:rsidRPr="00BD3126">
        <w:t>s indicate</w:t>
      </w:r>
      <w:r w:rsidR="003B0771" w:rsidRPr="00BD3126">
        <w:t>, e.g.</w:t>
      </w:r>
      <w:r w:rsidR="00363726" w:rsidRPr="00BD3126">
        <w:t xml:space="preserve"> </w:t>
      </w:r>
      <w:r w:rsidR="009A5250" w:rsidRPr="00BD3126">
        <w:t>if the data corresponding header values have been found (or not)</w:t>
      </w:r>
      <w:r w:rsidR="00DF3F30" w:rsidRPr="00BD3126">
        <w:t xml:space="preserve"> or if they were calculated</w:t>
      </w:r>
      <w:r w:rsidR="00F45FAF" w:rsidRPr="00BD3126">
        <w:t>:</w:t>
      </w:r>
    </w:p>
    <w:p w14:paraId="3541D604" w14:textId="1C8CE1BD" w:rsidR="005E13F8" w:rsidRPr="00BD3126" w:rsidRDefault="00A20DBB" w:rsidP="00B55C89">
      <w:pPr>
        <w:pStyle w:val="Listenabsatz"/>
        <w:numPr>
          <w:ilvl w:val="0"/>
          <w:numId w:val="6"/>
        </w:numPr>
        <w:ind w:left="426"/>
      </w:pPr>
      <w:r w:rsidRPr="00BD3126">
        <w:rPr>
          <w:b/>
        </w:rPr>
        <w:t>green</w:t>
      </w:r>
      <w:r w:rsidR="00B55C89" w:rsidRPr="00BD3126">
        <w:t xml:space="preserve"> </w:t>
      </w:r>
      <w:r w:rsidRPr="00BD3126">
        <w:t>= this header value has been found with numeric values</w:t>
      </w:r>
      <w:r w:rsidR="0031233C">
        <w:t>.</w:t>
      </w:r>
    </w:p>
    <w:p w14:paraId="11E747FE" w14:textId="2B9E7D29" w:rsidR="00A20DBB" w:rsidRPr="00BD3126" w:rsidRDefault="00A20DBB" w:rsidP="00B55C89">
      <w:pPr>
        <w:pStyle w:val="Listenabsatz"/>
        <w:numPr>
          <w:ilvl w:val="0"/>
          <w:numId w:val="6"/>
        </w:numPr>
        <w:ind w:left="426"/>
      </w:pPr>
      <w:r w:rsidRPr="00BD3126">
        <w:rPr>
          <w:b/>
        </w:rPr>
        <w:t>orange</w:t>
      </w:r>
      <w:r w:rsidR="00B55C89" w:rsidRPr="00BD3126">
        <w:t xml:space="preserve"> </w:t>
      </w:r>
      <w:r w:rsidRPr="00BD3126">
        <w:t xml:space="preserve">= </w:t>
      </w:r>
      <w:r w:rsidR="00E11043" w:rsidRPr="00BD3126">
        <w:t xml:space="preserve">this header values </w:t>
      </w:r>
      <w:r w:rsidR="00B55C89" w:rsidRPr="00BD3126">
        <w:t xml:space="preserve">was not present, but the values </w:t>
      </w:r>
      <w:r w:rsidR="006B3643" w:rsidRPr="00BD3126">
        <w:t>have</w:t>
      </w:r>
      <w:r w:rsidR="00E11043" w:rsidRPr="00BD3126">
        <w:t xml:space="preserve"> been calculated from</w:t>
      </w:r>
      <w:r w:rsidR="00777020" w:rsidRPr="00BD3126">
        <w:t xml:space="preserve"> other </w:t>
      </w:r>
      <w:r w:rsidR="006B3643" w:rsidRPr="00BD3126">
        <w:t xml:space="preserve">numeric </w:t>
      </w:r>
      <w:r w:rsidR="00777020" w:rsidRPr="00BD3126">
        <w:t>value</w:t>
      </w:r>
      <w:r w:rsidR="006B3643" w:rsidRPr="00BD3126">
        <w:t xml:space="preserve">s (this is program-specific, </w:t>
      </w:r>
      <w:r w:rsidR="00B55C89" w:rsidRPr="00BD3126">
        <w:t xml:space="preserve">see </w:t>
      </w:r>
      <w:r w:rsidR="007B0BA4" w:rsidRPr="00BD3126">
        <w:t>section</w:t>
      </w:r>
      <w:r w:rsidR="00B55C89" w:rsidRPr="00BD3126">
        <w:t>s 5.</w:t>
      </w:r>
      <w:r w:rsidR="0031233C">
        <w:t>2</w:t>
      </w:r>
      <w:r w:rsidR="00B55C89" w:rsidRPr="00BD3126">
        <w:t>, 6.</w:t>
      </w:r>
      <w:r w:rsidR="0031233C">
        <w:t>2</w:t>
      </w:r>
      <w:r w:rsidR="00B55C89" w:rsidRPr="00BD3126">
        <w:t>, 7.</w:t>
      </w:r>
      <w:r w:rsidR="0031233C">
        <w:t>2</w:t>
      </w:r>
      <w:r w:rsidR="00B55C89" w:rsidRPr="00BD3126">
        <w:t xml:space="preserve"> for more information</w:t>
      </w:r>
      <w:r w:rsidR="006B3643" w:rsidRPr="00BD3126">
        <w:t>)</w:t>
      </w:r>
      <w:r w:rsidR="0031233C">
        <w:t>.</w:t>
      </w:r>
    </w:p>
    <w:p w14:paraId="530E482A" w14:textId="6C25153D" w:rsidR="00A20DBB" w:rsidRPr="00BD3126" w:rsidRDefault="00A20DBB" w:rsidP="00B55C89">
      <w:pPr>
        <w:pStyle w:val="Listenabsatz"/>
        <w:numPr>
          <w:ilvl w:val="0"/>
          <w:numId w:val="6"/>
        </w:numPr>
        <w:ind w:left="426"/>
      </w:pPr>
      <w:r w:rsidRPr="00BD3126">
        <w:rPr>
          <w:b/>
        </w:rPr>
        <w:t>yellow</w:t>
      </w:r>
      <w:r w:rsidR="00B55C89" w:rsidRPr="00BD3126">
        <w:t xml:space="preserve"> </w:t>
      </w:r>
      <w:r w:rsidRPr="00BD3126">
        <w:t xml:space="preserve">= </w:t>
      </w:r>
      <w:r w:rsidR="00E11043" w:rsidRPr="00BD3126">
        <w:t xml:space="preserve">this header </w:t>
      </w:r>
      <w:r w:rsidR="003B0771" w:rsidRPr="00BD3126">
        <w:t xml:space="preserve">value </w:t>
      </w:r>
      <w:r w:rsidR="00E11043" w:rsidRPr="00BD3126">
        <w:t>was present in the input file</w:t>
      </w:r>
      <w:r w:rsidR="003B0771" w:rsidRPr="00BD3126">
        <w:t>,</w:t>
      </w:r>
      <w:r w:rsidR="00E11043" w:rsidRPr="00BD3126">
        <w:t xml:space="preserve"> but </w:t>
      </w:r>
      <w:r w:rsidR="004E33E6" w:rsidRPr="00BD3126">
        <w:t xml:space="preserve">no numeric values </w:t>
      </w:r>
      <w:r w:rsidR="003B0771" w:rsidRPr="00BD3126">
        <w:t>were present</w:t>
      </w:r>
      <w:r w:rsidR="0031233C">
        <w:t>.</w:t>
      </w:r>
    </w:p>
    <w:p w14:paraId="0FB2C987" w14:textId="39BA3D9E" w:rsidR="00A20DBB" w:rsidRPr="00BD3126" w:rsidRDefault="00E11043" w:rsidP="00B55C89">
      <w:pPr>
        <w:pStyle w:val="Listenabsatz"/>
        <w:numPr>
          <w:ilvl w:val="0"/>
          <w:numId w:val="6"/>
        </w:numPr>
        <w:ind w:left="426"/>
      </w:pPr>
      <w:r w:rsidRPr="00BD3126">
        <w:rPr>
          <w:b/>
        </w:rPr>
        <w:t>red</w:t>
      </w:r>
      <w:r w:rsidRPr="00BD3126">
        <w:t xml:space="preserve"> = </w:t>
      </w:r>
      <w:r w:rsidR="004E33E6" w:rsidRPr="00BD3126">
        <w:t>th</w:t>
      </w:r>
      <w:r w:rsidR="006B3643" w:rsidRPr="00BD3126">
        <w:t>e</w:t>
      </w:r>
      <w:r w:rsidR="004E33E6" w:rsidRPr="00BD3126">
        <w:t xml:space="preserve"> header value w</w:t>
      </w:r>
      <w:r w:rsidR="006B3643" w:rsidRPr="00BD3126">
        <w:t>as</w:t>
      </w:r>
      <w:r w:rsidR="004E33E6" w:rsidRPr="00BD3126">
        <w:t xml:space="preserve"> not present in the input file</w:t>
      </w:r>
      <w:r w:rsidR="0031233C">
        <w:t>.</w:t>
      </w:r>
    </w:p>
    <w:p w14:paraId="19E46EFE" w14:textId="62CBFA70" w:rsidR="00ED792F" w:rsidRPr="00BD3126" w:rsidRDefault="00ED792F" w:rsidP="00ED792F">
      <w:r w:rsidRPr="00BD3126">
        <w:lastRenderedPageBreak/>
        <w:t>During the</w:t>
      </w:r>
      <w:r w:rsidR="00C22089">
        <w:t xml:space="preserve"> data</w:t>
      </w:r>
      <w:r w:rsidRPr="00BD3126">
        <w:t xml:space="preserve"> import, some statistics like mean, median, minimum or maximum are created. Moving the mouse over any of the rectangles will open a tool tip</w:t>
      </w:r>
      <w:r w:rsidR="00C22089">
        <w:t>, which shows these statistics.</w:t>
      </w:r>
    </w:p>
    <w:p w14:paraId="0CB3996A" w14:textId="77777777" w:rsidR="008F5852" w:rsidRPr="00BD3126" w:rsidRDefault="00980779" w:rsidP="00A12B75">
      <w:pPr>
        <w:keepNext/>
        <w:jc w:val="center"/>
      </w:pPr>
      <w:r w:rsidRPr="00BD3126">
        <w:rPr>
          <w:noProof/>
        </w:rPr>
        <w:drawing>
          <wp:inline distT="0" distB="0" distL="0" distR="0" wp14:anchorId="144AD933" wp14:editId="5520F6B8">
            <wp:extent cx="5695811" cy="2458528"/>
            <wp:effectExtent l="0" t="0" r="635"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5723640" cy="2470540"/>
                    </a:xfrm>
                    <a:prstGeom prst="rect">
                      <a:avLst/>
                    </a:prstGeom>
                    <a:noFill/>
                    <a:ln>
                      <a:noFill/>
                    </a:ln>
                  </pic:spPr>
                </pic:pic>
              </a:graphicData>
            </a:graphic>
          </wp:inline>
        </w:drawing>
      </w:r>
    </w:p>
    <w:p w14:paraId="39BC2BAC" w14:textId="0066122B" w:rsidR="004D3201" w:rsidRPr="00BD3126" w:rsidRDefault="008F5852" w:rsidP="008F5852">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4.2</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00B71201" w:rsidRPr="00BD3126">
        <w:rPr>
          <w:lang w:val="en-US"/>
        </w:rPr>
        <w:t>: Screenshot</w:t>
      </w:r>
      <w:r w:rsidR="00E1780C" w:rsidRPr="00BD3126">
        <w:rPr>
          <w:lang w:val="en-US"/>
        </w:rPr>
        <w:t>s of the data overview panel of PetroPlot v2.0 (1</w:t>
      </w:r>
      <w:r w:rsidR="004D32B1" w:rsidRPr="00BD3126">
        <w:rPr>
          <w:lang w:val="en-US"/>
        </w:rPr>
        <w:t>;</w:t>
      </w:r>
      <w:r w:rsidR="009C6650" w:rsidRPr="00BD3126">
        <w:rPr>
          <w:lang w:val="en-US"/>
        </w:rPr>
        <w:t xml:space="preserve"> type 2 main window</w:t>
      </w:r>
      <w:r w:rsidR="00E1780C" w:rsidRPr="00BD3126">
        <w:rPr>
          <w:lang w:val="en-US"/>
        </w:rPr>
        <w:t>)</w:t>
      </w:r>
      <w:r w:rsidR="00922C61" w:rsidRPr="00BD3126">
        <w:rPr>
          <w:lang w:val="en-US"/>
        </w:rPr>
        <w:t xml:space="preserve"> with nine imported datasets</w:t>
      </w:r>
      <w:r w:rsidR="00E1780C" w:rsidRPr="00BD3126">
        <w:rPr>
          <w:lang w:val="en-US"/>
        </w:rPr>
        <w:t xml:space="preserve"> and FastGAPP v2.0</w:t>
      </w:r>
      <w:r w:rsidR="004D32B1" w:rsidRPr="00BD3126">
        <w:rPr>
          <w:lang w:val="en-US"/>
        </w:rPr>
        <w:t xml:space="preserve"> with three imported datasets</w:t>
      </w:r>
      <w:r w:rsidR="00E1780C" w:rsidRPr="00BD3126">
        <w:rPr>
          <w:lang w:val="en-US"/>
        </w:rPr>
        <w:t xml:space="preserve"> (2</w:t>
      </w:r>
      <w:r w:rsidR="004D32B1" w:rsidRPr="00BD3126">
        <w:rPr>
          <w:lang w:val="en-US"/>
        </w:rPr>
        <w:t>;</w:t>
      </w:r>
      <w:r w:rsidR="009C6650" w:rsidRPr="00BD3126">
        <w:rPr>
          <w:lang w:val="en-US"/>
        </w:rPr>
        <w:t xml:space="preserve"> type 1 main window</w:t>
      </w:r>
      <w:r w:rsidR="00E1780C" w:rsidRPr="00BD3126">
        <w:rPr>
          <w:lang w:val="en-US"/>
        </w:rPr>
        <w:t>)</w:t>
      </w:r>
      <w:r w:rsidR="009C6650" w:rsidRPr="00BD3126">
        <w:rPr>
          <w:lang w:val="en-US"/>
        </w:rPr>
        <w:t xml:space="preserve">. </w:t>
      </w:r>
      <w:r w:rsidR="006C73AE" w:rsidRPr="00BD3126">
        <w:rPr>
          <w:lang w:val="en-US"/>
        </w:rPr>
        <w:t xml:space="preserve">Tool tips </w:t>
      </w:r>
      <w:r w:rsidR="000A5B8E" w:rsidRPr="00BD3126">
        <w:rPr>
          <w:lang w:val="en-US"/>
        </w:rPr>
        <w:t>with some more information about each header entry can be shown</w:t>
      </w:r>
      <w:r w:rsidR="006C73AE" w:rsidRPr="00BD3126">
        <w:rPr>
          <w:lang w:val="en-US"/>
        </w:rPr>
        <w:t xml:space="preserve"> by moving the mouse over any of the rectangles</w:t>
      </w:r>
      <w:r w:rsidR="000A5B8E" w:rsidRPr="00BD3126">
        <w:rPr>
          <w:lang w:val="en-US"/>
        </w:rPr>
        <w:t xml:space="preserve">. In FastGAPP (type 1 main window) </w:t>
      </w:r>
      <w:r w:rsidR="008D126A" w:rsidRPr="00BD3126">
        <w:rPr>
          <w:lang w:val="en-US"/>
        </w:rPr>
        <w:t xml:space="preserve">two </w:t>
      </w:r>
      <w:r w:rsidR="00293A29" w:rsidRPr="00BD3126">
        <w:rPr>
          <w:lang w:val="en-US"/>
        </w:rPr>
        <w:t>sub-panels ‘Headers’</w:t>
      </w:r>
      <w:r w:rsidR="005A66B9" w:rsidRPr="00BD3126">
        <w:rPr>
          <w:lang w:val="en-US"/>
        </w:rPr>
        <w:t xml:space="preserve"> (3)</w:t>
      </w:r>
      <w:r w:rsidR="00293A29" w:rsidRPr="00BD3126">
        <w:rPr>
          <w:lang w:val="en-US"/>
        </w:rPr>
        <w:t xml:space="preserve"> and ‘Data Type’</w:t>
      </w:r>
      <w:r w:rsidR="005A66B9" w:rsidRPr="00BD3126">
        <w:rPr>
          <w:lang w:val="en-US"/>
        </w:rPr>
        <w:t xml:space="preserve"> (4)</w:t>
      </w:r>
      <w:r w:rsidR="00293A29" w:rsidRPr="00BD3126">
        <w:rPr>
          <w:lang w:val="en-US"/>
        </w:rPr>
        <w:t xml:space="preserve"> are located on the right side of the data overview panel. Clicking </w:t>
      </w:r>
      <w:r w:rsidR="005A66B9" w:rsidRPr="00BD3126">
        <w:rPr>
          <w:lang w:val="en-US"/>
        </w:rPr>
        <w:t>any of the contained radio buttons will switch the shown header entries (3) or the shown data types (4).</w:t>
      </w:r>
    </w:p>
    <w:p w14:paraId="70D4BDBC" w14:textId="7C140677" w:rsidR="008F6163" w:rsidRDefault="00F12867" w:rsidP="005E13F8">
      <w:r w:rsidRPr="00BD3126">
        <w:t>In FastGAPP (type 1 main window)</w:t>
      </w:r>
      <w:r w:rsidR="00EB21C7" w:rsidRPr="00BD3126">
        <w:t>, the</w:t>
      </w:r>
      <w:r w:rsidR="003338A6" w:rsidRPr="00BD3126">
        <w:t xml:space="preserve">re </w:t>
      </w:r>
      <w:r w:rsidR="00D2130A" w:rsidRPr="00BD3126">
        <w:t>are two sub-panel</w:t>
      </w:r>
      <w:r w:rsidR="00203782" w:rsidRPr="00BD3126">
        <w:t>s</w:t>
      </w:r>
      <w:r w:rsidR="00D2130A" w:rsidRPr="00BD3126">
        <w:t xml:space="preserve"> </w:t>
      </w:r>
      <w:r w:rsidR="002F5C86" w:rsidRPr="00BD3126">
        <w:t>on the right side of the data overview pane</w:t>
      </w:r>
      <w:r w:rsidR="00290829" w:rsidRPr="00BD3126">
        <w:t>l (Fig. 4.2-1)</w:t>
      </w:r>
      <w:r w:rsidR="002F5C86" w:rsidRPr="00BD3126">
        <w:t xml:space="preserve">. </w:t>
      </w:r>
      <w:r w:rsidR="00203782" w:rsidRPr="00BD3126">
        <w:t>By clicking on any</w:t>
      </w:r>
      <w:r w:rsidR="00BF5373" w:rsidRPr="00BD3126">
        <w:t xml:space="preserve"> of the radio buttons in the upper sub-panel</w:t>
      </w:r>
      <w:r w:rsidR="007F67F3" w:rsidRPr="00BD3126">
        <w:t xml:space="preserve"> ‘Headers’</w:t>
      </w:r>
      <w:r w:rsidR="00C0530D" w:rsidRPr="00BD3126">
        <w:t xml:space="preserve"> (Fig. 4.2-1)</w:t>
      </w:r>
      <w:r w:rsidR="007F67F3" w:rsidRPr="00BD3126">
        <w:t>, the shown header values are shifted to different</w:t>
      </w:r>
      <w:r w:rsidR="00ED24EC">
        <w:t xml:space="preserve"> headers</w:t>
      </w:r>
      <w:r w:rsidR="007F67F3" w:rsidRPr="00BD3126">
        <w:t xml:space="preserve"> entries</w:t>
      </w:r>
      <w:r w:rsidR="00ED24EC">
        <w:t xml:space="preserve">. This was necessary </w:t>
      </w:r>
      <w:r w:rsidR="002F1B88">
        <w:t>because if the large number of header values for FastGAPP</w:t>
      </w:r>
      <w:r w:rsidR="007F67F3" w:rsidRPr="00BD3126">
        <w:t xml:space="preserve">. </w:t>
      </w:r>
      <w:r w:rsidR="0092671D" w:rsidRPr="00BD3126">
        <w:t>Since FastGAPP also normali</w:t>
      </w:r>
      <w:r w:rsidR="002F1B88">
        <w:t>z</w:t>
      </w:r>
      <w:r w:rsidR="0092671D" w:rsidRPr="00BD3126">
        <w:t>es raw data</w:t>
      </w:r>
      <w:r w:rsidR="002F1B88">
        <w:t xml:space="preserve"> to 100 wt.%</w:t>
      </w:r>
      <w:r w:rsidR="0092671D" w:rsidRPr="00BD3126">
        <w:t xml:space="preserve"> and </w:t>
      </w:r>
      <w:r w:rsidR="00377CE2" w:rsidRPr="00BD3126">
        <w:t xml:space="preserve">recalculates the raw data to molar data, clicking on the </w:t>
      </w:r>
      <w:r w:rsidR="00D103F6" w:rsidRPr="00BD3126">
        <w:t>radio buttons in the lower panel ‘Data Type’</w:t>
      </w:r>
      <w:r w:rsidR="00C0530D" w:rsidRPr="00BD3126">
        <w:t xml:space="preserve"> (Fig. 4.2-1)</w:t>
      </w:r>
      <w:r w:rsidR="00D103F6" w:rsidRPr="00BD3126">
        <w:t xml:space="preserve"> will switch the </w:t>
      </w:r>
      <w:r w:rsidR="00C0530D" w:rsidRPr="00BD3126">
        <w:t xml:space="preserve">view to </w:t>
      </w:r>
      <w:r w:rsidR="001234EA" w:rsidRPr="00BD3126">
        <w:t>another</w:t>
      </w:r>
      <w:r w:rsidR="00C0530D" w:rsidRPr="00BD3126">
        <w:t xml:space="preserve"> data</w:t>
      </w:r>
      <w:r w:rsidR="001234EA" w:rsidRPr="00BD3126">
        <w:t xml:space="preserve"> type</w:t>
      </w:r>
      <w:r w:rsidR="00C0530D" w:rsidRPr="00BD3126">
        <w:t>.</w:t>
      </w:r>
      <w:r w:rsidR="00F84216">
        <w:t xml:space="preserve"> </w:t>
      </w:r>
      <w:r w:rsidR="003D1749" w:rsidRPr="00BD3126">
        <w:t>If any dataset is selected instead of ‘All datasets’ in the dataset selection panel</w:t>
      </w:r>
      <w:r w:rsidR="004B0640" w:rsidRPr="00BD3126">
        <w:t xml:space="preserve"> (see </w:t>
      </w:r>
      <w:r w:rsidR="007B0BA4" w:rsidRPr="00BD3126">
        <w:t>section</w:t>
      </w:r>
      <w:r w:rsidR="004B0640" w:rsidRPr="00BD3126">
        <w:t xml:space="preserve"> 4.1)</w:t>
      </w:r>
      <w:r w:rsidR="00A37A3C" w:rsidRPr="00BD3126">
        <w:t xml:space="preserve">, the data overview panel will </w:t>
      </w:r>
      <w:r w:rsidR="004B0640" w:rsidRPr="00BD3126">
        <w:t>disappear,</w:t>
      </w:r>
      <w:r w:rsidR="00A37A3C" w:rsidRPr="00BD3126">
        <w:t xml:space="preserve"> and the dataset overview table will be shown at </w:t>
      </w:r>
      <w:r w:rsidR="00F84216">
        <w:t>the same</w:t>
      </w:r>
      <w:r w:rsidR="00A37A3C" w:rsidRPr="00BD3126">
        <w:t xml:space="preserve"> position</w:t>
      </w:r>
      <w:r w:rsidR="00F84216">
        <w:t xml:space="preserve"> of the main window</w:t>
      </w:r>
      <w:r w:rsidR="00A37A3C" w:rsidRPr="00BD3126">
        <w:t>.</w:t>
      </w:r>
    </w:p>
    <w:p w14:paraId="25F40437" w14:textId="77777777" w:rsidR="00F84216" w:rsidRDefault="00F84216" w:rsidP="005E13F8"/>
    <w:p w14:paraId="0A4F99F7" w14:textId="186B8E37" w:rsidR="005E13F8" w:rsidRPr="00BD3126" w:rsidRDefault="005E13F8" w:rsidP="004D3201">
      <w:pPr>
        <w:pStyle w:val="berschrift2"/>
        <w:numPr>
          <w:ilvl w:val="1"/>
          <w:numId w:val="2"/>
        </w:numPr>
      </w:pPr>
      <w:bookmarkStart w:id="30" w:name="_Toc23951169"/>
      <w:r w:rsidRPr="00BD3126">
        <w:t>Marker / Label overview panel</w:t>
      </w:r>
      <w:bookmarkEnd w:id="30"/>
    </w:p>
    <w:p w14:paraId="4198117E" w14:textId="03FFA4B3" w:rsidR="00BC53C8" w:rsidRDefault="002E6654" w:rsidP="00275AF5">
      <w:r w:rsidRPr="00BD3126">
        <w:t xml:space="preserve">The marker / label overview panel </w:t>
      </w:r>
      <w:r w:rsidR="000752F9" w:rsidRPr="00BD3126">
        <w:t>is located o</w:t>
      </w:r>
      <w:r w:rsidRPr="00BD3126">
        <w:t xml:space="preserve">n the right side </w:t>
      </w:r>
      <w:r w:rsidR="003B6F10" w:rsidRPr="00BD3126">
        <w:t>of</w:t>
      </w:r>
      <w:r w:rsidRPr="00BD3126">
        <w:t xml:space="preserve"> all main window</w:t>
      </w:r>
      <w:r w:rsidR="003B6F10" w:rsidRPr="00BD3126">
        <w:t xml:space="preserve"> types</w:t>
      </w:r>
      <w:r w:rsidR="00E14829" w:rsidRPr="00BD3126">
        <w:t xml:space="preserve"> (Fig. 4.0-1)</w:t>
      </w:r>
      <w:r w:rsidR="000752F9" w:rsidRPr="00BD3126">
        <w:t xml:space="preserve">. </w:t>
      </w:r>
      <w:r w:rsidR="009E51B0" w:rsidRPr="00BD3126">
        <w:t>It is a legend</w:t>
      </w:r>
      <w:r w:rsidR="00F74D45" w:rsidRPr="00BD3126">
        <w:t>-</w:t>
      </w:r>
      <w:r w:rsidR="009E51B0" w:rsidRPr="00BD3126">
        <w:t xml:space="preserve">like </w:t>
      </w:r>
      <w:r w:rsidR="00F74D45" w:rsidRPr="00BD3126">
        <w:t>illustration</w:t>
      </w:r>
      <w:r w:rsidR="00E14829" w:rsidRPr="00BD3126">
        <w:t xml:space="preserve"> of the current</w:t>
      </w:r>
      <w:r w:rsidR="00AF6000">
        <w:t>ly selected</w:t>
      </w:r>
      <w:r w:rsidR="00E14829" w:rsidRPr="00BD3126">
        <w:t xml:space="preserve"> </w:t>
      </w:r>
      <w:r w:rsidR="003B6F10" w:rsidRPr="00BD3126">
        <w:t>symbols and labels</w:t>
      </w:r>
      <w:r w:rsidR="00E14829" w:rsidRPr="00BD3126">
        <w:t xml:space="preserve"> for each dataset</w:t>
      </w:r>
      <w:r w:rsidR="00AF6000">
        <w:t xml:space="preserve"> (Fig. 4.1-1)</w:t>
      </w:r>
      <w:r w:rsidR="00F74D45" w:rsidRPr="00BD3126">
        <w:t xml:space="preserve">. </w:t>
      </w:r>
      <w:r w:rsidR="00671D6D" w:rsidRPr="00BD3126">
        <w:t>If only three datasets are imported,</w:t>
      </w:r>
      <w:r w:rsidR="00F84216">
        <w:t xml:space="preserve"> then</w:t>
      </w:r>
      <w:r w:rsidR="00BC53C8">
        <w:t xml:space="preserve"> logically only</w:t>
      </w:r>
      <w:r w:rsidR="00671D6D" w:rsidRPr="00BD3126">
        <w:t xml:space="preserve"> three entries</w:t>
      </w:r>
      <w:r w:rsidR="00BC53C8">
        <w:t xml:space="preserve"> will be shown</w:t>
      </w:r>
      <w:r w:rsidR="00671D6D" w:rsidRPr="00BD3126">
        <w:t xml:space="preserve"> in </w:t>
      </w:r>
      <w:r w:rsidR="00BC53C8">
        <w:t>this</w:t>
      </w:r>
      <w:r w:rsidR="00671D6D" w:rsidRPr="00BD3126">
        <w:t xml:space="preserve"> panel.</w:t>
      </w:r>
      <w:r w:rsidR="0056545C" w:rsidRPr="00BD3126">
        <w:t xml:space="preserve"> </w:t>
      </w:r>
      <w:r w:rsidR="00121E8A">
        <w:t xml:space="preserve">Labels will only be </w:t>
      </w:r>
      <w:r w:rsidR="00E40C76">
        <w:t>visible</w:t>
      </w:r>
      <w:r w:rsidR="00121E8A">
        <w:t xml:space="preserve"> in the marker /</w:t>
      </w:r>
      <w:r w:rsidR="00E40C76">
        <w:t xml:space="preserve">label overview panel if these are activated </w:t>
      </w:r>
      <w:r w:rsidR="00FB5E97">
        <w:t xml:space="preserve">in the marker / label setup panel </w:t>
      </w:r>
      <w:r w:rsidR="00012BA0">
        <w:t xml:space="preserve">for any dataset </w:t>
      </w:r>
      <w:r w:rsidR="00FB5E97">
        <w:t>(see section</w:t>
      </w:r>
      <w:r w:rsidR="00012BA0">
        <w:t> </w:t>
      </w:r>
      <w:r w:rsidR="00FB5E97">
        <w:t xml:space="preserve">4.5). </w:t>
      </w:r>
      <w:r w:rsidR="00D27902">
        <w:t>If marker and / or label columns are present in the input data this will be also indicated in the marker / label overview panel (see section 9 for further information).</w:t>
      </w:r>
    </w:p>
    <w:p w14:paraId="12FB83BE" w14:textId="1E777F90" w:rsidR="007E43CA" w:rsidRDefault="00287E71" w:rsidP="00275AF5">
      <w:r>
        <w:t xml:space="preserve">After startup of any </w:t>
      </w:r>
      <w:r w:rsidR="00DE03F6">
        <w:t xml:space="preserve">sub-program, the input file name will be shown in the editable fields </w:t>
      </w:r>
      <w:r w:rsidR="002C4D6B">
        <w:t>of the marker / label overview panel (Fig. 4</w:t>
      </w:r>
      <w:r w:rsidR="00970742">
        <w:t>.3-1</w:t>
      </w:r>
      <w:r w:rsidR="002C4D6B">
        <w:t>). By editing these</w:t>
      </w:r>
      <w:r w:rsidR="00970742">
        <w:t xml:space="preserve"> </w:t>
      </w:r>
      <w:r w:rsidR="00A92AD7">
        <w:t>the name of the can be changed. This name is only shown the marker / label overview panel, opened legends or exported legend</w:t>
      </w:r>
      <w:r w:rsidR="005D2841">
        <w:t>s.</w:t>
      </w:r>
      <w:r w:rsidR="00A92AD7">
        <w:t xml:space="preserve"> The</w:t>
      </w:r>
      <w:r w:rsidR="005D2841">
        <w:t xml:space="preserve"> original</w:t>
      </w:r>
      <w:r w:rsidR="00A92AD7">
        <w:t xml:space="preserve"> input file names</w:t>
      </w:r>
      <w:r w:rsidR="005D2841">
        <w:t>, however,</w:t>
      </w:r>
      <w:r w:rsidR="00A92AD7">
        <w:t xml:space="preserve"> will be still shown in the dataset selection panel</w:t>
      </w:r>
      <w:r w:rsidR="005D2841">
        <w:t xml:space="preserve"> (Fig. 4.1-1).</w:t>
      </w:r>
    </w:p>
    <w:p w14:paraId="69657773" w14:textId="2FBA49ED" w:rsidR="005D2841" w:rsidRDefault="005D2841" w:rsidP="00275AF5">
      <w:r>
        <w:t>Three buttons are located at the bottom of the marker /label overview panel</w:t>
      </w:r>
      <w:r w:rsidR="00503826">
        <w:t xml:space="preserve"> (Fig. 4.3-1)</w:t>
      </w:r>
      <w:r>
        <w:t xml:space="preserve">. </w:t>
      </w:r>
      <w:r w:rsidR="00503826">
        <w:t xml:space="preserve">By clicking these buttons, it is possible to open </w:t>
      </w:r>
      <w:r w:rsidR="007F3E4D">
        <w:t xml:space="preserve">the </w:t>
      </w:r>
      <w:r w:rsidR="00503826">
        <w:t xml:space="preserve">legend </w:t>
      </w:r>
      <w:r w:rsidR="00D4043A">
        <w:t>in a separate window and / or export the legend as encapsulated postscript (.eps) or portable network graphics (.png). Expor</w:t>
      </w:r>
      <w:r w:rsidR="00F9606C">
        <w:t>t</w:t>
      </w:r>
      <w:r w:rsidR="00D4043A">
        <w:t xml:space="preserve"> as .eps or .png opens a</w:t>
      </w:r>
      <w:r w:rsidR="006155C1">
        <w:t xml:space="preserve"> new</w:t>
      </w:r>
      <w:r w:rsidR="00D4043A">
        <w:t xml:space="preserve"> window </w:t>
      </w:r>
      <w:r w:rsidR="006155C1">
        <w:t>to save a file</w:t>
      </w:r>
      <w:r w:rsidR="00D4043A">
        <w:t>.</w:t>
      </w:r>
    </w:p>
    <w:p w14:paraId="62278108" w14:textId="0347C7BE" w:rsidR="008F5852" w:rsidRDefault="0056545C" w:rsidP="00275AF5">
      <w:r w:rsidRPr="00BD3126">
        <w:lastRenderedPageBreak/>
        <w:t>To change the symbols and / or</w:t>
      </w:r>
      <w:r w:rsidR="009F661A" w:rsidRPr="00BD3126">
        <w:t xml:space="preserve"> to</w:t>
      </w:r>
      <w:r w:rsidRPr="00BD3126">
        <w:t xml:space="preserve"> show labels for </w:t>
      </w:r>
      <w:r w:rsidR="009F661A" w:rsidRPr="00BD3126">
        <w:t xml:space="preserve">each sample, any dataset </w:t>
      </w:r>
      <w:r w:rsidR="001B1CE6" w:rsidRPr="00BD3126">
        <w:t>needs to</w:t>
      </w:r>
      <w:r w:rsidR="009F661A" w:rsidRPr="00BD3126">
        <w:t xml:space="preserve"> be selected in the dataset selection panel (see </w:t>
      </w:r>
      <w:r w:rsidR="007B0BA4" w:rsidRPr="00BD3126">
        <w:t>section</w:t>
      </w:r>
      <w:r w:rsidR="009F661A" w:rsidRPr="00BD3126">
        <w:t xml:space="preserve"> 4.1, </w:t>
      </w:r>
      <w:r w:rsidR="001B1CE6" w:rsidRPr="00BD3126">
        <w:t>Fig. 4.1-1</w:t>
      </w:r>
      <w:r w:rsidR="009F661A" w:rsidRPr="00BD3126">
        <w:t>).</w:t>
      </w:r>
      <w:r w:rsidR="00CE7E9C" w:rsidRPr="00BD3126">
        <w:t xml:space="preserve"> The marker / label overview will</w:t>
      </w:r>
      <w:r w:rsidR="00F94829" w:rsidRPr="00BD3126">
        <w:t xml:space="preserve"> then disappear and the marker / label setup panel</w:t>
      </w:r>
      <w:r w:rsidR="00DF1F84" w:rsidRPr="00BD3126">
        <w:t xml:space="preserve"> (see </w:t>
      </w:r>
      <w:r w:rsidR="007B0BA4" w:rsidRPr="00BD3126">
        <w:t>section</w:t>
      </w:r>
      <w:r w:rsidR="00DF1F84" w:rsidRPr="00BD3126">
        <w:t xml:space="preserve"> 4.5)</w:t>
      </w:r>
      <w:r w:rsidR="00F94829" w:rsidRPr="00BD3126">
        <w:t xml:space="preserve"> will appear at </w:t>
      </w:r>
      <w:r w:rsidR="00DF1F84" w:rsidRPr="00BD3126">
        <w:t>this position in the main window.</w:t>
      </w:r>
    </w:p>
    <w:p w14:paraId="031E5FC8" w14:textId="798E9ADB" w:rsidR="00D117A4" w:rsidRPr="00827B01" w:rsidRDefault="00275AF5" w:rsidP="00827B01">
      <w:pPr>
        <w:pStyle w:val="Beschriftung"/>
        <w:rPr>
          <w:lang w:val="en-US"/>
        </w:rPr>
      </w:pPr>
      <w:r w:rsidRPr="00BD3126">
        <w:rPr>
          <w:noProof/>
          <w:lang w:val="en-US"/>
        </w:rPr>
        <w:drawing>
          <wp:anchor distT="0" distB="0" distL="114300" distR="114300" simplePos="0" relativeHeight="251658240" behindDoc="0" locked="0" layoutInCell="1" allowOverlap="1" wp14:anchorId="5AA78F63" wp14:editId="69909AA7">
            <wp:simplePos x="0" y="0"/>
            <wp:positionH relativeFrom="margin">
              <wp:posOffset>6985</wp:posOffset>
            </wp:positionH>
            <wp:positionV relativeFrom="paragraph">
              <wp:posOffset>19050</wp:posOffset>
            </wp:positionV>
            <wp:extent cx="1660525" cy="3357245"/>
            <wp:effectExtent l="0" t="0" r="0" b="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1660525" cy="33572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F5852"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4.3</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000752F9" w:rsidRPr="00BD3126">
        <w:rPr>
          <w:lang w:val="en-US"/>
        </w:rPr>
        <w:t>: Screenshot of the marker / label overview panel.</w:t>
      </w:r>
      <w:r w:rsidR="00671D6D" w:rsidRPr="00BD3126">
        <w:rPr>
          <w:lang w:val="en-US"/>
        </w:rPr>
        <w:t xml:space="preserve"> </w:t>
      </w:r>
      <w:r w:rsidR="00D178A9" w:rsidRPr="00BD3126">
        <w:rPr>
          <w:lang w:val="en-US"/>
        </w:rPr>
        <w:t xml:space="preserve">In this example nine datasets have been </w:t>
      </w:r>
      <w:r w:rsidR="006678F0" w:rsidRPr="00BD3126">
        <w:rPr>
          <w:lang w:val="en-US"/>
        </w:rPr>
        <w:t>imported to PetroPlot</w:t>
      </w:r>
      <w:r w:rsidR="006B5F2D" w:rsidRPr="00BD3126">
        <w:rPr>
          <w:lang w:val="en-US"/>
        </w:rPr>
        <w:t xml:space="preserve"> v2.0</w:t>
      </w:r>
      <w:r w:rsidR="006678F0" w:rsidRPr="00BD3126">
        <w:rPr>
          <w:lang w:val="en-US"/>
        </w:rPr>
        <w:t xml:space="preserve">. </w:t>
      </w:r>
      <w:r w:rsidR="006B5F2D" w:rsidRPr="00BD3126">
        <w:rPr>
          <w:lang w:val="en-US"/>
        </w:rPr>
        <w:t>The</w:t>
      </w:r>
      <w:r w:rsidR="00827B01">
        <w:rPr>
          <w:lang w:val="en-US"/>
        </w:rPr>
        <w:t xml:space="preserve"> text in the editable field </w:t>
      </w:r>
      <w:r w:rsidR="006F5EE4">
        <w:rPr>
          <w:lang w:val="en-US"/>
        </w:rPr>
        <w:t>is the name of the input file</w:t>
      </w:r>
      <w:r w:rsidR="00533BC5">
        <w:rPr>
          <w:lang w:val="en-US"/>
        </w:rPr>
        <w:t xml:space="preserve"> (1)</w:t>
      </w:r>
      <w:r w:rsidR="006F5EE4">
        <w:rPr>
          <w:lang w:val="en-US"/>
        </w:rPr>
        <w:t>.</w:t>
      </w:r>
      <w:r w:rsidR="009C153B">
        <w:rPr>
          <w:lang w:val="en-US"/>
        </w:rPr>
        <w:t xml:space="preserve"> </w:t>
      </w:r>
      <w:r w:rsidR="00011CDC">
        <w:rPr>
          <w:lang w:val="en-US"/>
        </w:rPr>
        <w:t>This</w:t>
      </w:r>
      <w:r w:rsidR="00C73D2E">
        <w:rPr>
          <w:lang w:val="en-US"/>
        </w:rPr>
        <w:t xml:space="preserve"> text </w:t>
      </w:r>
      <w:r w:rsidR="00011CDC">
        <w:rPr>
          <w:lang w:val="en-US"/>
        </w:rPr>
        <w:t>will also appear in the separate</w:t>
      </w:r>
      <w:r w:rsidR="00C73D2E">
        <w:rPr>
          <w:lang w:val="en-US"/>
        </w:rPr>
        <w:t xml:space="preserve"> figure legend (2), </w:t>
      </w:r>
      <w:r w:rsidR="00354AA0">
        <w:rPr>
          <w:lang w:val="en-US"/>
        </w:rPr>
        <w:t xml:space="preserve">legend as </w:t>
      </w:r>
      <w:r w:rsidR="00C73D2E">
        <w:rPr>
          <w:lang w:val="en-US"/>
        </w:rPr>
        <w:t>.png</w:t>
      </w:r>
      <w:r w:rsidR="004F5B0E">
        <w:rPr>
          <w:lang w:val="en-US"/>
        </w:rPr>
        <w:t xml:space="preserve"> </w:t>
      </w:r>
      <w:r w:rsidR="00E30273">
        <w:rPr>
          <w:lang w:val="en-US"/>
        </w:rPr>
        <w:t>raster image</w:t>
      </w:r>
      <w:r w:rsidR="00354AA0">
        <w:rPr>
          <w:lang w:val="en-US"/>
        </w:rPr>
        <w:t xml:space="preserve"> </w:t>
      </w:r>
      <w:r w:rsidR="00C73D2E">
        <w:rPr>
          <w:lang w:val="en-US"/>
        </w:rPr>
        <w:t>(3),</w:t>
      </w:r>
      <w:r w:rsidR="00354AA0">
        <w:rPr>
          <w:lang w:val="en-US"/>
        </w:rPr>
        <w:t xml:space="preserve"> or legend as</w:t>
      </w:r>
      <w:r w:rsidR="00C73D2E">
        <w:rPr>
          <w:lang w:val="en-US"/>
        </w:rPr>
        <w:t xml:space="preserve"> .eps</w:t>
      </w:r>
      <w:r w:rsidR="00E30273">
        <w:rPr>
          <w:lang w:val="en-US"/>
        </w:rPr>
        <w:t xml:space="preserve"> vector graphics</w:t>
      </w:r>
      <w:r w:rsidR="00C73D2E">
        <w:rPr>
          <w:lang w:val="en-US"/>
        </w:rPr>
        <w:t xml:space="preserve"> (4)</w:t>
      </w:r>
      <w:r w:rsidR="00354AA0">
        <w:rPr>
          <w:lang w:val="en-US"/>
        </w:rPr>
        <w:t xml:space="preserve"> when one of these buttons is pressed.</w:t>
      </w:r>
      <w:r w:rsidR="006F5EE4">
        <w:rPr>
          <w:lang w:val="en-US"/>
        </w:rPr>
        <w:t xml:space="preserve"> The marker below</w:t>
      </w:r>
      <w:r w:rsidR="00533BC5">
        <w:rPr>
          <w:lang w:val="en-US"/>
        </w:rPr>
        <w:t xml:space="preserve"> is the current selected marker for the dataset. </w:t>
      </w:r>
      <w:r w:rsidR="001249F7" w:rsidRPr="00BD3126">
        <w:rPr>
          <w:lang w:val="en-US"/>
        </w:rPr>
        <w:t>If sample labels for a</w:t>
      </w:r>
      <w:r w:rsidR="00AF6000">
        <w:rPr>
          <w:lang w:val="en-US"/>
        </w:rPr>
        <w:t>ny</w:t>
      </w:r>
      <w:r w:rsidR="001249F7" w:rsidRPr="00BD3126">
        <w:rPr>
          <w:lang w:val="en-US"/>
        </w:rPr>
        <w:t xml:space="preserve"> dataset are activated</w:t>
      </w:r>
      <w:r w:rsidR="00420667" w:rsidRPr="00BD3126">
        <w:rPr>
          <w:lang w:val="en-US"/>
        </w:rPr>
        <w:t>, the</w:t>
      </w:r>
      <w:r w:rsidR="00AF6000">
        <w:rPr>
          <w:lang w:val="en-US"/>
        </w:rPr>
        <w:t>se</w:t>
      </w:r>
      <w:r w:rsidR="00420667" w:rsidRPr="00BD3126">
        <w:rPr>
          <w:lang w:val="en-US"/>
        </w:rPr>
        <w:t xml:space="preserve"> will be also shown</w:t>
      </w:r>
      <w:r w:rsidR="00E30273">
        <w:rPr>
          <w:lang w:val="en-US"/>
        </w:rPr>
        <w:t xml:space="preserve"> right of the marker</w:t>
      </w:r>
      <w:r w:rsidR="00420667" w:rsidRPr="00BD3126">
        <w:rPr>
          <w:lang w:val="en-US"/>
        </w:rPr>
        <w:t xml:space="preserve">. If marker or label columns </w:t>
      </w:r>
      <w:r w:rsidR="00AF6000">
        <w:rPr>
          <w:lang w:val="en-US"/>
        </w:rPr>
        <w:t>are</w:t>
      </w:r>
      <w:r w:rsidR="00420667" w:rsidRPr="00BD3126">
        <w:rPr>
          <w:lang w:val="en-US"/>
        </w:rPr>
        <w:t xml:space="preserve"> present in a</w:t>
      </w:r>
      <w:r w:rsidR="00AF6000">
        <w:rPr>
          <w:lang w:val="en-US"/>
        </w:rPr>
        <w:t>ny</w:t>
      </w:r>
      <w:r w:rsidR="00420667" w:rsidRPr="00BD3126">
        <w:rPr>
          <w:lang w:val="en-US"/>
        </w:rPr>
        <w:t xml:space="preserve"> dataset</w:t>
      </w:r>
      <w:r w:rsidR="00AF6000">
        <w:rPr>
          <w:lang w:val="en-US"/>
        </w:rPr>
        <w:t xml:space="preserve"> (see section 9)</w:t>
      </w:r>
      <w:r w:rsidR="00420667" w:rsidRPr="00BD3126">
        <w:rPr>
          <w:lang w:val="en-US"/>
        </w:rPr>
        <w:t>, text will be shown stating that instead of a single symbol.</w:t>
      </w:r>
    </w:p>
    <w:p w14:paraId="0E722467" w14:textId="77777777" w:rsidR="00D117A4" w:rsidRPr="00BD3126" w:rsidRDefault="00D117A4" w:rsidP="008F6163"/>
    <w:p w14:paraId="649C60A5" w14:textId="766967D7" w:rsidR="00D117A4" w:rsidRDefault="00D117A4" w:rsidP="008F6163"/>
    <w:p w14:paraId="44C1A75B" w14:textId="77777777" w:rsidR="00AF6000" w:rsidRPr="00BD3126" w:rsidRDefault="00AF6000" w:rsidP="008F6163"/>
    <w:p w14:paraId="205B4E06" w14:textId="77777777" w:rsidR="00D117A4" w:rsidRPr="00BD3126" w:rsidRDefault="00D117A4" w:rsidP="008F6163"/>
    <w:p w14:paraId="79E145DC" w14:textId="77777777" w:rsidR="00D117A4" w:rsidRPr="00BD3126" w:rsidRDefault="00D117A4" w:rsidP="008F6163"/>
    <w:p w14:paraId="47EF5E9E" w14:textId="77777777" w:rsidR="00D117A4" w:rsidRPr="00BD3126" w:rsidRDefault="00D117A4" w:rsidP="008F6163"/>
    <w:p w14:paraId="3BAFCCD2" w14:textId="77777777" w:rsidR="00D117A4" w:rsidRPr="00BD3126" w:rsidRDefault="00D117A4" w:rsidP="008F6163"/>
    <w:p w14:paraId="6776AB1E" w14:textId="77777777" w:rsidR="00D117A4" w:rsidRPr="00BD3126" w:rsidRDefault="00D117A4" w:rsidP="008F6163"/>
    <w:p w14:paraId="3D1FDD30" w14:textId="77777777" w:rsidR="00D117A4" w:rsidRPr="00BD3126" w:rsidRDefault="00D117A4" w:rsidP="008F6163"/>
    <w:p w14:paraId="38CC0834" w14:textId="6E1DF170" w:rsidR="004D3201" w:rsidRPr="00BD3126" w:rsidRDefault="004D3201" w:rsidP="004D3201">
      <w:pPr>
        <w:pStyle w:val="berschrift2"/>
        <w:numPr>
          <w:ilvl w:val="1"/>
          <w:numId w:val="2"/>
        </w:numPr>
      </w:pPr>
      <w:bookmarkStart w:id="31" w:name="_Toc23951170"/>
      <w:r w:rsidRPr="00BD3126">
        <w:t>Dataset overview table</w:t>
      </w:r>
      <w:bookmarkEnd w:id="31"/>
    </w:p>
    <w:p w14:paraId="797090B1" w14:textId="5FABF883" w:rsidR="00FB491D" w:rsidRDefault="0067213D" w:rsidP="005E13F8">
      <w:r w:rsidRPr="00BD3126">
        <w:t>After starting any</w:t>
      </w:r>
      <w:r w:rsidR="00A21EB4" w:rsidRPr="00BD3126">
        <w:t xml:space="preserve"> </w:t>
      </w:r>
      <w:r w:rsidR="00B57803">
        <w:t>sub-</w:t>
      </w:r>
      <w:r w:rsidRPr="00BD3126">
        <w:t>program</w:t>
      </w:r>
      <w:r w:rsidR="00A21EB4" w:rsidRPr="00BD3126">
        <w:t>,</w:t>
      </w:r>
      <w:r w:rsidRPr="00BD3126">
        <w:t xml:space="preserve"> the dataset overview table will not be visible</w:t>
      </w:r>
      <w:r w:rsidR="004B0640" w:rsidRPr="00BD3126">
        <w:t xml:space="preserve"> </w:t>
      </w:r>
      <w:r w:rsidR="00FB491D" w:rsidRPr="00BD3126">
        <w:t>(Fig. 4.0-1)</w:t>
      </w:r>
      <w:r w:rsidRPr="00BD3126">
        <w:t xml:space="preserve">. </w:t>
      </w:r>
      <w:r w:rsidR="00A21EB4" w:rsidRPr="00BD3126">
        <w:t xml:space="preserve">It appears </w:t>
      </w:r>
      <w:r w:rsidR="008034B1" w:rsidRPr="00BD3126">
        <w:t xml:space="preserve">after any dataset </w:t>
      </w:r>
      <w:r w:rsidR="00CF5B3D">
        <w:t>instead of</w:t>
      </w:r>
      <w:r w:rsidR="008034B1" w:rsidRPr="00BD3126">
        <w:t xml:space="preserve"> ‘All datasets’ has been selected by clicking on </w:t>
      </w:r>
      <w:r w:rsidR="00B3301B" w:rsidRPr="00BD3126">
        <w:t>the radio buttons</w:t>
      </w:r>
      <w:r w:rsidR="008034B1" w:rsidRPr="00BD3126">
        <w:t xml:space="preserve"> in the dataset selection panel</w:t>
      </w:r>
      <w:r w:rsidR="00B3301B" w:rsidRPr="00BD3126">
        <w:t xml:space="preserve"> (see </w:t>
      </w:r>
      <w:r w:rsidR="007B0BA4" w:rsidRPr="00BD3126">
        <w:t>section</w:t>
      </w:r>
      <w:r w:rsidR="00B3301B" w:rsidRPr="00BD3126">
        <w:t xml:space="preserve"> 4.1, Fig. 4.1-1).</w:t>
      </w:r>
      <w:r w:rsidR="00CF5B3D">
        <w:t xml:space="preserve"> The</w:t>
      </w:r>
      <w:r w:rsidR="009F3093">
        <w:t xml:space="preserve"> data overview panel </w:t>
      </w:r>
      <w:r w:rsidR="00665CB0">
        <w:t>disappears,</w:t>
      </w:r>
      <w:r w:rsidR="009F3093">
        <w:t xml:space="preserve"> and the dataset overview table will be shown</w:t>
      </w:r>
      <w:r w:rsidR="00DB409B">
        <w:t xml:space="preserve"> (Fig. 4.4-1)</w:t>
      </w:r>
      <w:r w:rsidR="009F3093">
        <w:t xml:space="preserve"> </w:t>
      </w:r>
      <w:r w:rsidR="00665CB0">
        <w:t>at</w:t>
      </w:r>
      <w:r w:rsidR="009F3093">
        <w:t xml:space="preserve"> this position of the main window.</w:t>
      </w:r>
    </w:p>
    <w:p w14:paraId="52362272" w14:textId="1D77FE3C" w:rsidR="00DB409B" w:rsidRPr="00BD3126" w:rsidRDefault="00DB409B" w:rsidP="00DB409B">
      <w:pPr>
        <w:pStyle w:val="Beschriftung"/>
        <w:rPr>
          <w:lang w:val="en-US"/>
        </w:rPr>
      </w:pPr>
      <w:r w:rsidRPr="00BD3126">
        <w:rPr>
          <w:noProof/>
          <w:lang w:val="en-US"/>
        </w:rPr>
        <w:drawing>
          <wp:anchor distT="0" distB="0" distL="114300" distR="114300" simplePos="0" relativeHeight="251678720" behindDoc="0" locked="0" layoutInCell="1" allowOverlap="1" wp14:anchorId="1A44834C" wp14:editId="61733DFE">
            <wp:simplePos x="0" y="0"/>
            <wp:positionH relativeFrom="margin">
              <wp:posOffset>-635</wp:posOffset>
            </wp:positionH>
            <wp:positionV relativeFrom="paragraph">
              <wp:posOffset>22225</wp:posOffset>
            </wp:positionV>
            <wp:extent cx="3240405" cy="3400425"/>
            <wp:effectExtent l="0" t="0" r="0" b="9525"/>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40405" cy="3400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D3126">
        <w:rPr>
          <w:lang w:val="en-US"/>
        </w:rPr>
        <w:t xml:space="preserve">Fig. </w:t>
      </w:r>
      <w:r w:rsidRPr="00BD3126">
        <w:rPr>
          <w:lang w:val="en-US"/>
        </w:rPr>
        <w:fldChar w:fldCharType="begin"/>
      </w:r>
      <w:r w:rsidRPr="00BD3126">
        <w:rPr>
          <w:lang w:val="en-US"/>
        </w:rPr>
        <w:instrText xml:space="preserve"> STYLEREF 2 \s </w:instrText>
      </w:r>
      <w:r w:rsidRPr="00BD3126">
        <w:rPr>
          <w:lang w:val="en-US"/>
        </w:rPr>
        <w:fldChar w:fldCharType="separate"/>
      </w:r>
      <w:r w:rsidR="00F65358">
        <w:rPr>
          <w:noProof/>
          <w:lang w:val="en-US"/>
        </w:rPr>
        <w:t>4.4</w:t>
      </w:r>
      <w:r w:rsidRPr="00BD3126">
        <w:rPr>
          <w:lang w:val="en-US"/>
        </w:rPr>
        <w:fldChar w:fldCharType="end"/>
      </w:r>
      <w:r w:rsidRPr="00BD3126">
        <w:rPr>
          <w:lang w:val="en-US"/>
        </w:rPr>
        <w:noBreakHyphen/>
      </w:r>
      <w:r w:rsidRPr="00BD3126">
        <w:rPr>
          <w:lang w:val="en-US"/>
        </w:rPr>
        <w:fldChar w:fldCharType="begin"/>
      </w:r>
      <w:r w:rsidRPr="00BD3126">
        <w:rPr>
          <w:lang w:val="en-US"/>
        </w:rPr>
        <w:instrText xml:space="preserve"> SEQ Fig. \* ARABIC \s 2 </w:instrText>
      </w:r>
      <w:r w:rsidRPr="00BD3126">
        <w:rPr>
          <w:lang w:val="en-US"/>
        </w:rPr>
        <w:fldChar w:fldCharType="separate"/>
      </w:r>
      <w:r w:rsidR="00F65358">
        <w:rPr>
          <w:noProof/>
          <w:lang w:val="en-US"/>
        </w:rPr>
        <w:t>1</w:t>
      </w:r>
      <w:r w:rsidRPr="00BD3126">
        <w:rPr>
          <w:lang w:val="en-US"/>
        </w:rPr>
        <w:fldChar w:fldCharType="end"/>
      </w:r>
      <w:r w:rsidRPr="00BD3126">
        <w:rPr>
          <w:lang w:val="en-US"/>
        </w:rPr>
        <w:t>: Screenshots of the collapsed dataset overview table (top) and the expanded dataset overview table (bottom). The dataset overview table can be expanded and collapsed by the black bar directly below the table (1 &amp; 2).</w:t>
      </w:r>
    </w:p>
    <w:p w14:paraId="01D44450" w14:textId="77777777" w:rsidR="00DB409B" w:rsidRPr="00BD3126" w:rsidRDefault="00DB409B" w:rsidP="00DB409B"/>
    <w:p w14:paraId="474D5CD2" w14:textId="77777777" w:rsidR="00DB409B" w:rsidRPr="00BD3126" w:rsidRDefault="00DB409B" w:rsidP="00DB409B"/>
    <w:p w14:paraId="7DEEC120" w14:textId="77777777" w:rsidR="00DB409B" w:rsidRPr="00BD3126" w:rsidRDefault="00DB409B" w:rsidP="00DB409B"/>
    <w:p w14:paraId="4B73DB7D" w14:textId="77777777" w:rsidR="00DB409B" w:rsidRPr="00BD3126" w:rsidRDefault="00DB409B" w:rsidP="00DB409B"/>
    <w:p w14:paraId="36B835C9" w14:textId="77777777" w:rsidR="00DB409B" w:rsidRPr="00BD3126" w:rsidRDefault="00DB409B" w:rsidP="00DB409B"/>
    <w:p w14:paraId="53F41EA9" w14:textId="77777777" w:rsidR="00DB409B" w:rsidRPr="00BD3126" w:rsidRDefault="00DB409B" w:rsidP="00DB409B"/>
    <w:p w14:paraId="57490D8A" w14:textId="77777777" w:rsidR="00DB409B" w:rsidRPr="00BD3126" w:rsidRDefault="00DB409B" w:rsidP="00DB409B"/>
    <w:p w14:paraId="2899404D" w14:textId="77777777" w:rsidR="00DB409B" w:rsidRPr="00BD3126" w:rsidRDefault="00DB409B" w:rsidP="00DB409B"/>
    <w:p w14:paraId="13D59910" w14:textId="77777777" w:rsidR="009F3093" w:rsidRPr="00BD3126" w:rsidRDefault="009F3093" w:rsidP="005E13F8"/>
    <w:p w14:paraId="320C62A3" w14:textId="77777777" w:rsidR="007F2C25" w:rsidRDefault="00FB491D" w:rsidP="00A94814">
      <w:r w:rsidRPr="00BD3126">
        <w:lastRenderedPageBreak/>
        <w:t xml:space="preserve">In this table, the data of the </w:t>
      </w:r>
      <w:r w:rsidR="00DB409B">
        <w:t xml:space="preserve">currently </w:t>
      </w:r>
      <w:r w:rsidRPr="00BD3126">
        <w:t xml:space="preserve">selected dataset </w:t>
      </w:r>
      <w:r w:rsidR="00DB409B">
        <w:t xml:space="preserve">and currently selected data type </w:t>
      </w:r>
      <w:r w:rsidRPr="00BD3126">
        <w:t xml:space="preserve">will be shown (Fig. 4.4-1). </w:t>
      </w:r>
      <w:r w:rsidR="00B3301B" w:rsidRPr="00BD3126">
        <w:t>The row headers</w:t>
      </w:r>
      <w:r w:rsidR="004B0640" w:rsidRPr="00BD3126">
        <w:t xml:space="preserve"> represent the </w:t>
      </w:r>
      <w:r w:rsidR="00665CB0">
        <w:t>sample labels</w:t>
      </w:r>
      <w:r w:rsidR="001D46A2">
        <w:t xml:space="preserve"> or numbers</w:t>
      </w:r>
      <w:r w:rsidR="00665CB0">
        <w:t>, which were</w:t>
      </w:r>
      <w:r w:rsidR="0048557C" w:rsidRPr="00BD3126">
        <w:t xml:space="preserve"> </w:t>
      </w:r>
      <w:r w:rsidR="002E2B64" w:rsidRPr="00BD3126">
        <w:t>in the first column of the input</w:t>
      </w:r>
      <w:r w:rsidR="001D46A2">
        <w:t xml:space="preserve"> dataset</w:t>
      </w:r>
      <w:r w:rsidR="00151F00" w:rsidRPr="00BD3126">
        <w:t>. The column headers</w:t>
      </w:r>
      <w:r w:rsidR="004166AF" w:rsidRPr="00BD3126">
        <w:t xml:space="preserve"> represent the program-specific header values. </w:t>
      </w:r>
      <w:r w:rsidR="00EF00D2" w:rsidRPr="00BD3126">
        <w:t>If the header was missing in the input file, the header will be still shown in this table, but overall with NaN values</w:t>
      </w:r>
      <w:r w:rsidR="006D4540" w:rsidRPr="00BD3126">
        <w:t xml:space="preserve"> (</w:t>
      </w:r>
      <w:r w:rsidR="007B0BA4" w:rsidRPr="00BD3126">
        <w:t>section</w:t>
      </w:r>
      <w:r w:rsidR="007B3FD9" w:rsidRPr="00BD3126">
        <w:t xml:space="preserve"> 3.7</w:t>
      </w:r>
      <w:r w:rsidR="006D4540" w:rsidRPr="00BD3126">
        <w:t>)</w:t>
      </w:r>
      <w:r w:rsidR="00EF00D2" w:rsidRPr="00BD3126">
        <w:t>. If data was missing in the input</w:t>
      </w:r>
      <w:r w:rsidR="00996D2F" w:rsidRPr="00BD3126">
        <w:t xml:space="preserve"> data (no data, or text like ‘&lt;5ppm’), these values were also replaced by NaN’s.</w:t>
      </w:r>
      <w:r w:rsidR="00FE274B" w:rsidRPr="00BD3126">
        <w:t xml:space="preserve"> It is possible to scroll horizontally and vertically through the</w:t>
      </w:r>
      <w:r w:rsidR="005A4583" w:rsidRPr="00BD3126">
        <w:t xml:space="preserve"> imported</w:t>
      </w:r>
      <w:r w:rsidR="00FE274B" w:rsidRPr="00BD3126">
        <w:t xml:space="preserve"> dataset</w:t>
      </w:r>
      <w:r w:rsidR="005A4583" w:rsidRPr="00BD3126">
        <w:t xml:space="preserve">. To show another </w:t>
      </w:r>
      <w:r w:rsidR="000A7273">
        <w:t xml:space="preserve">input </w:t>
      </w:r>
      <w:r w:rsidR="005A4583" w:rsidRPr="00BD3126">
        <w:t xml:space="preserve">dataset, the current selection in the data selection panel must be changed for another dataset (Fig. </w:t>
      </w:r>
      <w:r w:rsidR="00D528E6" w:rsidRPr="00BD3126">
        <w:t> </w:t>
      </w:r>
      <w:r w:rsidR="005A4583" w:rsidRPr="00BD3126">
        <w:t>4.4-1).</w:t>
      </w:r>
      <w:r w:rsidR="007F2C25">
        <w:t xml:space="preserve"> </w:t>
      </w:r>
    </w:p>
    <w:p w14:paraId="3DF7563E" w14:textId="54020E63" w:rsidR="00D117A4" w:rsidRPr="00BD3126" w:rsidRDefault="002718A5" w:rsidP="008F6163">
      <w:r>
        <w:t>To change the view to a</w:t>
      </w:r>
      <w:r w:rsidR="00B97D14">
        <w:t xml:space="preserve">nother data type (i.e. raw, normalized or molar data), the </w:t>
      </w:r>
      <w:r>
        <w:t>data type has to be switched in data overview panel</w:t>
      </w:r>
      <w:r w:rsidR="00F247D8">
        <w:t xml:space="preserve"> (see section 4.2). Click on </w:t>
      </w:r>
      <w:r w:rsidR="00170AD5">
        <w:t xml:space="preserve">the </w:t>
      </w:r>
      <w:r w:rsidR="00F247D8">
        <w:t xml:space="preserve">‘All datasets’ </w:t>
      </w:r>
      <w:r w:rsidR="00170AD5">
        <w:t xml:space="preserve">radio button to switch, then use the data type selection panel (Fig. 4.2-1) </w:t>
      </w:r>
      <w:r w:rsidR="00F247D8">
        <w:t xml:space="preserve">in the </w:t>
      </w:r>
      <w:r w:rsidR="00170AD5">
        <w:t>dataset</w:t>
      </w:r>
      <w:r w:rsidR="007354C7">
        <w:t xml:space="preserve"> selection panel to select another data type. Select another radio button in the </w:t>
      </w:r>
      <w:r w:rsidR="0017064A">
        <w:t>data selection panel to switch again to the data overview table. The data corresponding to the selected data type will be now present.</w:t>
      </w:r>
    </w:p>
    <w:p w14:paraId="24BBB7A7" w14:textId="77777777" w:rsidR="00D117A4" w:rsidRPr="00BD3126" w:rsidRDefault="00D117A4" w:rsidP="008F6163"/>
    <w:p w14:paraId="09F7AB97" w14:textId="507DC0EB" w:rsidR="005E13F8" w:rsidRPr="00BD3126" w:rsidRDefault="004D3201" w:rsidP="004D3201">
      <w:pPr>
        <w:pStyle w:val="berschrift2"/>
        <w:numPr>
          <w:ilvl w:val="1"/>
          <w:numId w:val="2"/>
        </w:numPr>
      </w:pPr>
      <w:bookmarkStart w:id="32" w:name="_Toc23951171"/>
      <w:r w:rsidRPr="00BD3126">
        <w:t>Marker / Label setup panel</w:t>
      </w:r>
      <w:bookmarkEnd w:id="32"/>
    </w:p>
    <w:p w14:paraId="4FEA7B9B" w14:textId="112B0374" w:rsidR="008F5852" w:rsidRPr="00BD3126" w:rsidRDefault="00EC741E" w:rsidP="00A94814">
      <w:r w:rsidRPr="00BD3126">
        <w:t>Similar to the data overview panel, the marker / label setup</w:t>
      </w:r>
      <w:r w:rsidR="003E1017" w:rsidRPr="00BD3126">
        <w:t xml:space="preserve"> panel</w:t>
      </w:r>
      <w:r w:rsidR="00C245FB" w:rsidRPr="00BD3126">
        <w:t xml:space="preserve"> (Fig. 4.5-1)</w:t>
      </w:r>
      <w:r w:rsidR="003E1017" w:rsidRPr="00BD3126">
        <w:t xml:space="preserve"> </w:t>
      </w:r>
      <w:r w:rsidR="00BA6372">
        <w:t>is</w:t>
      </w:r>
      <w:r w:rsidR="003E1017" w:rsidRPr="00BD3126">
        <w:t xml:space="preserve"> only be visible if any dataset </w:t>
      </w:r>
      <w:r w:rsidR="00520E66" w:rsidRPr="00BD3126">
        <w:t xml:space="preserve">instead of ‘All datasets’ </w:t>
      </w:r>
      <w:r w:rsidR="003E1017" w:rsidRPr="00BD3126">
        <w:t xml:space="preserve">is selected </w:t>
      </w:r>
      <w:r w:rsidR="00520E66" w:rsidRPr="00BD3126">
        <w:t>in the dataset selection panel</w:t>
      </w:r>
      <w:r w:rsidR="007B0BA4" w:rsidRPr="00BD3126">
        <w:t xml:space="preserve"> (see section 4.1)</w:t>
      </w:r>
      <w:r w:rsidR="003E1017" w:rsidRPr="00BD3126">
        <w:t xml:space="preserve">. </w:t>
      </w:r>
      <w:r w:rsidR="00971E7C">
        <w:t>By c</w:t>
      </w:r>
      <w:r w:rsidR="00BE2FF5" w:rsidRPr="00BD3126">
        <w:t>lick</w:t>
      </w:r>
      <w:r w:rsidR="00971E7C">
        <w:t>ing</w:t>
      </w:r>
      <w:r w:rsidR="00BE2FF5" w:rsidRPr="00BD3126">
        <w:t xml:space="preserve"> on any</w:t>
      </w:r>
      <w:r w:rsidR="00BA6372">
        <w:t xml:space="preserve"> of the</w:t>
      </w:r>
      <w:r w:rsidR="00BE2FF5" w:rsidRPr="00BD3126">
        <w:t xml:space="preserve"> </w:t>
      </w:r>
      <w:r w:rsidR="00D1402F" w:rsidRPr="00BD3126">
        <w:t>dataset in the dataset selection panel</w:t>
      </w:r>
      <w:r w:rsidR="00971E7C">
        <w:t>,</w:t>
      </w:r>
      <w:r w:rsidR="00D1402F" w:rsidRPr="00BD3126">
        <w:t xml:space="preserve"> the marker / label setup panel appear</w:t>
      </w:r>
      <w:r w:rsidR="00BA6372">
        <w:t>s</w:t>
      </w:r>
      <w:r w:rsidR="00D1402F" w:rsidRPr="00BD3126">
        <w:t xml:space="preserve"> at the position where </w:t>
      </w:r>
      <w:r w:rsidR="00533B6C" w:rsidRPr="00BD3126">
        <w:t xml:space="preserve">the marker / label overview panel was. </w:t>
      </w:r>
      <w:r w:rsidR="00BA6372">
        <w:t>By using</w:t>
      </w:r>
      <w:r w:rsidR="00533B6C" w:rsidRPr="00BD3126">
        <w:t xml:space="preserve"> the marker </w:t>
      </w:r>
      <w:r w:rsidR="00E2608C">
        <w:t xml:space="preserve">/ </w:t>
      </w:r>
      <w:r w:rsidR="00533B6C" w:rsidRPr="00BD3126">
        <w:t xml:space="preserve">label setup panel it is possible </w:t>
      </w:r>
      <w:r w:rsidR="00274203" w:rsidRPr="00BD3126">
        <w:t>to control the marker and label appearance for the currently selected dataset.</w:t>
      </w:r>
      <w:r w:rsidR="00077435" w:rsidRPr="00BD3126">
        <w:t xml:space="preserve"> The upper part of the </w:t>
      </w:r>
      <w:r w:rsidR="007424C2" w:rsidRPr="00BD3126">
        <w:t>panel consists of a preview of the marker and label appearance</w:t>
      </w:r>
      <w:r w:rsidR="00B35453" w:rsidRPr="00BD3126">
        <w:t xml:space="preserve"> (Fig. 4.5-1). Below the preview</w:t>
      </w:r>
      <w:r w:rsidR="00E2608C">
        <w:t>,</w:t>
      </w:r>
      <w:r w:rsidR="00B35453" w:rsidRPr="00BD3126">
        <w:t xml:space="preserve"> several elements allow to </w:t>
      </w:r>
      <w:r w:rsidR="00462E72" w:rsidRPr="00BD3126">
        <w:t>control the markers</w:t>
      </w:r>
      <w:r w:rsidR="007833D6">
        <w:t xml:space="preserve"> appearance</w:t>
      </w:r>
      <w:r w:rsidR="00462E72" w:rsidRPr="00BD3126">
        <w:t>. The popup</w:t>
      </w:r>
      <w:r w:rsidR="00472B3F">
        <w:t xml:space="preserve"> below the preview</w:t>
      </w:r>
      <w:r w:rsidR="00462E72" w:rsidRPr="00BD3126">
        <w:t xml:space="preserve"> allows the change the marker type (e.g., circle, </w:t>
      </w:r>
      <w:r w:rsidR="00EA2A0D" w:rsidRPr="00BD3126">
        <w:t>square, triangle…</w:t>
      </w:r>
      <w:r w:rsidR="00462E72" w:rsidRPr="00BD3126">
        <w:t>)</w:t>
      </w:r>
      <w:r w:rsidR="00EA2A0D" w:rsidRPr="00BD3126">
        <w:t xml:space="preserve">. The two sliders allow </w:t>
      </w:r>
      <w:r w:rsidR="00774DCA" w:rsidRPr="00BD3126">
        <w:t>to change the marker size and the marker edge wi</w:t>
      </w:r>
      <w:r w:rsidR="00243FAC">
        <w:t>d</w:t>
      </w:r>
      <w:r w:rsidR="00774DCA" w:rsidRPr="00BD3126">
        <w:t xml:space="preserve">th. </w:t>
      </w:r>
      <w:r w:rsidR="00493E6E" w:rsidRPr="00BD3126">
        <w:t>Furthermore, clicking one of the two buttons allow to change the marker face color</w:t>
      </w:r>
      <w:r w:rsidR="00243FAC">
        <w:t xml:space="preserve"> </w:t>
      </w:r>
      <w:r w:rsidR="00493E6E" w:rsidRPr="00BD3126">
        <w:t>and the marker edge color.</w:t>
      </w:r>
    </w:p>
    <w:p w14:paraId="11B9CC80" w14:textId="39513D16" w:rsidR="005A6D7B" w:rsidRPr="00BD3126" w:rsidRDefault="00A94814" w:rsidP="0028412F">
      <w:pPr>
        <w:pStyle w:val="Beschriftung"/>
        <w:rPr>
          <w:lang w:val="en-US"/>
        </w:rPr>
      </w:pPr>
      <w:r w:rsidRPr="00BD3126">
        <w:rPr>
          <w:noProof/>
          <w:lang w:val="en-US"/>
        </w:rPr>
        <w:drawing>
          <wp:anchor distT="0" distB="0" distL="114300" distR="114300" simplePos="0" relativeHeight="251666432" behindDoc="0" locked="0" layoutInCell="1" allowOverlap="1" wp14:anchorId="243EA6E3" wp14:editId="17D79ED9">
            <wp:simplePos x="0" y="0"/>
            <wp:positionH relativeFrom="margin">
              <wp:align>left</wp:align>
            </wp:positionH>
            <wp:positionV relativeFrom="paragraph">
              <wp:posOffset>12652</wp:posOffset>
            </wp:positionV>
            <wp:extent cx="3600000" cy="3442298"/>
            <wp:effectExtent l="0" t="0" r="635" b="6350"/>
            <wp:wrapSquare wrapText="bothSides"/>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600000" cy="344229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F5852"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4.5</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001249F7" w:rsidRPr="00BD3126">
        <w:rPr>
          <w:lang w:val="en-US"/>
        </w:rPr>
        <w:t xml:space="preserve">: </w:t>
      </w:r>
      <w:r w:rsidR="001D2DAF" w:rsidRPr="00BD3126">
        <w:rPr>
          <w:lang w:val="en-US"/>
        </w:rPr>
        <w:t>Screenshots of the marker / label setup panel with deactivated (left) and activated labels (right)</w:t>
      </w:r>
      <w:r w:rsidR="00F65881" w:rsidRPr="00BD3126">
        <w:rPr>
          <w:lang w:val="en-US"/>
        </w:rPr>
        <w:t xml:space="preserve">. </w:t>
      </w:r>
      <w:r w:rsidR="00A93DC5" w:rsidRPr="00BD3126">
        <w:rPr>
          <w:lang w:val="en-US"/>
        </w:rPr>
        <w:t xml:space="preserve">The </w:t>
      </w:r>
      <w:r w:rsidR="007B0BA4" w:rsidRPr="00BD3126">
        <w:rPr>
          <w:lang w:val="en-US"/>
        </w:rPr>
        <w:t>marker</w:t>
      </w:r>
      <w:r w:rsidR="00A93DC5" w:rsidRPr="00BD3126">
        <w:rPr>
          <w:lang w:val="en-US"/>
        </w:rPr>
        <w:t xml:space="preserve"> style</w:t>
      </w:r>
      <w:r w:rsidR="00B44D04" w:rsidRPr="00BD3126">
        <w:rPr>
          <w:lang w:val="en-US"/>
        </w:rPr>
        <w:t xml:space="preserve"> (circle, square, triangle…)</w:t>
      </w:r>
      <w:r w:rsidR="00A93DC5" w:rsidRPr="00BD3126">
        <w:rPr>
          <w:lang w:val="en-US"/>
        </w:rPr>
        <w:t xml:space="preserve"> can be changed by using the popup (1)</w:t>
      </w:r>
      <w:r w:rsidR="00C63E7D" w:rsidRPr="00BD3126">
        <w:rPr>
          <w:lang w:val="en-US"/>
        </w:rPr>
        <w:t xml:space="preserve">. Using the sliders will change the </w:t>
      </w:r>
      <w:r w:rsidR="007B0BA4" w:rsidRPr="00BD3126">
        <w:rPr>
          <w:lang w:val="en-US"/>
        </w:rPr>
        <w:t>marker</w:t>
      </w:r>
      <w:r w:rsidR="00C63E7D" w:rsidRPr="00BD3126">
        <w:rPr>
          <w:lang w:val="en-US"/>
        </w:rPr>
        <w:t xml:space="preserve"> size (2) and the </w:t>
      </w:r>
      <w:r w:rsidR="007B0BA4" w:rsidRPr="00BD3126">
        <w:rPr>
          <w:lang w:val="en-US"/>
        </w:rPr>
        <w:t>marker</w:t>
      </w:r>
      <w:r w:rsidR="00C54275" w:rsidRPr="00BD3126">
        <w:rPr>
          <w:lang w:val="en-US"/>
        </w:rPr>
        <w:t>’</w:t>
      </w:r>
      <w:r w:rsidR="00C63E7D" w:rsidRPr="00BD3126">
        <w:rPr>
          <w:lang w:val="en-US"/>
        </w:rPr>
        <w:t>s edge width (3)</w:t>
      </w:r>
      <w:r w:rsidR="00C54275" w:rsidRPr="00BD3126">
        <w:rPr>
          <w:lang w:val="en-US"/>
        </w:rPr>
        <w:t xml:space="preserve">. </w:t>
      </w:r>
      <w:r w:rsidR="006E1873" w:rsidRPr="00BD3126">
        <w:rPr>
          <w:lang w:val="en-US"/>
        </w:rPr>
        <w:t>Colors</w:t>
      </w:r>
      <w:r w:rsidR="00C54275" w:rsidRPr="00BD3126">
        <w:rPr>
          <w:lang w:val="en-US"/>
        </w:rPr>
        <w:t xml:space="preserve"> of the </w:t>
      </w:r>
      <w:r w:rsidR="007B0BA4" w:rsidRPr="00BD3126">
        <w:rPr>
          <w:lang w:val="en-US"/>
        </w:rPr>
        <w:t>marker</w:t>
      </w:r>
      <w:r w:rsidR="00C54275" w:rsidRPr="00BD3126">
        <w:rPr>
          <w:lang w:val="en-US"/>
        </w:rPr>
        <w:t xml:space="preserve"> face and edge can be adjusted with the menus</w:t>
      </w:r>
      <w:r w:rsidR="00A36CD0">
        <w:rPr>
          <w:lang w:val="en-US"/>
        </w:rPr>
        <w:t>, which</w:t>
      </w:r>
      <w:r w:rsidR="00C54275" w:rsidRPr="00BD3126">
        <w:rPr>
          <w:lang w:val="en-US"/>
        </w:rPr>
        <w:t xml:space="preserve"> open by clicking on the ‘Face Color’</w:t>
      </w:r>
      <w:r w:rsidR="0028412F" w:rsidRPr="00BD3126">
        <w:rPr>
          <w:lang w:val="en-US"/>
        </w:rPr>
        <w:t xml:space="preserve"> (4) and ‘Edge Color’ (5) buttons.</w:t>
      </w:r>
      <w:r w:rsidR="00A36CD0">
        <w:rPr>
          <w:lang w:val="en-US"/>
        </w:rPr>
        <w:t xml:space="preserve"> Sample</w:t>
      </w:r>
      <w:r w:rsidR="0028412F" w:rsidRPr="00BD3126">
        <w:rPr>
          <w:lang w:val="en-US"/>
        </w:rPr>
        <w:t xml:space="preserve"> </w:t>
      </w:r>
      <w:r w:rsidR="007833D6">
        <w:rPr>
          <w:lang w:val="en-US"/>
        </w:rPr>
        <w:t>l</w:t>
      </w:r>
      <w:r w:rsidR="0028412F" w:rsidRPr="00BD3126">
        <w:rPr>
          <w:lang w:val="en-US"/>
        </w:rPr>
        <w:t xml:space="preserve">abels for </w:t>
      </w:r>
      <w:r w:rsidR="007833D6">
        <w:rPr>
          <w:lang w:val="en-US"/>
        </w:rPr>
        <w:t>the</w:t>
      </w:r>
      <w:r w:rsidR="0028412F" w:rsidRPr="00BD3126">
        <w:rPr>
          <w:lang w:val="en-US"/>
        </w:rPr>
        <w:t xml:space="preserve"> dataset can be activated by checking</w:t>
      </w:r>
      <w:r w:rsidR="00FD0133" w:rsidRPr="00BD3126">
        <w:rPr>
          <w:lang w:val="en-US"/>
        </w:rPr>
        <w:t xml:space="preserve"> the ‘Show labels?’ checkbox</w:t>
      </w:r>
      <w:r w:rsidR="007833D6">
        <w:rPr>
          <w:lang w:val="en-US"/>
        </w:rPr>
        <w:t xml:space="preserve"> (6)</w:t>
      </w:r>
      <w:r w:rsidR="00FD0133" w:rsidRPr="00BD3126">
        <w:rPr>
          <w:lang w:val="en-US"/>
        </w:rPr>
        <w:t>.</w:t>
      </w:r>
      <w:r w:rsidR="00860D77" w:rsidRPr="00BD3126">
        <w:rPr>
          <w:lang w:val="en-US"/>
        </w:rPr>
        <w:t xml:space="preserve"> After activation of the labels the label position can be adjusted by clicking the radio buttons (7) and font style and </w:t>
      </w:r>
      <w:r w:rsidR="006E1873" w:rsidRPr="00BD3126">
        <w:rPr>
          <w:lang w:val="en-US"/>
        </w:rPr>
        <w:t>color</w:t>
      </w:r>
      <w:r w:rsidR="00860D77" w:rsidRPr="00BD3126">
        <w:rPr>
          <w:lang w:val="en-US"/>
        </w:rPr>
        <w:t xml:space="preserve"> can be changed by the menus, which open after clicking the ‘Font Setup’ and ‘Font Color’ buttons.</w:t>
      </w:r>
    </w:p>
    <w:p w14:paraId="051E8102" w14:textId="7E47CC0A" w:rsidR="00A94814" w:rsidRPr="00BD3126" w:rsidRDefault="00A94814" w:rsidP="00A94814"/>
    <w:p w14:paraId="236BA32E" w14:textId="735FE5D0" w:rsidR="00A94814" w:rsidRPr="00BD3126" w:rsidRDefault="00A94814" w:rsidP="00A94814"/>
    <w:p w14:paraId="41004F0E" w14:textId="77777777" w:rsidR="00A94814" w:rsidRPr="00BD3126" w:rsidRDefault="00A94814" w:rsidP="00A94814"/>
    <w:p w14:paraId="006BBB1A" w14:textId="7C378477" w:rsidR="008F6163" w:rsidRPr="00BD3126" w:rsidRDefault="002C5C35" w:rsidP="003D44CD">
      <w:r w:rsidRPr="00BD3126">
        <w:t xml:space="preserve">Sample labels are by default deactivated for plotting and can be activated by clicking on the checkbox </w:t>
      </w:r>
      <w:r w:rsidR="00581AD5" w:rsidRPr="00BD3126">
        <w:t>entitled ‘Show labels?’ (Fig. 4.5-1)</w:t>
      </w:r>
      <w:r w:rsidRPr="00BD3126">
        <w:t xml:space="preserve">. </w:t>
      </w:r>
      <w:r w:rsidR="008A69E1" w:rsidRPr="00BD3126">
        <w:t xml:space="preserve">After clicking on the checkbox, </w:t>
      </w:r>
      <w:r w:rsidR="006F714B" w:rsidRPr="00BD3126">
        <w:t>a</w:t>
      </w:r>
      <w:r w:rsidR="00EF7443">
        <w:t xml:space="preserve"> single</w:t>
      </w:r>
      <w:r w:rsidR="006F714B" w:rsidRPr="00BD3126">
        <w:t xml:space="preserve"> label will be shown in </w:t>
      </w:r>
      <w:r w:rsidR="00EF7443">
        <w:t xml:space="preserve">the </w:t>
      </w:r>
      <w:r w:rsidR="006F714B" w:rsidRPr="00BD3126">
        <w:lastRenderedPageBreak/>
        <w:t xml:space="preserve">preview </w:t>
      </w:r>
      <w:r w:rsidR="00581CDF" w:rsidRPr="00BD3126">
        <w:t xml:space="preserve">at the top of the marker (Fig. 4.5-1) and more control elements for the label appear. </w:t>
      </w:r>
      <w:r w:rsidR="00554B47" w:rsidRPr="00BD3126">
        <w:t xml:space="preserve">The small panel ‘Position’ with the included radio buttons </w:t>
      </w:r>
      <w:r w:rsidR="00B227C6" w:rsidRPr="00BD3126">
        <w:t xml:space="preserve">allows to adjust the position of the label relative to the marker by clicking on any of the radio buttons. </w:t>
      </w:r>
      <w:r w:rsidR="00E10926" w:rsidRPr="00BD3126">
        <w:t xml:space="preserve">Furthermore, two buttons </w:t>
      </w:r>
      <w:r w:rsidR="00EF7443">
        <w:t>are right of the label positioning panel</w:t>
      </w:r>
      <w:r w:rsidR="00BA51BA">
        <w:t xml:space="preserve"> </w:t>
      </w:r>
      <w:r w:rsidR="00BA51BA" w:rsidRPr="00BD3126">
        <w:t>(Fig. 4.5-1)</w:t>
      </w:r>
      <w:r w:rsidR="00BA51BA">
        <w:t>.</w:t>
      </w:r>
      <w:r w:rsidR="00EF7443">
        <w:t xml:space="preserve"> These</w:t>
      </w:r>
      <w:r w:rsidR="00BA51BA">
        <w:t xml:space="preserve"> buttons</w:t>
      </w:r>
      <w:r w:rsidR="00EF7443">
        <w:t xml:space="preserve"> open new me</w:t>
      </w:r>
      <w:r w:rsidR="00CC1A16">
        <w:t>nus for font setup (</w:t>
      </w:r>
      <w:r w:rsidR="00CC1A16" w:rsidRPr="00BD3126">
        <w:t>font type, font style and font size</w:t>
      </w:r>
      <w:r w:rsidR="00CC1A16">
        <w:t>)</w:t>
      </w:r>
      <w:r w:rsidR="00BA51BA">
        <w:t xml:space="preserve"> and font color selection</w:t>
      </w:r>
      <w:r w:rsidR="008E05B9">
        <w:t>.</w:t>
      </w:r>
    </w:p>
    <w:p w14:paraId="2254198A" w14:textId="77ACDB77" w:rsidR="00493E6E" w:rsidRPr="00BD3126" w:rsidRDefault="00313C23" w:rsidP="003D44CD">
      <w:r w:rsidRPr="00BD3126">
        <w:t xml:space="preserve">Select another dataset </w:t>
      </w:r>
      <w:r w:rsidR="008E05B9">
        <w:t xml:space="preserve">in the dataset selection panel </w:t>
      </w:r>
      <w:r w:rsidR="007747F9" w:rsidRPr="00BD3126">
        <w:t xml:space="preserve">to change and adjust markers and labels for </w:t>
      </w:r>
      <w:r w:rsidR="008E05B9">
        <w:t>th</w:t>
      </w:r>
      <w:r w:rsidR="00837599">
        <w:t>e</w:t>
      </w:r>
      <w:r w:rsidR="008E05B9">
        <w:t>s</w:t>
      </w:r>
      <w:r w:rsidR="00837599">
        <w:t>e</w:t>
      </w:r>
      <w:r w:rsidR="008E05B9">
        <w:t xml:space="preserve"> datasets</w:t>
      </w:r>
      <w:r w:rsidR="007747F9" w:rsidRPr="00BD3126">
        <w:t xml:space="preserve">. </w:t>
      </w:r>
      <w:r w:rsidR="001B415B" w:rsidRPr="00BD3126">
        <w:t xml:space="preserve">If marker or label columns were present in the imported datasets, then these will be automatically </w:t>
      </w:r>
      <w:r w:rsidR="00125270" w:rsidRPr="00BD3126">
        <w:t xml:space="preserve">enabled (see section 9). </w:t>
      </w:r>
      <w:r w:rsidR="002B00CE" w:rsidRPr="00BD3126">
        <w:t>Two more checkboxes will appear and allow to override the</w:t>
      </w:r>
      <w:r w:rsidR="00837599">
        <w:t xml:space="preserve"> marker and / or label columns</w:t>
      </w:r>
      <w:r w:rsidR="002B00CE" w:rsidRPr="00BD3126">
        <w:t>.</w:t>
      </w:r>
    </w:p>
    <w:p w14:paraId="1F3DB0CD" w14:textId="77777777" w:rsidR="00D117A4" w:rsidRPr="00BD3126" w:rsidRDefault="00D117A4" w:rsidP="003D44CD"/>
    <w:p w14:paraId="18673C56" w14:textId="29445A79" w:rsidR="005E13F8" w:rsidRPr="00BD3126" w:rsidRDefault="005E13F8" w:rsidP="005E13F8">
      <w:pPr>
        <w:pStyle w:val="berschrift2"/>
        <w:numPr>
          <w:ilvl w:val="1"/>
          <w:numId w:val="2"/>
        </w:numPr>
      </w:pPr>
      <w:bookmarkStart w:id="33" w:name="_Toc23951172"/>
      <w:r w:rsidRPr="00BD3126">
        <w:t>Font &amp; Line setup panels</w:t>
      </w:r>
      <w:bookmarkEnd w:id="33"/>
    </w:p>
    <w:p w14:paraId="337A125C" w14:textId="4687EF25" w:rsidR="008F5852" w:rsidRPr="00BD3126" w:rsidRDefault="00857608" w:rsidP="006F152A">
      <w:r>
        <w:t>By using</w:t>
      </w:r>
      <w:r w:rsidR="001E217E" w:rsidRPr="00BD3126">
        <w:t xml:space="preserve"> the font and line setup panels (Fig. 4.6-1) it is possible to change </w:t>
      </w:r>
      <w:r w:rsidR="00AF1C55" w:rsidRPr="00BD3126">
        <w:t xml:space="preserve">the appearance of the plots. </w:t>
      </w:r>
      <w:r w:rsidR="009325B5" w:rsidRPr="00BD3126">
        <w:t>Both consist of a popup to select a specific font or line number</w:t>
      </w:r>
      <w:r w:rsidR="0004602C" w:rsidRPr="00BD3126">
        <w:t xml:space="preserve"> and a preview, which will update when </w:t>
      </w:r>
      <w:r w:rsidR="004A5E02" w:rsidRPr="00BD3126">
        <w:t>another line / font has been selected or style has been adjusted</w:t>
      </w:r>
      <w:r w:rsidR="00DC1399" w:rsidRPr="00BD3126">
        <w:t xml:space="preserve">. </w:t>
      </w:r>
      <w:r w:rsidR="00013FEE" w:rsidRPr="00BD3126">
        <w:t>Adjustable o</w:t>
      </w:r>
      <w:r w:rsidR="00B01F4D" w:rsidRPr="00BD3126">
        <w:t>ptions for the font</w:t>
      </w:r>
      <w:r w:rsidR="009C14F5" w:rsidRPr="00BD3126">
        <w:t>s</w:t>
      </w:r>
      <w:r w:rsidR="00B01F4D" w:rsidRPr="00BD3126">
        <w:t xml:space="preserve"> include </w:t>
      </w:r>
      <w:r w:rsidR="00CF263A" w:rsidRPr="00BD3126">
        <w:t xml:space="preserve">font type, </w:t>
      </w:r>
      <w:r w:rsidR="00013FEE" w:rsidRPr="00BD3126">
        <w:t xml:space="preserve">font </w:t>
      </w:r>
      <w:r w:rsidR="00CF263A" w:rsidRPr="00BD3126">
        <w:t xml:space="preserve">size, </w:t>
      </w:r>
      <w:r w:rsidR="009C14F5" w:rsidRPr="00BD3126">
        <w:t>and font style (bold, italic…)</w:t>
      </w:r>
      <w:r w:rsidR="00664843" w:rsidRPr="00BD3126">
        <w:t>. Th</w:t>
      </w:r>
      <w:r w:rsidR="00BA71D8">
        <w:t>e</w:t>
      </w:r>
      <w:r w:rsidR="009A0121">
        <w:t xml:space="preserve"> font setup and color</w:t>
      </w:r>
      <w:r w:rsidR="00BA71D8">
        <w:t xml:space="preserve"> menu</w:t>
      </w:r>
      <w:r w:rsidR="009A0121">
        <w:t>s</w:t>
      </w:r>
      <w:r w:rsidR="00664843" w:rsidRPr="00BD3126">
        <w:t xml:space="preserve"> can be </w:t>
      </w:r>
      <w:r w:rsidR="00DC4BCE">
        <w:t>opened</w:t>
      </w:r>
      <w:r w:rsidR="009C14F5" w:rsidRPr="00BD3126">
        <w:t xml:space="preserve"> by clicking the </w:t>
      </w:r>
      <w:r w:rsidR="009A0121">
        <w:t>corresponding</w:t>
      </w:r>
      <w:r w:rsidR="00664843" w:rsidRPr="00BD3126">
        <w:t xml:space="preserve"> button</w:t>
      </w:r>
      <w:r w:rsidR="00F90296">
        <w:t xml:space="preserve"> </w:t>
      </w:r>
      <w:r w:rsidR="00F90296" w:rsidRPr="00BD3126">
        <w:t>(Fig. 4.6-1)</w:t>
      </w:r>
      <w:r w:rsidR="0004602C" w:rsidRPr="00BD3126">
        <w:t>.</w:t>
      </w:r>
      <w:r w:rsidR="004A5E02" w:rsidRPr="00BD3126">
        <w:t xml:space="preserve"> </w:t>
      </w:r>
      <w:r w:rsidR="00561E50">
        <w:t>Lines can be adjusted by using the line style popup</w:t>
      </w:r>
      <w:r w:rsidR="00FC6D39">
        <w:t>, the line width slider and the line color button</w:t>
      </w:r>
      <w:r w:rsidR="00F90296">
        <w:t xml:space="preserve"> </w:t>
      </w:r>
      <w:r w:rsidR="00F90296" w:rsidRPr="00BD3126">
        <w:t>(Fig. 4.6-1)</w:t>
      </w:r>
      <w:r w:rsidR="00FC6D39">
        <w:t>, which opens a new menu for color selection</w:t>
      </w:r>
      <w:r w:rsidR="00F90296">
        <w:t xml:space="preserve">. </w:t>
      </w:r>
      <w:r w:rsidR="009C5880" w:rsidRPr="00BD3126">
        <w:t xml:space="preserve">Note that not all </w:t>
      </w:r>
      <w:r w:rsidR="008C1CB1" w:rsidRPr="00BD3126">
        <w:t xml:space="preserve">font </w:t>
      </w:r>
      <w:r w:rsidR="00754695" w:rsidRPr="00BD3126">
        <w:t xml:space="preserve">and / </w:t>
      </w:r>
      <w:r w:rsidR="008C1CB1" w:rsidRPr="00BD3126">
        <w:t>or line</w:t>
      </w:r>
      <w:r w:rsidR="00653E79" w:rsidRPr="00BD3126">
        <w:t xml:space="preserve"> number</w:t>
      </w:r>
      <w:r w:rsidR="00555A7D" w:rsidRPr="00BD3126">
        <w:t>s</w:t>
      </w:r>
      <w:r w:rsidR="008C1CB1" w:rsidRPr="00BD3126">
        <w:t xml:space="preserve"> </w:t>
      </w:r>
      <w:r w:rsidR="000D4E03" w:rsidRPr="00BD3126">
        <w:t>will be</w:t>
      </w:r>
      <w:r w:rsidR="008C1CB1" w:rsidRPr="00BD3126">
        <w:t xml:space="preserve"> present in </w:t>
      </w:r>
      <w:r w:rsidR="00486B9E" w:rsidRPr="00BD3126">
        <w:t xml:space="preserve">the </w:t>
      </w:r>
      <w:r w:rsidR="008C1CB1" w:rsidRPr="00BD3126">
        <w:t>selected plot</w:t>
      </w:r>
      <w:r w:rsidR="00653E79" w:rsidRPr="00BD3126">
        <w:t xml:space="preserve"> (see further information)</w:t>
      </w:r>
      <w:r w:rsidR="00555A7D" w:rsidRPr="00BD3126">
        <w:t>.</w:t>
      </w:r>
    </w:p>
    <w:p w14:paraId="677902D4" w14:textId="5EBD2C1C" w:rsidR="005E13F8" w:rsidRPr="00BD3126" w:rsidRDefault="006F152A" w:rsidP="008F5852">
      <w:pPr>
        <w:pStyle w:val="Beschriftung"/>
        <w:rPr>
          <w:lang w:val="en-US"/>
        </w:rPr>
      </w:pPr>
      <w:r w:rsidRPr="00BD3126">
        <w:rPr>
          <w:noProof/>
          <w:lang w:val="en-US"/>
        </w:rPr>
        <w:drawing>
          <wp:anchor distT="0" distB="0" distL="114300" distR="114300" simplePos="0" relativeHeight="251668480" behindDoc="0" locked="0" layoutInCell="1" allowOverlap="1" wp14:anchorId="548BC82E" wp14:editId="658C8BD5">
            <wp:simplePos x="0" y="0"/>
            <wp:positionH relativeFrom="margin">
              <wp:align>left</wp:align>
            </wp:positionH>
            <wp:positionV relativeFrom="paragraph">
              <wp:posOffset>9332</wp:posOffset>
            </wp:positionV>
            <wp:extent cx="2059940" cy="2304415"/>
            <wp:effectExtent l="0" t="0" r="0" b="635"/>
            <wp:wrapSquare wrapText="bothSides"/>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2059940" cy="2304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F5852"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4.6</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00DC1399" w:rsidRPr="00BD3126">
        <w:rPr>
          <w:lang w:val="en-US"/>
        </w:rPr>
        <w:t>: Screenshot of the font setup (left) and line setup (</w:t>
      </w:r>
      <w:r w:rsidR="009C5880" w:rsidRPr="00BD3126">
        <w:rPr>
          <w:lang w:val="en-US"/>
        </w:rPr>
        <w:t xml:space="preserve">right) panels. </w:t>
      </w:r>
      <w:r w:rsidR="00C073C1" w:rsidRPr="00BD3126">
        <w:rPr>
          <w:lang w:val="en-US"/>
        </w:rPr>
        <w:t xml:space="preserve">By using </w:t>
      </w:r>
      <w:r w:rsidR="00F60BAA" w:rsidRPr="00BD3126">
        <w:rPr>
          <w:lang w:val="en-US"/>
        </w:rPr>
        <w:t xml:space="preserve">the </w:t>
      </w:r>
      <w:r w:rsidR="002C6FBA" w:rsidRPr="00BD3126">
        <w:rPr>
          <w:lang w:val="en-US"/>
        </w:rPr>
        <w:t>popups,</w:t>
      </w:r>
      <w:r w:rsidR="00C073C1" w:rsidRPr="00BD3126">
        <w:rPr>
          <w:lang w:val="en-US"/>
        </w:rPr>
        <w:t xml:space="preserve"> the current font (1) or line</w:t>
      </w:r>
      <w:r w:rsidR="00CA473B" w:rsidRPr="00BD3126">
        <w:rPr>
          <w:lang w:val="en-US"/>
        </w:rPr>
        <w:t> </w:t>
      </w:r>
      <w:r w:rsidR="00C073C1" w:rsidRPr="00BD3126">
        <w:rPr>
          <w:lang w:val="en-US"/>
        </w:rPr>
        <w:t xml:space="preserve">(4) </w:t>
      </w:r>
      <w:r w:rsidR="00CA473B" w:rsidRPr="00BD3126">
        <w:rPr>
          <w:lang w:val="en-US"/>
        </w:rPr>
        <w:t>number can be selected</w:t>
      </w:r>
      <w:r w:rsidR="005E7E00" w:rsidRPr="00BD3126">
        <w:rPr>
          <w:lang w:val="en-US"/>
        </w:rPr>
        <w:t>. Fonts can be adjusted in the menus opened after clicking on the ‘Font Setup’</w:t>
      </w:r>
      <w:r w:rsidR="002C6FBA" w:rsidRPr="00BD3126">
        <w:rPr>
          <w:lang w:val="en-US"/>
        </w:rPr>
        <w:t xml:space="preserve"> (2) or ‘Font Color’ (3) buttons. </w:t>
      </w:r>
      <w:r w:rsidR="009F56C7" w:rsidRPr="00BD3126">
        <w:rPr>
          <w:lang w:val="en-US"/>
        </w:rPr>
        <w:t>Line appearance can be changed by us</w:t>
      </w:r>
      <w:r w:rsidR="003C76C9" w:rsidRPr="00BD3126">
        <w:rPr>
          <w:lang w:val="en-US"/>
        </w:rPr>
        <w:t>ing the line width slider (5), the line style popup (6) or the menu opened by a click on the ‘Line Color’ button.</w:t>
      </w:r>
    </w:p>
    <w:p w14:paraId="6C0629AD" w14:textId="4379C72F" w:rsidR="006F152A" w:rsidRPr="00BD3126" w:rsidRDefault="006F152A" w:rsidP="006F152A"/>
    <w:p w14:paraId="31DB414C" w14:textId="6890C057" w:rsidR="006F152A" w:rsidRPr="00BD3126" w:rsidRDefault="006F152A" w:rsidP="006F152A"/>
    <w:p w14:paraId="142FCB02" w14:textId="4F27E7E3" w:rsidR="006F152A" w:rsidRPr="00BD3126" w:rsidRDefault="006F152A" w:rsidP="006F152A"/>
    <w:p w14:paraId="48F7CF99" w14:textId="009D6B29" w:rsidR="006F152A" w:rsidRPr="00BD3126" w:rsidRDefault="006F152A" w:rsidP="006F152A"/>
    <w:p w14:paraId="3224B460" w14:textId="77777777" w:rsidR="006F152A" w:rsidRPr="00BD3126" w:rsidRDefault="006F152A" w:rsidP="006F152A"/>
    <w:p w14:paraId="286E7867" w14:textId="5F8D05B8" w:rsidR="005E13F8" w:rsidRPr="00BD3126" w:rsidRDefault="009C5880" w:rsidP="009C5880">
      <w:pPr>
        <w:pStyle w:val="berschrift3"/>
      </w:pPr>
      <w:bookmarkStart w:id="34" w:name="_Toc23951173"/>
      <w:r w:rsidRPr="00BD3126">
        <w:t xml:space="preserve">Further </w:t>
      </w:r>
      <w:r w:rsidR="008C1CB1" w:rsidRPr="00BD3126">
        <w:t>information</w:t>
      </w:r>
      <w:bookmarkEnd w:id="34"/>
    </w:p>
    <w:p w14:paraId="04C3CAB4" w14:textId="77777777" w:rsidR="00CE02D1" w:rsidRDefault="000D4E03" w:rsidP="008C1CB1">
      <w:r w:rsidRPr="00BD3126">
        <w:t>As mentioned above</w:t>
      </w:r>
      <w:r w:rsidR="00754695" w:rsidRPr="00BD3126">
        <w:t xml:space="preserve"> not all font and line numbers are present in any selected plot. H</w:t>
      </w:r>
      <w:r w:rsidR="00555A7D" w:rsidRPr="00BD3126">
        <w:t>owever, (I) in all plots font #1 and line #1 are the axis title and frame lines</w:t>
      </w:r>
      <w:r w:rsidR="00754695" w:rsidRPr="00BD3126">
        <w:t>,</w:t>
      </w:r>
      <w:r w:rsidR="00555A7D" w:rsidRPr="00BD3126">
        <w:t xml:space="preserve"> (II) in most cases plots lines and labels are font #2 and line #2. Only if any plot in the original publications had more than one</w:t>
      </w:r>
      <w:r w:rsidR="008F6163" w:rsidRPr="00BD3126">
        <w:t xml:space="preserve"> single</w:t>
      </w:r>
      <w:r w:rsidR="00555A7D" w:rsidRPr="00BD3126">
        <w:t xml:space="preserve"> line type or if some labels were too large to fit in a field, then fonts and lines with </w:t>
      </w:r>
      <w:r w:rsidR="00754695" w:rsidRPr="00BD3126">
        <w:t xml:space="preserve">higher </w:t>
      </w:r>
      <w:r w:rsidR="00555A7D" w:rsidRPr="00BD3126">
        <w:t xml:space="preserve">number </w:t>
      </w:r>
      <w:r w:rsidR="00754695" w:rsidRPr="00BD3126">
        <w:t>were</w:t>
      </w:r>
      <w:r w:rsidR="00555A7D" w:rsidRPr="00BD3126">
        <w:t xml:space="preserve"> used in the plots.</w:t>
      </w:r>
      <w:r w:rsidR="003323DB">
        <w:t xml:space="preserve"> </w:t>
      </w:r>
    </w:p>
    <w:p w14:paraId="1482E131" w14:textId="19B82EF0" w:rsidR="00C35DB2" w:rsidRPr="00BD3126" w:rsidRDefault="00CE02D1" w:rsidP="008C1CB1">
      <w:r>
        <w:t>The developer is not</w:t>
      </w:r>
      <w:r w:rsidR="00E00E15" w:rsidRPr="00BD3126">
        <w:t xml:space="preserve"> </w:t>
      </w:r>
      <w:r w:rsidR="008F6163" w:rsidRPr="00BD3126">
        <w:t xml:space="preserve">completely </w:t>
      </w:r>
      <w:r w:rsidR="00C35DB2" w:rsidRPr="00BD3126">
        <w:t>happy with this</w:t>
      </w:r>
      <w:r w:rsidR="00237549" w:rsidRPr="00BD3126">
        <w:t xml:space="preserve"> issue</w:t>
      </w:r>
      <w:r w:rsidR="008F6163" w:rsidRPr="00BD3126">
        <w:t xml:space="preserve"> and</w:t>
      </w:r>
      <w:r w:rsidR="00C620E7" w:rsidRPr="00BD3126">
        <w:t xml:space="preserve"> still </w:t>
      </w:r>
      <w:r w:rsidR="00237549" w:rsidRPr="00BD3126">
        <w:t>searching</w:t>
      </w:r>
      <w:r w:rsidR="00C620E7" w:rsidRPr="00BD3126">
        <w:t xml:space="preserve"> </w:t>
      </w:r>
      <w:r w:rsidR="00647C4F" w:rsidRPr="00BD3126">
        <w:t>for</w:t>
      </w:r>
      <w:r w:rsidR="00C620E7" w:rsidRPr="00BD3126">
        <w:t xml:space="preserve"> an easier</w:t>
      </w:r>
      <w:r w:rsidR="003323DB">
        <w:t xml:space="preserve"> and better</w:t>
      </w:r>
      <w:r w:rsidR="00647C4F" w:rsidRPr="00BD3126">
        <w:t xml:space="preserve"> solution!</w:t>
      </w:r>
      <w:r w:rsidR="006232ED" w:rsidRPr="00BD3126">
        <w:t xml:space="preserve"> Nevertheless, it works</w:t>
      </w:r>
      <w:r w:rsidR="003323DB">
        <w:t xml:space="preserve"> well</w:t>
      </w:r>
      <w:r w:rsidR="006232ED" w:rsidRPr="00BD3126">
        <w:t>!</w:t>
      </w:r>
      <w:r w:rsidR="00E00E15" w:rsidRPr="00BD3126">
        <w:t xml:space="preserve"> </w:t>
      </w:r>
      <w:r w:rsidR="00E00E15" w:rsidRPr="00BD3126">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rsidR="008F6163" w:rsidRPr="00BD3126">
        <w:t xml:space="preserve"> However, </w:t>
      </w:r>
      <w:r>
        <w:t>the developer</w:t>
      </w:r>
      <w:r w:rsidR="008F6163" w:rsidRPr="00BD3126">
        <w:t xml:space="preserve"> hope</w:t>
      </w:r>
      <w:r>
        <w:t>s</w:t>
      </w:r>
      <w:r w:rsidR="008F6163" w:rsidRPr="00BD3126">
        <w:t xml:space="preserve"> to simplify th</w:t>
      </w:r>
      <w:r>
        <w:t>is</w:t>
      </w:r>
      <w:r w:rsidR="008F6163" w:rsidRPr="00BD3126">
        <w:t xml:space="preserve"> in a future version!</w:t>
      </w:r>
    </w:p>
    <w:p w14:paraId="46433DF6" w14:textId="77777777" w:rsidR="00D117A4" w:rsidRPr="00BD3126" w:rsidRDefault="00D117A4" w:rsidP="008C1CB1"/>
    <w:p w14:paraId="310DC4C9" w14:textId="0F2C9616" w:rsidR="005E13F8" w:rsidRPr="00BD3126" w:rsidRDefault="005E13F8" w:rsidP="005E13F8">
      <w:pPr>
        <w:pStyle w:val="berschrift2"/>
        <w:numPr>
          <w:ilvl w:val="1"/>
          <w:numId w:val="2"/>
        </w:numPr>
      </w:pPr>
      <w:bookmarkStart w:id="35" w:name="_Toc23951174"/>
      <w:r w:rsidRPr="00BD3126">
        <w:t>Plot selection</w:t>
      </w:r>
      <w:r w:rsidR="002A62C0" w:rsidRPr="00BD3126">
        <w:t xml:space="preserve"> panel</w:t>
      </w:r>
      <w:bookmarkEnd w:id="35"/>
    </w:p>
    <w:p w14:paraId="30DA9FBA" w14:textId="77777777" w:rsidR="001D38B2" w:rsidRDefault="004B37E5" w:rsidP="005E13F8">
      <w:r w:rsidRPr="00BD3126">
        <w:t>Different types of the plot selection panels exist in the two</w:t>
      </w:r>
      <w:r w:rsidR="00CA53CB" w:rsidRPr="00BD3126">
        <w:t xml:space="preserve"> different main window types. </w:t>
      </w:r>
    </w:p>
    <w:p w14:paraId="306CFD4D" w14:textId="3B25FCBF" w:rsidR="001D38B2" w:rsidRDefault="00CA53CB" w:rsidP="005E13F8">
      <w:r w:rsidRPr="00BD3126">
        <w:lastRenderedPageBreak/>
        <w:t>In the type 2 main window</w:t>
      </w:r>
      <w:r w:rsidR="00CD2FAF">
        <w:t>s</w:t>
      </w:r>
      <w:r w:rsidRPr="00BD3126">
        <w:t xml:space="preserve"> (PetroPlot, SediPlot, and SoilPlot)</w:t>
      </w:r>
      <w:r w:rsidR="00CD2FAF">
        <w:t xml:space="preserve">, there </w:t>
      </w:r>
      <w:r w:rsidR="00B30383">
        <w:t>is</w:t>
      </w:r>
      <w:r w:rsidR="008658AC" w:rsidRPr="00BD3126">
        <w:t xml:space="preserve"> only </w:t>
      </w:r>
      <w:r w:rsidR="00B30383">
        <w:t>small number of p</w:t>
      </w:r>
      <w:r w:rsidR="008658AC" w:rsidRPr="00BD3126">
        <w:t>lots available</w:t>
      </w:r>
      <w:r w:rsidR="00B30383">
        <w:t>.</w:t>
      </w:r>
      <w:r w:rsidR="008658AC" w:rsidRPr="00BD3126">
        <w:t xml:space="preserve"> </w:t>
      </w:r>
      <w:r w:rsidR="001D38B2">
        <w:t>S</w:t>
      </w:r>
      <w:r w:rsidR="00C97660" w:rsidRPr="00BD3126">
        <w:t>everal</w:t>
      </w:r>
      <w:r w:rsidR="008658AC" w:rsidRPr="00BD3126">
        <w:t xml:space="preserve"> radio button</w:t>
      </w:r>
      <w:r w:rsidR="00C97660" w:rsidRPr="00BD3126">
        <w:t>s</w:t>
      </w:r>
      <w:r w:rsidR="008658AC" w:rsidRPr="00BD3126">
        <w:t xml:space="preserve"> a</w:t>
      </w:r>
      <w:r w:rsidR="001D38B2">
        <w:t>re present</w:t>
      </w:r>
      <w:r w:rsidR="00C97660" w:rsidRPr="00BD3126">
        <w:t xml:space="preserve"> to select the plot (Fig. 4.7-1). </w:t>
      </w:r>
      <w:r w:rsidR="006C04CE" w:rsidRPr="00BD3126">
        <w:t xml:space="preserve">Click on any of these radio buttons to select </w:t>
      </w:r>
      <w:r w:rsidR="00C90B57">
        <w:t>any</w:t>
      </w:r>
      <w:r w:rsidR="006C04CE" w:rsidRPr="00BD3126">
        <w:t xml:space="preserve"> plot</w:t>
      </w:r>
      <w:r w:rsidR="00F118AD" w:rsidRPr="00BD3126">
        <w:t xml:space="preserve">. There is an </w:t>
      </w:r>
      <w:r w:rsidR="00615236" w:rsidRPr="00BD3126">
        <w:t>auto-update</w:t>
      </w:r>
      <w:r w:rsidR="001D38B2">
        <w:t xml:space="preserve"> function</w:t>
      </w:r>
      <w:r w:rsidR="00615236" w:rsidRPr="00BD3126">
        <w:t xml:space="preserve"> in the type 2 main window, </w:t>
      </w:r>
      <w:r w:rsidR="00DF7489">
        <w:t>which refreshes the plot preview after a new plot has been selected</w:t>
      </w:r>
      <w:r w:rsidR="00C90B57">
        <w:t>.</w:t>
      </w:r>
    </w:p>
    <w:p w14:paraId="6F0148E7" w14:textId="74CF55A3" w:rsidR="005D4667" w:rsidRPr="00BD3126" w:rsidRDefault="005D4667" w:rsidP="005D4667">
      <w:pPr>
        <w:pStyle w:val="Beschriftung"/>
        <w:rPr>
          <w:lang w:val="en-US"/>
        </w:rPr>
      </w:pPr>
      <w:r w:rsidRPr="00BD3126">
        <w:rPr>
          <w:noProof/>
          <w:lang w:val="en-US"/>
        </w:rPr>
        <w:drawing>
          <wp:anchor distT="0" distB="0" distL="114300" distR="114300" simplePos="0" relativeHeight="251680768" behindDoc="0" locked="0" layoutInCell="1" allowOverlap="1" wp14:anchorId="609F2626" wp14:editId="55D04FCE">
            <wp:simplePos x="0" y="0"/>
            <wp:positionH relativeFrom="margin">
              <wp:posOffset>123825</wp:posOffset>
            </wp:positionH>
            <wp:positionV relativeFrom="paragraph">
              <wp:posOffset>17780</wp:posOffset>
            </wp:positionV>
            <wp:extent cx="4359275" cy="2982595"/>
            <wp:effectExtent l="0" t="0" r="3175" b="8255"/>
            <wp:wrapSquare wrapText="bothSides"/>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4359275" cy="29825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D3126">
        <w:rPr>
          <w:lang w:val="en-US"/>
        </w:rPr>
        <w:t xml:space="preserve">Fig. </w:t>
      </w:r>
      <w:r w:rsidRPr="00BD3126">
        <w:rPr>
          <w:lang w:val="en-US"/>
        </w:rPr>
        <w:fldChar w:fldCharType="begin"/>
      </w:r>
      <w:r w:rsidRPr="00BD3126">
        <w:rPr>
          <w:lang w:val="en-US"/>
        </w:rPr>
        <w:instrText xml:space="preserve"> STYLEREF 2 \s </w:instrText>
      </w:r>
      <w:r w:rsidRPr="00BD3126">
        <w:rPr>
          <w:lang w:val="en-US"/>
        </w:rPr>
        <w:fldChar w:fldCharType="separate"/>
      </w:r>
      <w:r w:rsidR="00F65358">
        <w:rPr>
          <w:noProof/>
          <w:lang w:val="en-US"/>
        </w:rPr>
        <w:t>4.7</w:t>
      </w:r>
      <w:r w:rsidRPr="00BD3126">
        <w:rPr>
          <w:lang w:val="en-US"/>
        </w:rPr>
        <w:fldChar w:fldCharType="end"/>
      </w:r>
      <w:r w:rsidRPr="00BD3126">
        <w:rPr>
          <w:lang w:val="en-US"/>
        </w:rPr>
        <w:noBreakHyphen/>
      </w:r>
      <w:r w:rsidRPr="00BD3126">
        <w:rPr>
          <w:lang w:val="en-US"/>
        </w:rPr>
        <w:fldChar w:fldCharType="begin"/>
      </w:r>
      <w:r w:rsidRPr="00BD3126">
        <w:rPr>
          <w:lang w:val="en-US"/>
        </w:rPr>
        <w:instrText xml:space="preserve"> SEQ Fig. \* ARABIC \s 2 </w:instrText>
      </w:r>
      <w:r w:rsidRPr="00BD3126">
        <w:rPr>
          <w:lang w:val="en-US"/>
        </w:rPr>
        <w:fldChar w:fldCharType="separate"/>
      </w:r>
      <w:r w:rsidR="00F65358">
        <w:rPr>
          <w:noProof/>
          <w:lang w:val="en-US"/>
        </w:rPr>
        <w:t>1</w:t>
      </w:r>
      <w:r w:rsidRPr="00BD3126">
        <w:rPr>
          <w:lang w:val="en-US"/>
        </w:rPr>
        <w:fldChar w:fldCharType="end"/>
      </w:r>
      <w:r w:rsidRPr="00BD3126">
        <w:rPr>
          <w:lang w:val="en-US"/>
        </w:rPr>
        <w:t>: Screenshots of the plot selection panel</w:t>
      </w:r>
      <w:r>
        <w:rPr>
          <w:lang w:val="en-US"/>
        </w:rPr>
        <w:t xml:space="preserve">s of </w:t>
      </w:r>
      <w:r w:rsidRPr="00BD3126">
        <w:rPr>
          <w:lang w:val="en-US"/>
        </w:rPr>
        <w:t>the type 2 main window (left, PetroPlot, SediPlot and SoilPlot) and type 1 main window (right, FastGAPP).</w:t>
      </w:r>
    </w:p>
    <w:p w14:paraId="1F56AFCB" w14:textId="77777777" w:rsidR="005D4667" w:rsidRPr="00BD3126" w:rsidRDefault="005D4667" w:rsidP="005D4667"/>
    <w:p w14:paraId="5BA2CB8C" w14:textId="77777777" w:rsidR="005D4667" w:rsidRPr="00BD3126" w:rsidRDefault="005D4667" w:rsidP="005D4667"/>
    <w:p w14:paraId="0F679AAC" w14:textId="77777777" w:rsidR="005D4667" w:rsidRPr="00BD3126" w:rsidRDefault="005D4667" w:rsidP="005D4667"/>
    <w:p w14:paraId="14A55FAD" w14:textId="77777777" w:rsidR="005D4667" w:rsidRPr="00BD3126" w:rsidRDefault="005D4667" w:rsidP="005D4667"/>
    <w:p w14:paraId="27542340" w14:textId="77777777" w:rsidR="005D4667" w:rsidRPr="00BD3126" w:rsidRDefault="005D4667" w:rsidP="005D4667"/>
    <w:p w14:paraId="61D918F4" w14:textId="77777777" w:rsidR="005D4667" w:rsidRPr="00BD3126" w:rsidRDefault="005D4667" w:rsidP="005D4667"/>
    <w:p w14:paraId="3B5DFE8F" w14:textId="77777777" w:rsidR="005D4667" w:rsidRDefault="005D4667" w:rsidP="005E13F8"/>
    <w:p w14:paraId="7204B638" w14:textId="77A3E165" w:rsidR="008F5852" w:rsidRDefault="003306EF" w:rsidP="0071323D">
      <w:r>
        <w:t>More options</w:t>
      </w:r>
      <w:r w:rsidR="00C1750F" w:rsidRPr="00BD3126">
        <w:t xml:space="preserve"> are present i</w:t>
      </w:r>
      <w:r w:rsidR="00981D66" w:rsidRPr="00BD3126">
        <w:t>n the</w:t>
      </w:r>
      <w:r w:rsidR="00C1750F" w:rsidRPr="00BD3126">
        <w:t xml:space="preserve"> </w:t>
      </w:r>
      <w:r w:rsidR="006366B1" w:rsidRPr="00BD3126">
        <w:t>plot selection panel of the</w:t>
      </w:r>
      <w:r w:rsidR="00981D66" w:rsidRPr="00BD3126">
        <w:t xml:space="preserve"> type 1 main window (FastGAPP)</w:t>
      </w:r>
      <w:r w:rsidR="006366B1" w:rsidRPr="00BD3126">
        <w:t xml:space="preserve">. Moreover, two </w:t>
      </w:r>
      <w:r w:rsidR="000D70B1" w:rsidRPr="00BD3126">
        <w:t xml:space="preserve">popups, an axis overview, and the axis limits in an editable box </w:t>
      </w:r>
      <w:r w:rsidR="00261D07" w:rsidRPr="00BD3126">
        <w:t xml:space="preserve">allow to change an adjust the </w:t>
      </w:r>
      <w:r w:rsidR="00C0343E" w:rsidRPr="00BD3126">
        <w:t>plots</w:t>
      </w:r>
      <w:r w:rsidR="00160DEC" w:rsidRPr="00BD3126">
        <w:t xml:space="preserve"> (Fig. 4.7-1)</w:t>
      </w:r>
      <w:r w:rsidR="00C0343E" w:rsidRPr="00BD3126">
        <w:t xml:space="preserve">. Plots for FastGAPP were </w:t>
      </w:r>
      <w:r w:rsidR="00C447DC" w:rsidRPr="00BD3126">
        <w:t xml:space="preserve">roughly </w:t>
      </w:r>
      <w:r w:rsidR="00C0343E" w:rsidRPr="00BD3126">
        <w:t xml:space="preserve">subdivided </w:t>
      </w:r>
      <w:r w:rsidR="00A43A44" w:rsidRPr="00BD3126">
        <w:t xml:space="preserve">into </w:t>
      </w:r>
      <w:r w:rsidR="00857EC0" w:rsidRPr="00BD3126">
        <w:t>‘Rock classification’</w:t>
      </w:r>
      <w:r w:rsidR="007A5BE7">
        <w:t xml:space="preserve"> and</w:t>
      </w:r>
      <w:r w:rsidR="00857EC0" w:rsidRPr="00BD3126">
        <w:t xml:space="preserve"> ‘Geotectonic discrimination’</w:t>
      </w:r>
      <w:r w:rsidR="007A5BE7">
        <w:t xml:space="preserve"> for different </w:t>
      </w:r>
      <w:r w:rsidR="007F1C77">
        <w:t>kinds of rocks</w:t>
      </w:r>
      <w:r w:rsidR="00857EC0" w:rsidRPr="00BD3126">
        <w:t>.</w:t>
      </w:r>
      <w:r w:rsidR="007F1C77">
        <w:t xml:space="preserve"> By new selection, t</w:t>
      </w:r>
      <w:r w:rsidR="000E2628" w:rsidRPr="00BD3126">
        <w:t>he upper popup change</w:t>
      </w:r>
      <w:r w:rsidR="007A5BE7">
        <w:t>s</w:t>
      </w:r>
      <w:r w:rsidR="000E2628" w:rsidRPr="00BD3126">
        <w:t xml:space="preserve"> the </w:t>
      </w:r>
      <w:r w:rsidR="007F1C77">
        <w:t>available</w:t>
      </w:r>
      <w:r w:rsidR="000E2628" w:rsidRPr="00BD3126">
        <w:t xml:space="preserve"> plots</w:t>
      </w:r>
      <w:r w:rsidR="009C144A" w:rsidRPr="00BD3126">
        <w:t xml:space="preserve"> </w:t>
      </w:r>
      <w:r w:rsidR="00160DEC" w:rsidRPr="00BD3126">
        <w:t>in the lower popup</w:t>
      </w:r>
      <w:r w:rsidR="000E5415" w:rsidRPr="00BD3126">
        <w:t>. The final plot selection can be done by clicking and selecting any plot in the lower popup</w:t>
      </w:r>
      <w:r w:rsidR="00115A51" w:rsidRPr="00BD3126">
        <w:t xml:space="preserve">. </w:t>
      </w:r>
      <w:r w:rsidR="00C91913" w:rsidRPr="00BD3126">
        <w:t>FastGAPP does not have any auto-update function. The ‘Update’ button in the plot options panel will change its color to orange (see section 4.8). Click on the ‘Update’ button to refresh the plot preview.</w:t>
      </w:r>
      <w:r w:rsidR="004B0E95">
        <w:t xml:space="preserve"> </w:t>
      </w:r>
      <w:r w:rsidR="00115A51" w:rsidRPr="00BD3126">
        <w:t>The axes information</w:t>
      </w:r>
      <w:r w:rsidR="005875A9" w:rsidRPr="00BD3126">
        <w:t xml:space="preserve"> </w:t>
      </w:r>
      <w:r w:rsidR="004B0E95">
        <w:t xml:space="preserve">is </w:t>
      </w:r>
      <w:r w:rsidR="009A0B1A">
        <w:t xml:space="preserve">automatically updated after a new plot has been selected </w:t>
      </w:r>
      <w:r w:rsidR="005875A9" w:rsidRPr="00BD3126">
        <w:t>(Fig. 4.7-1)</w:t>
      </w:r>
      <w:r w:rsidR="009A0B1A">
        <w:t>. Axes information include the</w:t>
      </w:r>
      <w:r w:rsidR="00115A51" w:rsidRPr="00BD3126">
        <w:t xml:space="preserve"> headers and units for the currently selected plot</w:t>
      </w:r>
      <w:r w:rsidR="00494D5F" w:rsidRPr="00BD3126">
        <w:t>.</w:t>
      </w:r>
      <w:r w:rsidR="003A51A0" w:rsidRPr="00BD3126">
        <w:t xml:space="preserve"> </w:t>
      </w:r>
      <w:r w:rsidR="008969C7" w:rsidRPr="00BD3126">
        <w:t>T</w:t>
      </w:r>
      <w:r w:rsidR="00EF6725" w:rsidRPr="00BD3126">
        <w:t>he editable text field</w:t>
      </w:r>
      <w:r w:rsidR="00E447C0" w:rsidRPr="00BD3126">
        <w:t xml:space="preserve">s below </w:t>
      </w:r>
      <w:r w:rsidR="008969C7" w:rsidRPr="00BD3126">
        <w:t>the</w:t>
      </w:r>
      <w:r w:rsidR="00E447C0" w:rsidRPr="00BD3126">
        <w:t xml:space="preserve"> axis information</w:t>
      </w:r>
      <w:r w:rsidR="009A0B1A">
        <w:t xml:space="preserve"> </w:t>
      </w:r>
      <w:r w:rsidR="00A2463E" w:rsidRPr="00BD3126">
        <w:t>shows the current axis limits</w:t>
      </w:r>
      <w:r w:rsidR="005875A9" w:rsidRPr="00BD3126">
        <w:t>. Editing one of the fields</w:t>
      </w:r>
      <w:r w:rsidR="004E228F" w:rsidRPr="00BD3126">
        <w:t xml:space="preserve"> </w:t>
      </w:r>
      <w:r w:rsidR="008969C7" w:rsidRPr="00BD3126">
        <w:t>allows to change and adjust the plot li</w:t>
      </w:r>
      <w:r w:rsidR="0086703C" w:rsidRPr="00BD3126">
        <w:t>near, semi-logarithmic or logarithmic</w:t>
      </w:r>
      <w:r w:rsidR="004E228F" w:rsidRPr="00BD3126">
        <w:t xml:space="preserve"> plots</w:t>
      </w:r>
      <w:r w:rsidR="008969C7" w:rsidRPr="00BD3126">
        <w:t xml:space="preserve">. </w:t>
      </w:r>
      <w:r w:rsidR="005875A9" w:rsidRPr="00BD3126">
        <w:t>Insert new values to change the axis limitations</w:t>
      </w:r>
      <w:r w:rsidR="00D875F5" w:rsidRPr="00BD3126">
        <w:t xml:space="preserve"> in the same style as it is already in the fields. </w:t>
      </w:r>
      <w:r w:rsidR="00DA68AC" w:rsidRPr="00BD3126">
        <w:t xml:space="preserve">Error messages will inform of the input was not correct. </w:t>
      </w:r>
      <w:r w:rsidR="007226D5">
        <w:t>For</w:t>
      </w:r>
      <w:r w:rsidR="00494D5F" w:rsidRPr="00BD3126">
        <w:t xml:space="preserve"> triangle plot</w:t>
      </w:r>
      <w:r w:rsidR="007226D5">
        <w:t>s</w:t>
      </w:r>
      <w:r w:rsidR="005012B5" w:rsidRPr="00BD3126">
        <w:t xml:space="preserve">, information for the </w:t>
      </w:r>
      <w:r w:rsidR="007226D5">
        <w:t>z-</w:t>
      </w:r>
      <w:r w:rsidR="005012B5" w:rsidRPr="00BD3126">
        <w:t>axis will also appear</w:t>
      </w:r>
      <w:r w:rsidR="00545AF7">
        <w:t>. Axis limits cannot be adjusted for</w:t>
      </w:r>
      <w:r w:rsidR="005012B5" w:rsidRPr="00BD3126">
        <w:t xml:space="preserve"> </w:t>
      </w:r>
      <w:r w:rsidR="00545AF7">
        <w:t>triangle plots</w:t>
      </w:r>
      <w:r w:rsidR="005012B5" w:rsidRPr="00BD3126">
        <w:t>.</w:t>
      </w:r>
    </w:p>
    <w:p w14:paraId="4583EF72" w14:textId="68D519AA" w:rsidR="0071323D" w:rsidRPr="00BD3126" w:rsidRDefault="005D4667" w:rsidP="0071323D">
      <w:r w:rsidRPr="00BD3126">
        <w:t xml:space="preserve">Please note that field labels </w:t>
      </w:r>
      <w:r>
        <w:t>for all</w:t>
      </w:r>
      <w:r w:rsidRPr="00BD3126">
        <w:t xml:space="preserve"> plots are </w:t>
      </w:r>
      <w:r>
        <w:t xml:space="preserve">adjusted and </w:t>
      </w:r>
      <w:r w:rsidRPr="00BD3126">
        <w:t xml:space="preserve">positioned to fit within the axis limits of the original plots. If axes limits are adjusted, the field labels may be partially out of the fields </w:t>
      </w:r>
      <w:r>
        <w:t>and</w:t>
      </w:r>
      <w:r w:rsidRPr="00BD3126">
        <w:t xml:space="preserve"> rotated labels may not be parallel to specific division lines anymore.</w:t>
      </w:r>
    </w:p>
    <w:p w14:paraId="47611EA9" w14:textId="77777777" w:rsidR="00C91913" w:rsidRPr="00BD3126" w:rsidRDefault="00C91913" w:rsidP="005E13F8"/>
    <w:p w14:paraId="64CDF33B" w14:textId="446928EE" w:rsidR="005E13F8" w:rsidRPr="00BD3126" w:rsidRDefault="005E13F8" w:rsidP="005E13F8">
      <w:pPr>
        <w:pStyle w:val="berschrift2"/>
        <w:numPr>
          <w:ilvl w:val="1"/>
          <w:numId w:val="2"/>
        </w:numPr>
      </w:pPr>
      <w:bookmarkStart w:id="36" w:name="_Toc23951175"/>
      <w:r w:rsidRPr="00BD3126">
        <w:t>Plot Options panel</w:t>
      </w:r>
      <w:r w:rsidR="00C64775" w:rsidRPr="00BD3126">
        <w:t>, Plot Preview and the Final Plot</w:t>
      </w:r>
      <w:bookmarkEnd w:id="36"/>
    </w:p>
    <w:p w14:paraId="7B6E7675" w14:textId="2D0B3071" w:rsidR="009A4BCA" w:rsidRPr="00BD3126" w:rsidRDefault="009A4BCA" w:rsidP="009A4BCA">
      <w:pPr>
        <w:pStyle w:val="berschrift3"/>
      </w:pPr>
      <w:bookmarkStart w:id="37" w:name="_Toc23951176"/>
      <w:r w:rsidRPr="00BD3126">
        <w:t>The Plot Options panel</w:t>
      </w:r>
      <w:bookmarkEnd w:id="37"/>
    </w:p>
    <w:p w14:paraId="61A04D00" w14:textId="6BE97CDF" w:rsidR="00900D37" w:rsidRPr="00BD3126" w:rsidRDefault="00D444A9" w:rsidP="00900D37">
      <w:r w:rsidRPr="00BD3126">
        <w:t xml:space="preserve">After the datasets have been checked and the marker </w:t>
      </w:r>
      <w:r w:rsidR="000C536D" w:rsidRPr="00BD3126">
        <w:t>/ labels and plots have been adjusted, the data is ready for plotting</w:t>
      </w:r>
      <w:r w:rsidR="009E27B7">
        <w:t>. Th</w:t>
      </w:r>
      <w:r w:rsidR="00EC7D95">
        <w:t>is</w:t>
      </w:r>
      <w:r w:rsidR="000C536D" w:rsidRPr="00BD3126">
        <w:t xml:space="preserve"> can be done </w:t>
      </w:r>
      <w:r w:rsidR="000A0FF7" w:rsidRPr="00BD3126">
        <w:t xml:space="preserve">by using the </w:t>
      </w:r>
      <w:r w:rsidR="00791BE2" w:rsidRPr="00BD3126">
        <w:t>plot options panel</w:t>
      </w:r>
      <w:r w:rsidR="000C536D" w:rsidRPr="00BD3126">
        <w:t>.</w:t>
      </w:r>
      <w:r w:rsidR="00791BE2" w:rsidRPr="00BD3126">
        <w:t xml:space="preserve"> This panel consists of </w:t>
      </w:r>
      <w:r w:rsidR="00EC7D95">
        <w:t>five</w:t>
      </w:r>
      <w:r w:rsidR="00791BE2" w:rsidRPr="00BD3126">
        <w:t xml:space="preserve"> button</w:t>
      </w:r>
      <w:r w:rsidR="009A4BCA" w:rsidRPr="00BD3126">
        <w:t xml:space="preserve">s (Fig. 4.8-1). The </w:t>
      </w:r>
      <w:r w:rsidR="00082B7E" w:rsidRPr="00BD3126">
        <w:t>‘P</w:t>
      </w:r>
      <w:r w:rsidR="009A4BCA" w:rsidRPr="00BD3126">
        <w:t>lot</w:t>
      </w:r>
      <w:r w:rsidR="00082B7E" w:rsidRPr="00BD3126">
        <w:t>’</w:t>
      </w:r>
      <w:r w:rsidR="009A4BCA" w:rsidRPr="00BD3126">
        <w:t xml:space="preserve"> button open</w:t>
      </w:r>
      <w:r w:rsidR="00794C95">
        <w:t>s</w:t>
      </w:r>
      <w:r w:rsidR="009A4BCA" w:rsidRPr="00BD3126">
        <w:t xml:space="preserve"> a new window with the final</w:t>
      </w:r>
      <w:r w:rsidR="00400DD0" w:rsidRPr="00BD3126">
        <w:t xml:space="preserve"> plot</w:t>
      </w:r>
      <w:r w:rsidR="00794C95">
        <w:t>. T</w:t>
      </w:r>
      <w:r w:rsidR="00082B7E" w:rsidRPr="00BD3126">
        <w:t>he ‘Update’ button</w:t>
      </w:r>
      <w:r w:rsidR="00C368A8" w:rsidRPr="00BD3126">
        <w:t xml:space="preserve"> </w:t>
      </w:r>
      <w:r w:rsidR="00794C95">
        <w:t>refreshes the</w:t>
      </w:r>
      <w:r w:rsidR="00347B20">
        <w:t xml:space="preserve"> pl</w:t>
      </w:r>
      <w:r w:rsidR="00C368A8" w:rsidRPr="00BD3126">
        <w:t xml:space="preserve">ot preview in the </w:t>
      </w:r>
      <w:r w:rsidR="00B3699E" w:rsidRPr="00BD3126">
        <w:t>center</w:t>
      </w:r>
      <w:r w:rsidR="00C368A8" w:rsidRPr="00BD3126">
        <w:t xml:space="preserve"> of the main window</w:t>
      </w:r>
      <w:r w:rsidR="00347B20">
        <w:t>s</w:t>
      </w:r>
      <w:r w:rsidR="00FA4BBF">
        <w:t>.</w:t>
      </w:r>
      <w:r w:rsidR="00347B20">
        <w:t xml:space="preserve"> T</w:t>
      </w:r>
      <w:r w:rsidR="00AD4498" w:rsidRPr="00BD3126">
        <w:t>he ‘Clear’ button reset</w:t>
      </w:r>
      <w:r w:rsidR="00FA4BBF">
        <w:t>s</w:t>
      </w:r>
      <w:r w:rsidR="00AD4498" w:rsidRPr="00BD3126">
        <w:t xml:space="preserve"> the plot preview and plot </w:t>
      </w:r>
      <w:r w:rsidR="00AD4498" w:rsidRPr="00BD3126">
        <w:lastRenderedPageBreak/>
        <w:t>selection panel.</w:t>
      </w:r>
      <w:r w:rsidR="00FA4BBF">
        <w:t xml:space="preserve"> The ‘Export PNG’ and ‘Export EPS’ buttons </w:t>
      </w:r>
      <w:r w:rsidR="00FB3CD4">
        <w:t xml:space="preserve">allow to save the current plot as raster image in portable network graphics format (.png) or vector graphics </w:t>
      </w:r>
      <w:r w:rsidR="0047183B">
        <w:t>format (.eps).</w:t>
      </w:r>
    </w:p>
    <w:p w14:paraId="7449C3D5" w14:textId="77777777" w:rsidR="008F5852" w:rsidRPr="00BD3126" w:rsidRDefault="008F5852" w:rsidP="00EC1D24">
      <w:pPr>
        <w:keepNext/>
        <w:jc w:val="center"/>
      </w:pPr>
      <w:r w:rsidRPr="00BD3126">
        <w:rPr>
          <w:noProof/>
        </w:rPr>
        <w:drawing>
          <wp:inline distT="0" distB="0" distL="0" distR="0" wp14:anchorId="1AD67B86" wp14:editId="4243009E">
            <wp:extent cx="3527424" cy="962025"/>
            <wp:effectExtent l="0" t="0" r="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3541447" cy="965849"/>
                    </a:xfrm>
                    <a:prstGeom prst="rect">
                      <a:avLst/>
                    </a:prstGeom>
                    <a:noFill/>
                    <a:ln>
                      <a:noFill/>
                    </a:ln>
                  </pic:spPr>
                </pic:pic>
              </a:graphicData>
            </a:graphic>
          </wp:inline>
        </w:drawing>
      </w:r>
    </w:p>
    <w:p w14:paraId="76F32E68" w14:textId="18600E7B" w:rsidR="005E13F8" w:rsidRPr="00BD3126" w:rsidRDefault="008F5852" w:rsidP="005859D1">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4.8</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001D231D" w:rsidRPr="00BD3126">
        <w:rPr>
          <w:lang w:val="en-US"/>
        </w:rPr>
        <w:t xml:space="preserve">: Screenshot of the plot options panel. The panel consists of </w:t>
      </w:r>
      <w:r w:rsidR="00292945">
        <w:rPr>
          <w:lang w:val="en-US"/>
        </w:rPr>
        <w:t>five</w:t>
      </w:r>
      <w:r w:rsidR="001D231D" w:rsidRPr="00BD3126">
        <w:rPr>
          <w:lang w:val="en-US"/>
        </w:rPr>
        <w:t xml:space="preserve"> buttons</w:t>
      </w:r>
      <w:r w:rsidR="006A3054">
        <w:rPr>
          <w:lang w:val="en-US"/>
        </w:rPr>
        <w:t>.</w:t>
      </w:r>
      <w:r w:rsidR="00967DDC" w:rsidRPr="00BD3126">
        <w:rPr>
          <w:lang w:val="en-US"/>
        </w:rPr>
        <w:t xml:space="preserve"> (1) The ‘Plot’</w:t>
      </w:r>
      <w:r w:rsidR="00292945">
        <w:rPr>
          <w:lang w:val="en-US"/>
        </w:rPr>
        <w:t xml:space="preserve"> button</w:t>
      </w:r>
      <w:r w:rsidR="00967DDC" w:rsidRPr="00BD3126">
        <w:rPr>
          <w:lang w:val="en-US"/>
        </w:rPr>
        <w:t xml:space="preserve"> open</w:t>
      </w:r>
      <w:r w:rsidR="00292945">
        <w:rPr>
          <w:lang w:val="en-US"/>
        </w:rPr>
        <w:t>s</w:t>
      </w:r>
      <w:r w:rsidR="00967DDC" w:rsidRPr="00BD3126">
        <w:rPr>
          <w:lang w:val="en-US"/>
        </w:rPr>
        <w:t xml:space="preserve"> a new window with the final plot</w:t>
      </w:r>
      <w:r w:rsidR="00A70DF2" w:rsidRPr="00BD3126">
        <w:rPr>
          <w:lang w:val="en-US"/>
        </w:rPr>
        <w:t>, (2) the ‘Update’ button update</w:t>
      </w:r>
      <w:r w:rsidR="008A0B8D">
        <w:rPr>
          <w:lang w:val="en-US"/>
        </w:rPr>
        <w:t>s</w:t>
      </w:r>
      <w:r w:rsidR="00A70DF2" w:rsidRPr="00BD3126">
        <w:rPr>
          <w:lang w:val="en-US"/>
        </w:rPr>
        <w:t xml:space="preserve"> the plot preview</w:t>
      </w:r>
      <w:r w:rsidR="00C121F8" w:rsidRPr="00BD3126">
        <w:rPr>
          <w:lang w:val="en-US"/>
        </w:rPr>
        <w:t>, (3) the ‘Clear’ button clear</w:t>
      </w:r>
      <w:r w:rsidR="00E64E1B">
        <w:rPr>
          <w:lang w:val="en-US"/>
        </w:rPr>
        <w:t>s</w:t>
      </w:r>
      <w:r w:rsidR="00C121F8" w:rsidRPr="00BD3126">
        <w:rPr>
          <w:lang w:val="en-US"/>
        </w:rPr>
        <w:t xml:space="preserve"> the plot preview and </w:t>
      </w:r>
      <w:r w:rsidR="005859D1" w:rsidRPr="00BD3126">
        <w:rPr>
          <w:lang w:val="en-US"/>
        </w:rPr>
        <w:t>reset</w:t>
      </w:r>
      <w:r w:rsidR="00697836">
        <w:rPr>
          <w:lang w:val="en-US"/>
        </w:rPr>
        <w:t>s</w:t>
      </w:r>
      <w:r w:rsidR="005859D1" w:rsidRPr="00BD3126">
        <w:rPr>
          <w:lang w:val="en-US"/>
        </w:rPr>
        <w:t xml:space="preserve"> the plot selection panel.</w:t>
      </w:r>
      <w:r w:rsidR="001E00B6" w:rsidRPr="00BD3126">
        <w:rPr>
          <w:lang w:val="en-US"/>
        </w:rPr>
        <w:t xml:space="preserve"> Note that</w:t>
      </w:r>
      <w:r w:rsidR="009A113F">
        <w:rPr>
          <w:lang w:val="en-US"/>
        </w:rPr>
        <w:t xml:space="preserve"> several functions</w:t>
      </w:r>
      <w:r w:rsidR="001E00B6" w:rsidRPr="00BD3126">
        <w:rPr>
          <w:lang w:val="en-US"/>
        </w:rPr>
        <w:t xml:space="preserve"> the type 2 main window (PetroPlot, SediPlot, and SoilPlot)</w:t>
      </w:r>
      <w:r w:rsidR="009A113F">
        <w:rPr>
          <w:lang w:val="en-US"/>
        </w:rPr>
        <w:t xml:space="preserve"> have an</w:t>
      </w:r>
      <w:r w:rsidR="00C44670" w:rsidRPr="00BD3126">
        <w:rPr>
          <w:lang w:val="en-US"/>
        </w:rPr>
        <w:t xml:space="preserve"> auto-update</w:t>
      </w:r>
      <w:r w:rsidR="009A113F">
        <w:rPr>
          <w:lang w:val="en-US"/>
        </w:rPr>
        <w:t xml:space="preserve"> function</w:t>
      </w:r>
      <w:r w:rsidR="0093723E" w:rsidRPr="00BD3126">
        <w:rPr>
          <w:lang w:val="en-US"/>
        </w:rPr>
        <w:t xml:space="preserve">. </w:t>
      </w:r>
      <w:r w:rsidR="00347B20">
        <w:rPr>
          <w:lang w:val="en-US"/>
        </w:rPr>
        <w:t>If the auto-update does not apply t</w:t>
      </w:r>
      <w:r w:rsidR="00C30DCC" w:rsidRPr="00BD3126">
        <w:rPr>
          <w:lang w:val="en-US"/>
        </w:rPr>
        <w:t>he ‘Update’</w:t>
      </w:r>
      <w:r w:rsidR="006520BF" w:rsidRPr="00BD3126">
        <w:rPr>
          <w:lang w:val="en-US"/>
        </w:rPr>
        <w:t xml:space="preserve"> button (2) </w:t>
      </w:r>
      <w:r w:rsidR="002B217F">
        <w:rPr>
          <w:lang w:val="en-US"/>
        </w:rPr>
        <w:t>color changes to</w:t>
      </w:r>
      <w:r w:rsidR="006520BF" w:rsidRPr="00BD3126">
        <w:rPr>
          <w:lang w:val="en-US"/>
        </w:rPr>
        <w:t xml:space="preserve"> orange</w:t>
      </w:r>
      <w:r w:rsidR="002B217F">
        <w:rPr>
          <w:lang w:val="en-US"/>
        </w:rPr>
        <w:t xml:space="preserve"> to indicate that the ‘Update’ button</w:t>
      </w:r>
      <w:r w:rsidR="00BD1961">
        <w:rPr>
          <w:lang w:val="en-US"/>
        </w:rPr>
        <w:t xml:space="preserve"> needs to </w:t>
      </w:r>
      <w:r w:rsidR="0047183B">
        <w:rPr>
          <w:lang w:val="en-US"/>
        </w:rPr>
        <w:t xml:space="preserve">be </w:t>
      </w:r>
      <w:r w:rsidR="00BD1961">
        <w:rPr>
          <w:lang w:val="en-US"/>
        </w:rPr>
        <w:t>clicked to apply the updates</w:t>
      </w:r>
      <w:r w:rsidR="00EC1D24" w:rsidRPr="00BD3126">
        <w:rPr>
          <w:lang w:val="en-US"/>
        </w:rPr>
        <w:t>.</w:t>
      </w:r>
      <w:r w:rsidR="00697836">
        <w:rPr>
          <w:lang w:val="en-US"/>
        </w:rPr>
        <w:t xml:space="preserve"> </w:t>
      </w:r>
      <w:r w:rsidR="00697836">
        <w:t>The ‘Export PNG’</w:t>
      </w:r>
      <w:r w:rsidR="009C2917">
        <w:t xml:space="preserve"> (4)</w:t>
      </w:r>
      <w:r w:rsidR="00697836">
        <w:t xml:space="preserve"> and ‘Export EPS’</w:t>
      </w:r>
      <w:r w:rsidR="009C2917">
        <w:t xml:space="preserve"> (5)</w:t>
      </w:r>
      <w:r w:rsidR="00697836">
        <w:t xml:space="preserve"> buttons allow to save the current plot as raster image in portable network graphics format</w:t>
      </w:r>
      <w:r w:rsidR="00D209D1">
        <w:t>s</w:t>
      </w:r>
      <w:r w:rsidR="00697836">
        <w:t xml:space="preserve"> (.png) or vector graphics format (.eps).</w:t>
      </w:r>
      <w:r w:rsidR="00202A9E">
        <w:rPr>
          <w:lang w:val="en-US"/>
        </w:rPr>
        <w:t xml:space="preserve"> </w:t>
      </w:r>
    </w:p>
    <w:p w14:paraId="557CA7B3" w14:textId="586761EE" w:rsidR="0009660D" w:rsidRPr="00BD3126" w:rsidRDefault="0009660D" w:rsidP="0009660D">
      <w:pPr>
        <w:pStyle w:val="berschrift3"/>
      </w:pPr>
      <w:bookmarkStart w:id="38" w:name="_Toc23951177"/>
      <w:r w:rsidRPr="00BD3126">
        <w:t>The Plot Preview</w:t>
      </w:r>
      <w:bookmarkEnd w:id="38"/>
    </w:p>
    <w:p w14:paraId="785FBE75" w14:textId="5EFDEE44" w:rsidR="0009660D" w:rsidRPr="00BD3126" w:rsidRDefault="00A25A24" w:rsidP="0009660D">
      <w:r w:rsidRPr="00BD3126">
        <w:t>The plot preview gives an overview about the currently selected plot and data</w:t>
      </w:r>
      <w:r w:rsidR="001D0D8B" w:rsidRPr="00BD3126">
        <w:t>. The preview</w:t>
      </w:r>
      <w:r w:rsidR="000F067B">
        <w:t xml:space="preserve"> </w:t>
      </w:r>
      <w:r w:rsidR="000F067B" w:rsidRPr="00BD3126">
        <w:t>(i.e., marker size</w:t>
      </w:r>
      <w:r w:rsidR="000F067B">
        <w:t>s</w:t>
      </w:r>
      <w:r w:rsidR="000F067B" w:rsidRPr="00BD3126">
        <w:t>, line thickness</w:t>
      </w:r>
      <w:r w:rsidR="000F067B">
        <w:t>es</w:t>
      </w:r>
      <w:r w:rsidR="000F067B" w:rsidRPr="00BD3126">
        <w:t>, label size</w:t>
      </w:r>
      <w:r w:rsidR="000F067B">
        <w:t>s</w:t>
      </w:r>
      <w:r w:rsidR="000F067B" w:rsidRPr="00BD3126">
        <w:t>)</w:t>
      </w:r>
      <w:r w:rsidR="001D0D8B" w:rsidRPr="00BD3126">
        <w:t xml:space="preserve"> is </w:t>
      </w:r>
      <w:r w:rsidR="007F768A">
        <w:t>scaled down</w:t>
      </w:r>
      <w:r w:rsidR="000F067B">
        <w:t xml:space="preserve"> by a factor of 0.6</w:t>
      </w:r>
      <w:r w:rsidR="007F768A">
        <w:t xml:space="preserve"> compared to the final plot.</w:t>
      </w:r>
    </w:p>
    <w:p w14:paraId="6A18BD80" w14:textId="77777777" w:rsidR="00D84A40" w:rsidRPr="00BD3126" w:rsidRDefault="00D84A40" w:rsidP="00D84A40">
      <w:pPr>
        <w:keepNext/>
        <w:jc w:val="center"/>
      </w:pPr>
      <w:r w:rsidRPr="00BD3126">
        <w:rPr>
          <w:noProof/>
        </w:rPr>
        <w:drawing>
          <wp:inline distT="0" distB="0" distL="0" distR="0" wp14:anchorId="1E8D0FFE" wp14:editId="54C2F4C7">
            <wp:extent cx="5040000" cy="2853271"/>
            <wp:effectExtent l="0" t="0" r="8255" b="444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40000" cy="2853271"/>
                    </a:xfrm>
                    <a:prstGeom prst="rect">
                      <a:avLst/>
                    </a:prstGeom>
                    <a:noFill/>
                    <a:ln>
                      <a:noFill/>
                    </a:ln>
                  </pic:spPr>
                </pic:pic>
              </a:graphicData>
            </a:graphic>
          </wp:inline>
        </w:drawing>
      </w:r>
    </w:p>
    <w:p w14:paraId="11090F85" w14:textId="4300A8B6" w:rsidR="0009660D" w:rsidRPr="00BD3126" w:rsidRDefault="00D84A40" w:rsidP="00D84A40">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4.8</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2</w:t>
      </w:r>
      <w:r w:rsidR="00F179DF" w:rsidRPr="00BD3126">
        <w:rPr>
          <w:lang w:val="en-US"/>
        </w:rPr>
        <w:fldChar w:fldCharType="end"/>
      </w:r>
      <w:r w:rsidRPr="00BD3126">
        <w:rPr>
          <w:lang w:val="en-US"/>
        </w:rPr>
        <w:t>:</w:t>
      </w:r>
      <w:r w:rsidR="001E218B" w:rsidRPr="00BD3126">
        <w:rPr>
          <w:lang w:val="en-US"/>
        </w:rPr>
        <w:t xml:space="preserve"> Screenshot of the plot preview panel</w:t>
      </w:r>
      <w:r w:rsidR="00695102" w:rsidRPr="00BD3126">
        <w:rPr>
          <w:lang w:val="en-US"/>
        </w:rPr>
        <w:t xml:space="preserve"> with </w:t>
      </w:r>
      <w:r w:rsidR="007515D5">
        <w:rPr>
          <w:lang w:val="en-US"/>
        </w:rPr>
        <w:t>example dat</w:t>
      </w:r>
      <w:r w:rsidR="00695102" w:rsidRPr="00BD3126">
        <w:rPr>
          <w:lang w:val="en-US"/>
        </w:rPr>
        <w:t>a</w:t>
      </w:r>
      <w:r w:rsidR="007515D5">
        <w:rPr>
          <w:lang w:val="en-US"/>
        </w:rPr>
        <w:t xml:space="preserve"> in</w:t>
      </w:r>
      <w:r w:rsidR="00695102" w:rsidRPr="00BD3126">
        <w:rPr>
          <w:lang w:val="en-US"/>
        </w:rPr>
        <w:t xml:space="preserve"> QAPF </w:t>
      </w:r>
      <w:r w:rsidR="007515D5">
        <w:rPr>
          <w:lang w:val="en-US"/>
        </w:rPr>
        <w:t xml:space="preserve">diamond plot. </w:t>
      </w:r>
      <w:r w:rsidR="00695102" w:rsidRPr="00BD3126">
        <w:rPr>
          <w:lang w:val="en-US"/>
        </w:rPr>
        <w:t xml:space="preserve">Please note that the marker sizes, line thicknesses and label sizes </w:t>
      </w:r>
      <w:r w:rsidR="00E76890" w:rsidRPr="00BD3126">
        <w:rPr>
          <w:lang w:val="en-US"/>
        </w:rPr>
        <w:t>are scaled down by a factor of 0.</w:t>
      </w:r>
      <w:r w:rsidR="007515D5">
        <w:rPr>
          <w:lang w:val="en-US"/>
        </w:rPr>
        <w:t>6</w:t>
      </w:r>
      <w:r w:rsidR="00E76890" w:rsidRPr="00BD3126">
        <w:rPr>
          <w:lang w:val="en-US"/>
        </w:rPr>
        <w:t xml:space="preserve"> for the preview.</w:t>
      </w:r>
    </w:p>
    <w:p w14:paraId="485946BB" w14:textId="6559208A" w:rsidR="00D84A40" w:rsidRPr="00BD3126" w:rsidRDefault="00457FD9" w:rsidP="00D84A40">
      <w:r w:rsidRPr="00BD3126">
        <w:t>The plot preview can be refreshed by using the ‘Update’ button in the plot options panel (Fig. 4.8-1)</w:t>
      </w:r>
      <w:r w:rsidR="00111E02" w:rsidRPr="00BD3126">
        <w:t>. In the type 2 main window</w:t>
      </w:r>
      <w:r w:rsidR="00471D12" w:rsidRPr="00BD3126">
        <w:t xml:space="preserve"> (PetroPlot, SediPlot, SoilPlot),</w:t>
      </w:r>
      <w:r w:rsidR="00111E02" w:rsidRPr="00BD3126">
        <w:t xml:space="preserve"> the plot</w:t>
      </w:r>
      <w:r w:rsidR="00DC7473" w:rsidRPr="00BD3126">
        <w:t xml:space="preserve"> selection </w:t>
      </w:r>
      <w:r w:rsidRPr="00BD3126">
        <w:t xml:space="preserve">panel </w:t>
      </w:r>
      <w:r w:rsidR="00471D12" w:rsidRPr="00BD3126">
        <w:t>has an auto-update function</w:t>
      </w:r>
      <w:r w:rsidR="00B5142D" w:rsidRPr="00BD3126">
        <w:t xml:space="preserve"> if the plot is changed, whereas plot changes in the type 1 main window for FastGAPP need to be done by clicking the ‘Update’ button</w:t>
      </w:r>
      <w:r w:rsidR="006D428A" w:rsidRPr="00BD3126">
        <w:t xml:space="preserve"> as indicated by its orange </w:t>
      </w:r>
      <w:r w:rsidR="006E1873" w:rsidRPr="00BD3126">
        <w:t>color</w:t>
      </w:r>
      <w:r w:rsidR="006D428A" w:rsidRPr="00BD3126">
        <w:t xml:space="preserve">. In both main window types any changes of the </w:t>
      </w:r>
      <w:r w:rsidR="00D32DB5" w:rsidRPr="00BD3126">
        <w:t xml:space="preserve">plot / marker / label styles also have to be manually confirmed by clicking the </w:t>
      </w:r>
      <w:r w:rsidR="00681D7D" w:rsidRPr="00BD3126">
        <w:t xml:space="preserve">orange </w:t>
      </w:r>
      <w:r w:rsidR="00D32DB5" w:rsidRPr="00BD3126">
        <w:t>‘Update’ button once.</w:t>
      </w:r>
    </w:p>
    <w:p w14:paraId="713ACF00" w14:textId="47934892" w:rsidR="0009660D" w:rsidRPr="00BD3126" w:rsidRDefault="0009660D" w:rsidP="0009660D">
      <w:pPr>
        <w:pStyle w:val="berschrift3"/>
      </w:pPr>
      <w:bookmarkStart w:id="39" w:name="_Toc23951178"/>
      <w:r w:rsidRPr="00BD3126">
        <w:t xml:space="preserve">The final </w:t>
      </w:r>
      <w:r w:rsidR="00ED6C3E">
        <w:t>p</w:t>
      </w:r>
      <w:r w:rsidRPr="00BD3126">
        <w:t>lot</w:t>
      </w:r>
      <w:bookmarkEnd w:id="39"/>
    </w:p>
    <w:p w14:paraId="63A12982" w14:textId="231B28CE" w:rsidR="0009660D" w:rsidRPr="00BD3126" w:rsidRDefault="00681D7D" w:rsidP="0009660D">
      <w:r w:rsidRPr="00BD3126">
        <w:t xml:space="preserve">After clicking on the ‘Plot’ button a new window with the final plot opens (Fig. 4.8-3). </w:t>
      </w:r>
      <w:r w:rsidR="002E009E" w:rsidRPr="00BD3126">
        <w:t>In this window, all elements of the final plots can be</w:t>
      </w:r>
      <w:r w:rsidR="00444A8B" w:rsidRPr="00BD3126">
        <w:t xml:space="preserve"> manually</w:t>
      </w:r>
      <w:r w:rsidR="002E009E" w:rsidRPr="00BD3126">
        <w:t xml:space="preserve"> adjusted</w:t>
      </w:r>
      <w:r w:rsidR="00444A8B" w:rsidRPr="00BD3126">
        <w:t xml:space="preserve"> (if necessary) and the plot can be</w:t>
      </w:r>
      <w:r w:rsidR="00326784" w:rsidRPr="00BD3126">
        <w:t xml:space="preserve"> exported into established raster or vector graphics formats. Click on ‘File’</w:t>
      </w:r>
      <w:r w:rsidR="00931E05" w:rsidRPr="00BD3126">
        <w:t xml:space="preserve"> (1)</w:t>
      </w:r>
      <w:r w:rsidR="00326784" w:rsidRPr="00BD3126">
        <w:t xml:space="preserve"> and </w:t>
      </w:r>
      <w:r w:rsidR="00EB7156" w:rsidRPr="00BD3126">
        <w:t>then on ‘</w:t>
      </w:r>
      <w:r w:rsidR="00326784" w:rsidRPr="00BD3126">
        <w:t>Export</w:t>
      </w:r>
      <w:r w:rsidR="00EB7156" w:rsidRPr="00BD3126">
        <w:t xml:space="preserve"> Setup…’ to open the </w:t>
      </w:r>
      <w:r w:rsidR="006C4318" w:rsidRPr="00BD3126">
        <w:t xml:space="preserve">export menu. Have a look through this menu and configure the export setup. Finally, </w:t>
      </w:r>
      <w:r w:rsidR="00793872" w:rsidRPr="00BD3126">
        <w:t>click on ‘Export</w:t>
      </w:r>
      <w:r w:rsidR="005440E9" w:rsidRPr="00BD3126">
        <w:t>…</w:t>
      </w:r>
      <w:r w:rsidR="00793872" w:rsidRPr="00BD3126">
        <w:t>’</w:t>
      </w:r>
      <w:r w:rsidR="005440E9" w:rsidRPr="00BD3126">
        <w:t xml:space="preserve"> to select the </w:t>
      </w:r>
      <w:r w:rsidR="00AD4FD6" w:rsidRPr="00BD3126">
        <w:t xml:space="preserve">folder, </w:t>
      </w:r>
      <w:r w:rsidR="005440E9" w:rsidRPr="00BD3126">
        <w:t>filename</w:t>
      </w:r>
      <w:r w:rsidR="00AD4FD6" w:rsidRPr="00BD3126">
        <w:t xml:space="preserve"> and file type</w:t>
      </w:r>
      <w:r w:rsidR="005440E9" w:rsidRPr="00BD3126">
        <w:t xml:space="preserve"> for the output graphics.</w:t>
      </w:r>
    </w:p>
    <w:p w14:paraId="781FFC03" w14:textId="77777777" w:rsidR="00783C27" w:rsidRPr="00BD3126" w:rsidRDefault="00783C27" w:rsidP="00762A3D">
      <w:pPr>
        <w:keepNext/>
        <w:jc w:val="center"/>
      </w:pPr>
      <w:r w:rsidRPr="00BD3126">
        <w:rPr>
          <w:noProof/>
        </w:rPr>
        <w:lastRenderedPageBreak/>
        <w:drawing>
          <wp:inline distT="0" distB="0" distL="0" distR="0" wp14:anchorId="4FF2D473" wp14:editId="2E220F8D">
            <wp:extent cx="5040000" cy="2932616"/>
            <wp:effectExtent l="0" t="0" r="8255" b="127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5040000" cy="2932616"/>
                    </a:xfrm>
                    <a:prstGeom prst="rect">
                      <a:avLst/>
                    </a:prstGeom>
                    <a:noFill/>
                    <a:ln>
                      <a:noFill/>
                    </a:ln>
                  </pic:spPr>
                </pic:pic>
              </a:graphicData>
            </a:graphic>
          </wp:inline>
        </w:drawing>
      </w:r>
    </w:p>
    <w:p w14:paraId="7B53918E" w14:textId="6738F2FD" w:rsidR="00D84A40" w:rsidRPr="00BD3126" w:rsidRDefault="00783C27" w:rsidP="00783C27">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4.8</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3</w:t>
      </w:r>
      <w:r w:rsidR="00F179DF" w:rsidRPr="00BD3126">
        <w:rPr>
          <w:lang w:val="en-US"/>
        </w:rPr>
        <w:fldChar w:fldCharType="end"/>
      </w:r>
      <w:r w:rsidRPr="00BD3126">
        <w:rPr>
          <w:lang w:val="en-US"/>
        </w:rPr>
        <w:t>:</w:t>
      </w:r>
      <w:r w:rsidR="00D32DB5" w:rsidRPr="00BD3126">
        <w:rPr>
          <w:lang w:val="en-US"/>
        </w:rPr>
        <w:t xml:space="preserve"> Screenshot of the final QAPF plot in a new windo</w:t>
      </w:r>
      <w:r w:rsidR="00392ED9" w:rsidRPr="00BD3126">
        <w:rPr>
          <w:lang w:val="en-US"/>
        </w:rPr>
        <w:t xml:space="preserve">w. MATLAB has several functions to export the plot in </w:t>
      </w:r>
      <w:r w:rsidR="007B177B" w:rsidRPr="00BD3126">
        <w:rPr>
          <w:lang w:val="en-US"/>
        </w:rPr>
        <w:t xml:space="preserve">established raster or vector graphics format. </w:t>
      </w:r>
      <w:r w:rsidR="00931E05" w:rsidRPr="00BD3126">
        <w:rPr>
          <w:lang w:val="en-US"/>
        </w:rPr>
        <w:t>Cl</w:t>
      </w:r>
      <w:r w:rsidR="00030A85" w:rsidRPr="00BD3126">
        <w:rPr>
          <w:lang w:val="en-US"/>
        </w:rPr>
        <w:t>ick on ‘File’ (1) and then on ‘Export Setup…’ to open the export menu, adjust the</w:t>
      </w:r>
      <w:r w:rsidR="00AD4FD6" w:rsidRPr="00BD3126">
        <w:rPr>
          <w:lang w:val="en-US"/>
        </w:rPr>
        <w:t xml:space="preserve"> export options and click on ‘Export…’ to select the folder, export filename and file type.</w:t>
      </w:r>
    </w:p>
    <w:p w14:paraId="4C84E881" w14:textId="77777777" w:rsidR="008F6163" w:rsidRDefault="008F6163" w:rsidP="0009660D"/>
    <w:p w14:paraId="6A4846A9" w14:textId="092F04DF" w:rsidR="005E13F8" w:rsidRPr="00BD3126" w:rsidRDefault="00F931AB" w:rsidP="0003061E">
      <w:pPr>
        <w:pStyle w:val="berschrift2"/>
        <w:numPr>
          <w:ilvl w:val="1"/>
          <w:numId w:val="2"/>
        </w:numPr>
      </w:pPr>
      <w:bookmarkStart w:id="40" w:name="_Toc23951179"/>
      <w:r w:rsidRPr="00BD3126">
        <w:t xml:space="preserve">Saving / Loading </w:t>
      </w:r>
      <w:r w:rsidR="007B0BA4" w:rsidRPr="00BD3126">
        <w:t>Markers</w:t>
      </w:r>
      <w:r w:rsidR="00224C50" w:rsidRPr="00BD3126">
        <w:t xml:space="preserve"> and Saving Session</w:t>
      </w:r>
      <w:r w:rsidR="00BD439E" w:rsidRPr="00BD3126">
        <w:t>s</w:t>
      </w:r>
      <w:bookmarkEnd w:id="40"/>
    </w:p>
    <w:p w14:paraId="1509CD75" w14:textId="2CF7020D" w:rsidR="00BC44D2" w:rsidRDefault="00B01969" w:rsidP="00ED613B">
      <w:r w:rsidRPr="00BD3126">
        <w:t>One editable field and t</w:t>
      </w:r>
      <w:r w:rsidR="00922F96" w:rsidRPr="00BD3126">
        <w:t xml:space="preserve">hree </w:t>
      </w:r>
      <w:r w:rsidR="00805BA5" w:rsidRPr="00BD3126">
        <w:t xml:space="preserve">black </w:t>
      </w:r>
      <w:r w:rsidR="00922F96" w:rsidRPr="00BD3126">
        <w:t xml:space="preserve">buttons </w:t>
      </w:r>
      <w:r w:rsidR="00805BA5" w:rsidRPr="00BD3126">
        <w:t xml:space="preserve">are present </w:t>
      </w:r>
      <w:r w:rsidR="000D0260" w:rsidRPr="00BD3126">
        <w:t>o</w:t>
      </w:r>
      <w:r w:rsidR="00DB6B18" w:rsidRPr="00BD3126">
        <w:t>n the upper</w:t>
      </w:r>
      <w:r w:rsidR="000D0260" w:rsidRPr="00BD3126">
        <w:t xml:space="preserve"> </w:t>
      </w:r>
      <w:r w:rsidR="00DA5570">
        <w:t>black bar of the</w:t>
      </w:r>
      <w:r w:rsidR="00DB6B18" w:rsidRPr="00BD3126">
        <w:t xml:space="preserve"> main window</w:t>
      </w:r>
      <w:r w:rsidR="00DA5570">
        <w:t>s</w:t>
      </w:r>
      <w:r w:rsidR="00DB6B18" w:rsidRPr="00BD3126">
        <w:t xml:space="preserve"> </w:t>
      </w:r>
      <w:r w:rsidR="00AE4C0F" w:rsidRPr="00BD3126">
        <w:t>right of the program name</w:t>
      </w:r>
      <w:r w:rsidR="00CD5CF9" w:rsidRPr="00BD3126">
        <w:t xml:space="preserve"> (Fig</w:t>
      </w:r>
      <w:r w:rsidR="007623E4">
        <w:t>s</w:t>
      </w:r>
      <w:r w:rsidR="00CD5CF9" w:rsidRPr="00BD3126">
        <w:t>. 4.0-1</w:t>
      </w:r>
      <w:r w:rsidR="007623E4">
        <w:t>, 4.9-1</w:t>
      </w:r>
      <w:r w:rsidR="00CD5CF9" w:rsidRPr="00BD3126">
        <w:t>)</w:t>
      </w:r>
      <w:r w:rsidR="00FA2D09" w:rsidRPr="00BD3126">
        <w:t xml:space="preserve">. </w:t>
      </w:r>
    </w:p>
    <w:p w14:paraId="4C2F339F" w14:textId="77777777" w:rsidR="00CA4308" w:rsidRPr="00BD3126" w:rsidRDefault="00CA4308" w:rsidP="00CA4308">
      <w:pPr>
        <w:keepNext/>
        <w:jc w:val="center"/>
      </w:pPr>
      <w:r w:rsidRPr="00BD3126">
        <w:rPr>
          <w:noProof/>
        </w:rPr>
        <w:drawing>
          <wp:inline distT="0" distB="0" distL="0" distR="0" wp14:anchorId="209B60F4" wp14:editId="4600AC05">
            <wp:extent cx="5547686" cy="2305878"/>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5547686" cy="2305878"/>
                    </a:xfrm>
                    <a:prstGeom prst="rect">
                      <a:avLst/>
                    </a:prstGeom>
                    <a:noFill/>
                    <a:ln>
                      <a:noFill/>
                    </a:ln>
                  </pic:spPr>
                </pic:pic>
              </a:graphicData>
            </a:graphic>
          </wp:inline>
        </w:drawing>
      </w:r>
    </w:p>
    <w:p w14:paraId="49DC399F" w14:textId="4C302BD4" w:rsidR="00CA4308" w:rsidRPr="00BD3126" w:rsidRDefault="00CA4308" w:rsidP="00CA4308">
      <w:pPr>
        <w:pStyle w:val="Beschriftung"/>
        <w:rPr>
          <w:lang w:val="en-US"/>
        </w:rPr>
      </w:pPr>
      <w:r w:rsidRPr="00BD3126">
        <w:rPr>
          <w:lang w:val="en-US"/>
        </w:rPr>
        <w:t xml:space="preserve">Fig. </w:t>
      </w:r>
      <w:r w:rsidRPr="00BD3126">
        <w:rPr>
          <w:lang w:val="en-US"/>
        </w:rPr>
        <w:fldChar w:fldCharType="begin"/>
      </w:r>
      <w:r w:rsidRPr="00BD3126">
        <w:rPr>
          <w:lang w:val="en-US"/>
        </w:rPr>
        <w:instrText xml:space="preserve"> STYLEREF 2 \s </w:instrText>
      </w:r>
      <w:r w:rsidRPr="00BD3126">
        <w:rPr>
          <w:lang w:val="en-US"/>
        </w:rPr>
        <w:fldChar w:fldCharType="separate"/>
      </w:r>
      <w:r w:rsidR="00F65358">
        <w:rPr>
          <w:noProof/>
          <w:lang w:val="en-US"/>
        </w:rPr>
        <w:t>4.9</w:t>
      </w:r>
      <w:r w:rsidRPr="00BD3126">
        <w:rPr>
          <w:lang w:val="en-US"/>
        </w:rPr>
        <w:fldChar w:fldCharType="end"/>
      </w:r>
      <w:r w:rsidRPr="00BD3126">
        <w:rPr>
          <w:lang w:val="en-US"/>
        </w:rPr>
        <w:noBreakHyphen/>
      </w:r>
      <w:r w:rsidRPr="00BD3126">
        <w:rPr>
          <w:lang w:val="en-US"/>
        </w:rPr>
        <w:fldChar w:fldCharType="begin"/>
      </w:r>
      <w:r w:rsidRPr="00BD3126">
        <w:rPr>
          <w:lang w:val="en-US"/>
        </w:rPr>
        <w:instrText xml:space="preserve"> SEQ Fig. \* ARABIC \s 2 </w:instrText>
      </w:r>
      <w:r w:rsidRPr="00BD3126">
        <w:rPr>
          <w:lang w:val="en-US"/>
        </w:rPr>
        <w:fldChar w:fldCharType="separate"/>
      </w:r>
      <w:r w:rsidR="00F65358">
        <w:rPr>
          <w:noProof/>
          <w:lang w:val="en-US"/>
        </w:rPr>
        <w:t>1</w:t>
      </w:r>
      <w:r w:rsidRPr="00BD3126">
        <w:rPr>
          <w:lang w:val="en-US"/>
        </w:rPr>
        <w:fldChar w:fldCharType="end"/>
      </w:r>
      <w:r w:rsidRPr="00BD3126">
        <w:rPr>
          <w:lang w:val="en-US"/>
        </w:rPr>
        <w:t>: Screenshots of the ‘Save Setup’ (1), ‘Load Setup’ (2) and ‘Save Session’ (5) buttons. Clicking of the ‘Save Setup’ button will open a file selection window where an output ‘.sym’ file has be selected and overwritten or created with a new file name (2). Clicking on the ‘Save’ button (3) will store the ‘.sym’ file. The ‘.sym’ comprises the current marker / label and plot line / label setups. The created file can be loaded into any session (also in other programs) afterwards by using the ‘Load Setup’ button and select it in the new file selection window. The workflow with ‘Save Session’ button is the same, but additionally the current loaded datasets are also saved. Click the ‘Save Session’ button (5) and create a new or overwrite an existing ‘.session’ file (6) by clicking on the ‘Save’ button. This ‘.session’ file can be selected before starting any program (see section 3.1) by clicking the ‘Load Session’ button (see section 3.6).</w:t>
      </w:r>
    </w:p>
    <w:p w14:paraId="7612959D" w14:textId="0E212391" w:rsidR="00D7777C" w:rsidRPr="00BD3126" w:rsidRDefault="00B30ECA" w:rsidP="005E13F8">
      <w:r w:rsidRPr="00BD3126">
        <w:t>The two button</w:t>
      </w:r>
      <w:r w:rsidR="002F1407" w:rsidRPr="00BD3126">
        <w:t>s</w:t>
      </w:r>
      <w:r w:rsidRPr="00BD3126">
        <w:t xml:space="preserve"> to the </w:t>
      </w:r>
      <w:r w:rsidR="00B01969" w:rsidRPr="00BD3126">
        <w:t>right</w:t>
      </w:r>
      <w:r w:rsidR="00B23403" w:rsidRPr="00BD3126">
        <w:t xml:space="preserve"> </w:t>
      </w:r>
      <w:r w:rsidR="00BC44D2" w:rsidRPr="00BD3126">
        <w:t>allow to</w:t>
      </w:r>
      <w:r w:rsidR="00B23403" w:rsidRPr="00BD3126">
        <w:t xml:space="preserve"> save and load </w:t>
      </w:r>
      <w:r w:rsidR="007623E4">
        <w:t xml:space="preserve">the </w:t>
      </w:r>
      <w:r w:rsidR="00B23403" w:rsidRPr="00BD3126">
        <w:t>marke</w:t>
      </w:r>
      <w:r w:rsidR="00BC44D2" w:rsidRPr="00BD3126">
        <w:t>r</w:t>
      </w:r>
      <w:r w:rsidR="0013079E">
        <w:t>s</w:t>
      </w:r>
      <w:r w:rsidR="00BC44D2" w:rsidRPr="00BD3126">
        <w:t>,</w:t>
      </w:r>
      <w:r w:rsidR="00B23403" w:rsidRPr="00BD3126">
        <w:t xml:space="preserve"> label</w:t>
      </w:r>
      <w:r w:rsidR="00B37C1A" w:rsidRPr="00BD3126">
        <w:t>s</w:t>
      </w:r>
      <w:r w:rsidR="00BC44D2" w:rsidRPr="00BD3126">
        <w:t xml:space="preserve"> and plot setup</w:t>
      </w:r>
      <w:r w:rsidR="00B37C1A" w:rsidRPr="00BD3126">
        <w:t xml:space="preserve"> (Fig. 4.9</w:t>
      </w:r>
      <w:r w:rsidR="00887CB9" w:rsidRPr="00BD3126">
        <w:t>-</w:t>
      </w:r>
      <w:r w:rsidR="00B37C1A" w:rsidRPr="00BD3126">
        <w:t>1)</w:t>
      </w:r>
      <w:r w:rsidR="00012CC1" w:rsidRPr="00BD3126">
        <w:t>.</w:t>
      </w:r>
      <w:r w:rsidR="002F1407" w:rsidRPr="00BD3126">
        <w:t xml:space="preserve"> </w:t>
      </w:r>
      <w:r w:rsidR="0085732A" w:rsidRPr="00BD3126">
        <w:t>Clicking on ‘Save Setup’ open</w:t>
      </w:r>
      <w:r w:rsidR="008374C9">
        <w:t>s</w:t>
      </w:r>
      <w:r w:rsidR="0085732A" w:rsidRPr="00BD3126">
        <w:t xml:space="preserve"> a standard file selection window</w:t>
      </w:r>
      <w:r w:rsidR="00345F6A" w:rsidRPr="00BD3126">
        <w:t xml:space="preserve"> for saving files</w:t>
      </w:r>
      <w:r w:rsidR="00887CB9" w:rsidRPr="00BD3126">
        <w:t xml:space="preserve"> (Fig.</w:t>
      </w:r>
      <w:r w:rsidR="00345F6A" w:rsidRPr="00BD3126">
        <w:t> </w:t>
      </w:r>
      <w:r w:rsidR="00887CB9" w:rsidRPr="00BD3126">
        <w:t>4.9</w:t>
      </w:r>
      <w:r w:rsidR="00345F6A" w:rsidRPr="00BD3126">
        <w:noBreakHyphen/>
      </w:r>
      <w:r w:rsidR="00887CB9" w:rsidRPr="00BD3126">
        <w:t>1)</w:t>
      </w:r>
      <w:r w:rsidR="0085732A" w:rsidRPr="00BD3126">
        <w:t xml:space="preserve">. </w:t>
      </w:r>
      <w:r w:rsidR="00887CB9" w:rsidRPr="00BD3126">
        <w:t>Select</w:t>
      </w:r>
      <w:r w:rsidR="0013079E">
        <w:t xml:space="preserve"> </w:t>
      </w:r>
      <w:r w:rsidR="0013079E" w:rsidRPr="00BD3126">
        <w:t>a file</w:t>
      </w:r>
      <w:r w:rsidR="0013079E">
        <w:t xml:space="preserve"> </w:t>
      </w:r>
      <w:r w:rsidR="0013079E" w:rsidRPr="00BD3126">
        <w:t>name</w:t>
      </w:r>
      <w:r w:rsidR="00887CB9" w:rsidRPr="00BD3126">
        <w:t xml:space="preserve"> </w:t>
      </w:r>
      <w:r w:rsidR="0013079E">
        <w:t xml:space="preserve">in this window </w:t>
      </w:r>
      <w:r w:rsidR="002408C8" w:rsidRPr="00BD3126">
        <w:t>and click on save. T</w:t>
      </w:r>
      <w:r w:rsidR="00C369F3" w:rsidRPr="00BD3126">
        <w:t xml:space="preserve">he </w:t>
      </w:r>
      <w:r w:rsidR="008374C9">
        <w:t xml:space="preserve">file </w:t>
      </w:r>
      <w:r w:rsidR="00C369F3" w:rsidRPr="00BD3126">
        <w:t xml:space="preserve">extension </w:t>
      </w:r>
      <w:r w:rsidR="008374C9">
        <w:t>for</w:t>
      </w:r>
      <w:r w:rsidR="00C369F3" w:rsidRPr="00BD3126">
        <w:t xml:space="preserve"> th</w:t>
      </w:r>
      <w:r w:rsidR="002408C8" w:rsidRPr="00BD3126">
        <w:t>e saved</w:t>
      </w:r>
      <w:r w:rsidR="008374C9">
        <w:t xml:space="preserve"> setup</w:t>
      </w:r>
      <w:r w:rsidR="00C369F3" w:rsidRPr="00BD3126">
        <w:t xml:space="preserve"> file </w:t>
      </w:r>
      <w:r w:rsidR="00345F6A" w:rsidRPr="00BD3126">
        <w:t>is</w:t>
      </w:r>
      <w:r w:rsidR="00C369F3" w:rsidRPr="00BD3126">
        <w:t xml:space="preserve"> </w:t>
      </w:r>
      <w:r w:rsidR="002408C8" w:rsidRPr="00BD3126">
        <w:t>‘</w:t>
      </w:r>
      <w:r w:rsidR="00C369F3" w:rsidRPr="00BD3126">
        <w:t>.sym</w:t>
      </w:r>
      <w:r w:rsidR="002408C8" w:rsidRPr="00BD3126">
        <w:t>’</w:t>
      </w:r>
      <w:r w:rsidR="00C369F3" w:rsidRPr="00BD3126">
        <w:t xml:space="preserve">. </w:t>
      </w:r>
      <w:r w:rsidR="00ED613B" w:rsidRPr="00BD3126">
        <w:t>Clicking on ‘Load Setup’ open</w:t>
      </w:r>
      <w:r w:rsidR="008374C9">
        <w:t>s</w:t>
      </w:r>
      <w:r w:rsidR="00ED613B" w:rsidRPr="00BD3126">
        <w:t xml:space="preserve"> a standard file selection window where the saved ‘.sym’</w:t>
      </w:r>
      <w:r w:rsidR="00415640">
        <w:t xml:space="preserve"> setup</w:t>
      </w:r>
      <w:r w:rsidR="00ED613B" w:rsidRPr="00BD3126">
        <w:t xml:space="preserve"> files can be </w:t>
      </w:r>
      <w:r w:rsidR="00A960D5" w:rsidRPr="00BD3126">
        <w:t>loaded</w:t>
      </w:r>
      <w:r w:rsidR="00ED613B" w:rsidRPr="00BD3126">
        <w:t xml:space="preserve"> </w:t>
      </w:r>
      <w:r w:rsidR="00ED613B" w:rsidRPr="00BD3126">
        <w:lastRenderedPageBreak/>
        <w:t>again.</w:t>
      </w:r>
      <w:r w:rsidR="00CC69E5">
        <w:t xml:space="preserve"> </w:t>
      </w:r>
      <w:r w:rsidR="002F1407" w:rsidRPr="00BD3126">
        <w:t>Note that</w:t>
      </w:r>
      <w:r w:rsidR="00103883" w:rsidRPr="00BD3126">
        <w:t xml:space="preserve"> default</w:t>
      </w:r>
      <w:r w:rsidR="00EF1B80" w:rsidRPr="00BD3126">
        <w:t xml:space="preserve"> </w:t>
      </w:r>
      <w:r w:rsidR="007B0BA4" w:rsidRPr="00BD3126">
        <w:t>marker</w:t>
      </w:r>
      <w:r w:rsidR="00A4313E" w:rsidRPr="00BD3126">
        <w:t>s and line</w:t>
      </w:r>
      <w:r w:rsidR="00103883" w:rsidRPr="00BD3126">
        <w:t>s</w:t>
      </w:r>
      <w:r w:rsidR="00A4313E" w:rsidRPr="00BD3126">
        <w:t xml:space="preserve"> are always created for nine datasets </w:t>
      </w:r>
      <w:r w:rsidR="001B1528" w:rsidRPr="00BD3126">
        <w:t>while running</w:t>
      </w:r>
      <w:r w:rsidR="00103883" w:rsidRPr="00BD3126">
        <w:t xml:space="preserve"> any</w:t>
      </w:r>
      <w:r w:rsidR="00CC69E5">
        <w:t xml:space="preserve"> sub-</w:t>
      </w:r>
      <w:r w:rsidR="00103883" w:rsidRPr="00BD3126">
        <w:t>program.</w:t>
      </w:r>
      <w:r w:rsidR="000D2F87" w:rsidRPr="00BD3126">
        <w:t xml:space="preserve"> </w:t>
      </w:r>
      <w:r w:rsidR="00CC69E5">
        <w:t xml:space="preserve">For example: </w:t>
      </w:r>
      <w:r w:rsidR="000D2F87" w:rsidRPr="00BD3126">
        <w:t xml:space="preserve">Importing </w:t>
      </w:r>
      <w:r w:rsidR="002A7C1B" w:rsidRPr="00BD3126">
        <w:t>three</w:t>
      </w:r>
      <w:r w:rsidR="000D2F87" w:rsidRPr="00BD3126">
        <w:t xml:space="preserve"> datasets</w:t>
      </w:r>
      <w:r w:rsidR="002A7C1B" w:rsidRPr="00BD3126">
        <w:t xml:space="preserve"> only </w:t>
      </w:r>
      <w:r w:rsidR="00D8522E" w:rsidRPr="00BD3126">
        <w:t>allow</w:t>
      </w:r>
      <w:r w:rsidR="00CC69E5">
        <w:t>s</w:t>
      </w:r>
      <w:r w:rsidR="002A7C1B" w:rsidRPr="00BD3126">
        <w:t xml:space="preserve"> to change </w:t>
      </w:r>
      <w:r w:rsidR="00D8522E" w:rsidRPr="00BD3126">
        <w:t xml:space="preserve">marker for </w:t>
      </w:r>
      <w:r w:rsidR="002A7C1B" w:rsidRPr="00BD3126">
        <w:t>these three datasets in</w:t>
      </w:r>
      <w:r w:rsidR="00D7777C" w:rsidRPr="00BD3126">
        <w:t xml:space="preserve"> this</w:t>
      </w:r>
      <w:r w:rsidR="002A7C1B" w:rsidRPr="00BD3126">
        <w:t xml:space="preserve"> session</w:t>
      </w:r>
      <w:r w:rsidR="00D7777C" w:rsidRPr="00BD3126">
        <w:t xml:space="preserve">. </w:t>
      </w:r>
      <w:r w:rsidR="00057E64" w:rsidRPr="00BD3126">
        <w:t>However, t</w:t>
      </w:r>
      <w:r w:rsidR="00D7777C" w:rsidRPr="00BD3126">
        <w:t>he</w:t>
      </w:r>
      <w:r w:rsidR="00057E64" w:rsidRPr="00BD3126">
        <w:t xml:space="preserve"> default</w:t>
      </w:r>
      <w:r w:rsidR="00D7777C" w:rsidRPr="00BD3126">
        <w:t xml:space="preserve"> setups for </w:t>
      </w:r>
      <w:r w:rsidR="00057E64" w:rsidRPr="00BD3126">
        <w:t xml:space="preserve">dataset #4 - #9 are still </w:t>
      </w:r>
      <w:r w:rsidR="001B1528" w:rsidRPr="00BD3126">
        <w:t>loaded into th</w:t>
      </w:r>
      <w:r w:rsidR="00CC69E5">
        <w:t>e</w:t>
      </w:r>
      <w:r w:rsidR="001B1528" w:rsidRPr="00BD3126">
        <w:t xml:space="preserve"> session</w:t>
      </w:r>
      <w:r w:rsidR="0057094C" w:rsidRPr="00BD3126">
        <w:t xml:space="preserve"> and will be then also </w:t>
      </w:r>
      <w:r w:rsidR="009A65EB" w:rsidRPr="00BD3126">
        <w:t xml:space="preserve">present </w:t>
      </w:r>
      <w:r w:rsidR="0057094C" w:rsidRPr="00BD3126">
        <w:t>in the</w:t>
      </w:r>
      <w:r w:rsidR="009A65EB" w:rsidRPr="00BD3126">
        <w:t xml:space="preserve"> saved</w:t>
      </w:r>
      <w:r w:rsidR="0057094C" w:rsidRPr="00BD3126">
        <w:t xml:space="preserve"> ‘.sym’ file.</w:t>
      </w:r>
    </w:p>
    <w:p w14:paraId="769E59A7" w14:textId="0630B2B8" w:rsidR="006851DD" w:rsidRPr="00BD3126" w:rsidRDefault="006B722D" w:rsidP="00006350">
      <w:r w:rsidRPr="00BD3126">
        <w:t>The editable field in the middle</w:t>
      </w:r>
      <w:r w:rsidR="00066E45" w:rsidRPr="00BD3126">
        <w:t xml:space="preserve"> </w:t>
      </w:r>
      <w:r w:rsidR="00CC69E5">
        <w:t xml:space="preserve">of the black bar </w:t>
      </w:r>
      <w:r w:rsidR="00066E45" w:rsidRPr="00BD3126">
        <w:t>allow</w:t>
      </w:r>
      <w:r w:rsidR="004374E5" w:rsidRPr="00BD3126">
        <w:t>s</w:t>
      </w:r>
      <w:r w:rsidR="00066E45" w:rsidRPr="00BD3126">
        <w:t xml:space="preserve"> to rename the</w:t>
      </w:r>
      <w:r w:rsidR="004374E5" w:rsidRPr="00BD3126">
        <w:t xml:space="preserve"> current</w:t>
      </w:r>
      <w:r w:rsidR="00066E45" w:rsidRPr="00BD3126">
        <w:t xml:space="preserve"> session</w:t>
      </w:r>
      <w:r w:rsidR="00875B15" w:rsidRPr="00BD3126">
        <w:t xml:space="preserve">. The entered name </w:t>
      </w:r>
      <w:r w:rsidR="00CC69E5">
        <w:t>is also</w:t>
      </w:r>
      <w:r w:rsidR="00875B15" w:rsidRPr="00BD3126">
        <w:t xml:space="preserve"> the default name for </w:t>
      </w:r>
      <w:r w:rsidR="005A0359" w:rsidRPr="00BD3126">
        <w:t>the saved session. Pressing the ‘Save Session’ button left of the ‘Save Setup’ and ‘Load Setup’ allows to save the whole session, which includes (I) the currently loaded datasets, (II) dataset marker / label setup, and (III) plot line / label setup.</w:t>
      </w:r>
      <w:r w:rsidR="00EC1D24" w:rsidRPr="00BD3126">
        <w:t xml:space="preserve"> </w:t>
      </w:r>
      <w:r w:rsidR="003F1721" w:rsidRPr="00BD3126">
        <w:t>The</w:t>
      </w:r>
      <w:r w:rsidR="00006350" w:rsidRPr="00BD3126">
        <w:t xml:space="preserve"> file</w:t>
      </w:r>
      <w:r w:rsidR="003F1721" w:rsidRPr="00BD3126">
        <w:t xml:space="preserve"> extension of </w:t>
      </w:r>
      <w:r w:rsidR="00B65216" w:rsidRPr="00BD3126">
        <w:t>s</w:t>
      </w:r>
      <w:r w:rsidR="003F1721" w:rsidRPr="00BD3126">
        <w:t xml:space="preserve">aved </w:t>
      </w:r>
      <w:r w:rsidR="00B65216" w:rsidRPr="00BD3126">
        <w:t>sessions is</w:t>
      </w:r>
      <w:r w:rsidR="003F1721" w:rsidRPr="00BD3126">
        <w:t xml:space="preserve"> ‘.session’. The ‘.session’ </w:t>
      </w:r>
      <w:r w:rsidR="0062014F">
        <w:t xml:space="preserve">files </w:t>
      </w:r>
      <w:r w:rsidR="003F1721" w:rsidRPr="00BD3126">
        <w:t>can be loaded</w:t>
      </w:r>
      <w:r w:rsidR="004C5919" w:rsidRPr="00BD3126">
        <w:t xml:space="preserve"> </w:t>
      </w:r>
      <w:r w:rsidR="0062014F">
        <w:t xml:space="preserve">before </w:t>
      </w:r>
      <w:r w:rsidR="00317751">
        <w:t>any sub-program is started</w:t>
      </w:r>
      <w:r w:rsidR="00B924A6" w:rsidRPr="00BD3126">
        <w:t xml:space="preserve"> </w:t>
      </w:r>
      <w:r w:rsidR="00DF0276" w:rsidRPr="00BD3126">
        <w:t xml:space="preserve">(see </w:t>
      </w:r>
      <w:r w:rsidR="007B0BA4" w:rsidRPr="00BD3126">
        <w:t>section</w:t>
      </w:r>
      <w:r w:rsidR="00DF0276" w:rsidRPr="00BD3126">
        <w:t xml:space="preserve">s 3.1 </w:t>
      </w:r>
      <w:r w:rsidR="0094284F" w:rsidRPr="00BD3126">
        <w:t>and</w:t>
      </w:r>
      <w:r w:rsidR="00DF0276" w:rsidRPr="00BD3126">
        <w:t xml:space="preserve"> 3.6)</w:t>
      </w:r>
      <w:r w:rsidR="00066CCB" w:rsidRPr="00BD3126">
        <w:t>.</w:t>
      </w:r>
      <w:r w:rsidR="00317751">
        <w:t xml:space="preserve"> Saved s</w:t>
      </w:r>
      <w:r w:rsidR="0094284F" w:rsidRPr="00BD3126">
        <w:t xml:space="preserve">essions </w:t>
      </w:r>
      <w:r w:rsidR="007F2FB0">
        <w:t>can be only opened with the same programs in which it was saved.</w:t>
      </w:r>
    </w:p>
    <w:p w14:paraId="6B7D5946" w14:textId="77777777" w:rsidR="0003061E" w:rsidRPr="00BD3126" w:rsidRDefault="0003061E" w:rsidP="005E13F8"/>
    <w:p w14:paraId="42D6BFFA" w14:textId="77777777" w:rsidR="0003061E" w:rsidRPr="00BD3126" w:rsidRDefault="0003061E" w:rsidP="005E13F8">
      <w:pPr>
        <w:sectPr w:rsidR="0003061E" w:rsidRPr="00BD3126">
          <w:headerReference w:type="default" r:id="rId53"/>
          <w:pgSz w:w="11906" w:h="16838"/>
          <w:pgMar w:top="1417" w:right="1417" w:bottom="1134" w:left="1417" w:header="708" w:footer="708" w:gutter="0"/>
          <w:cols w:space="708"/>
          <w:docGrid w:linePitch="360"/>
        </w:sectPr>
      </w:pPr>
    </w:p>
    <w:p w14:paraId="438FA2E0" w14:textId="3170A5B0" w:rsidR="00043653" w:rsidRPr="00BD3126" w:rsidRDefault="003050C6" w:rsidP="003050C6">
      <w:pPr>
        <w:pStyle w:val="berschrift1"/>
        <w:numPr>
          <w:ilvl w:val="0"/>
          <w:numId w:val="2"/>
        </w:numPr>
      </w:pPr>
      <w:bookmarkStart w:id="41" w:name="_Toc23951180"/>
      <w:r w:rsidRPr="00BD3126">
        <w:lastRenderedPageBreak/>
        <w:t>FastGAPP</w:t>
      </w:r>
      <w:r w:rsidR="008A2728" w:rsidRPr="00BD3126">
        <w:t xml:space="preserve"> v2.0</w:t>
      </w:r>
      <w:bookmarkEnd w:id="41"/>
    </w:p>
    <w:p w14:paraId="05CC218A" w14:textId="70CC191A" w:rsidR="00D528E6" w:rsidRPr="00BD3126" w:rsidRDefault="00E17ED4" w:rsidP="003050C6">
      <w:r w:rsidRPr="00BD3126">
        <w:t xml:space="preserve">FastGAPP reads geochemical </w:t>
      </w:r>
      <w:r w:rsidR="00297DD0">
        <w:t xml:space="preserve">(main and trace elemental) </w:t>
      </w:r>
      <w:r w:rsidRPr="00BD3126">
        <w:t>datasets from igneous rocks</w:t>
      </w:r>
      <w:r w:rsidR="00297DD0">
        <w:t xml:space="preserve">. </w:t>
      </w:r>
      <w:r w:rsidR="009E0897">
        <w:t xml:space="preserve">Plot options include </w:t>
      </w:r>
      <w:r w:rsidRPr="00BD3126">
        <w:t xml:space="preserve">over 83 </w:t>
      </w:r>
      <w:r w:rsidR="00B21FBC" w:rsidRPr="00BD3126">
        <w:t xml:space="preserve">pre-defined classification and geotectonic discrimination </w:t>
      </w:r>
      <w:r w:rsidR="009E0897">
        <w:t>diagrams</w:t>
      </w:r>
      <w:r w:rsidR="00681166" w:rsidRPr="00BD3126">
        <w:t>. Moreover, it is possible to create elemental variations diagrams and typ</w:t>
      </w:r>
      <w:r w:rsidR="00297F61" w:rsidRPr="00BD3126">
        <w:t xml:space="preserve">ical rare-earth element or multi-element plots. Overall, FastGAPP supports </w:t>
      </w:r>
      <w:r w:rsidR="0096662C" w:rsidRPr="00BD3126">
        <w:t>85 different headers values.</w:t>
      </w:r>
    </w:p>
    <w:p w14:paraId="0C95A4AF" w14:textId="77777777" w:rsidR="0062150B" w:rsidRPr="00BD3126" w:rsidRDefault="0062150B" w:rsidP="0062150B">
      <w:pPr>
        <w:keepNext/>
      </w:pPr>
      <w:r w:rsidRPr="00BD3126">
        <w:rPr>
          <w:noProof/>
        </w:rPr>
        <w:drawing>
          <wp:inline distT="0" distB="0" distL="0" distR="0" wp14:anchorId="21A803C4" wp14:editId="05EFE08A">
            <wp:extent cx="5398770" cy="2934335"/>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398770" cy="2934335"/>
                    </a:xfrm>
                    <a:prstGeom prst="rect">
                      <a:avLst/>
                    </a:prstGeom>
                    <a:noFill/>
                    <a:ln>
                      <a:noFill/>
                    </a:ln>
                  </pic:spPr>
                </pic:pic>
              </a:graphicData>
            </a:graphic>
          </wp:inline>
        </w:drawing>
      </w:r>
    </w:p>
    <w:p w14:paraId="4A3F2480" w14:textId="2B3D2A02" w:rsidR="0096662C" w:rsidRPr="00BD3126" w:rsidRDefault="0062150B" w:rsidP="0062150B">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4.9</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Pr="00BD3126">
        <w:rPr>
          <w:lang w:val="en-US"/>
        </w:rPr>
        <w:t xml:space="preserve">: </w:t>
      </w:r>
      <w:r w:rsidR="008F4303" w:rsidRPr="00BD3126">
        <w:rPr>
          <w:lang w:val="en-US"/>
        </w:rPr>
        <w:t>Screenshot of FastGAPP v2.0’s main window.</w:t>
      </w:r>
    </w:p>
    <w:p w14:paraId="3F7A3B1B" w14:textId="77777777" w:rsidR="00D90341" w:rsidRPr="00BD3126" w:rsidRDefault="00D90341" w:rsidP="00D90341"/>
    <w:p w14:paraId="7D25F3CA" w14:textId="2F54F3C3" w:rsidR="003050C6" w:rsidRPr="00BD3126" w:rsidRDefault="003050C6" w:rsidP="003050C6">
      <w:pPr>
        <w:pStyle w:val="berschrift2"/>
        <w:numPr>
          <w:ilvl w:val="1"/>
          <w:numId w:val="2"/>
        </w:numPr>
      </w:pPr>
      <w:bookmarkStart w:id="42" w:name="_Toc23951181"/>
      <w:r w:rsidRPr="00BD3126">
        <w:t>Supported header</w:t>
      </w:r>
      <w:r w:rsidR="005E13F8" w:rsidRPr="00BD3126">
        <w:t xml:space="preserve"> values</w:t>
      </w:r>
      <w:r w:rsidR="0046629D" w:rsidRPr="00BD3126">
        <w:t>,</w:t>
      </w:r>
      <w:r w:rsidR="00BD6A5B" w:rsidRPr="00BD3126">
        <w:t xml:space="preserve"> units</w:t>
      </w:r>
      <w:r w:rsidR="0046629D" w:rsidRPr="00BD3126">
        <w:t xml:space="preserve"> and internal storage</w:t>
      </w:r>
      <w:bookmarkEnd w:id="42"/>
    </w:p>
    <w:p w14:paraId="6C6E79A6" w14:textId="21BE3F6E" w:rsidR="00946D85" w:rsidRPr="00BD3126" w:rsidRDefault="00256FD4" w:rsidP="005E13F8">
      <w:r w:rsidRPr="00BD3126">
        <w:t>Valid header values for FastGAPP include 85 entries</w:t>
      </w:r>
      <w:r w:rsidR="00946D85" w:rsidRPr="00BD3126">
        <w:t>, which are listed in Tab.</w:t>
      </w:r>
      <w:r w:rsidR="006F1F58" w:rsidRPr="00BD3126">
        <w:t xml:space="preserve"> 5.1-1.</w:t>
      </w:r>
    </w:p>
    <w:p w14:paraId="34847DFE" w14:textId="2130C85F" w:rsidR="00EE0F3A" w:rsidRPr="00BD3126" w:rsidRDefault="00EE0F3A" w:rsidP="00A23A4B">
      <w:pPr>
        <w:pStyle w:val="Beschriftung"/>
        <w:keepNext/>
        <w:spacing w:after="120"/>
        <w:rPr>
          <w:lang w:val="en-US"/>
        </w:rPr>
      </w:pPr>
      <w:r w:rsidRPr="00BD3126">
        <w:rPr>
          <w:lang w:val="en-US"/>
        </w:rPr>
        <w:t xml:space="preserve">Tab. </w:t>
      </w:r>
      <w:r w:rsidR="00C41E1B" w:rsidRPr="00BD3126">
        <w:rPr>
          <w:lang w:val="en-US"/>
        </w:rPr>
        <w:fldChar w:fldCharType="begin"/>
      </w:r>
      <w:r w:rsidR="00C41E1B" w:rsidRPr="00BD3126">
        <w:rPr>
          <w:lang w:val="en-US"/>
        </w:rPr>
        <w:instrText xml:space="preserve"> STYLEREF 2 \s </w:instrText>
      </w:r>
      <w:r w:rsidR="00C41E1B" w:rsidRPr="00BD3126">
        <w:rPr>
          <w:lang w:val="en-US"/>
        </w:rPr>
        <w:fldChar w:fldCharType="separate"/>
      </w:r>
      <w:r w:rsidR="00F65358">
        <w:rPr>
          <w:noProof/>
          <w:lang w:val="en-US"/>
        </w:rPr>
        <w:t>5.1</w:t>
      </w:r>
      <w:r w:rsidR="00C41E1B" w:rsidRPr="00BD3126">
        <w:rPr>
          <w:lang w:val="en-US"/>
        </w:rPr>
        <w:fldChar w:fldCharType="end"/>
      </w:r>
      <w:r w:rsidR="00C41E1B" w:rsidRPr="00BD3126">
        <w:rPr>
          <w:lang w:val="en-US"/>
        </w:rPr>
        <w:noBreakHyphen/>
      </w:r>
      <w:r w:rsidR="00C41E1B" w:rsidRPr="00BD3126">
        <w:rPr>
          <w:lang w:val="en-US"/>
        </w:rPr>
        <w:fldChar w:fldCharType="begin"/>
      </w:r>
      <w:r w:rsidR="00C41E1B" w:rsidRPr="00BD3126">
        <w:rPr>
          <w:lang w:val="en-US"/>
        </w:rPr>
        <w:instrText xml:space="preserve"> SEQ Tab. \* ARABIC \s 2 </w:instrText>
      </w:r>
      <w:r w:rsidR="00C41E1B" w:rsidRPr="00BD3126">
        <w:rPr>
          <w:lang w:val="en-US"/>
        </w:rPr>
        <w:fldChar w:fldCharType="separate"/>
      </w:r>
      <w:r w:rsidR="00F65358">
        <w:rPr>
          <w:noProof/>
          <w:lang w:val="en-US"/>
        </w:rPr>
        <w:t>1</w:t>
      </w:r>
      <w:r w:rsidR="00C41E1B" w:rsidRPr="00BD3126">
        <w:rPr>
          <w:lang w:val="en-US"/>
        </w:rPr>
        <w:fldChar w:fldCharType="end"/>
      </w:r>
      <w:r w:rsidRPr="00BD3126">
        <w:rPr>
          <w:lang w:val="en-US"/>
        </w:rPr>
        <w:t>: List of valid headers entries, their</w:t>
      </w:r>
      <w:r w:rsidR="0096662C" w:rsidRPr="00BD3126">
        <w:rPr>
          <w:lang w:val="en-US"/>
        </w:rPr>
        <w:t xml:space="preserve"> corresponding</w:t>
      </w:r>
      <w:r w:rsidRPr="00BD3126">
        <w:rPr>
          <w:lang w:val="en-US"/>
        </w:rPr>
        <w:t xml:space="preserve"> complete name, internal </w:t>
      </w:r>
      <w:r w:rsidR="0096662C" w:rsidRPr="00BD3126">
        <w:rPr>
          <w:lang w:val="en-US"/>
        </w:rPr>
        <w:t>storage unit</w:t>
      </w:r>
      <w:r w:rsidRPr="00BD3126">
        <w:rPr>
          <w:lang w:val="en-US"/>
        </w:rPr>
        <w:t xml:space="preserve"> and valid </w:t>
      </w:r>
      <w:r w:rsidR="00205D49" w:rsidRPr="00BD3126">
        <w:rPr>
          <w:lang w:val="en-US"/>
        </w:rPr>
        <w:t>input units</w:t>
      </w:r>
    </w:p>
    <w:tbl>
      <w:tblPr>
        <w:tblStyle w:val="Gitternetztabelle1hell"/>
        <w:tblW w:w="9214" w:type="dxa"/>
        <w:tblLook w:val="04A0" w:firstRow="1" w:lastRow="0" w:firstColumn="1" w:lastColumn="0" w:noHBand="0" w:noVBand="1"/>
      </w:tblPr>
      <w:tblGrid>
        <w:gridCol w:w="1413"/>
        <w:gridCol w:w="4961"/>
        <w:gridCol w:w="1418"/>
        <w:gridCol w:w="1422"/>
      </w:tblGrid>
      <w:tr w:rsidR="00805C39" w:rsidRPr="00BD3126" w14:paraId="332E5BB4" w14:textId="77777777" w:rsidTr="00C22C6B">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2588E000" w14:textId="7A174E31" w:rsidR="00D07969" w:rsidRPr="00BD3126" w:rsidRDefault="00D07969" w:rsidP="00C52153">
            <w:pPr>
              <w:jc w:val="left"/>
              <w:rPr>
                <w:rFonts w:eastAsia="Times New Roman" w:cstheme="minorHAnsi"/>
                <w:bCs w:val="0"/>
                <w:sz w:val="16"/>
                <w:szCs w:val="16"/>
                <w:lang w:eastAsia="de-DE"/>
              </w:rPr>
            </w:pPr>
            <w:r w:rsidRPr="00BD3126">
              <w:rPr>
                <w:rFonts w:eastAsia="Times New Roman" w:cstheme="minorHAnsi"/>
                <w:bCs w:val="0"/>
                <w:sz w:val="16"/>
                <w:szCs w:val="16"/>
                <w:lang w:eastAsia="de-DE"/>
              </w:rPr>
              <w:t>Header entries</w:t>
            </w:r>
          </w:p>
          <w:p w14:paraId="6115F1AE" w14:textId="1C6D3B4E" w:rsidR="00D07969" w:rsidRPr="00BD3126" w:rsidRDefault="00805C39" w:rsidP="00C52153">
            <w:pPr>
              <w:jc w:val="left"/>
              <w:rPr>
                <w:rFonts w:eastAsia="Times New Roman" w:cstheme="minorHAnsi"/>
                <w:b w:val="0"/>
                <w:bCs w:val="0"/>
                <w:sz w:val="16"/>
                <w:szCs w:val="16"/>
                <w:lang w:eastAsia="de-DE"/>
              </w:rPr>
            </w:pPr>
            <w:r w:rsidRPr="00BD3126">
              <w:rPr>
                <w:rFonts w:eastAsia="Times New Roman" w:cstheme="minorHAnsi"/>
                <w:sz w:val="16"/>
                <w:szCs w:val="16"/>
                <w:lang w:eastAsia="de-DE"/>
              </w:rPr>
              <w:t>Oxide / Element</w:t>
            </w:r>
          </w:p>
        </w:tc>
        <w:tc>
          <w:tcPr>
            <w:tcW w:w="4961" w:type="dxa"/>
            <w:noWrap/>
            <w:vAlign w:val="center"/>
            <w:hideMark/>
          </w:tcPr>
          <w:p w14:paraId="21E5800C" w14:textId="67264C1F" w:rsidR="00805C39" w:rsidRPr="00BD3126" w:rsidRDefault="00805C39" w:rsidP="00C52153">
            <w:pPr>
              <w:jc w:val="left"/>
              <w:cnfStyle w:val="100000000000" w:firstRow="1" w:lastRow="0" w:firstColumn="0" w:lastColumn="0" w:oddVBand="0" w:evenVBand="0" w:oddHBand="0" w:evenHBand="0" w:firstRowFirstColumn="0" w:firstRowLastColumn="0" w:lastRowFirstColumn="0" w:lastRowLastColumn="0"/>
              <w:rPr>
                <w:rFonts w:eastAsia="Times New Roman" w:cstheme="minorHAnsi"/>
                <w:sz w:val="16"/>
                <w:szCs w:val="16"/>
                <w:lang w:eastAsia="de-DE"/>
              </w:rPr>
            </w:pPr>
            <w:r w:rsidRPr="00BD3126">
              <w:rPr>
                <w:rFonts w:eastAsia="Times New Roman" w:cstheme="minorHAnsi"/>
                <w:sz w:val="16"/>
                <w:szCs w:val="16"/>
                <w:lang w:eastAsia="de-DE"/>
              </w:rPr>
              <w:t>Name</w:t>
            </w:r>
          </w:p>
        </w:tc>
        <w:tc>
          <w:tcPr>
            <w:tcW w:w="1418" w:type="dxa"/>
            <w:noWrap/>
            <w:vAlign w:val="center"/>
            <w:hideMark/>
          </w:tcPr>
          <w:p w14:paraId="7C6E0C0C" w14:textId="13B925BA" w:rsidR="00805C39" w:rsidRPr="00BD3126" w:rsidRDefault="00805C39" w:rsidP="00C52153">
            <w:pPr>
              <w:jc w:val="left"/>
              <w:cnfStyle w:val="100000000000" w:firstRow="1" w:lastRow="0" w:firstColumn="0" w:lastColumn="0" w:oddVBand="0" w:evenVBand="0" w:oddHBand="0" w:evenHBand="0" w:firstRowFirstColumn="0" w:firstRowLastColumn="0" w:lastRowFirstColumn="0" w:lastRowLastColumn="0"/>
              <w:rPr>
                <w:rFonts w:eastAsia="Times New Roman" w:cstheme="minorHAnsi"/>
                <w:sz w:val="16"/>
                <w:szCs w:val="16"/>
                <w:lang w:eastAsia="de-DE"/>
              </w:rPr>
            </w:pPr>
            <w:r w:rsidRPr="00BD3126">
              <w:rPr>
                <w:rFonts w:eastAsia="Times New Roman" w:cstheme="minorHAnsi"/>
                <w:sz w:val="16"/>
                <w:szCs w:val="16"/>
                <w:lang w:eastAsia="de-DE"/>
              </w:rPr>
              <w:t xml:space="preserve">Internal </w:t>
            </w:r>
            <w:r w:rsidR="006F1F58" w:rsidRPr="00BD3126">
              <w:rPr>
                <w:rFonts w:eastAsia="Times New Roman" w:cstheme="minorHAnsi"/>
                <w:sz w:val="16"/>
                <w:szCs w:val="16"/>
                <w:lang w:eastAsia="de-DE"/>
              </w:rPr>
              <w:t>storage</w:t>
            </w:r>
          </w:p>
        </w:tc>
        <w:tc>
          <w:tcPr>
            <w:tcW w:w="1422" w:type="dxa"/>
            <w:noWrap/>
            <w:vAlign w:val="center"/>
            <w:hideMark/>
          </w:tcPr>
          <w:p w14:paraId="24D11156" w14:textId="5E4D18D0" w:rsidR="00805C39" w:rsidRPr="00BD3126" w:rsidRDefault="00805C39" w:rsidP="00C52153">
            <w:pPr>
              <w:jc w:val="left"/>
              <w:cnfStyle w:val="100000000000" w:firstRow="1" w:lastRow="0" w:firstColumn="0" w:lastColumn="0" w:oddVBand="0" w:evenVBand="0" w:oddHBand="0" w:evenHBand="0" w:firstRowFirstColumn="0" w:firstRowLastColumn="0" w:lastRowFirstColumn="0" w:lastRowLastColumn="0"/>
              <w:rPr>
                <w:rFonts w:eastAsia="Times New Roman" w:cstheme="minorHAnsi"/>
                <w:sz w:val="16"/>
                <w:szCs w:val="16"/>
                <w:lang w:eastAsia="de-DE"/>
              </w:rPr>
            </w:pPr>
            <w:r w:rsidRPr="00BD3126">
              <w:rPr>
                <w:rFonts w:eastAsia="Times New Roman" w:cstheme="minorHAnsi"/>
                <w:sz w:val="16"/>
                <w:szCs w:val="16"/>
                <w:lang w:eastAsia="de-DE"/>
              </w:rPr>
              <w:t xml:space="preserve">Valid </w:t>
            </w:r>
            <w:r w:rsidR="00C22C6B" w:rsidRPr="00BD3126">
              <w:rPr>
                <w:rFonts w:eastAsia="Times New Roman" w:cstheme="minorHAnsi"/>
                <w:sz w:val="16"/>
                <w:szCs w:val="16"/>
                <w:lang w:eastAsia="de-DE"/>
              </w:rPr>
              <w:t xml:space="preserve">input </w:t>
            </w:r>
            <w:r w:rsidRPr="00BD3126">
              <w:rPr>
                <w:rFonts w:eastAsia="Times New Roman" w:cstheme="minorHAnsi"/>
                <w:sz w:val="16"/>
                <w:szCs w:val="16"/>
                <w:lang w:eastAsia="de-DE"/>
              </w:rPr>
              <w:t>units</w:t>
            </w:r>
          </w:p>
        </w:tc>
      </w:tr>
      <w:tr w:rsidR="00805C39" w:rsidRPr="00BD3126" w14:paraId="64702E95"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1480D173"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SiO2</w:t>
            </w:r>
          </w:p>
        </w:tc>
        <w:tc>
          <w:tcPr>
            <w:tcW w:w="4961" w:type="dxa"/>
            <w:noWrap/>
            <w:vAlign w:val="center"/>
            <w:hideMark/>
          </w:tcPr>
          <w:p w14:paraId="2CEFE013"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silica</w:t>
            </w:r>
          </w:p>
        </w:tc>
        <w:tc>
          <w:tcPr>
            <w:tcW w:w="1418" w:type="dxa"/>
            <w:noWrap/>
            <w:vAlign w:val="center"/>
            <w:hideMark/>
          </w:tcPr>
          <w:p w14:paraId="097414B1"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454A9155" w14:textId="518FC82E"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05E90FD0"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3EB7ED69"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TiO2</w:t>
            </w:r>
          </w:p>
        </w:tc>
        <w:tc>
          <w:tcPr>
            <w:tcW w:w="4961" w:type="dxa"/>
            <w:noWrap/>
            <w:vAlign w:val="center"/>
            <w:hideMark/>
          </w:tcPr>
          <w:p w14:paraId="311BA279"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titania</w:t>
            </w:r>
          </w:p>
        </w:tc>
        <w:tc>
          <w:tcPr>
            <w:tcW w:w="1418" w:type="dxa"/>
            <w:noWrap/>
            <w:vAlign w:val="center"/>
            <w:hideMark/>
          </w:tcPr>
          <w:p w14:paraId="0C34C0D2"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5ED5E8FE" w14:textId="13FF745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3F38342C"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59105EED"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Al2O3</w:t>
            </w:r>
          </w:p>
        </w:tc>
        <w:tc>
          <w:tcPr>
            <w:tcW w:w="4961" w:type="dxa"/>
            <w:noWrap/>
            <w:vAlign w:val="center"/>
            <w:hideMark/>
          </w:tcPr>
          <w:p w14:paraId="6416850F"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alumina</w:t>
            </w:r>
          </w:p>
        </w:tc>
        <w:tc>
          <w:tcPr>
            <w:tcW w:w="1418" w:type="dxa"/>
            <w:noWrap/>
            <w:vAlign w:val="center"/>
            <w:hideMark/>
          </w:tcPr>
          <w:p w14:paraId="4EFB7DEB"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211A88AC" w14:textId="4A1EE919"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7B9E6F5D"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6A3645C9"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Fe2O3tot</w:t>
            </w:r>
          </w:p>
        </w:tc>
        <w:tc>
          <w:tcPr>
            <w:tcW w:w="4961" w:type="dxa"/>
            <w:noWrap/>
            <w:vAlign w:val="center"/>
            <w:hideMark/>
          </w:tcPr>
          <w:p w14:paraId="3F202D00" w14:textId="72405A8D" w:rsidR="00805C39" w:rsidRPr="00BD3126" w:rsidRDefault="00B5668A"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 xml:space="preserve">total iron as </w:t>
            </w:r>
            <w:r w:rsidR="00805C39" w:rsidRPr="00BD3126">
              <w:rPr>
                <w:rFonts w:eastAsia="Times New Roman" w:cstheme="minorHAnsi"/>
                <w:color w:val="000000"/>
                <w:sz w:val="16"/>
                <w:szCs w:val="16"/>
                <w:lang w:eastAsia="de-DE"/>
              </w:rPr>
              <w:t>iron 3 oxide</w:t>
            </w:r>
          </w:p>
        </w:tc>
        <w:tc>
          <w:tcPr>
            <w:tcW w:w="1418" w:type="dxa"/>
            <w:noWrap/>
            <w:vAlign w:val="center"/>
            <w:hideMark/>
          </w:tcPr>
          <w:p w14:paraId="506B31F0"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3B67B554" w14:textId="1EE146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20761153"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082338CD"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Fe2O3</w:t>
            </w:r>
          </w:p>
        </w:tc>
        <w:tc>
          <w:tcPr>
            <w:tcW w:w="4961" w:type="dxa"/>
            <w:noWrap/>
            <w:vAlign w:val="center"/>
            <w:hideMark/>
          </w:tcPr>
          <w:p w14:paraId="4A46C73F" w14:textId="278045B5"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iron 3 oxide</w:t>
            </w:r>
          </w:p>
        </w:tc>
        <w:tc>
          <w:tcPr>
            <w:tcW w:w="1418" w:type="dxa"/>
            <w:noWrap/>
            <w:vAlign w:val="center"/>
            <w:hideMark/>
          </w:tcPr>
          <w:p w14:paraId="18568D43"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4B7600DB" w14:textId="435909AA"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4D10EEFA"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6C8350DA"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FeOtot</w:t>
            </w:r>
          </w:p>
        </w:tc>
        <w:tc>
          <w:tcPr>
            <w:tcW w:w="4961" w:type="dxa"/>
            <w:noWrap/>
            <w:vAlign w:val="center"/>
            <w:hideMark/>
          </w:tcPr>
          <w:p w14:paraId="04C1A1C7" w14:textId="68761ADE" w:rsidR="00805C39" w:rsidRPr="00BD3126" w:rsidRDefault="00B5668A"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 xml:space="preserve">total iron as </w:t>
            </w:r>
            <w:r w:rsidR="00805C39" w:rsidRPr="00BD3126">
              <w:rPr>
                <w:rFonts w:eastAsia="Times New Roman" w:cstheme="minorHAnsi"/>
                <w:color w:val="000000"/>
                <w:sz w:val="16"/>
                <w:szCs w:val="16"/>
                <w:lang w:eastAsia="de-DE"/>
              </w:rPr>
              <w:t>iron 2 oxide</w:t>
            </w:r>
          </w:p>
        </w:tc>
        <w:tc>
          <w:tcPr>
            <w:tcW w:w="1418" w:type="dxa"/>
            <w:noWrap/>
            <w:vAlign w:val="center"/>
            <w:hideMark/>
          </w:tcPr>
          <w:p w14:paraId="1367F609"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1656673A" w14:textId="49D48EB5"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28CDDE0D"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1DACCFCE" w14:textId="60655C2E"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FeO</w:t>
            </w:r>
          </w:p>
        </w:tc>
        <w:tc>
          <w:tcPr>
            <w:tcW w:w="4961" w:type="dxa"/>
            <w:noWrap/>
            <w:vAlign w:val="center"/>
            <w:hideMark/>
          </w:tcPr>
          <w:p w14:paraId="09ACC34B" w14:textId="2B8E2F46"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iron 2 oxide</w:t>
            </w:r>
          </w:p>
        </w:tc>
        <w:tc>
          <w:tcPr>
            <w:tcW w:w="1418" w:type="dxa"/>
            <w:noWrap/>
            <w:vAlign w:val="center"/>
            <w:hideMark/>
          </w:tcPr>
          <w:p w14:paraId="43CCC33A"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216A5DA4" w14:textId="7A738852"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0F7965E5"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7CCC5197"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MnO</w:t>
            </w:r>
          </w:p>
        </w:tc>
        <w:tc>
          <w:tcPr>
            <w:tcW w:w="4961" w:type="dxa"/>
            <w:noWrap/>
            <w:vAlign w:val="center"/>
            <w:hideMark/>
          </w:tcPr>
          <w:p w14:paraId="456308E3"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manganese oxide</w:t>
            </w:r>
          </w:p>
        </w:tc>
        <w:tc>
          <w:tcPr>
            <w:tcW w:w="1418" w:type="dxa"/>
            <w:noWrap/>
            <w:vAlign w:val="center"/>
            <w:hideMark/>
          </w:tcPr>
          <w:p w14:paraId="0358D033"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0137DEF1" w14:textId="3D41B870"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6682E433"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3F46AE8D"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MgO</w:t>
            </w:r>
          </w:p>
        </w:tc>
        <w:tc>
          <w:tcPr>
            <w:tcW w:w="4961" w:type="dxa"/>
            <w:noWrap/>
            <w:vAlign w:val="center"/>
            <w:hideMark/>
          </w:tcPr>
          <w:p w14:paraId="15A31F15"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magnesia</w:t>
            </w:r>
          </w:p>
        </w:tc>
        <w:tc>
          <w:tcPr>
            <w:tcW w:w="1418" w:type="dxa"/>
            <w:noWrap/>
            <w:vAlign w:val="center"/>
            <w:hideMark/>
          </w:tcPr>
          <w:p w14:paraId="2DEC2386"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571B9CAD" w14:textId="1D4D63E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758128EC"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46796745"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CaO</w:t>
            </w:r>
          </w:p>
        </w:tc>
        <w:tc>
          <w:tcPr>
            <w:tcW w:w="4961" w:type="dxa"/>
            <w:noWrap/>
            <w:vAlign w:val="center"/>
            <w:hideMark/>
          </w:tcPr>
          <w:p w14:paraId="3A7BADBD"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calcium oxide</w:t>
            </w:r>
          </w:p>
        </w:tc>
        <w:tc>
          <w:tcPr>
            <w:tcW w:w="1418" w:type="dxa"/>
            <w:noWrap/>
            <w:vAlign w:val="center"/>
            <w:hideMark/>
          </w:tcPr>
          <w:p w14:paraId="35C5062D"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628AB002" w14:textId="3CFE45C6"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5C239EEE"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770BDE97"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Na2O</w:t>
            </w:r>
          </w:p>
        </w:tc>
        <w:tc>
          <w:tcPr>
            <w:tcW w:w="4961" w:type="dxa"/>
            <w:noWrap/>
            <w:vAlign w:val="center"/>
            <w:hideMark/>
          </w:tcPr>
          <w:p w14:paraId="1D67469C"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sodium oxide</w:t>
            </w:r>
          </w:p>
        </w:tc>
        <w:tc>
          <w:tcPr>
            <w:tcW w:w="1418" w:type="dxa"/>
            <w:noWrap/>
            <w:vAlign w:val="center"/>
            <w:hideMark/>
          </w:tcPr>
          <w:p w14:paraId="1E0C9CF9"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64EECF2D" w14:textId="01C780E5"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1702636E"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5D9507D2"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K2O</w:t>
            </w:r>
          </w:p>
        </w:tc>
        <w:tc>
          <w:tcPr>
            <w:tcW w:w="4961" w:type="dxa"/>
            <w:noWrap/>
            <w:vAlign w:val="center"/>
            <w:hideMark/>
          </w:tcPr>
          <w:p w14:paraId="3959EAB1"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otassium oxide</w:t>
            </w:r>
          </w:p>
        </w:tc>
        <w:tc>
          <w:tcPr>
            <w:tcW w:w="1418" w:type="dxa"/>
            <w:noWrap/>
            <w:vAlign w:val="center"/>
            <w:hideMark/>
          </w:tcPr>
          <w:p w14:paraId="498D5540"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4E0C66FE" w14:textId="5DA87B00"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3791A860"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51AD369F"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P2O5</w:t>
            </w:r>
          </w:p>
        </w:tc>
        <w:tc>
          <w:tcPr>
            <w:tcW w:w="4961" w:type="dxa"/>
            <w:noWrap/>
            <w:vAlign w:val="center"/>
            <w:hideMark/>
          </w:tcPr>
          <w:p w14:paraId="7D154C6C"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hosphorus pentoxide</w:t>
            </w:r>
          </w:p>
        </w:tc>
        <w:tc>
          <w:tcPr>
            <w:tcW w:w="1418" w:type="dxa"/>
            <w:noWrap/>
            <w:vAlign w:val="center"/>
            <w:hideMark/>
          </w:tcPr>
          <w:p w14:paraId="3521C332"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6B4A27A8" w14:textId="2383967B"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222433DE"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69F53ABF"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SO3</w:t>
            </w:r>
          </w:p>
        </w:tc>
        <w:tc>
          <w:tcPr>
            <w:tcW w:w="4961" w:type="dxa"/>
            <w:noWrap/>
            <w:vAlign w:val="center"/>
            <w:hideMark/>
          </w:tcPr>
          <w:p w14:paraId="7FDBA359" w14:textId="16AB43B5" w:rsidR="00805C39" w:rsidRPr="00BD3126" w:rsidRDefault="00AB5033"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sulphur</w:t>
            </w:r>
            <w:r w:rsidR="00805C39" w:rsidRPr="00BD3126">
              <w:rPr>
                <w:rFonts w:eastAsia="Times New Roman" w:cstheme="minorHAnsi"/>
                <w:color w:val="000000"/>
                <w:sz w:val="16"/>
                <w:szCs w:val="16"/>
                <w:lang w:eastAsia="de-DE"/>
              </w:rPr>
              <w:t xml:space="preserve"> trioxide</w:t>
            </w:r>
          </w:p>
        </w:tc>
        <w:tc>
          <w:tcPr>
            <w:tcW w:w="1418" w:type="dxa"/>
            <w:noWrap/>
            <w:vAlign w:val="center"/>
            <w:hideMark/>
          </w:tcPr>
          <w:p w14:paraId="2816981A"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05D5E036" w14:textId="0A30B13F"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6A43AA82"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61E699A6"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Cl</w:t>
            </w:r>
          </w:p>
        </w:tc>
        <w:tc>
          <w:tcPr>
            <w:tcW w:w="4961" w:type="dxa"/>
            <w:noWrap/>
            <w:vAlign w:val="center"/>
            <w:hideMark/>
          </w:tcPr>
          <w:p w14:paraId="66A15283"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chlorine</w:t>
            </w:r>
          </w:p>
        </w:tc>
        <w:tc>
          <w:tcPr>
            <w:tcW w:w="1418" w:type="dxa"/>
            <w:noWrap/>
            <w:vAlign w:val="center"/>
            <w:hideMark/>
          </w:tcPr>
          <w:p w14:paraId="55E76A4B"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29E59F02" w14:textId="090C7915"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5631EF2E"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40F1290C"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F</w:t>
            </w:r>
          </w:p>
        </w:tc>
        <w:tc>
          <w:tcPr>
            <w:tcW w:w="4961" w:type="dxa"/>
            <w:noWrap/>
            <w:vAlign w:val="center"/>
            <w:hideMark/>
          </w:tcPr>
          <w:p w14:paraId="7EC099CE" w14:textId="675A052E" w:rsidR="00805C39" w:rsidRPr="00BD3126" w:rsidRDefault="00560C72"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fluorine</w:t>
            </w:r>
          </w:p>
        </w:tc>
        <w:tc>
          <w:tcPr>
            <w:tcW w:w="1418" w:type="dxa"/>
            <w:noWrap/>
            <w:vAlign w:val="center"/>
            <w:hideMark/>
          </w:tcPr>
          <w:p w14:paraId="3DD97BFB"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5B7627AB" w14:textId="3E8DE123"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2D7F7DC0"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54B18E2D"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H2O</w:t>
            </w:r>
          </w:p>
        </w:tc>
        <w:tc>
          <w:tcPr>
            <w:tcW w:w="4961" w:type="dxa"/>
            <w:noWrap/>
            <w:vAlign w:val="center"/>
            <w:hideMark/>
          </w:tcPr>
          <w:p w14:paraId="3AA845B7"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ater / vapor</w:t>
            </w:r>
          </w:p>
        </w:tc>
        <w:tc>
          <w:tcPr>
            <w:tcW w:w="1418" w:type="dxa"/>
            <w:noWrap/>
            <w:vAlign w:val="center"/>
            <w:hideMark/>
          </w:tcPr>
          <w:p w14:paraId="64875080"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3628223B" w14:textId="6402D2A1"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60F0F873"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0F080811"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CO2</w:t>
            </w:r>
          </w:p>
        </w:tc>
        <w:tc>
          <w:tcPr>
            <w:tcW w:w="4961" w:type="dxa"/>
            <w:noWrap/>
            <w:vAlign w:val="center"/>
            <w:hideMark/>
          </w:tcPr>
          <w:p w14:paraId="422A3B6F"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carbon dioxide</w:t>
            </w:r>
          </w:p>
        </w:tc>
        <w:tc>
          <w:tcPr>
            <w:tcW w:w="1418" w:type="dxa"/>
            <w:noWrap/>
            <w:vAlign w:val="center"/>
            <w:hideMark/>
          </w:tcPr>
          <w:p w14:paraId="6936E132"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796A2D20" w14:textId="5B575F4D"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135989C1"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17784DFD"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LOI</w:t>
            </w:r>
          </w:p>
        </w:tc>
        <w:tc>
          <w:tcPr>
            <w:tcW w:w="4961" w:type="dxa"/>
            <w:noWrap/>
            <w:vAlign w:val="center"/>
            <w:hideMark/>
          </w:tcPr>
          <w:p w14:paraId="7D54A033"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loss-on-ignition</w:t>
            </w:r>
          </w:p>
        </w:tc>
        <w:tc>
          <w:tcPr>
            <w:tcW w:w="1418" w:type="dxa"/>
            <w:noWrap/>
            <w:vAlign w:val="center"/>
            <w:hideMark/>
          </w:tcPr>
          <w:p w14:paraId="3292B4B2"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412AE75B" w14:textId="41EFEDA1"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49CCB43F"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6D066F9A"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Total</w:t>
            </w:r>
          </w:p>
        </w:tc>
        <w:tc>
          <w:tcPr>
            <w:tcW w:w="4961" w:type="dxa"/>
            <w:noWrap/>
            <w:vAlign w:val="center"/>
            <w:hideMark/>
          </w:tcPr>
          <w:p w14:paraId="2AF45385"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total (input data)</w:t>
            </w:r>
          </w:p>
        </w:tc>
        <w:tc>
          <w:tcPr>
            <w:tcW w:w="1418" w:type="dxa"/>
            <w:noWrap/>
            <w:vAlign w:val="center"/>
            <w:hideMark/>
          </w:tcPr>
          <w:p w14:paraId="7A34D06E"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572D183A" w14:textId="2C7C1F78"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7775E61A"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4D2BB937"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TotF</w:t>
            </w:r>
          </w:p>
        </w:tc>
        <w:tc>
          <w:tcPr>
            <w:tcW w:w="4961" w:type="dxa"/>
            <w:noWrap/>
            <w:vAlign w:val="center"/>
            <w:hideMark/>
          </w:tcPr>
          <w:p w14:paraId="216D5524"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total (volatile-free calculation)</w:t>
            </w:r>
          </w:p>
        </w:tc>
        <w:tc>
          <w:tcPr>
            <w:tcW w:w="1418" w:type="dxa"/>
            <w:noWrap/>
            <w:vAlign w:val="center"/>
            <w:hideMark/>
          </w:tcPr>
          <w:p w14:paraId="7A67F79A"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0192D1A0" w14:textId="30CFFA3D"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08911AE3"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01095994"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TotC</w:t>
            </w:r>
          </w:p>
        </w:tc>
        <w:tc>
          <w:tcPr>
            <w:tcW w:w="4961" w:type="dxa"/>
            <w:noWrap/>
            <w:vAlign w:val="center"/>
            <w:hideMark/>
          </w:tcPr>
          <w:p w14:paraId="5EBE260E"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total (calculated, all)</w:t>
            </w:r>
          </w:p>
        </w:tc>
        <w:tc>
          <w:tcPr>
            <w:tcW w:w="1418" w:type="dxa"/>
            <w:noWrap/>
            <w:vAlign w:val="center"/>
            <w:hideMark/>
          </w:tcPr>
          <w:p w14:paraId="3FC6D622"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4A119CA2" w14:textId="35BFC01E"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4926A202"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41C12FA3"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TotM</w:t>
            </w:r>
          </w:p>
        </w:tc>
        <w:tc>
          <w:tcPr>
            <w:tcW w:w="4961" w:type="dxa"/>
            <w:noWrap/>
            <w:vAlign w:val="center"/>
            <w:hideMark/>
          </w:tcPr>
          <w:p w14:paraId="2B4D4A65"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total (calculated, main elements and volatiles)</w:t>
            </w:r>
          </w:p>
        </w:tc>
        <w:tc>
          <w:tcPr>
            <w:tcW w:w="1418" w:type="dxa"/>
            <w:noWrap/>
            <w:vAlign w:val="center"/>
            <w:hideMark/>
          </w:tcPr>
          <w:p w14:paraId="4F2BD7C9"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600224B7" w14:textId="1839FD1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r w:rsidR="00805C39" w:rsidRPr="00BD3126" w14:paraId="053CDA4D"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6A21FC84" w14:textId="77777777" w:rsidR="00805C39" w:rsidRPr="00BD3126" w:rsidRDefault="00805C39" w:rsidP="00C52153">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TotT</w:t>
            </w:r>
          </w:p>
        </w:tc>
        <w:tc>
          <w:tcPr>
            <w:tcW w:w="4961" w:type="dxa"/>
            <w:noWrap/>
            <w:vAlign w:val="center"/>
            <w:hideMark/>
          </w:tcPr>
          <w:p w14:paraId="34E15355"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total (calculated, trace elements)</w:t>
            </w:r>
          </w:p>
        </w:tc>
        <w:tc>
          <w:tcPr>
            <w:tcW w:w="1418" w:type="dxa"/>
            <w:noWrap/>
            <w:vAlign w:val="center"/>
            <w:hideMark/>
          </w:tcPr>
          <w:p w14:paraId="4346B5A0" w14:textId="77777777"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c>
          <w:tcPr>
            <w:tcW w:w="1422" w:type="dxa"/>
            <w:noWrap/>
            <w:vAlign w:val="center"/>
            <w:hideMark/>
          </w:tcPr>
          <w:p w14:paraId="0AB29B7D" w14:textId="03AF2C0F" w:rsidR="00805C39" w:rsidRPr="00BD3126" w:rsidRDefault="00805C39" w:rsidP="00C52153">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wt. %</w:t>
            </w:r>
          </w:p>
        </w:tc>
      </w:tr>
    </w:tbl>
    <w:p w14:paraId="7861B841" w14:textId="77777777" w:rsidR="00D90341" w:rsidRPr="00BD3126" w:rsidRDefault="00D90341" w:rsidP="00C24FF1">
      <w:pPr>
        <w:pStyle w:val="Beschriftung"/>
        <w:spacing w:after="120"/>
        <w:rPr>
          <w:lang w:val="en-US"/>
        </w:rPr>
      </w:pPr>
    </w:p>
    <w:p w14:paraId="131C4009" w14:textId="2B8069A5" w:rsidR="00427040" w:rsidRPr="00BD3126" w:rsidRDefault="00C24FF1" w:rsidP="00C24FF1">
      <w:pPr>
        <w:pStyle w:val="Beschriftung"/>
        <w:spacing w:after="120"/>
        <w:rPr>
          <w:lang w:val="en-US"/>
        </w:rPr>
      </w:pPr>
      <w:r w:rsidRPr="00BD3126">
        <w:rPr>
          <w:lang w:val="en-US"/>
        </w:rPr>
        <w:lastRenderedPageBreak/>
        <w:t>Tab. 5.1-1: (continued)</w:t>
      </w:r>
    </w:p>
    <w:tbl>
      <w:tblPr>
        <w:tblStyle w:val="Gitternetztabelle1hell"/>
        <w:tblW w:w="9214" w:type="dxa"/>
        <w:tblLook w:val="04A0" w:firstRow="1" w:lastRow="0" w:firstColumn="1" w:lastColumn="0" w:noHBand="0" w:noVBand="1"/>
      </w:tblPr>
      <w:tblGrid>
        <w:gridCol w:w="1413"/>
        <w:gridCol w:w="4961"/>
        <w:gridCol w:w="1418"/>
        <w:gridCol w:w="1422"/>
      </w:tblGrid>
      <w:tr w:rsidR="00C24FF1" w:rsidRPr="00BD3126" w14:paraId="7F5EB0D5" w14:textId="77777777" w:rsidTr="00944CA5">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tcPr>
          <w:p w14:paraId="0C9C3CE7" w14:textId="77777777" w:rsidR="00C24FF1" w:rsidRPr="00BD3126" w:rsidRDefault="00C24FF1" w:rsidP="00944CA5">
            <w:pPr>
              <w:jc w:val="left"/>
              <w:rPr>
                <w:rFonts w:eastAsia="Times New Roman" w:cstheme="minorHAnsi"/>
                <w:bCs w:val="0"/>
                <w:sz w:val="16"/>
                <w:szCs w:val="16"/>
                <w:lang w:eastAsia="de-DE"/>
              </w:rPr>
            </w:pPr>
            <w:r w:rsidRPr="00BD3126">
              <w:rPr>
                <w:rFonts w:eastAsia="Times New Roman" w:cstheme="minorHAnsi"/>
                <w:bCs w:val="0"/>
                <w:sz w:val="16"/>
                <w:szCs w:val="16"/>
                <w:lang w:eastAsia="de-DE"/>
              </w:rPr>
              <w:t>Header entries</w:t>
            </w:r>
          </w:p>
          <w:p w14:paraId="60D92ABB" w14:textId="77777777" w:rsidR="00C24FF1" w:rsidRPr="00BD3126" w:rsidRDefault="00C24FF1" w:rsidP="00944CA5">
            <w:pPr>
              <w:jc w:val="left"/>
              <w:rPr>
                <w:rFonts w:eastAsia="Times New Roman" w:cstheme="minorHAnsi"/>
                <w:color w:val="000000"/>
                <w:sz w:val="16"/>
                <w:szCs w:val="16"/>
                <w:lang w:eastAsia="de-DE"/>
              </w:rPr>
            </w:pPr>
            <w:r w:rsidRPr="00BD3126">
              <w:rPr>
                <w:rFonts w:eastAsia="Times New Roman" w:cstheme="minorHAnsi"/>
                <w:sz w:val="16"/>
                <w:szCs w:val="16"/>
                <w:lang w:eastAsia="de-DE"/>
              </w:rPr>
              <w:t>Oxide / Element</w:t>
            </w:r>
          </w:p>
        </w:tc>
        <w:tc>
          <w:tcPr>
            <w:tcW w:w="4961" w:type="dxa"/>
            <w:noWrap/>
            <w:vAlign w:val="center"/>
          </w:tcPr>
          <w:p w14:paraId="06492659" w14:textId="77777777" w:rsidR="00C24FF1" w:rsidRPr="00BD3126" w:rsidRDefault="00C24FF1" w:rsidP="00944CA5">
            <w:pPr>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sz w:val="16"/>
                <w:szCs w:val="16"/>
                <w:lang w:eastAsia="de-DE"/>
              </w:rPr>
              <w:t>Name</w:t>
            </w:r>
          </w:p>
        </w:tc>
        <w:tc>
          <w:tcPr>
            <w:tcW w:w="1418" w:type="dxa"/>
            <w:noWrap/>
            <w:vAlign w:val="center"/>
          </w:tcPr>
          <w:p w14:paraId="3F50D2B7" w14:textId="77777777" w:rsidR="00C24FF1" w:rsidRPr="00BD3126" w:rsidRDefault="00C24FF1" w:rsidP="00944CA5">
            <w:pPr>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sz w:val="16"/>
                <w:szCs w:val="16"/>
                <w:lang w:eastAsia="de-DE"/>
              </w:rPr>
              <w:t>Internal storage</w:t>
            </w:r>
          </w:p>
        </w:tc>
        <w:tc>
          <w:tcPr>
            <w:tcW w:w="1422" w:type="dxa"/>
            <w:noWrap/>
            <w:vAlign w:val="center"/>
          </w:tcPr>
          <w:p w14:paraId="1AB07AAB" w14:textId="77777777" w:rsidR="00C24FF1" w:rsidRPr="00BD3126" w:rsidRDefault="00C24FF1" w:rsidP="00944CA5">
            <w:pPr>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sz w:val="16"/>
                <w:szCs w:val="16"/>
                <w:lang w:eastAsia="de-DE"/>
              </w:rPr>
              <w:t>Valid input units</w:t>
            </w:r>
          </w:p>
        </w:tc>
      </w:tr>
      <w:tr w:rsidR="00D90341" w:rsidRPr="00BD3126" w14:paraId="4300F2B7"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tcPr>
          <w:p w14:paraId="0A2C44AD" w14:textId="17E2EEE7" w:rsidR="00D90341" w:rsidRPr="00BD3126" w:rsidRDefault="00D90341" w:rsidP="00D90341">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Ag</w:t>
            </w:r>
          </w:p>
        </w:tc>
        <w:tc>
          <w:tcPr>
            <w:tcW w:w="4961" w:type="dxa"/>
            <w:noWrap/>
            <w:vAlign w:val="center"/>
          </w:tcPr>
          <w:p w14:paraId="5F534C01" w14:textId="77F3C9B7" w:rsidR="00D90341" w:rsidRPr="00BD3126" w:rsidRDefault="00D90341" w:rsidP="00D90341">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silver</w:t>
            </w:r>
          </w:p>
        </w:tc>
        <w:tc>
          <w:tcPr>
            <w:tcW w:w="1418" w:type="dxa"/>
            <w:noWrap/>
            <w:vAlign w:val="center"/>
          </w:tcPr>
          <w:p w14:paraId="1997B42F" w14:textId="5E8E5B5A" w:rsidR="00D90341" w:rsidRPr="00BD3126" w:rsidRDefault="00D90341" w:rsidP="00D90341">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tcPr>
          <w:p w14:paraId="6BE81F2D" w14:textId="16537EDD" w:rsidR="00D90341" w:rsidRPr="00BD3126" w:rsidRDefault="00D90341" w:rsidP="00D90341">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D90341" w:rsidRPr="00BD3126" w14:paraId="2DC6143D"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tcPr>
          <w:p w14:paraId="385CDD38" w14:textId="1C369EBB" w:rsidR="00D90341" w:rsidRPr="00BD3126" w:rsidRDefault="00D90341" w:rsidP="00D90341">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As</w:t>
            </w:r>
          </w:p>
        </w:tc>
        <w:tc>
          <w:tcPr>
            <w:tcW w:w="4961" w:type="dxa"/>
            <w:noWrap/>
            <w:vAlign w:val="center"/>
          </w:tcPr>
          <w:p w14:paraId="5D9F7A25" w14:textId="7674397B" w:rsidR="00D90341" w:rsidRPr="00BD3126" w:rsidRDefault="00D90341" w:rsidP="00D90341">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arsenic</w:t>
            </w:r>
          </w:p>
        </w:tc>
        <w:tc>
          <w:tcPr>
            <w:tcW w:w="1418" w:type="dxa"/>
            <w:noWrap/>
            <w:vAlign w:val="center"/>
          </w:tcPr>
          <w:p w14:paraId="4A1DBE40" w14:textId="63CE23CF" w:rsidR="00D90341" w:rsidRPr="00BD3126" w:rsidRDefault="00D90341" w:rsidP="00D90341">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tcPr>
          <w:p w14:paraId="72186ACC" w14:textId="7640AD6A" w:rsidR="00D90341" w:rsidRPr="00BD3126" w:rsidRDefault="00D90341" w:rsidP="00D90341">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D90341" w:rsidRPr="00BD3126" w14:paraId="541CF54E"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tcPr>
          <w:p w14:paraId="54058343" w14:textId="2A49A6F5" w:rsidR="00D90341" w:rsidRPr="00BD3126" w:rsidRDefault="00D90341" w:rsidP="00D90341">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Au</w:t>
            </w:r>
          </w:p>
        </w:tc>
        <w:tc>
          <w:tcPr>
            <w:tcW w:w="4961" w:type="dxa"/>
            <w:noWrap/>
            <w:vAlign w:val="center"/>
          </w:tcPr>
          <w:p w14:paraId="728987C4" w14:textId="6696CAC3" w:rsidR="00D90341" w:rsidRPr="00BD3126" w:rsidRDefault="00D90341" w:rsidP="00D90341">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gold</w:t>
            </w:r>
          </w:p>
        </w:tc>
        <w:tc>
          <w:tcPr>
            <w:tcW w:w="1418" w:type="dxa"/>
            <w:noWrap/>
            <w:vAlign w:val="center"/>
          </w:tcPr>
          <w:p w14:paraId="212A4FA9" w14:textId="41ED78CD" w:rsidR="00D90341" w:rsidRPr="00BD3126" w:rsidRDefault="00D90341" w:rsidP="00D90341">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tcPr>
          <w:p w14:paraId="6F3EB7C5" w14:textId="4E4021C5" w:rsidR="00D90341" w:rsidRPr="00BD3126" w:rsidRDefault="00D90341" w:rsidP="00D90341">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30574375"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5E960836"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B</w:t>
            </w:r>
          </w:p>
        </w:tc>
        <w:tc>
          <w:tcPr>
            <w:tcW w:w="4961" w:type="dxa"/>
            <w:noWrap/>
            <w:vAlign w:val="center"/>
            <w:hideMark/>
          </w:tcPr>
          <w:p w14:paraId="3CC5D676"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boron</w:t>
            </w:r>
          </w:p>
        </w:tc>
        <w:tc>
          <w:tcPr>
            <w:tcW w:w="1418" w:type="dxa"/>
            <w:noWrap/>
            <w:vAlign w:val="center"/>
            <w:hideMark/>
          </w:tcPr>
          <w:p w14:paraId="0CC1345A"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6B021F1C" w14:textId="7EAECFBB"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37A5A294"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1EC3BE11"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Ba</w:t>
            </w:r>
          </w:p>
        </w:tc>
        <w:tc>
          <w:tcPr>
            <w:tcW w:w="4961" w:type="dxa"/>
            <w:noWrap/>
            <w:vAlign w:val="center"/>
            <w:hideMark/>
          </w:tcPr>
          <w:p w14:paraId="565F4E7E"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barium</w:t>
            </w:r>
          </w:p>
        </w:tc>
        <w:tc>
          <w:tcPr>
            <w:tcW w:w="1418" w:type="dxa"/>
            <w:noWrap/>
            <w:vAlign w:val="center"/>
            <w:hideMark/>
          </w:tcPr>
          <w:p w14:paraId="21531A15"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0C1C5719" w14:textId="1364328C"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0A19B25A"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685AEB91"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Be</w:t>
            </w:r>
          </w:p>
        </w:tc>
        <w:tc>
          <w:tcPr>
            <w:tcW w:w="4961" w:type="dxa"/>
            <w:noWrap/>
            <w:vAlign w:val="center"/>
            <w:hideMark/>
          </w:tcPr>
          <w:p w14:paraId="030C17C9"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beryllium</w:t>
            </w:r>
          </w:p>
        </w:tc>
        <w:tc>
          <w:tcPr>
            <w:tcW w:w="1418" w:type="dxa"/>
            <w:noWrap/>
            <w:vAlign w:val="center"/>
            <w:hideMark/>
          </w:tcPr>
          <w:p w14:paraId="01F92209"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4D9B6699" w14:textId="05F3D0D9"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542C3F81"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16DBE0C5"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Bi</w:t>
            </w:r>
          </w:p>
        </w:tc>
        <w:tc>
          <w:tcPr>
            <w:tcW w:w="4961" w:type="dxa"/>
            <w:noWrap/>
            <w:vAlign w:val="center"/>
            <w:hideMark/>
          </w:tcPr>
          <w:p w14:paraId="0C4A9047"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bismuth</w:t>
            </w:r>
          </w:p>
        </w:tc>
        <w:tc>
          <w:tcPr>
            <w:tcW w:w="1418" w:type="dxa"/>
            <w:noWrap/>
            <w:vAlign w:val="center"/>
            <w:hideMark/>
          </w:tcPr>
          <w:p w14:paraId="238DBBCD"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0F6A704E" w14:textId="759FB9D8"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01250363"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408D2423"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Cd</w:t>
            </w:r>
          </w:p>
        </w:tc>
        <w:tc>
          <w:tcPr>
            <w:tcW w:w="4961" w:type="dxa"/>
            <w:noWrap/>
            <w:vAlign w:val="center"/>
            <w:hideMark/>
          </w:tcPr>
          <w:p w14:paraId="01B023B7"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cadmium</w:t>
            </w:r>
          </w:p>
        </w:tc>
        <w:tc>
          <w:tcPr>
            <w:tcW w:w="1418" w:type="dxa"/>
            <w:noWrap/>
            <w:vAlign w:val="center"/>
            <w:hideMark/>
          </w:tcPr>
          <w:p w14:paraId="5D56E484"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69898F45" w14:textId="0BA98956"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04670025"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03FFA1F1"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Co</w:t>
            </w:r>
          </w:p>
        </w:tc>
        <w:tc>
          <w:tcPr>
            <w:tcW w:w="4961" w:type="dxa"/>
            <w:noWrap/>
            <w:vAlign w:val="center"/>
            <w:hideMark/>
          </w:tcPr>
          <w:p w14:paraId="00F45E24"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cobalt</w:t>
            </w:r>
          </w:p>
        </w:tc>
        <w:tc>
          <w:tcPr>
            <w:tcW w:w="1418" w:type="dxa"/>
            <w:noWrap/>
            <w:vAlign w:val="center"/>
            <w:hideMark/>
          </w:tcPr>
          <w:p w14:paraId="39CC43E8"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6C55F805" w14:textId="02065115"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322622C8"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2A398D2E"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Cr</w:t>
            </w:r>
          </w:p>
        </w:tc>
        <w:tc>
          <w:tcPr>
            <w:tcW w:w="4961" w:type="dxa"/>
            <w:noWrap/>
            <w:vAlign w:val="center"/>
            <w:hideMark/>
          </w:tcPr>
          <w:p w14:paraId="7CE9DF32"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chromium</w:t>
            </w:r>
          </w:p>
        </w:tc>
        <w:tc>
          <w:tcPr>
            <w:tcW w:w="1418" w:type="dxa"/>
            <w:noWrap/>
            <w:vAlign w:val="center"/>
            <w:hideMark/>
          </w:tcPr>
          <w:p w14:paraId="332477ED"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19199531" w14:textId="21DDC448"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4CC5E1AC"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7C110E25"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Cs</w:t>
            </w:r>
          </w:p>
        </w:tc>
        <w:tc>
          <w:tcPr>
            <w:tcW w:w="4961" w:type="dxa"/>
            <w:noWrap/>
            <w:vAlign w:val="center"/>
            <w:hideMark/>
          </w:tcPr>
          <w:p w14:paraId="3558AA30"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caesium</w:t>
            </w:r>
          </w:p>
        </w:tc>
        <w:tc>
          <w:tcPr>
            <w:tcW w:w="1418" w:type="dxa"/>
            <w:noWrap/>
            <w:vAlign w:val="center"/>
            <w:hideMark/>
          </w:tcPr>
          <w:p w14:paraId="2585B9F2"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163B4FD5" w14:textId="53BFD0BA"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64319564"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5E6F699C"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Cu</w:t>
            </w:r>
          </w:p>
        </w:tc>
        <w:tc>
          <w:tcPr>
            <w:tcW w:w="4961" w:type="dxa"/>
            <w:noWrap/>
            <w:vAlign w:val="center"/>
            <w:hideMark/>
          </w:tcPr>
          <w:p w14:paraId="7333759D"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copper</w:t>
            </w:r>
          </w:p>
        </w:tc>
        <w:tc>
          <w:tcPr>
            <w:tcW w:w="1418" w:type="dxa"/>
            <w:noWrap/>
            <w:vAlign w:val="center"/>
            <w:hideMark/>
          </w:tcPr>
          <w:p w14:paraId="1833F01D"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1B8F478D" w14:textId="00B74FDB"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7FAF472C"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5D3CFEE2"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Ga</w:t>
            </w:r>
          </w:p>
        </w:tc>
        <w:tc>
          <w:tcPr>
            <w:tcW w:w="4961" w:type="dxa"/>
            <w:noWrap/>
            <w:vAlign w:val="center"/>
            <w:hideMark/>
          </w:tcPr>
          <w:p w14:paraId="080B10FA"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gallium</w:t>
            </w:r>
          </w:p>
        </w:tc>
        <w:tc>
          <w:tcPr>
            <w:tcW w:w="1418" w:type="dxa"/>
            <w:noWrap/>
            <w:vAlign w:val="center"/>
            <w:hideMark/>
          </w:tcPr>
          <w:p w14:paraId="2B96F760"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599CEC53" w14:textId="137F47B3"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06FA05D9"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024A6B6F"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Ge</w:t>
            </w:r>
          </w:p>
        </w:tc>
        <w:tc>
          <w:tcPr>
            <w:tcW w:w="4961" w:type="dxa"/>
            <w:noWrap/>
            <w:vAlign w:val="center"/>
            <w:hideMark/>
          </w:tcPr>
          <w:p w14:paraId="7C082BF5"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germanium</w:t>
            </w:r>
          </w:p>
        </w:tc>
        <w:tc>
          <w:tcPr>
            <w:tcW w:w="1418" w:type="dxa"/>
            <w:noWrap/>
            <w:vAlign w:val="center"/>
            <w:hideMark/>
          </w:tcPr>
          <w:p w14:paraId="608B3D68"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58BFA2CF" w14:textId="14EE47EB"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057DD0B6"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40BF0A48"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Hf</w:t>
            </w:r>
          </w:p>
        </w:tc>
        <w:tc>
          <w:tcPr>
            <w:tcW w:w="4961" w:type="dxa"/>
            <w:noWrap/>
            <w:vAlign w:val="center"/>
            <w:hideMark/>
          </w:tcPr>
          <w:p w14:paraId="7BFA4BB0"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hafnium</w:t>
            </w:r>
          </w:p>
        </w:tc>
        <w:tc>
          <w:tcPr>
            <w:tcW w:w="1418" w:type="dxa"/>
            <w:noWrap/>
            <w:vAlign w:val="center"/>
            <w:hideMark/>
          </w:tcPr>
          <w:p w14:paraId="4C368F7B"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642B34ED" w14:textId="1449AF98"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731E256E"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46BC8360"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Hg</w:t>
            </w:r>
          </w:p>
        </w:tc>
        <w:tc>
          <w:tcPr>
            <w:tcW w:w="4961" w:type="dxa"/>
            <w:noWrap/>
            <w:vAlign w:val="center"/>
            <w:hideMark/>
          </w:tcPr>
          <w:p w14:paraId="4908C8A0"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mercury</w:t>
            </w:r>
          </w:p>
        </w:tc>
        <w:tc>
          <w:tcPr>
            <w:tcW w:w="1418" w:type="dxa"/>
            <w:noWrap/>
            <w:vAlign w:val="center"/>
            <w:hideMark/>
          </w:tcPr>
          <w:p w14:paraId="7105784A"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79E4AABC" w14:textId="69E2124D"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5455CE10"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668EF507"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In</w:t>
            </w:r>
          </w:p>
        </w:tc>
        <w:tc>
          <w:tcPr>
            <w:tcW w:w="4961" w:type="dxa"/>
            <w:noWrap/>
            <w:vAlign w:val="center"/>
            <w:hideMark/>
          </w:tcPr>
          <w:p w14:paraId="155B085A"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indium</w:t>
            </w:r>
          </w:p>
        </w:tc>
        <w:tc>
          <w:tcPr>
            <w:tcW w:w="1418" w:type="dxa"/>
            <w:noWrap/>
            <w:vAlign w:val="center"/>
            <w:hideMark/>
          </w:tcPr>
          <w:p w14:paraId="605C335E"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4C2B92B6" w14:textId="20E4FF62"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2A91ECD4"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7ACF2190"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Li</w:t>
            </w:r>
          </w:p>
        </w:tc>
        <w:tc>
          <w:tcPr>
            <w:tcW w:w="4961" w:type="dxa"/>
            <w:noWrap/>
            <w:vAlign w:val="center"/>
            <w:hideMark/>
          </w:tcPr>
          <w:p w14:paraId="774784C6"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lithium</w:t>
            </w:r>
          </w:p>
        </w:tc>
        <w:tc>
          <w:tcPr>
            <w:tcW w:w="1418" w:type="dxa"/>
            <w:noWrap/>
            <w:vAlign w:val="center"/>
            <w:hideMark/>
          </w:tcPr>
          <w:p w14:paraId="0DBD9CB0"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3E30D00C" w14:textId="0C2627E0"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7704201C"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3B3755C3"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Mo</w:t>
            </w:r>
          </w:p>
        </w:tc>
        <w:tc>
          <w:tcPr>
            <w:tcW w:w="4961" w:type="dxa"/>
            <w:noWrap/>
            <w:vAlign w:val="center"/>
            <w:hideMark/>
          </w:tcPr>
          <w:p w14:paraId="54E1DE06"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molybdenum</w:t>
            </w:r>
          </w:p>
        </w:tc>
        <w:tc>
          <w:tcPr>
            <w:tcW w:w="1418" w:type="dxa"/>
            <w:noWrap/>
            <w:vAlign w:val="center"/>
            <w:hideMark/>
          </w:tcPr>
          <w:p w14:paraId="780F7141"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0378CC18" w14:textId="2ED4649D"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01E42B02"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7450CD20"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Nb</w:t>
            </w:r>
          </w:p>
        </w:tc>
        <w:tc>
          <w:tcPr>
            <w:tcW w:w="4961" w:type="dxa"/>
            <w:noWrap/>
            <w:vAlign w:val="center"/>
            <w:hideMark/>
          </w:tcPr>
          <w:p w14:paraId="5ADA47AC"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niobium</w:t>
            </w:r>
          </w:p>
        </w:tc>
        <w:tc>
          <w:tcPr>
            <w:tcW w:w="1418" w:type="dxa"/>
            <w:noWrap/>
            <w:vAlign w:val="center"/>
            <w:hideMark/>
          </w:tcPr>
          <w:p w14:paraId="02FC85DA"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2CA7B30B" w14:textId="2524A345"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3D40622B"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29529B62"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Ni</w:t>
            </w:r>
          </w:p>
        </w:tc>
        <w:tc>
          <w:tcPr>
            <w:tcW w:w="4961" w:type="dxa"/>
            <w:noWrap/>
            <w:vAlign w:val="center"/>
            <w:hideMark/>
          </w:tcPr>
          <w:p w14:paraId="611FC629"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nickel</w:t>
            </w:r>
          </w:p>
        </w:tc>
        <w:tc>
          <w:tcPr>
            <w:tcW w:w="1418" w:type="dxa"/>
            <w:noWrap/>
            <w:vAlign w:val="center"/>
            <w:hideMark/>
          </w:tcPr>
          <w:p w14:paraId="1B01EF49"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34457593" w14:textId="09984571"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5AE3B4A3"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6A02D2BA"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Pb</w:t>
            </w:r>
          </w:p>
        </w:tc>
        <w:tc>
          <w:tcPr>
            <w:tcW w:w="4961" w:type="dxa"/>
            <w:noWrap/>
            <w:vAlign w:val="center"/>
            <w:hideMark/>
          </w:tcPr>
          <w:p w14:paraId="095B11E0"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lead</w:t>
            </w:r>
          </w:p>
        </w:tc>
        <w:tc>
          <w:tcPr>
            <w:tcW w:w="1418" w:type="dxa"/>
            <w:noWrap/>
            <w:vAlign w:val="center"/>
            <w:hideMark/>
          </w:tcPr>
          <w:p w14:paraId="05C96BDC"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1B3B9437" w14:textId="31ACBC72"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40DB167E"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6C95AA27"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Rb</w:t>
            </w:r>
          </w:p>
        </w:tc>
        <w:tc>
          <w:tcPr>
            <w:tcW w:w="4961" w:type="dxa"/>
            <w:noWrap/>
            <w:vAlign w:val="center"/>
            <w:hideMark/>
          </w:tcPr>
          <w:p w14:paraId="44AD8B4F"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rubidium</w:t>
            </w:r>
          </w:p>
        </w:tc>
        <w:tc>
          <w:tcPr>
            <w:tcW w:w="1418" w:type="dxa"/>
            <w:noWrap/>
            <w:vAlign w:val="center"/>
            <w:hideMark/>
          </w:tcPr>
          <w:p w14:paraId="50C63A54"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5FB8802E" w14:textId="4AC62453"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632E7F84"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2FFAC980"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Re</w:t>
            </w:r>
          </w:p>
        </w:tc>
        <w:tc>
          <w:tcPr>
            <w:tcW w:w="4961" w:type="dxa"/>
            <w:noWrap/>
            <w:vAlign w:val="center"/>
            <w:hideMark/>
          </w:tcPr>
          <w:p w14:paraId="4310F24A"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rhenium</w:t>
            </w:r>
          </w:p>
        </w:tc>
        <w:tc>
          <w:tcPr>
            <w:tcW w:w="1418" w:type="dxa"/>
            <w:noWrap/>
            <w:vAlign w:val="center"/>
            <w:hideMark/>
          </w:tcPr>
          <w:p w14:paraId="7C2BE2F6"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3AAEEEA7" w14:textId="2E6C65DC"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638AD54D"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09DED953"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Sb</w:t>
            </w:r>
          </w:p>
        </w:tc>
        <w:tc>
          <w:tcPr>
            <w:tcW w:w="4961" w:type="dxa"/>
            <w:noWrap/>
            <w:vAlign w:val="center"/>
            <w:hideMark/>
          </w:tcPr>
          <w:p w14:paraId="45440DFC"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antimony</w:t>
            </w:r>
          </w:p>
        </w:tc>
        <w:tc>
          <w:tcPr>
            <w:tcW w:w="1418" w:type="dxa"/>
            <w:noWrap/>
            <w:vAlign w:val="center"/>
            <w:hideMark/>
          </w:tcPr>
          <w:p w14:paraId="5ED9454D"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5044831F" w14:textId="0F8C7D5F"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433580" w:rsidRPr="00BD3126" w14:paraId="25472EA0" w14:textId="77777777" w:rsidTr="00C22C6B">
        <w:trPr>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6025DA64" w14:textId="77777777" w:rsidR="00433580" w:rsidRPr="00BD3126" w:rsidRDefault="00433580" w:rsidP="00433580">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Sc</w:t>
            </w:r>
          </w:p>
        </w:tc>
        <w:tc>
          <w:tcPr>
            <w:tcW w:w="4961" w:type="dxa"/>
            <w:noWrap/>
            <w:vAlign w:val="center"/>
            <w:hideMark/>
          </w:tcPr>
          <w:p w14:paraId="27380BFE"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scandium</w:t>
            </w:r>
          </w:p>
        </w:tc>
        <w:tc>
          <w:tcPr>
            <w:tcW w:w="1418" w:type="dxa"/>
            <w:noWrap/>
            <w:vAlign w:val="center"/>
            <w:hideMark/>
          </w:tcPr>
          <w:p w14:paraId="2C30C4B3" w14:textId="77777777"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vAlign w:val="center"/>
            <w:hideMark/>
          </w:tcPr>
          <w:p w14:paraId="65F6CE0F" w14:textId="1BB24DD3" w:rsidR="00433580" w:rsidRPr="00BD3126" w:rsidRDefault="00433580" w:rsidP="00433580">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09675F3F"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13F6AF9"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Se</w:t>
            </w:r>
          </w:p>
        </w:tc>
        <w:tc>
          <w:tcPr>
            <w:tcW w:w="4961" w:type="dxa"/>
            <w:noWrap/>
            <w:hideMark/>
          </w:tcPr>
          <w:p w14:paraId="08F7C63A"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selenium</w:t>
            </w:r>
          </w:p>
        </w:tc>
        <w:tc>
          <w:tcPr>
            <w:tcW w:w="1418" w:type="dxa"/>
            <w:noWrap/>
            <w:hideMark/>
          </w:tcPr>
          <w:p w14:paraId="247C4489"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4E5E0EB7"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1328D646"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DBDA26A"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Sn</w:t>
            </w:r>
          </w:p>
        </w:tc>
        <w:tc>
          <w:tcPr>
            <w:tcW w:w="4961" w:type="dxa"/>
            <w:noWrap/>
            <w:hideMark/>
          </w:tcPr>
          <w:p w14:paraId="4F0CB4FE"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tin</w:t>
            </w:r>
          </w:p>
        </w:tc>
        <w:tc>
          <w:tcPr>
            <w:tcW w:w="1418" w:type="dxa"/>
            <w:noWrap/>
            <w:hideMark/>
          </w:tcPr>
          <w:p w14:paraId="3588511C"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499C7B09"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3C2C8DB6"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0B0F248"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Sr</w:t>
            </w:r>
          </w:p>
        </w:tc>
        <w:tc>
          <w:tcPr>
            <w:tcW w:w="4961" w:type="dxa"/>
            <w:noWrap/>
            <w:hideMark/>
          </w:tcPr>
          <w:p w14:paraId="3F4B6622"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strontium</w:t>
            </w:r>
          </w:p>
        </w:tc>
        <w:tc>
          <w:tcPr>
            <w:tcW w:w="1418" w:type="dxa"/>
            <w:noWrap/>
            <w:hideMark/>
          </w:tcPr>
          <w:p w14:paraId="4A9A061C"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11E93F42"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19F7AD5A"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14454494"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Ta</w:t>
            </w:r>
          </w:p>
        </w:tc>
        <w:tc>
          <w:tcPr>
            <w:tcW w:w="4961" w:type="dxa"/>
            <w:noWrap/>
            <w:hideMark/>
          </w:tcPr>
          <w:p w14:paraId="4064A3DA"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tantalum</w:t>
            </w:r>
          </w:p>
        </w:tc>
        <w:tc>
          <w:tcPr>
            <w:tcW w:w="1418" w:type="dxa"/>
            <w:noWrap/>
            <w:hideMark/>
          </w:tcPr>
          <w:p w14:paraId="6FEEC3F9"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35E1293C"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3E89FAFE"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DC22545"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Te</w:t>
            </w:r>
          </w:p>
        </w:tc>
        <w:tc>
          <w:tcPr>
            <w:tcW w:w="4961" w:type="dxa"/>
            <w:noWrap/>
            <w:hideMark/>
          </w:tcPr>
          <w:p w14:paraId="2C1C9E29"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tellurium</w:t>
            </w:r>
          </w:p>
        </w:tc>
        <w:tc>
          <w:tcPr>
            <w:tcW w:w="1418" w:type="dxa"/>
            <w:noWrap/>
            <w:hideMark/>
          </w:tcPr>
          <w:p w14:paraId="60EC596B"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662F457F"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742B7570"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E6EC4A7"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Th</w:t>
            </w:r>
          </w:p>
        </w:tc>
        <w:tc>
          <w:tcPr>
            <w:tcW w:w="4961" w:type="dxa"/>
            <w:noWrap/>
            <w:hideMark/>
          </w:tcPr>
          <w:p w14:paraId="0A7B2778"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thorium</w:t>
            </w:r>
          </w:p>
        </w:tc>
        <w:tc>
          <w:tcPr>
            <w:tcW w:w="1418" w:type="dxa"/>
            <w:noWrap/>
            <w:hideMark/>
          </w:tcPr>
          <w:p w14:paraId="31A5D02E"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41304748"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51C734C6"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2453330"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Tl</w:t>
            </w:r>
          </w:p>
        </w:tc>
        <w:tc>
          <w:tcPr>
            <w:tcW w:w="4961" w:type="dxa"/>
            <w:noWrap/>
            <w:hideMark/>
          </w:tcPr>
          <w:p w14:paraId="73C988AF"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thallium</w:t>
            </w:r>
          </w:p>
        </w:tc>
        <w:tc>
          <w:tcPr>
            <w:tcW w:w="1418" w:type="dxa"/>
            <w:noWrap/>
            <w:hideMark/>
          </w:tcPr>
          <w:p w14:paraId="158D9005"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72DADFC3"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1BE2F401"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240705C"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U</w:t>
            </w:r>
          </w:p>
        </w:tc>
        <w:tc>
          <w:tcPr>
            <w:tcW w:w="4961" w:type="dxa"/>
            <w:noWrap/>
            <w:hideMark/>
          </w:tcPr>
          <w:p w14:paraId="5D2370DB"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uranium</w:t>
            </w:r>
          </w:p>
        </w:tc>
        <w:tc>
          <w:tcPr>
            <w:tcW w:w="1418" w:type="dxa"/>
            <w:noWrap/>
            <w:hideMark/>
          </w:tcPr>
          <w:p w14:paraId="33AD6FEE"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1FABC64B"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646AA598"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CB78C26"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V</w:t>
            </w:r>
          </w:p>
        </w:tc>
        <w:tc>
          <w:tcPr>
            <w:tcW w:w="4961" w:type="dxa"/>
            <w:noWrap/>
            <w:hideMark/>
          </w:tcPr>
          <w:p w14:paraId="58887A13"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vanadium</w:t>
            </w:r>
          </w:p>
        </w:tc>
        <w:tc>
          <w:tcPr>
            <w:tcW w:w="1418" w:type="dxa"/>
            <w:noWrap/>
            <w:hideMark/>
          </w:tcPr>
          <w:p w14:paraId="06C016E1"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123A5F67"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6AF8AA61"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A5F9461"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W</w:t>
            </w:r>
          </w:p>
        </w:tc>
        <w:tc>
          <w:tcPr>
            <w:tcW w:w="4961" w:type="dxa"/>
            <w:noWrap/>
            <w:hideMark/>
          </w:tcPr>
          <w:p w14:paraId="6FCC371C"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tungsten</w:t>
            </w:r>
          </w:p>
        </w:tc>
        <w:tc>
          <w:tcPr>
            <w:tcW w:w="1418" w:type="dxa"/>
            <w:noWrap/>
            <w:hideMark/>
          </w:tcPr>
          <w:p w14:paraId="086B2044"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10C1842F"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6150A0F0"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0AD4AFD"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Y</w:t>
            </w:r>
          </w:p>
        </w:tc>
        <w:tc>
          <w:tcPr>
            <w:tcW w:w="4961" w:type="dxa"/>
            <w:noWrap/>
            <w:hideMark/>
          </w:tcPr>
          <w:p w14:paraId="7322C092"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yttrium</w:t>
            </w:r>
          </w:p>
        </w:tc>
        <w:tc>
          <w:tcPr>
            <w:tcW w:w="1418" w:type="dxa"/>
            <w:noWrap/>
            <w:hideMark/>
          </w:tcPr>
          <w:p w14:paraId="17429A20"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711F857B"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6E26E050"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D3B0EB2"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Zn</w:t>
            </w:r>
          </w:p>
        </w:tc>
        <w:tc>
          <w:tcPr>
            <w:tcW w:w="4961" w:type="dxa"/>
            <w:noWrap/>
            <w:hideMark/>
          </w:tcPr>
          <w:p w14:paraId="0DAFB801"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zinc</w:t>
            </w:r>
          </w:p>
        </w:tc>
        <w:tc>
          <w:tcPr>
            <w:tcW w:w="1418" w:type="dxa"/>
            <w:noWrap/>
            <w:hideMark/>
          </w:tcPr>
          <w:p w14:paraId="2932C339"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1B7838C7"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40B492F2"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4785BD7"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Zr</w:t>
            </w:r>
          </w:p>
        </w:tc>
        <w:tc>
          <w:tcPr>
            <w:tcW w:w="4961" w:type="dxa"/>
            <w:noWrap/>
            <w:hideMark/>
          </w:tcPr>
          <w:p w14:paraId="78682DD4"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zirconium</w:t>
            </w:r>
          </w:p>
        </w:tc>
        <w:tc>
          <w:tcPr>
            <w:tcW w:w="1418" w:type="dxa"/>
            <w:noWrap/>
            <w:hideMark/>
          </w:tcPr>
          <w:p w14:paraId="4FB31F57"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25C63A3A"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1A099228"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A761984"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Ru</w:t>
            </w:r>
          </w:p>
        </w:tc>
        <w:tc>
          <w:tcPr>
            <w:tcW w:w="4961" w:type="dxa"/>
            <w:noWrap/>
            <w:hideMark/>
          </w:tcPr>
          <w:p w14:paraId="4FBDC15B"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ruthenium</w:t>
            </w:r>
          </w:p>
        </w:tc>
        <w:tc>
          <w:tcPr>
            <w:tcW w:w="1418" w:type="dxa"/>
            <w:noWrap/>
            <w:hideMark/>
          </w:tcPr>
          <w:p w14:paraId="3DAFA92F"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16FA43D9"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2199FD7B"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7C38D674"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Rh</w:t>
            </w:r>
          </w:p>
        </w:tc>
        <w:tc>
          <w:tcPr>
            <w:tcW w:w="4961" w:type="dxa"/>
            <w:noWrap/>
            <w:hideMark/>
          </w:tcPr>
          <w:p w14:paraId="2B881CBF"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rhodium</w:t>
            </w:r>
          </w:p>
        </w:tc>
        <w:tc>
          <w:tcPr>
            <w:tcW w:w="1418" w:type="dxa"/>
            <w:noWrap/>
            <w:hideMark/>
          </w:tcPr>
          <w:p w14:paraId="1FC3A7ED"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300DEF16"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4A2DF265"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B9E0D09"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Pd</w:t>
            </w:r>
          </w:p>
        </w:tc>
        <w:tc>
          <w:tcPr>
            <w:tcW w:w="4961" w:type="dxa"/>
            <w:noWrap/>
            <w:hideMark/>
          </w:tcPr>
          <w:p w14:paraId="6966D255"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alladium</w:t>
            </w:r>
          </w:p>
        </w:tc>
        <w:tc>
          <w:tcPr>
            <w:tcW w:w="1418" w:type="dxa"/>
            <w:noWrap/>
            <w:hideMark/>
          </w:tcPr>
          <w:p w14:paraId="289FEC55"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1A3A5079"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4BE41795"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FB8EE9F"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Os</w:t>
            </w:r>
          </w:p>
        </w:tc>
        <w:tc>
          <w:tcPr>
            <w:tcW w:w="4961" w:type="dxa"/>
            <w:noWrap/>
            <w:hideMark/>
          </w:tcPr>
          <w:p w14:paraId="54A7331C"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osmium</w:t>
            </w:r>
          </w:p>
        </w:tc>
        <w:tc>
          <w:tcPr>
            <w:tcW w:w="1418" w:type="dxa"/>
            <w:noWrap/>
            <w:hideMark/>
          </w:tcPr>
          <w:p w14:paraId="2D60A1D9"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6F2DD227"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717ABFCB"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8697AE3"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Ir</w:t>
            </w:r>
          </w:p>
        </w:tc>
        <w:tc>
          <w:tcPr>
            <w:tcW w:w="4961" w:type="dxa"/>
            <w:noWrap/>
            <w:hideMark/>
          </w:tcPr>
          <w:p w14:paraId="519BFC14"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iridium</w:t>
            </w:r>
          </w:p>
        </w:tc>
        <w:tc>
          <w:tcPr>
            <w:tcW w:w="1418" w:type="dxa"/>
            <w:noWrap/>
            <w:hideMark/>
          </w:tcPr>
          <w:p w14:paraId="68226C25"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0B9BC254"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78CFECCB"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D1CC031"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Pt</w:t>
            </w:r>
          </w:p>
        </w:tc>
        <w:tc>
          <w:tcPr>
            <w:tcW w:w="4961" w:type="dxa"/>
            <w:noWrap/>
            <w:hideMark/>
          </w:tcPr>
          <w:p w14:paraId="2305CB94"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latinum</w:t>
            </w:r>
          </w:p>
        </w:tc>
        <w:tc>
          <w:tcPr>
            <w:tcW w:w="1418" w:type="dxa"/>
            <w:noWrap/>
            <w:hideMark/>
          </w:tcPr>
          <w:p w14:paraId="305FB3F3"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62873A2E"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01A26B7A"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BBC3223"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La</w:t>
            </w:r>
          </w:p>
        </w:tc>
        <w:tc>
          <w:tcPr>
            <w:tcW w:w="4961" w:type="dxa"/>
            <w:noWrap/>
            <w:hideMark/>
          </w:tcPr>
          <w:p w14:paraId="5DDC556F"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lanthanum</w:t>
            </w:r>
          </w:p>
        </w:tc>
        <w:tc>
          <w:tcPr>
            <w:tcW w:w="1418" w:type="dxa"/>
            <w:noWrap/>
            <w:hideMark/>
          </w:tcPr>
          <w:p w14:paraId="68C672AA"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2029E0D1"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069DEE0F"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F01C79D"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Ce</w:t>
            </w:r>
          </w:p>
        </w:tc>
        <w:tc>
          <w:tcPr>
            <w:tcW w:w="4961" w:type="dxa"/>
            <w:noWrap/>
            <w:hideMark/>
          </w:tcPr>
          <w:p w14:paraId="1253B6E5"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cerium</w:t>
            </w:r>
          </w:p>
        </w:tc>
        <w:tc>
          <w:tcPr>
            <w:tcW w:w="1418" w:type="dxa"/>
            <w:noWrap/>
            <w:hideMark/>
          </w:tcPr>
          <w:p w14:paraId="309C1A80"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6FB179E3"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24D2149A"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73C25AD6"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Pr</w:t>
            </w:r>
          </w:p>
        </w:tc>
        <w:tc>
          <w:tcPr>
            <w:tcW w:w="4961" w:type="dxa"/>
            <w:noWrap/>
            <w:hideMark/>
          </w:tcPr>
          <w:p w14:paraId="0223B616"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raseodymium</w:t>
            </w:r>
          </w:p>
        </w:tc>
        <w:tc>
          <w:tcPr>
            <w:tcW w:w="1418" w:type="dxa"/>
            <w:noWrap/>
            <w:hideMark/>
          </w:tcPr>
          <w:p w14:paraId="2F0D24AA"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264449DB"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2E9EB525"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A6D1AB5"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Nd</w:t>
            </w:r>
          </w:p>
        </w:tc>
        <w:tc>
          <w:tcPr>
            <w:tcW w:w="4961" w:type="dxa"/>
            <w:noWrap/>
            <w:hideMark/>
          </w:tcPr>
          <w:p w14:paraId="36A66586"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neodymium</w:t>
            </w:r>
          </w:p>
        </w:tc>
        <w:tc>
          <w:tcPr>
            <w:tcW w:w="1418" w:type="dxa"/>
            <w:noWrap/>
            <w:hideMark/>
          </w:tcPr>
          <w:p w14:paraId="2891A25E"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760EBE12"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5893B0A2"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199828FB"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Sm</w:t>
            </w:r>
          </w:p>
        </w:tc>
        <w:tc>
          <w:tcPr>
            <w:tcW w:w="4961" w:type="dxa"/>
            <w:noWrap/>
            <w:hideMark/>
          </w:tcPr>
          <w:p w14:paraId="7D68E52B"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samarium</w:t>
            </w:r>
          </w:p>
        </w:tc>
        <w:tc>
          <w:tcPr>
            <w:tcW w:w="1418" w:type="dxa"/>
            <w:noWrap/>
            <w:hideMark/>
          </w:tcPr>
          <w:p w14:paraId="3C2CA778"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18218262"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6D394719"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4EC182F"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Eu</w:t>
            </w:r>
          </w:p>
        </w:tc>
        <w:tc>
          <w:tcPr>
            <w:tcW w:w="4961" w:type="dxa"/>
            <w:noWrap/>
            <w:hideMark/>
          </w:tcPr>
          <w:p w14:paraId="60689B0A"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europium</w:t>
            </w:r>
          </w:p>
        </w:tc>
        <w:tc>
          <w:tcPr>
            <w:tcW w:w="1418" w:type="dxa"/>
            <w:noWrap/>
            <w:hideMark/>
          </w:tcPr>
          <w:p w14:paraId="2810B1EA"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23862B56"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5D20D2CA"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9698783"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Gd</w:t>
            </w:r>
          </w:p>
        </w:tc>
        <w:tc>
          <w:tcPr>
            <w:tcW w:w="4961" w:type="dxa"/>
            <w:noWrap/>
            <w:hideMark/>
          </w:tcPr>
          <w:p w14:paraId="70808920"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gadolinium</w:t>
            </w:r>
          </w:p>
        </w:tc>
        <w:tc>
          <w:tcPr>
            <w:tcW w:w="1418" w:type="dxa"/>
            <w:noWrap/>
            <w:hideMark/>
          </w:tcPr>
          <w:p w14:paraId="0E1976FB"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01F63375"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06481EF6"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F436D92"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Tb</w:t>
            </w:r>
          </w:p>
        </w:tc>
        <w:tc>
          <w:tcPr>
            <w:tcW w:w="4961" w:type="dxa"/>
            <w:noWrap/>
            <w:hideMark/>
          </w:tcPr>
          <w:p w14:paraId="68CF50E1"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terbium</w:t>
            </w:r>
          </w:p>
        </w:tc>
        <w:tc>
          <w:tcPr>
            <w:tcW w:w="1418" w:type="dxa"/>
            <w:noWrap/>
            <w:hideMark/>
          </w:tcPr>
          <w:p w14:paraId="745EB595"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7068F9E8"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2FF08F71"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17D88994"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Dy</w:t>
            </w:r>
          </w:p>
        </w:tc>
        <w:tc>
          <w:tcPr>
            <w:tcW w:w="4961" w:type="dxa"/>
            <w:noWrap/>
            <w:hideMark/>
          </w:tcPr>
          <w:p w14:paraId="6922ADCF"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dysprosium</w:t>
            </w:r>
          </w:p>
        </w:tc>
        <w:tc>
          <w:tcPr>
            <w:tcW w:w="1418" w:type="dxa"/>
            <w:noWrap/>
            <w:hideMark/>
          </w:tcPr>
          <w:p w14:paraId="7272BD21"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36CEA083"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441AD0E3"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ABBB153"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Ho</w:t>
            </w:r>
          </w:p>
        </w:tc>
        <w:tc>
          <w:tcPr>
            <w:tcW w:w="4961" w:type="dxa"/>
            <w:noWrap/>
            <w:hideMark/>
          </w:tcPr>
          <w:p w14:paraId="4D8E9DBC"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holmium</w:t>
            </w:r>
          </w:p>
        </w:tc>
        <w:tc>
          <w:tcPr>
            <w:tcW w:w="1418" w:type="dxa"/>
            <w:noWrap/>
            <w:hideMark/>
          </w:tcPr>
          <w:p w14:paraId="7346144E"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6285DA76"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1D7B16E1"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3CC5D25"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Er</w:t>
            </w:r>
          </w:p>
        </w:tc>
        <w:tc>
          <w:tcPr>
            <w:tcW w:w="4961" w:type="dxa"/>
            <w:noWrap/>
            <w:hideMark/>
          </w:tcPr>
          <w:p w14:paraId="621E359F"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erbium</w:t>
            </w:r>
          </w:p>
        </w:tc>
        <w:tc>
          <w:tcPr>
            <w:tcW w:w="1418" w:type="dxa"/>
            <w:noWrap/>
            <w:hideMark/>
          </w:tcPr>
          <w:p w14:paraId="3BFC0528"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4E5E94B1"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3CAA97E5"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162981A5"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Tm</w:t>
            </w:r>
          </w:p>
        </w:tc>
        <w:tc>
          <w:tcPr>
            <w:tcW w:w="4961" w:type="dxa"/>
            <w:noWrap/>
            <w:hideMark/>
          </w:tcPr>
          <w:p w14:paraId="515F4A7E"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thulium</w:t>
            </w:r>
          </w:p>
        </w:tc>
        <w:tc>
          <w:tcPr>
            <w:tcW w:w="1418" w:type="dxa"/>
            <w:noWrap/>
            <w:hideMark/>
          </w:tcPr>
          <w:p w14:paraId="4FB99C6A"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1EB263C7"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5C99298E"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7791F46B"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Yb</w:t>
            </w:r>
          </w:p>
        </w:tc>
        <w:tc>
          <w:tcPr>
            <w:tcW w:w="4961" w:type="dxa"/>
            <w:noWrap/>
            <w:hideMark/>
          </w:tcPr>
          <w:p w14:paraId="355AB0F8"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ytterbium</w:t>
            </w:r>
          </w:p>
        </w:tc>
        <w:tc>
          <w:tcPr>
            <w:tcW w:w="1418" w:type="dxa"/>
            <w:noWrap/>
            <w:hideMark/>
          </w:tcPr>
          <w:p w14:paraId="7343FCEC"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124AD9FB"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r w:rsidR="008F4303" w:rsidRPr="00BD3126" w14:paraId="33B5EF7D" w14:textId="77777777" w:rsidTr="008F4303">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7ADC0F57" w14:textId="77777777" w:rsidR="008F4303" w:rsidRPr="00BD3126" w:rsidRDefault="008F4303" w:rsidP="00944CA5">
            <w:pPr>
              <w:jc w:val="left"/>
              <w:rPr>
                <w:rFonts w:eastAsia="Times New Roman" w:cstheme="minorHAnsi"/>
                <w:color w:val="000000"/>
                <w:sz w:val="16"/>
                <w:szCs w:val="16"/>
                <w:lang w:eastAsia="de-DE"/>
              </w:rPr>
            </w:pPr>
            <w:r w:rsidRPr="00BD3126">
              <w:rPr>
                <w:rFonts w:eastAsia="Times New Roman" w:cstheme="minorHAnsi"/>
                <w:color w:val="000000"/>
                <w:sz w:val="16"/>
                <w:szCs w:val="16"/>
                <w:lang w:eastAsia="de-DE"/>
              </w:rPr>
              <w:t>Lu</w:t>
            </w:r>
          </w:p>
        </w:tc>
        <w:tc>
          <w:tcPr>
            <w:tcW w:w="4961" w:type="dxa"/>
            <w:noWrap/>
            <w:hideMark/>
          </w:tcPr>
          <w:p w14:paraId="674565E1"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lutetium</w:t>
            </w:r>
          </w:p>
        </w:tc>
        <w:tc>
          <w:tcPr>
            <w:tcW w:w="1418" w:type="dxa"/>
            <w:noWrap/>
            <w:hideMark/>
          </w:tcPr>
          <w:p w14:paraId="6C624A84"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w:t>
            </w:r>
          </w:p>
        </w:tc>
        <w:tc>
          <w:tcPr>
            <w:tcW w:w="1422" w:type="dxa"/>
            <w:noWrap/>
            <w:hideMark/>
          </w:tcPr>
          <w:p w14:paraId="11D1ABBB" w14:textId="77777777" w:rsidR="008F4303" w:rsidRPr="00BD3126" w:rsidRDefault="008F4303" w:rsidP="00944CA5">
            <w:pPr>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de-DE"/>
              </w:rPr>
            </w:pPr>
            <w:r w:rsidRPr="00BD3126">
              <w:rPr>
                <w:rFonts w:eastAsia="Times New Roman" w:cstheme="minorHAnsi"/>
                <w:color w:val="000000"/>
                <w:sz w:val="16"/>
                <w:szCs w:val="16"/>
                <w:lang w:eastAsia="de-DE"/>
              </w:rPr>
              <w:t>ppm, ppb</w:t>
            </w:r>
          </w:p>
        </w:tc>
      </w:tr>
    </w:tbl>
    <w:p w14:paraId="2F834264" w14:textId="77777777" w:rsidR="008F4303" w:rsidRPr="00BD3126" w:rsidRDefault="008F4303" w:rsidP="008F4303"/>
    <w:p w14:paraId="39690097" w14:textId="1C92318A" w:rsidR="00C27AA2" w:rsidRPr="00BD3126" w:rsidRDefault="00C27AA2" w:rsidP="00C27AA2">
      <w:pPr>
        <w:pStyle w:val="berschrift2"/>
        <w:numPr>
          <w:ilvl w:val="1"/>
          <w:numId w:val="2"/>
        </w:numPr>
      </w:pPr>
      <w:bookmarkStart w:id="43" w:name="_Toc23951182"/>
      <w:r w:rsidRPr="00BD3126">
        <w:t>Calculations</w:t>
      </w:r>
      <w:bookmarkEnd w:id="43"/>
    </w:p>
    <w:p w14:paraId="05EA56D0" w14:textId="48D697EF" w:rsidR="00422B00" w:rsidRPr="00BD3126" w:rsidRDefault="00422B00" w:rsidP="00422B00">
      <w:r w:rsidRPr="00BD3126">
        <w:t>B</w:t>
      </w:r>
      <w:r w:rsidR="00AF6454" w:rsidRPr="00BD3126">
        <w:t>eside</w:t>
      </w:r>
      <w:r w:rsidRPr="00BD3126">
        <w:t xml:space="preserve"> </w:t>
      </w:r>
      <w:r w:rsidR="00DE0E86" w:rsidRPr="00BD3126">
        <w:t>the import of the input data</w:t>
      </w:r>
      <w:r w:rsidR="00AF6454" w:rsidRPr="00BD3126">
        <w:t>, FastGAPP performs several calculations with some header entries.</w:t>
      </w:r>
      <w:r w:rsidR="00EF1559">
        <w:t xml:space="preserve"> These a</w:t>
      </w:r>
      <w:r w:rsidR="0096662C" w:rsidRPr="00BD3126">
        <w:t>dditional calculations are</w:t>
      </w:r>
      <w:r w:rsidR="00AF6454" w:rsidRPr="00BD3126">
        <w:t xml:space="preserve"> </w:t>
      </w:r>
      <w:r w:rsidR="0096662C" w:rsidRPr="00BD3126">
        <w:t>listed below.</w:t>
      </w:r>
    </w:p>
    <w:p w14:paraId="5DC06819" w14:textId="2B85BA8F" w:rsidR="00E00781" w:rsidRPr="00BD3126" w:rsidRDefault="00E00781" w:rsidP="00E00781">
      <w:pPr>
        <w:pStyle w:val="berschrift3"/>
        <w:rPr>
          <w:vertAlign w:val="subscript"/>
        </w:rPr>
      </w:pPr>
      <w:bookmarkStart w:id="44" w:name="_Toc23951183"/>
      <w:r w:rsidRPr="00BD3126">
        <w:lastRenderedPageBreak/>
        <w:t>Fe</w:t>
      </w:r>
      <w:r w:rsidRPr="00BD3126">
        <w:rPr>
          <w:vertAlign w:val="subscript"/>
        </w:rPr>
        <w:t>2</w:t>
      </w:r>
      <w:r w:rsidRPr="00BD3126">
        <w:t>O</w:t>
      </w:r>
      <w:r w:rsidRPr="00BD3126">
        <w:rPr>
          <w:vertAlign w:val="subscript"/>
        </w:rPr>
        <w:t>3</w:t>
      </w:r>
      <w:r w:rsidRPr="00BD3126">
        <w:t>,</w:t>
      </w:r>
      <w:r w:rsidR="007D2FB7" w:rsidRPr="00BD3126">
        <w:t xml:space="preserve"> FeO,</w:t>
      </w:r>
      <w:r w:rsidRPr="00BD3126">
        <w:t xml:space="preserve"> Fe</w:t>
      </w:r>
      <w:r w:rsidRPr="00BD3126">
        <w:rPr>
          <w:vertAlign w:val="subscript"/>
        </w:rPr>
        <w:t>2</w:t>
      </w:r>
      <w:r w:rsidRPr="00BD3126">
        <w:t>O</w:t>
      </w:r>
      <w:r w:rsidRPr="00BD3126">
        <w:rPr>
          <w:vertAlign w:val="subscript"/>
        </w:rPr>
        <w:t>3 total</w:t>
      </w:r>
      <w:r w:rsidRPr="00BD3126">
        <w:t xml:space="preserve"> and FeO </w:t>
      </w:r>
      <w:r w:rsidRPr="00BD3126">
        <w:rPr>
          <w:vertAlign w:val="subscript"/>
        </w:rPr>
        <w:t>total</w:t>
      </w:r>
      <w:bookmarkEnd w:id="44"/>
    </w:p>
    <w:p w14:paraId="7A8085BC" w14:textId="189052FB" w:rsidR="00374C50" w:rsidRPr="00BD3126" w:rsidRDefault="00D26504" w:rsidP="00600E98">
      <w:pPr>
        <w:spacing w:after="0"/>
      </w:pPr>
      <w:r w:rsidRPr="00BD3126">
        <w:t>Heterogenous input</w:t>
      </w:r>
      <w:r w:rsidR="00475E31" w:rsidRPr="00BD3126">
        <w:t xml:space="preserve"> datasets</w:t>
      </w:r>
      <w:r w:rsidRPr="00BD3126">
        <w:t xml:space="preserve"> </w:t>
      </w:r>
      <w:r w:rsidR="00E3568D" w:rsidRPr="00BD3126">
        <w:t>are</w:t>
      </w:r>
      <w:r w:rsidRPr="00BD3126">
        <w:t xml:space="preserve"> supported since c</w:t>
      </w:r>
      <w:r w:rsidR="00762C37" w:rsidRPr="00BD3126">
        <w:t xml:space="preserve">alculations are performed </w:t>
      </w:r>
      <w:r w:rsidRPr="00BD3126">
        <w:t>s</w:t>
      </w:r>
      <w:r w:rsidR="00762C37" w:rsidRPr="00BD3126">
        <w:t>ample</w:t>
      </w:r>
      <w:r w:rsidRPr="00BD3126">
        <w:t>-</w:t>
      </w:r>
      <w:r w:rsidR="00762C37" w:rsidRPr="00BD3126">
        <w:t xml:space="preserve">wise. </w:t>
      </w:r>
      <w:r w:rsidR="00253A26" w:rsidRPr="00BD3126">
        <w:t xml:space="preserve">Although not recommended, it is possible that the input files contain numeric values for all four headers. </w:t>
      </w:r>
      <w:r w:rsidR="00C037A7" w:rsidRPr="00BD3126">
        <w:t xml:space="preserve">FastGAPP parses through all samples of </w:t>
      </w:r>
      <w:r w:rsidR="00253A26" w:rsidRPr="00BD3126">
        <w:t>the</w:t>
      </w:r>
      <w:r w:rsidR="00C037A7" w:rsidRPr="00BD3126">
        <w:t xml:space="preserve"> input datasets and checks if numeric data</w:t>
      </w:r>
      <w:r w:rsidR="00475E31" w:rsidRPr="00BD3126">
        <w:t xml:space="preserve"> are available</w:t>
      </w:r>
      <w:r w:rsidR="00C037A7" w:rsidRPr="00BD3126">
        <w:t xml:space="preserve"> below the</w:t>
      </w:r>
      <w:r w:rsidR="00475E31" w:rsidRPr="00BD3126">
        <w:t>se four</w:t>
      </w:r>
      <w:r w:rsidR="00C037A7" w:rsidRPr="00BD3126">
        <w:t xml:space="preserve"> </w:t>
      </w:r>
      <w:r w:rsidR="00475E31" w:rsidRPr="00BD3126">
        <w:t>header entries</w:t>
      </w:r>
      <w:r w:rsidR="00C037A7" w:rsidRPr="00BD3126">
        <w:t xml:space="preserve">. </w:t>
      </w:r>
      <w:r w:rsidR="00D8378B" w:rsidRPr="00BD3126">
        <w:t>Several cases are possible:</w:t>
      </w:r>
    </w:p>
    <w:p w14:paraId="3302C131" w14:textId="3C286B17" w:rsidR="00D8378B" w:rsidRPr="00BD3126" w:rsidRDefault="00D8378B" w:rsidP="00CE3A13">
      <w:pPr>
        <w:spacing w:after="0"/>
        <w:ind w:left="426" w:hanging="426"/>
      </w:pPr>
      <w:r w:rsidRPr="00BD3126">
        <w:t xml:space="preserve">1) </w:t>
      </w:r>
      <w:r w:rsidR="00CE3A13" w:rsidRPr="00BD3126">
        <w:tab/>
      </w:r>
      <w:r w:rsidR="0029030C" w:rsidRPr="00BD3126">
        <w:t xml:space="preserve">All </w:t>
      </w:r>
      <w:r w:rsidR="003E003A" w:rsidRPr="00BD3126">
        <w:t xml:space="preserve">four </w:t>
      </w:r>
      <w:r w:rsidR="0029030C" w:rsidRPr="00BD3126">
        <w:t xml:space="preserve">headers are defined: FastGAPP assumes that </w:t>
      </w:r>
      <w:r w:rsidR="00CE3A13" w:rsidRPr="00BD3126">
        <w:t>the</w:t>
      </w:r>
      <w:r w:rsidR="00E1561A" w:rsidRPr="00BD3126">
        <w:t xml:space="preserve"> given</w:t>
      </w:r>
      <w:r w:rsidR="00CE3A13" w:rsidRPr="00BD3126">
        <w:t xml:space="preserve"> input data </w:t>
      </w:r>
      <w:r w:rsidR="00D54FC5" w:rsidRPr="00BD3126">
        <w:t>are</w:t>
      </w:r>
      <w:r w:rsidR="00CE3A13" w:rsidRPr="00BD3126">
        <w:t xml:space="preserve"> </w:t>
      </w:r>
      <w:r w:rsidR="0065069E">
        <w:t xml:space="preserve">already </w:t>
      </w:r>
      <w:r w:rsidR="00CE3A13" w:rsidRPr="00BD3126">
        <w:t>correct</w:t>
      </w:r>
      <w:r w:rsidR="003E003A" w:rsidRPr="00BD3126">
        <w:t>ly calculated</w:t>
      </w:r>
      <w:r w:rsidR="00475E31" w:rsidRPr="00BD3126">
        <w:t xml:space="preserve"> in the input</w:t>
      </w:r>
      <w:r w:rsidR="00D54FC5" w:rsidRPr="00BD3126">
        <w:t>. N</w:t>
      </w:r>
      <w:r w:rsidR="0029030C" w:rsidRPr="00BD3126">
        <w:t>o</w:t>
      </w:r>
      <w:r w:rsidR="003E003A" w:rsidRPr="00BD3126">
        <w:t xml:space="preserve"> further calculation </w:t>
      </w:r>
      <w:r w:rsidR="00CE3A13" w:rsidRPr="00BD3126">
        <w:t xml:space="preserve">will be </w:t>
      </w:r>
      <w:r w:rsidR="003E003A" w:rsidRPr="00BD3126">
        <w:t xml:space="preserve">performed by </w:t>
      </w:r>
      <w:r w:rsidR="00C516EB" w:rsidRPr="00BD3126">
        <w:t>FastGAPP</w:t>
      </w:r>
      <w:r w:rsidR="00D54FC5" w:rsidRPr="00BD3126">
        <w:t>.</w:t>
      </w:r>
    </w:p>
    <w:p w14:paraId="4EF39CD4" w14:textId="293483F7" w:rsidR="00D8378B" w:rsidRPr="00BD3126" w:rsidRDefault="00D8378B" w:rsidP="00D54FC5">
      <w:pPr>
        <w:spacing w:after="0"/>
        <w:ind w:left="426" w:hanging="426"/>
      </w:pPr>
      <w:r w:rsidRPr="00BD3126">
        <w:t>2)</w:t>
      </w:r>
      <w:r w:rsidR="00D54FC5" w:rsidRPr="00BD3126">
        <w:tab/>
      </w:r>
      <w:r w:rsidR="003E003A" w:rsidRPr="00BD3126">
        <w:t>Only FeO or</w:t>
      </w:r>
      <w:r w:rsidR="00C47E26" w:rsidRPr="00BD3126">
        <w:t xml:space="preserve"> only</w:t>
      </w:r>
      <w:r w:rsidR="003E003A" w:rsidRPr="00BD3126">
        <w:t xml:space="preserve"> Fe</w:t>
      </w:r>
      <w:r w:rsidR="003E003A" w:rsidRPr="00BD3126">
        <w:rPr>
          <w:vertAlign w:val="subscript"/>
        </w:rPr>
        <w:t>2</w:t>
      </w:r>
      <w:r w:rsidR="003E003A" w:rsidRPr="00BD3126">
        <w:t>O</w:t>
      </w:r>
      <w:r w:rsidR="003E003A" w:rsidRPr="00BD3126">
        <w:rPr>
          <w:vertAlign w:val="subscript"/>
        </w:rPr>
        <w:t>3</w:t>
      </w:r>
      <w:r w:rsidR="003E003A" w:rsidRPr="00BD3126">
        <w:t xml:space="preserve"> </w:t>
      </w:r>
      <w:r w:rsidR="00E55C18" w:rsidRPr="00BD3126">
        <w:t>have numeric data</w:t>
      </w:r>
      <w:r w:rsidR="003E003A" w:rsidRPr="00BD3126">
        <w:t>:</w:t>
      </w:r>
      <w:r w:rsidR="00C516EB" w:rsidRPr="00BD3126">
        <w:t xml:space="preserve"> </w:t>
      </w:r>
      <w:r w:rsidR="00E55C18" w:rsidRPr="00BD3126">
        <w:t>FastGAPP assumes that the</w:t>
      </w:r>
      <w:r w:rsidR="00C47E26" w:rsidRPr="00BD3126">
        <w:t xml:space="preserve"> given </w:t>
      </w:r>
      <w:r w:rsidR="008B42A6" w:rsidRPr="00BD3126">
        <w:t xml:space="preserve">header is the total value. </w:t>
      </w:r>
      <w:r w:rsidR="00D96375" w:rsidRPr="00BD3126">
        <w:t>If o</w:t>
      </w:r>
      <w:r w:rsidR="008B42A6" w:rsidRPr="00BD3126">
        <w:t>nly Fe</w:t>
      </w:r>
      <w:r w:rsidR="008B42A6" w:rsidRPr="00BD3126">
        <w:rPr>
          <w:vertAlign w:val="subscript"/>
        </w:rPr>
        <w:t>2</w:t>
      </w:r>
      <w:r w:rsidR="008B42A6" w:rsidRPr="00BD3126">
        <w:t>O</w:t>
      </w:r>
      <w:r w:rsidR="008B42A6" w:rsidRPr="00BD3126">
        <w:rPr>
          <w:vertAlign w:val="subscript"/>
        </w:rPr>
        <w:t>3</w:t>
      </w:r>
      <w:r w:rsidR="008B42A6" w:rsidRPr="00BD3126">
        <w:t xml:space="preserve"> is given, then this will also be the Fe</w:t>
      </w:r>
      <w:r w:rsidR="008B42A6" w:rsidRPr="00BD3126">
        <w:rPr>
          <w:vertAlign w:val="subscript"/>
        </w:rPr>
        <w:t>2</w:t>
      </w:r>
      <w:r w:rsidR="008B42A6" w:rsidRPr="00BD3126">
        <w:t>O</w:t>
      </w:r>
      <w:r w:rsidR="008B42A6" w:rsidRPr="00BD3126">
        <w:rPr>
          <w:vertAlign w:val="subscript"/>
        </w:rPr>
        <w:t>3 total</w:t>
      </w:r>
      <w:r w:rsidR="008B42A6" w:rsidRPr="00BD3126">
        <w:t>. FeO and Fe</w:t>
      </w:r>
      <w:r w:rsidR="001723D7" w:rsidRPr="00BD3126">
        <w:rPr>
          <w:vertAlign w:val="subscript"/>
        </w:rPr>
        <w:t> total</w:t>
      </w:r>
      <w:r w:rsidR="001723D7" w:rsidRPr="00BD3126">
        <w:t xml:space="preserve"> will be calcu</w:t>
      </w:r>
      <w:r w:rsidR="00475E31" w:rsidRPr="00BD3126">
        <w:t>la</w:t>
      </w:r>
      <w:r w:rsidR="001723D7" w:rsidRPr="00BD3126">
        <w:t>ted from Fe</w:t>
      </w:r>
      <w:r w:rsidR="001723D7" w:rsidRPr="00BD3126">
        <w:rPr>
          <w:vertAlign w:val="subscript"/>
        </w:rPr>
        <w:t>2</w:t>
      </w:r>
      <w:r w:rsidR="001723D7" w:rsidRPr="00BD3126">
        <w:t>O</w:t>
      </w:r>
      <w:r w:rsidR="001723D7" w:rsidRPr="00BD3126">
        <w:rPr>
          <w:vertAlign w:val="subscript"/>
        </w:rPr>
        <w:t>3</w:t>
      </w:r>
      <w:r w:rsidR="00475E31" w:rsidRPr="00BD3126">
        <w:t xml:space="preserve"> and Fe</w:t>
      </w:r>
      <w:r w:rsidR="00475E31" w:rsidRPr="00BD3126">
        <w:rPr>
          <w:vertAlign w:val="subscript"/>
        </w:rPr>
        <w:t>2</w:t>
      </w:r>
      <w:r w:rsidR="00475E31" w:rsidRPr="00BD3126">
        <w:t>O</w:t>
      </w:r>
      <w:r w:rsidR="00475E31" w:rsidRPr="00BD3126">
        <w:rPr>
          <w:vertAlign w:val="subscript"/>
        </w:rPr>
        <w:t>3 total</w:t>
      </w:r>
      <w:r w:rsidR="00475E31" w:rsidRPr="00BD3126">
        <w:t>, respectively.</w:t>
      </w:r>
    </w:p>
    <w:p w14:paraId="5BD67101" w14:textId="3FCCABF4" w:rsidR="00D8378B" w:rsidRPr="00BD3126" w:rsidRDefault="00D8378B" w:rsidP="00D54FC5">
      <w:pPr>
        <w:spacing w:after="0"/>
        <w:ind w:left="426" w:hanging="426"/>
      </w:pPr>
      <w:r w:rsidRPr="00BD3126">
        <w:t>3)</w:t>
      </w:r>
      <w:r w:rsidR="00D54FC5" w:rsidRPr="00BD3126">
        <w:tab/>
      </w:r>
      <w:r w:rsidR="001723D7" w:rsidRPr="00BD3126">
        <w:t xml:space="preserve">Both, </w:t>
      </w:r>
      <w:r w:rsidR="00C47E26" w:rsidRPr="00BD3126">
        <w:t xml:space="preserve">FeO </w:t>
      </w:r>
      <w:r w:rsidR="001723D7" w:rsidRPr="00BD3126">
        <w:t>and</w:t>
      </w:r>
      <w:r w:rsidR="00C47E26" w:rsidRPr="00BD3126">
        <w:t xml:space="preserve"> Fe</w:t>
      </w:r>
      <w:r w:rsidR="00C47E26" w:rsidRPr="00BD3126">
        <w:rPr>
          <w:vertAlign w:val="subscript"/>
        </w:rPr>
        <w:t>2</w:t>
      </w:r>
      <w:r w:rsidR="00C47E26" w:rsidRPr="00BD3126">
        <w:t>O</w:t>
      </w:r>
      <w:r w:rsidR="00C47E26" w:rsidRPr="00BD3126">
        <w:rPr>
          <w:vertAlign w:val="subscript"/>
        </w:rPr>
        <w:t>3</w:t>
      </w:r>
      <w:r w:rsidR="00C47E26" w:rsidRPr="00BD3126">
        <w:t xml:space="preserve"> have numeric data</w:t>
      </w:r>
      <w:r w:rsidR="001723D7" w:rsidRPr="00BD3126">
        <w:t>. Fe</w:t>
      </w:r>
      <w:r w:rsidR="001723D7" w:rsidRPr="00BD3126">
        <w:rPr>
          <w:vertAlign w:val="subscript"/>
        </w:rPr>
        <w:t>2</w:t>
      </w:r>
      <w:r w:rsidR="001723D7" w:rsidRPr="00BD3126">
        <w:t>O</w:t>
      </w:r>
      <w:r w:rsidR="001723D7" w:rsidRPr="00BD3126">
        <w:rPr>
          <w:vertAlign w:val="subscript"/>
        </w:rPr>
        <w:t>3 total</w:t>
      </w:r>
      <w:r w:rsidR="001723D7" w:rsidRPr="00BD3126">
        <w:t xml:space="preserve"> will be calculated from </w:t>
      </w:r>
      <w:r w:rsidR="00475E31" w:rsidRPr="00BD3126">
        <w:t xml:space="preserve">the sum of </w:t>
      </w:r>
      <w:r w:rsidR="001723D7" w:rsidRPr="00BD3126">
        <w:t>FeO</w:t>
      </w:r>
      <w:r w:rsidR="00475E31" w:rsidRPr="00BD3126">
        <w:t xml:space="preserve"> * 0.8998</w:t>
      </w:r>
      <w:r w:rsidR="001723D7" w:rsidRPr="00BD3126">
        <w:t xml:space="preserve"> and Fe</w:t>
      </w:r>
      <w:r w:rsidR="001723D7" w:rsidRPr="00BD3126">
        <w:rPr>
          <w:vertAlign w:val="subscript"/>
        </w:rPr>
        <w:t>2</w:t>
      </w:r>
      <w:r w:rsidR="001723D7" w:rsidRPr="00BD3126">
        <w:t>O</w:t>
      </w:r>
      <w:r w:rsidR="001723D7" w:rsidRPr="00BD3126">
        <w:rPr>
          <w:vertAlign w:val="subscript"/>
        </w:rPr>
        <w:t>3</w:t>
      </w:r>
      <w:r w:rsidR="00475E31" w:rsidRPr="00BD3126">
        <w:t xml:space="preserve">. </w:t>
      </w:r>
      <w:r w:rsidR="00D96375" w:rsidRPr="00BD3126">
        <w:t>Fe</w:t>
      </w:r>
      <w:r w:rsidR="00D96375" w:rsidRPr="00BD3126">
        <w:rPr>
          <w:vertAlign w:val="subscript"/>
        </w:rPr>
        <w:t> total</w:t>
      </w:r>
      <w:r w:rsidR="00D96375" w:rsidRPr="00BD3126">
        <w:t xml:space="preserve"> </w:t>
      </w:r>
      <w:r w:rsidR="00475E31" w:rsidRPr="00BD3126">
        <w:t xml:space="preserve">will be in turn calculated </w:t>
      </w:r>
      <w:r w:rsidR="00D96375" w:rsidRPr="00BD3126">
        <w:t>from Fe</w:t>
      </w:r>
      <w:r w:rsidR="00D96375" w:rsidRPr="00BD3126">
        <w:rPr>
          <w:vertAlign w:val="subscript"/>
        </w:rPr>
        <w:t>2</w:t>
      </w:r>
      <w:r w:rsidR="00D96375" w:rsidRPr="00BD3126">
        <w:t>O</w:t>
      </w:r>
      <w:r w:rsidR="00D96375" w:rsidRPr="00BD3126">
        <w:rPr>
          <w:vertAlign w:val="subscript"/>
        </w:rPr>
        <w:t>3 total</w:t>
      </w:r>
      <w:r w:rsidR="00D96375" w:rsidRPr="00BD3126">
        <w:t>.</w:t>
      </w:r>
    </w:p>
    <w:p w14:paraId="44DF8E19" w14:textId="6942C9B0" w:rsidR="0074344B" w:rsidRPr="00BD3126" w:rsidRDefault="0074344B" w:rsidP="0074344B">
      <w:pPr>
        <w:pStyle w:val="berschrift3"/>
      </w:pPr>
      <w:bookmarkStart w:id="45" w:name="_Toc23951184"/>
      <w:r w:rsidRPr="00BD3126">
        <w:t>Normali</w:t>
      </w:r>
      <w:r w:rsidR="00C276F9" w:rsidRPr="00BD3126">
        <w:t>z</w:t>
      </w:r>
      <w:r w:rsidRPr="00BD3126">
        <w:t>ation to 100</w:t>
      </w:r>
      <w:r w:rsidR="00862382" w:rsidRPr="00BD3126">
        <w:t xml:space="preserve"> wt.</w:t>
      </w:r>
      <w:r w:rsidRPr="00BD3126">
        <w:t>%</w:t>
      </w:r>
      <w:bookmarkEnd w:id="45"/>
    </w:p>
    <w:p w14:paraId="50259496" w14:textId="7275DAB4" w:rsidR="005D40BC" w:rsidRPr="00BD3126" w:rsidRDefault="00862382" w:rsidP="005D40BC">
      <w:r w:rsidRPr="00BD3126">
        <w:t>After the calculation of iron contents, FastGAPP performs a volatile-free normalization to 100 wt.% for all datasets.</w:t>
      </w:r>
      <w:r w:rsidR="008C21E5" w:rsidRPr="00BD3126">
        <w:t xml:space="preserve"> This is required to plot the geochemical data in e.g.</w:t>
      </w:r>
      <w:r w:rsidR="00F32EDC" w:rsidRPr="00BD3126">
        <w:t xml:space="preserve"> the TAS diagrams.</w:t>
      </w:r>
      <w:r w:rsidR="003972EE" w:rsidRPr="00BD3126">
        <w:t xml:space="preserve"> </w:t>
      </w:r>
      <w:r w:rsidR="00AF3CF8" w:rsidRPr="00BD3126">
        <w:t>Total values are calculated for different configurations (see Tab. 5.1-1)</w:t>
      </w:r>
      <w:r w:rsidR="008C21E5" w:rsidRPr="00BD3126">
        <w:t>. For the normalization to 100 wt. %</w:t>
      </w:r>
      <w:r w:rsidR="00F32EDC" w:rsidRPr="00BD3126">
        <w:t>, FastGAPP uses the calculated Tot</w:t>
      </w:r>
      <w:r w:rsidR="00EE60F8" w:rsidRPr="00BD3126">
        <w:t xml:space="preserve">F value. </w:t>
      </w:r>
      <w:r w:rsidRPr="00BD3126">
        <w:t xml:space="preserve">Accordingly, </w:t>
      </w:r>
      <w:r w:rsidR="005D40BC" w:rsidRPr="00BD3126">
        <w:t>F,</w:t>
      </w:r>
      <w:r w:rsidR="00527A8F" w:rsidRPr="00BD3126">
        <w:t xml:space="preserve"> Cl</w:t>
      </w:r>
      <w:r w:rsidR="005D40BC" w:rsidRPr="00BD3126">
        <w:t xml:space="preserve"> SO</w:t>
      </w:r>
      <w:r w:rsidR="005D40BC" w:rsidRPr="00BD3126">
        <w:rPr>
          <w:vertAlign w:val="subscript"/>
        </w:rPr>
        <w:t>3</w:t>
      </w:r>
      <w:r w:rsidR="005D40BC" w:rsidRPr="00BD3126">
        <w:t>, H</w:t>
      </w:r>
      <w:r w:rsidR="005D40BC" w:rsidRPr="00BD3126">
        <w:rPr>
          <w:vertAlign w:val="subscript"/>
        </w:rPr>
        <w:t>2</w:t>
      </w:r>
      <w:r w:rsidR="005D40BC" w:rsidRPr="00BD3126">
        <w:t xml:space="preserve">O, </w:t>
      </w:r>
      <w:r w:rsidR="00527A8F" w:rsidRPr="00BD3126">
        <w:t xml:space="preserve">and </w:t>
      </w:r>
      <w:r w:rsidR="005D40BC" w:rsidRPr="00BD3126">
        <w:t>CO</w:t>
      </w:r>
      <w:r w:rsidR="005D40BC" w:rsidRPr="00BD3126">
        <w:rPr>
          <w:vertAlign w:val="subscript"/>
        </w:rPr>
        <w:t>2</w:t>
      </w:r>
      <w:r w:rsidR="005D40BC" w:rsidRPr="00BD3126">
        <w:t xml:space="preserve">, </w:t>
      </w:r>
      <w:r w:rsidRPr="00BD3126">
        <w:t xml:space="preserve">loss-on-ignition (LOI) are neglected during the normalization. </w:t>
      </w:r>
      <w:r w:rsidR="003972EE" w:rsidRPr="00BD3126">
        <w:t>The</w:t>
      </w:r>
      <w:r w:rsidRPr="00BD3126">
        <w:t xml:space="preserve"> normalization </w:t>
      </w:r>
      <w:r w:rsidR="003972EE" w:rsidRPr="00BD3126">
        <w:t>is based on the</w:t>
      </w:r>
      <w:r w:rsidRPr="00BD3126">
        <w:t xml:space="preserve"> Fe</w:t>
      </w:r>
      <w:r w:rsidRPr="00BD3126">
        <w:rPr>
          <w:vertAlign w:val="subscript"/>
        </w:rPr>
        <w:t>2</w:t>
      </w:r>
      <w:r w:rsidRPr="00BD3126">
        <w:t>O</w:t>
      </w:r>
      <w:r w:rsidRPr="00BD3126">
        <w:rPr>
          <w:vertAlign w:val="subscript"/>
        </w:rPr>
        <w:t>3 total</w:t>
      </w:r>
      <w:r w:rsidRPr="00BD3126">
        <w:t xml:space="preserve"> </w:t>
      </w:r>
      <w:r w:rsidR="003972EE" w:rsidRPr="00BD3126">
        <w:t>iron contents</w:t>
      </w:r>
      <w:r w:rsidRPr="00BD3126">
        <w:t>.</w:t>
      </w:r>
      <w:r w:rsidR="008C3B5F" w:rsidRPr="00BD3126">
        <w:t xml:space="preserve"> </w:t>
      </w:r>
      <w:r w:rsidR="00930CA4" w:rsidRPr="00BD3126">
        <w:t xml:space="preserve">FeO contents </w:t>
      </w:r>
      <w:r w:rsidR="00517B5D" w:rsidRPr="00BD3126">
        <w:t xml:space="preserve">are still shown in the normalized data, but </w:t>
      </w:r>
      <w:r w:rsidR="00025BFF">
        <w:t>these are</w:t>
      </w:r>
      <w:r w:rsidR="00517B5D" w:rsidRPr="00BD3126">
        <w:t xml:space="preserve"> </w:t>
      </w:r>
      <w:r w:rsidR="00930CA4" w:rsidRPr="00BD3126">
        <w:t xml:space="preserve">calculated </w:t>
      </w:r>
      <w:r w:rsidR="00517B5D" w:rsidRPr="00BD3126">
        <w:t xml:space="preserve">from </w:t>
      </w:r>
      <w:r w:rsidR="00025BFF">
        <w:t xml:space="preserve">the </w:t>
      </w:r>
      <w:r w:rsidR="00517B5D" w:rsidRPr="00BD3126">
        <w:t>Fe</w:t>
      </w:r>
      <w:r w:rsidR="00517B5D" w:rsidRPr="00BD3126">
        <w:rPr>
          <w:vertAlign w:val="subscript"/>
        </w:rPr>
        <w:t>2</w:t>
      </w:r>
      <w:r w:rsidR="00517B5D" w:rsidRPr="00BD3126">
        <w:t>O</w:t>
      </w:r>
      <w:r w:rsidR="00517B5D" w:rsidRPr="00BD3126">
        <w:rPr>
          <w:vertAlign w:val="subscript"/>
        </w:rPr>
        <w:t>3</w:t>
      </w:r>
      <w:r w:rsidR="00F906D9" w:rsidRPr="00BD3126">
        <w:t xml:space="preserve"> contents.</w:t>
      </w:r>
    </w:p>
    <w:p w14:paraId="23EDAE10" w14:textId="7DEBE3BA" w:rsidR="00E00781" w:rsidRPr="00BD3126" w:rsidRDefault="00E00781" w:rsidP="00E00781">
      <w:pPr>
        <w:pStyle w:val="berschrift3"/>
      </w:pPr>
      <w:bookmarkStart w:id="46" w:name="_Toc23951185"/>
      <w:r w:rsidRPr="00BD3126">
        <w:t>Molar conversion</w:t>
      </w:r>
      <w:bookmarkEnd w:id="46"/>
    </w:p>
    <w:p w14:paraId="5D8C5BDE" w14:textId="62DD7584" w:rsidR="000F1861" w:rsidRPr="00BD3126" w:rsidRDefault="00F906D9" w:rsidP="000F1861">
      <w:r w:rsidRPr="00BD3126">
        <w:t>Furthermore, FastGAPP converts the input data to mol. %</w:t>
      </w:r>
      <w:r w:rsidR="005D48BD" w:rsidRPr="00BD3126">
        <w:t xml:space="preserve">. </w:t>
      </w:r>
      <w:r w:rsidR="00A23A4B" w:rsidRPr="00BD3126">
        <w:t>Molar weights are taken from the integrated elements database</w:t>
      </w:r>
      <w:r w:rsidR="001524ED" w:rsidRPr="00BD3126">
        <w:t xml:space="preserve"> (see section 10). Afterwards, the input data is </w:t>
      </w:r>
      <w:r w:rsidR="00E8713A" w:rsidRPr="00BD3126">
        <w:t>normalized to 100 mol. %.</w:t>
      </w:r>
    </w:p>
    <w:p w14:paraId="4B85DCC5" w14:textId="0DE22D3E" w:rsidR="000F1861" w:rsidRPr="00BD3126" w:rsidRDefault="000F1861" w:rsidP="000F1861">
      <w:pPr>
        <w:pStyle w:val="berschrift3"/>
      </w:pPr>
      <w:bookmarkStart w:id="47" w:name="_Toc23951186"/>
      <w:r w:rsidRPr="00BD3126">
        <w:t>Other calculated parameters</w:t>
      </w:r>
      <w:bookmarkEnd w:id="47"/>
    </w:p>
    <w:p w14:paraId="620BEA78" w14:textId="53135E85" w:rsidR="0054101A" w:rsidRPr="00BD3126" w:rsidRDefault="00287793" w:rsidP="003050C6">
      <w:r w:rsidRPr="00BD3126">
        <w:t xml:space="preserve">Broadly used indices are calculated after the </w:t>
      </w:r>
      <w:r w:rsidR="0078341B" w:rsidRPr="00BD3126">
        <w:t>input data processing</w:t>
      </w:r>
      <w:r w:rsidR="00327C85">
        <w:t xml:space="preserve"> explained</w:t>
      </w:r>
      <w:r w:rsidR="0078341B" w:rsidRPr="00BD3126">
        <w:t xml:space="preserve"> above. These are attached at the end of valid headers and</w:t>
      </w:r>
      <w:r w:rsidR="002001EC" w:rsidRPr="00BD3126">
        <w:t xml:space="preserve">, therefore, </w:t>
      </w:r>
      <w:r w:rsidR="00327C85" w:rsidRPr="00BD3126">
        <w:t>are</w:t>
      </w:r>
      <w:r w:rsidR="00327C85">
        <w:t xml:space="preserve"> </w:t>
      </w:r>
      <w:r w:rsidR="002001EC" w:rsidRPr="00BD3126">
        <w:t xml:space="preserve">shown after </w:t>
      </w:r>
      <w:r w:rsidR="00E55BB7" w:rsidRPr="00BD3126">
        <w:t>the last valid header entry ‘</w:t>
      </w:r>
      <w:r w:rsidR="002001EC" w:rsidRPr="00BD3126">
        <w:t>Lu</w:t>
      </w:r>
      <w:r w:rsidR="00327C85">
        <w:t>’</w:t>
      </w:r>
      <w:r w:rsidR="002001EC" w:rsidRPr="00BD3126">
        <w:t xml:space="preserve"> in the data overview panel</w:t>
      </w:r>
      <w:r w:rsidR="00E55BB7" w:rsidRPr="00BD3126">
        <w:t>. FastGAPP calculates</w:t>
      </w:r>
      <w:r w:rsidR="00C418AE" w:rsidRPr="00BD3126">
        <w:t xml:space="preserve"> the </w:t>
      </w:r>
      <w:r w:rsidR="00F24B15" w:rsidRPr="00BD3126">
        <w:t>alumina saturation index (ASI), the</w:t>
      </w:r>
      <w:r w:rsidR="00C418AE" w:rsidRPr="00BD3126">
        <w:t xml:space="preserve"> </w:t>
      </w:r>
      <w:r w:rsidR="005D48BD" w:rsidRPr="00BD3126">
        <w:t>peraluminty index (PI)</w:t>
      </w:r>
      <w:r w:rsidR="00F24B15" w:rsidRPr="00BD3126">
        <w:t>,</w:t>
      </w:r>
      <w:r w:rsidR="00461B58" w:rsidRPr="00BD3126">
        <w:t xml:space="preserve"> </w:t>
      </w:r>
      <w:r w:rsidR="004F36F4" w:rsidRPr="00BD3126">
        <w:t xml:space="preserve">agpaitic index (AI) and the modified alkali lime index (MALI), </w:t>
      </w:r>
      <w:r w:rsidR="00461B58" w:rsidRPr="00BD3126">
        <w:t>which are defined as</w:t>
      </w:r>
      <w:r w:rsidR="0054101A" w:rsidRPr="00BD3126">
        <w:t>:</w:t>
      </w:r>
    </w:p>
    <w:p w14:paraId="2036D94E" w14:textId="7A232963" w:rsidR="0054101A" w:rsidRPr="00BD3126" w:rsidRDefault="00461B58" w:rsidP="003050C6">
      <w:r w:rsidRPr="00BD3126">
        <w:t xml:space="preserve">PI = </w:t>
      </w:r>
      <w:r w:rsidR="00501D8A" w:rsidRPr="00BD3126">
        <w:t xml:space="preserve">molar </w:t>
      </w:r>
      <w:r w:rsidR="00D5635C" w:rsidRPr="00BD3126">
        <w:t>Al</w:t>
      </w:r>
      <w:r w:rsidR="00501D8A" w:rsidRPr="00BD3126">
        <w:t xml:space="preserve"> </w:t>
      </w:r>
      <w:r w:rsidR="00D5635C" w:rsidRPr="00BD3126">
        <w:t>/</w:t>
      </w:r>
      <w:r w:rsidR="00501D8A" w:rsidRPr="00BD3126">
        <w:t xml:space="preserve"> </w:t>
      </w:r>
      <w:r w:rsidR="00D5635C" w:rsidRPr="00BD3126">
        <w:t>(Na</w:t>
      </w:r>
      <w:r w:rsidR="00501D8A" w:rsidRPr="00BD3126">
        <w:t xml:space="preserve"> </w:t>
      </w:r>
      <w:r w:rsidR="00D5635C" w:rsidRPr="00BD3126">
        <w:t>+</w:t>
      </w:r>
      <w:r w:rsidR="00501D8A" w:rsidRPr="00BD3126">
        <w:t xml:space="preserve"> </w:t>
      </w:r>
      <w:r w:rsidR="00D5635C" w:rsidRPr="00BD3126">
        <w:t xml:space="preserve">K) </w:t>
      </w:r>
    </w:p>
    <w:p w14:paraId="1CC92264" w14:textId="0511219C" w:rsidR="005D48BD" w:rsidRPr="00BD3126" w:rsidRDefault="00D5635C" w:rsidP="003050C6">
      <w:r w:rsidRPr="00BD3126">
        <w:t>A</w:t>
      </w:r>
      <w:r w:rsidR="0054101A" w:rsidRPr="00BD3126">
        <w:t>S</w:t>
      </w:r>
      <w:r w:rsidRPr="00BD3126">
        <w:t>I =</w:t>
      </w:r>
      <w:r w:rsidR="00501D8A" w:rsidRPr="00BD3126">
        <w:t xml:space="preserve"> molar</w:t>
      </w:r>
      <w:r w:rsidRPr="00BD3126">
        <w:t xml:space="preserve"> </w:t>
      </w:r>
      <w:r w:rsidR="0054101A" w:rsidRPr="00BD3126">
        <w:t>Al</w:t>
      </w:r>
      <w:r w:rsidR="00501D8A" w:rsidRPr="00BD3126">
        <w:t xml:space="preserve"> </w:t>
      </w:r>
      <w:r w:rsidR="0054101A" w:rsidRPr="00BD3126">
        <w:t>/</w:t>
      </w:r>
      <w:r w:rsidR="00501D8A" w:rsidRPr="00BD3126">
        <w:t xml:space="preserve"> </w:t>
      </w:r>
      <w:r w:rsidR="0054101A" w:rsidRPr="00BD3126">
        <w:t>(Na</w:t>
      </w:r>
      <w:r w:rsidR="00501D8A" w:rsidRPr="00BD3126">
        <w:t xml:space="preserve"> </w:t>
      </w:r>
      <w:r w:rsidR="0054101A" w:rsidRPr="00BD3126">
        <w:t>+</w:t>
      </w:r>
      <w:r w:rsidR="00501D8A" w:rsidRPr="00BD3126">
        <w:t xml:space="preserve"> </w:t>
      </w:r>
      <w:r w:rsidR="0054101A" w:rsidRPr="00BD3126">
        <w:t>K</w:t>
      </w:r>
      <w:r w:rsidR="00501D8A" w:rsidRPr="00BD3126">
        <w:t xml:space="preserve"> + (Ca</w:t>
      </w:r>
      <w:r w:rsidR="00932E69" w:rsidRPr="00BD3126">
        <w:t xml:space="preserve"> - </w:t>
      </w:r>
      <w:r w:rsidR="00501D8A" w:rsidRPr="00BD3126">
        <w:t>1.67</w:t>
      </w:r>
      <w:r w:rsidR="00911CBA" w:rsidRPr="00BD3126">
        <w:t xml:space="preserve"> </w:t>
      </w:r>
      <w:r w:rsidR="00501D8A" w:rsidRPr="00BD3126">
        <w:t>*</w:t>
      </w:r>
      <w:r w:rsidR="00911CBA" w:rsidRPr="00BD3126">
        <w:t xml:space="preserve"> </w:t>
      </w:r>
      <w:r w:rsidR="00501D8A" w:rsidRPr="00BD3126">
        <w:t>P</w:t>
      </w:r>
      <w:r w:rsidR="0054101A" w:rsidRPr="00BD3126">
        <w:t>)</w:t>
      </w:r>
      <w:r w:rsidR="00911CBA" w:rsidRPr="00BD3126">
        <w:t>)</w:t>
      </w:r>
    </w:p>
    <w:p w14:paraId="072FA94E" w14:textId="46279C6F" w:rsidR="00F92EE4" w:rsidRPr="00BD3126" w:rsidRDefault="00F92EE4" w:rsidP="003050C6">
      <w:r w:rsidRPr="00BD3126">
        <w:t>AI = molar (Na + K) / Al</w:t>
      </w:r>
    </w:p>
    <w:p w14:paraId="5275DFFE" w14:textId="6CDD561E" w:rsidR="00F92EE4" w:rsidRPr="00BD3126" w:rsidRDefault="00F92EE4" w:rsidP="003050C6">
      <w:r w:rsidRPr="00BD3126">
        <w:t xml:space="preserve">MALI = </w:t>
      </w:r>
      <w:r w:rsidR="00A526D6" w:rsidRPr="00BD3126">
        <w:t>wt.% Na</w:t>
      </w:r>
      <w:r w:rsidR="00A526D6" w:rsidRPr="00BD3126">
        <w:rPr>
          <w:vertAlign w:val="subscript"/>
        </w:rPr>
        <w:t>2</w:t>
      </w:r>
      <w:r w:rsidR="00A526D6" w:rsidRPr="00BD3126">
        <w:t>O + K</w:t>
      </w:r>
      <w:r w:rsidR="00A526D6" w:rsidRPr="00BD3126">
        <w:rPr>
          <w:vertAlign w:val="subscript"/>
        </w:rPr>
        <w:t>2</w:t>
      </w:r>
      <w:r w:rsidR="00A526D6" w:rsidRPr="00BD3126">
        <w:t>O</w:t>
      </w:r>
      <w:r w:rsidR="00327C85">
        <w:t xml:space="preserve"> -</w:t>
      </w:r>
      <w:r w:rsidR="00A526D6" w:rsidRPr="00BD3126">
        <w:t xml:space="preserve"> CaO</w:t>
      </w:r>
    </w:p>
    <w:p w14:paraId="6A3C234A" w14:textId="77777777" w:rsidR="00E62B8C" w:rsidRPr="00BD3126" w:rsidRDefault="00E62B8C" w:rsidP="003050C6"/>
    <w:p w14:paraId="1663B802" w14:textId="622300F3" w:rsidR="005E13F8" w:rsidRPr="00BD3126" w:rsidRDefault="0003061E" w:rsidP="00C27AA2">
      <w:pPr>
        <w:pStyle w:val="berschrift2"/>
        <w:numPr>
          <w:ilvl w:val="1"/>
          <w:numId w:val="2"/>
        </w:numPr>
      </w:pPr>
      <w:bookmarkStart w:id="48" w:name="_Toc23951187"/>
      <w:r w:rsidRPr="00BD3126">
        <w:t>Contained plots</w:t>
      </w:r>
      <w:bookmarkEnd w:id="48"/>
    </w:p>
    <w:p w14:paraId="73E85F2A" w14:textId="36FB8C2F" w:rsidR="000570AB" w:rsidRPr="00BD3126" w:rsidRDefault="00475E31" w:rsidP="000570AB">
      <w:r w:rsidRPr="00BD3126">
        <w:t xml:space="preserve">FastGAPP </w:t>
      </w:r>
      <w:r w:rsidR="00363654" w:rsidRPr="00BD3126">
        <w:t xml:space="preserve">v2.0 </w:t>
      </w:r>
      <w:r w:rsidRPr="00BD3126">
        <w:t xml:space="preserve">contains 83 plots. </w:t>
      </w:r>
      <w:r w:rsidR="00363654" w:rsidRPr="00BD3126">
        <w:t>All</w:t>
      </w:r>
      <w:r w:rsidR="00FF2AE8" w:rsidRPr="00BD3126">
        <w:t xml:space="preserve"> plots with their corresponding reference</w:t>
      </w:r>
      <w:r w:rsidRPr="00BD3126">
        <w:t xml:space="preserve"> are listed</w:t>
      </w:r>
      <w:r w:rsidR="00FF2AE8" w:rsidRPr="00BD3126">
        <w:t xml:space="preserve"> in Tab. 5.3-1</w:t>
      </w:r>
      <w:r w:rsidR="0074313A" w:rsidRPr="00BD3126">
        <w:t>.</w:t>
      </w:r>
    </w:p>
    <w:p w14:paraId="6DF9CC95" w14:textId="3E89EC67" w:rsidR="00C41E1B" w:rsidRPr="00BD3126" w:rsidRDefault="00C41E1B" w:rsidP="00C41E1B">
      <w:pPr>
        <w:pStyle w:val="Beschriftung"/>
        <w:keepNext/>
        <w:rPr>
          <w:lang w:val="en-US"/>
        </w:rPr>
      </w:pPr>
      <w:r w:rsidRPr="00BD3126">
        <w:rPr>
          <w:lang w:val="en-US"/>
        </w:rPr>
        <w:t xml:space="preserve">Tab. </w:t>
      </w:r>
      <w:r w:rsidRPr="00BD3126">
        <w:rPr>
          <w:lang w:val="en-US"/>
        </w:rPr>
        <w:fldChar w:fldCharType="begin"/>
      </w:r>
      <w:r w:rsidRPr="00BD3126">
        <w:rPr>
          <w:lang w:val="en-US"/>
        </w:rPr>
        <w:instrText xml:space="preserve"> STYLEREF 2 \s </w:instrText>
      </w:r>
      <w:r w:rsidRPr="00BD3126">
        <w:rPr>
          <w:lang w:val="en-US"/>
        </w:rPr>
        <w:fldChar w:fldCharType="separate"/>
      </w:r>
      <w:r w:rsidR="00F65358">
        <w:rPr>
          <w:noProof/>
          <w:lang w:val="en-US"/>
        </w:rPr>
        <w:t>5.3</w:t>
      </w:r>
      <w:r w:rsidRPr="00BD3126">
        <w:rPr>
          <w:lang w:val="en-US"/>
        </w:rPr>
        <w:fldChar w:fldCharType="end"/>
      </w:r>
      <w:r w:rsidRPr="00BD3126">
        <w:rPr>
          <w:lang w:val="en-US"/>
        </w:rPr>
        <w:noBreakHyphen/>
      </w:r>
      <w:r w:rsidRPr="00BD3126">
        <w:rPr>
          <w:lang w:val="en-US"/>
        </w:rPr>
        <w:fldChar w:fldCharType="begin"/>
      </w:r>
      <w:r w:rsidRPr="00BD3126">
        <w:rPr>
          <w:lang w:val="en-US"/>
        </w:rPr>
        <w:instrText xml:space="preserve"> SEQ Tab. \* ARABIC \s 2 </w:instrText>
      </w:r>
      <w:r w:rsidRPr="00BD3126">
        <w:rPr>
          <w:lang w:val="en-US"/>
        </w:rPr>
        <w:fldChar w:fldCharType="separate"/>
      </w:r>
      <w:r w:rsidR="00F65358">
        <w:rPr>
          <w:noProof/>
          <w:lang w:val="en-US"/>
        </w:rPr>
        <w:t>1</w:t>
      </w:r>
      <w:r w:rsidRPr="00BD3126">
        <w:rPr>
          <w:lang w:val="en-US"/>
        </w:rPr>
        <w:fldChar w:fldCharType="end"/>
      </w:r>
      <w:r w:rsidRPr="00BD3126">
        <w:rPr>
          <w:lang w:val="en-US"/>
        </w:rPr>
        <w:t xml:space="preserve">: </w:t>
      </w:r>
      <w:r w:rsidR="001E2BE0" w:rsidRPr="00BD3126">
        <w:rPr>
          <w:lang w:val="en-US"/>
        </w:rPr>
        <w:t xml:space="preserve">List of </w:t>
      </w:r>
      <w:r w:rsidR="0024384B" w:rsidRPr="00BD3126">
        <w:rPr>
          <w:lang w:val="en-US"/>
        </w:rPr>
        <w:t xml:space="preserve">the 83 </w:t>
      </w:r>
      <w:r w:rsidR="001E2BE0" w:rsidRPr="00BD3126">
        <w:rPr>
          <w:lang w:val="en-US"/>
        </w:rPr>
        <w:t>plots contained in FastGAPP v2.0.</w:t>
      </w:r>
    </w:p>
    <w:tbl>
      <w:tblPr>
        <w:tblStyle w:val="Gitternetztabelle1hell"/>
        <w:tblW w:w="9351" w:type="dxa"/>
        <w:tblLook w:val="04A0" w:firstRow="1" w:lastRow="0" w:firstColumn="1" w:lastColumn="0" w:noHBand="0" w:noVBand="1"/>
      </w:tblPr>
      <w:tblGrid>
        <w:gridCol w:w="3256"/>
        <w:gridCol w:w="2126"/>
        <w:gridCol w:w="2126"/>
        <w:gridCol w:w="1843"/>
      </w:tblGrid>
      <w:tr w:rsidR="00B13393" w:rsidRPr="00BD3126" w14:paraId="17904E5D" w14:textId="77777777" w:rsidTr="003C739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5771D4F1" w14:textId="77777777" w:rsidR="00B13393" w:rsidRPr="00BD3126" w:rsidRDefault="00B13393" w:rsidP="002A324A">
            <w:pPr>
              <w:jc w:val="center"/>
              <w:rPr>
                <w:rFonts w:ascii="Calibri" w:eastAsia="Times New Roman" w:hAnsi="Calibri" w:cs="Calibri"/>
                <w:b w:val="0"/>
                <w:bCs w:val="0"/>
                <w:color w:val="000000"/>
                <w:sz w:val="16"/>
                <w:szCs w:val="16"/>
                <w:lang w:eastAsia="de-DE"/>
              </w:rPr>
            </w:pPr>
            <w:r w:rsidRPr="00BD3126">
              <w:rPr>
                <w:rFonts w:ascii="Calibri" w:eastAsia="Times New Roman" w:hAnsi="Calibri" w:cs="Calibri"/>
                <w:color w:val="000000"/>
                <w:sz w:val="16"/>
                <w:szCs w:val="16"/>
                <w:lang w:eastAsia="de-DE"/>
              </w:rPr>
              <w:t>Plot Title</w:t>
            </w:r>
          </w:p>
        </w:tc>
        <w:tc>
          <w:tcPr>
            <w:tcW w:w="2126" w:type="dxa"/>
            <w:noWrap/>
            <w:vAlign w:val="center"/>
            <w:hideMark/>
          </w:tcPr>
          <w:p w14:paraId="450316AA" w14:textId="77777777" w:rsidR="00B13393" w:rsidRPr="00BD3126" w:rsidRDefault="00B13393" w:rsidP="002A324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6"/>
                <w:szCs w:val="16"/>
                <w:lang w:eastAsia="de-DE"/>
              </w:rPr>
            </w:pPr>
            <w:r w:rsidRPr="00BD3126">
              <w:rPr>
                <w:rFonts w:ascii="Calibri" w:eastAsia="Times New Roman" w:hAnsi="Calibri" w:cs="Calibri"/>
                <w:color w:val="000000"/>
                <w:sz w:val="16"/>
                <w:szCs w:val="16"/>
                <w:lang w:eastAsia="de-DE"/>
              </w:rPr>
              <w:t>Purpose</w:t>
            </w:r>
          </w:p>
        </w:tc>
        <w:tc>
          <w:tcPr>
            <w:tcW w:w="2126" w:type="dxa"/>
            <w:noWrap/>
            <w:vAlign w:val="center"/>
            <w:hideMark/>
          </w:tcPr>
          <w:p w14:paraId="22894DED" w14:textId="77777777" w:rsidR="00B13393" w:rsidRPr="00BD3126" w:rsidRDefault="00B13393" w:rsidP="002A324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6"/>
                <w:szCs w:val="16"/>
                <w:lang w:eastAsia="de-DE"/>
              </w:rPr>
            </w:pPr>
            <w:r w:rsidRPr="00BD3126">
              <w:rPr>
                <w:rFonts w:ascii="Calibri" w:eastAsia="Times New Roman" w:hAnsi="Calibri" w:cs="Calibri"/>
                <w:color w:val="000000"/>
                <w:sz w:val="16"/>
                <w:szCs w:val="16"/>
                <w:lang w:eastAsia="de-DE"/>
              </w:rPr>
              <w:t>Plot type</w:t>
            </w:r>
          </w:p>
        </w:tc>
        <w:tc>
          <w:tcPr>
            <w:tcW w:w="1843" w:type="dxa"/>
            <w:noWrap/>
            <w:vAlign w:val="center"/>
            <w:hideMark/>
          </w:tcPr>
          <w:p w14:paraId="087F5298" w14:textId="77777777" w:rsidR="00B13393" w:rsidRPr="00BD3126" w:rsidRDefault="00B13393" w:rsidP="002A324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6"/>
                <w:szCs w:val="16"/>
                <w:lang w:eastAsia="de-DE"/>
              </w:rPr>
            </w:pPr>
            <w:r w:rsidRPr="00BD3126">
              <w:rPr>
                <w:rFonts w:ascii="Calibri" w:eastAsia="Times New Roman" w:hAnsi="Calibri" w:cs="Calibri"/>
                <w:color w:val="000000"/>
                <w:sz w:val="16"/>
                <w:szCs w:val="16"/>
                <w:lang w:eastAsia="de-DE"/>
              </w:rPr>
              <w:t>Reference</w:t>
            </w:r>
          </w:p>
        </w:tc>
      </w:tr>
      <w:tr w:rsidR="00B13393" w:rsidRPr="00BD3126" w14:paraId="7EE1FCB9"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161B01A8" w14:textId="77777777" w:rsidR="00B13393" w:rsidRPr="00BD3126" w:rsidRDefault="00B13393" w:rsidP="00B13393">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AS classification diagram (volcanic rocks I)</w:t>
            </w:r>
          </w:p>
        </w:tc>
        <w:tc>
          <w:tcPr>
            <w:tcW w:w="2126" w:type="dxa"/>
            <w:noWrap/>
            <w:hideMark/>
          </w:tcPr>
          <w:p w14:paraId="251B4287" w14:textId="77777777" w:rsidR="00B13393" w:rsidRPr="00BD3126" w:rsidRDefault="00B13393" w:rsidP="00B13393">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all)</w:t>
            </w:r>
          </w:p>
        </w:tc>
        <w:tc>
          <w:tcPr>
            <w:tcW w:w="2126" w:type="dxa"/>
            <w:noWrap/>
            <w:hideMark/>
          </w:tcPr>
          <w:p w14:paraId="21D40D3C" w14:textId="77777777" w:rsidR="00B13393" w:rsidRPr="00BD3126" w:rsidRDefault="00B13393" w:rsidP="00B13393">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1843" w:type="dxa"/>
            <w:noWrap/>
            <w:hideMark/>
          </w:tcPr>
          <w:p w14:paraId="5F0C889E" w14:textId="0C792B67" w:rsidR="00B13393" w:rsidRPr="00BD3126" w:rsidRDefault="00B13393" w:rsidP="00B13393">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e Bas et al.</w:t>
            </w:r>
            <w:r w:rsidR="00746E9E" w:rsidRPr="00BD3126">
              <w:rPr>
                <w:rFonts w:ascii="Calibri" w:eastAsia="Times New Roman" w:hAnsi="Calibri" w:cs="Calibri"/>
                <w:color w:val="000000"/>
                <w:sz w:val="16"/>
                <w:szCs w:val="16"/>
                <w:lang w:eastAsia="de-DE"/>
              </w:rPr>
              <w:t xml:space="preserve"> </w:t>
            </w:r>
            <w:r w:rsidR="00746E9E" w:rsidRPr="00BD3126">
              <w:rPr>
                <w:rFonts w:ascii="Calibri" w:eastAsia="Times New Roman" w:hAnsi="Calibri" w:cs="Calibri"/>
                <w:color w:val="000000"/>
                <w:sz w:val="16"/>
                <w:szCs w:val="16"/>
                <w:lang w:eastAsia="de-DE"/>
              </w:rPr>
              <w:fldChar w:fldCharType="begin" w:fldLock="1"/>
            </w:r>
            <w:r w:rsidR="005A179D" w:rsidRPr="00BD3126">
              <w:rPr>
                <w:rFonts w:ascii="Calibri" w:eastAsia="Times New Roman" w:hAnsi="Calibri" w:cs="Calibri"/>
                <w:color w:val="000000"/>
                <w:sz w:val="16"/>
                <w:szCs w:val="16"/>
                <w:lang w:eastAsia="de-DE"/>
              </w:rPr>
              <w:instrText>ADDIN CSL_CITATION {"citationItems":[{"id":"ITEM-1","itemData":{"DOI":"10.1093/petrology/27.3.745","ISSN":"0022-3530","abstract":"This contribution summarizes and brings up to date the recommendations made by the IUGS Subcommission on the Systematics of Igneous Rocks for the classification of volcanic rocks when modal analyses are lacking. The classification is on a non-genetic basis using the total alkali-silica (TAS) diagram, and is as nearly consistent as possible with the QAPF modal classification. The diagram is divided into 15 fields, two of which contain two root names which are separated according to other chemical criteria, giving the following 17 root names: basalt, basaltic andesite, andesite, dacite, rhyolite, trachybasalt, basaltic trachyandesite, trachyandesite, trachyte, trachydacite, picrobasalt, basanite, tephrite, phonotephrite, tephriphonolite, phonolite and foidite. Using Na-K criteria, trachybasalt may be further divided into the sub-root names hawaiite and potassic trachybasalt, basaltic trachyandesite into the sub-root names mugearite and shoshonite, and trachyandesite into the sub-root names benmoreite and latite.","author":[{"dropping-particle":"","family":"Bas","given":"M.J.","non-dropping-particle":"Le","parse-names":false,"suffix":""},{"dropping-particle":"","family":"Maitre","given":"R.W.","non-dropping-particle":"Le","parse-names":false,"suffix":""},{"dropping-particle":"","family":"Streckeisen","given":"A.","non-dropping-particle":"","parse-names":false,"suffix":""},{"dropping-particle":"","family":"Zanettin","given":"B.","non-dropping-particle":"","parse-names":false,"suffix":""}],"container-title":"Journal of …","id":"ITEM-1","issue":"1984","issued":{"date-parts":[["1986"]]},"page":"745-750","title":"A Chemical Classification of Volcanic Rocks Based on the Total Alkali-Silica Diagram","type":"article-journal","volume":"27"},"suppress-author":1,"uris":["http://www.mendeley.com/documents/?uuid=78fa6c21-4c05-4651-8188-acf6e6d88289"]}],"mendeley":{"formattedCitation":"(1986)","plainTextFormattedCitation":"(1986)","previouslyFormattedCitation":"(1986)"},"properties":{"noteIndex":0},"schema":"https://github.com/citation-style-language/schema/raw/master/csl-citation.json"}</w:instrText>
            </w:r>
            <w:r w:rsidR="00746E9E" w:rsidRPr="00BD3126">
              <w:rPr>
                <w:rFonts w:ascii="Calibri" w:eastAsia="Times New Roman" w:hAnsi="Calibri" w:cs="Calibri"/>
                <w:color w:val="000000"/>
                <w:sz w:val="16"/>
                <w:szCs w:val="16"/>
                <w:lang w:eastAsia="de-DE"/>
              </w:rPr>
              <w:fldChar w:fldCharType="separate"/>
            </w:r>
            <w:r w:rsidR="00746E9E" w:rsidRPr="00BD3126">
              <w:rPr>
                <w:rFonts w:ascii="Calibri" w:eastAsia="Times New Roman" w:hAnsi="Calibri" w:cs="Calibri"/>
                <w:noProof/>
                <w:color w:val="000000"/>
                <w:sz w:val="16"/>
                <w:szCs w:val="16"/>
                <w:lang w:eastAsia="de-DE"/>
              </w:rPr>
              <w:t>(1986)</w:t>
            </w:r>
            <w:r w:rsidR="00746E9E" w:rsidRPr="00BD3126">
              <w:rPr>
                <w:rFonts w:ascii="Calibri" w:eastAsia="Times New Roman" w:hAnsi="Calibri" w:cs="Calibri"/>
                <w:color w:val="000000"/>
                <w:sz w:val="16"/>
                <w:szCs w:val="16"/>
                <w:lang w:eastAsia="de-DE"/>
              </w:rPr>
              <w:fldChar w:fldCharType="end"/>
            </w:r>
          </w:p>
        </w:tc>
      </w:tr>
      <w:tr w:rsidR="00B13393" w:rsidRPr="00BD3126" w14:paraId="4732A7C9"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3EA9318E" w14:textId="77777777" w:rsidR="00B13393" w:rsidRPr="00BD3126" w:rsidRDefault="00B13393" w:rsidP="00B13393">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AS (discrimination line I)</w:t>
            </w:r>
          </w:p>
        </w:tc>
        <w:tc>
          <w:tcPr>
            <w:tcW w:w="2126" w:type="dxa"/>
            <w:noWrap/>
            <w:hideMark/>
          </w:tcPr>
          <w:p w14:paraId="7BDEE13C" w14:textId="77777777" w:rsidR="00B13393" w:rsidRPr="00BD3126" w:rsidRDefault="00B13393" w:rsidP="00B13393">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all)</w:t>
            </w:r>
          </w:p>
        </w:tc>
        <w:tc>
          <w:tcPr>
            <w:tcW w:w="2126" w:type="dxa"/>
            <w:noWrap/>
            <w:hideMark/>
          </w:tcPr>
          <w:p w14:paraId="3073B408" w14:textId="77777777" w:rsidR="00B13393" w:rsidRPr="00BD3126" w:rsidRDefault="00B13393" w:rsidP="00B13393">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1843" w:type="dxa"/>
            <w:noWrap/>
            <w:hideMark/>
          </w:tcPr>
          <w:p w14:paraId="61CE6CD9" w14:textId="2B6BF8C6" w:rsidR="00B13393" w:rsidRPr="00BD3126" w:rsidRDefault="00B13393" w:rsidP="00B13393">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MacDonald</w:t>
            </w:r>
            <w:r w:rsidR="00746E9E" w:rsidRPr="00BD3126">
              <w:rPr>
                <w:rFonts w:ascii="Calibri" w:eastAsia="Times New Roman" w:hAnsi="Calibri" w:cs="Calibri"/>
                <w:color w:val="000000"/>
                <w:sz w:val="16"/>
                <w:szCs w:val="16"/>
                <w:lang w:eastAsia="de-DE"/>
              </w:rPr>
              <w:t xml:space="preserve"> </w:t>
            </w:r>
            <w:r w:rsidR="00746E9E" w:rsidRPr="00BD3126">
              <w:rPr>
                <w:rFonts w:ascii="Calibri" w:eastAsia="Times New Roman" w:hAnsi="Calibri" w:cs="Calibri"/>
                <w:color w:val="000000"/>
                <w:sz w:val="16"/>
                <w:szCs w:val="16"/>
                <w:lang w:eastAsia="de-DE"/>
              </w:rPr>
              <w:fldChar w:fldCharType="begin" w:fldLock="1"/>
            </w:r>
            <w:r w:rsidR="00746E9E" w:rsidRPr="00BD3126">
              <w:rPr>
                <w:rFonts w:ascii="Calibri" w:eastAsia="Times New Roman" w:hAnsi="Calibri" w:cs="Calibri"/>
                <w:color w:val="000000"/>
                <w:sz w:val="16"/>
                <w:szCs w:val="16"/>
                <w:lang w:eastAsia="de-DE"/>
              </w:rPr>
              <w:instrText>ADDIN CSL_CITATION {"citationItems":[{"id":"ITEM-1","itemData":{"DOI":"10.1130/MEM116-p477","ISSN":"00721069","author":[{"dropping-particle":"","family":"Macdonald","given":"Ga","non-dropping-particle":"","parse-names":false,"suffix":""}],"container-title":"Geol. Soc. Am. Mem","id":"ITEM-1","issued":{"date-parts":[["1968"]]},"page":"477-522","title":"Composition and origin of Hawaiian lavas","type":"article-journal","volume":"116"},"suppress-author":1,"uris":["http://www.mendeley.com/documents/?uuid=ecdb393e-9711-439c-9dcf-d9ee41c59bf2"]}],"mendeley":{"formattedCitation":"(1968)","plainTextFormattedCitation":"(1968)","previouslyFormattedCitation":"(1968)"},"properties":{"noteIndex":0},"schema":"https://github.com/citation-style-language/schema/raw/master/csl-citation.json"}</w:instrText>
            </w:r>
            <w:r w:rsidR="00746E9E" w:rsidRPr="00BD3126">
              <w:rPr>
                <w:rFonts w:ascii="Calibri" w:eastAsia="Times New Roman" w:hAnsi="Calibri" w:cs="Calibri"/>
                <w:color w:val="000000"/>
                <w:sz w:val="16"/>
                <w:szCs w:val="16"/>
                <w:lang w:eastAsia="de-DE"/>
              </w:rPr>
              <w:fldChar w:fldCharType="separate"/>
            </w:r>
            <w:r w:rsidR="00746E9E" w:rsidRPr="00BD3126">
              <w:rPr>
                <w:rFonts w:ascii="Calibri" w:eastAsia="Times New Roman" w:hAnsi="Calibri" w:cs="Calibri"/>
                <w:noProof/>
                <w:color w:val="000000"/>
                <w:sz w:val="16"/>
                <w:szCs w:val="16"/>
                <w:lang w:eastAsia="de-DE"/>
              </w:rPr>
              <w:t>(1968)</w:t>
            </w:r>
            <w:r w:rsidR="00746E9E" w:rsidRPr="00BD3126">
              <w:rPr>
                <w:rFonts w:ascii="Calibri" w:eastAsia="Times New Roman" w:hAnsi="Calibri" w:cs="Calibri"/>
                <w:color w:val="000000"/>
                <w:sz w:val="16"/>
                <w:szCs w:val="16"/>
                <w:lang w:eastAsia="de-DE"/>
              </w:rPr>
              <w:fldChar w:fldCharType="end"/>
            </w:r>
          </w:p>
        </w:tc>
      </w:tr>
      <w:tr w:rsidR="00B13393" w:rsidRPr="00BD3126" w14:paraId="3B9B32DE"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7D5B9385" w14:textId="77777777" w:rsidR="00B13393" w:rsidRPr="00BD3126" w:rsidRDefault="00B13393" w:rsidP="00B13393">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AS (discrimination line II)</w:t>
            </w:r>
          </w:p>
        </w:tc>
        <w:tc>
          <w:tcPr>
            <w:tcW w:w="2126" w:type="dxa"/>
            <w:noWrap/>
            <w:hideMark/>
          </w:tcPr>
          <w:p w14:paraId="3D375CCA" w14:textId="77777777" w:rsidR="00B13393" w:rsidRPr="00BD3126" w:rsidRDefault="00B13393" w:rsidP="00B13393">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all)</w:t>
            </w:r>
          </w:p>
        </w:tc>
        <w:tc>
          <w:tcPr>
            <w:tcW w:w="2126" w:type="dxa"/>
            <w:noWrap/>
            <w:hideMark/>
          </w:tcPr>
          <w:p w14:paraId="0FEF7472" w14:textId="77777777" w:rsidR="00B13393" w:rsidRPr="00BD3126" w:rsidRDefault="00B13393" w:rsidP="00B13393">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1843" w:type="dxa"/>
            <w:noWrap/>
            <w:hideMark/>
          </w:tcPr>
          <w:p w14:paraId="705302B1" w14:textId="5662C5EF" w:rsidR="00B13393" w:rsidRPr="00BD3126" w:rsidRDefault="00B13393" w:rsidP="00B13393">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Irvine &amp; Baragar</w:t>
            </w:r>
            <w:r w:rsidR="00746E9E" w:rsidRPr="00BD3126">
              <w:rPr>
                <w:rFonts w:ascii="Calibri" w:eastAsia="Times New Roman" w:hAnsi="Calibri" w:cs="Calibri"/>
                <w:color w:val="000000"/>
                <w:sz w:val="16"/>
                <w:szCs w:val="16"/>
                <w:lang w:eastAsia="de-DE"/>
              </w:rPr>
              <w:t xml:space="preserve"> </w:t>
            </w:r>
            <w:r w:rsidR="00746E9E" w:rsidRPr="00BD3126">
              <w:rPr>
                <w:rFonts w:ascii="Calibri" w:eastAsia="Times New Roman" w:hAnsi="Calibri" w:cs="Calibri"/>
                <w:color w:val="000000"/>
                <w:sz w:val="16"/>
                <w:szCs w:val="16"/>
                <w:lang w:eastAsia="de-DE"/>
              </w:rPr>
              <w:fldChar w:fldCharType="begin" w:fldLock="1"/>
            </w:r>
            <w:r w:rsidR="00D75E0F" w:rsidRPr="00BD3126">
              <w:rPr>
                <w:rFonts w:ascii="Calibri" w:eastAsia="Times New Roman" w:hAnsi="Calibri" w:cs="Calibri"/>
                <w:color w:val="000000"/>
                <w:sz w:val="16"/>
                <w:szCs w:val="16"/>
                <w:lang w:eastAsia="de-DE"/>
              </w:rPr>
              <w:instrText>ADDIN CSL_CITATION {"citationItems":[{"id":"ITEM-1","itemData":{"DOI":"10.1139/e71-055","ISBN":"0008-4077","ISSN":"0008-4077","abstract":"A system is presented whereby volcanic rocks may be classified chemically as follows:  I. Subalkaline Rocks: A. Tholeiitic basalt series: Tholeiitic picrite-basalt; tholeiite; tholeiitic andesite. B. Calc-alkali series: High-alumina basalt; andesite; dacite; rhyolite.  II. Alkaline Rocks: A. Alkali olivine basalt series: (1) Alkalic picrite-basalt; ankaramite; alkali basalt; hawaiite; mugearite; benmonte; trachyte. (2) Alkalic picrite-basalt; ankaramite; alkali basalt; trachybasalt; tristanite; trachyte. B. Nephelinic, leucitic, and analcitic rocks.  III. Peralkaline Rocks: pantellerite, commendite, etc.","author":[{"dropping-particle":"","family":"Irvine","given":"T. N.","non-dropping-particle":"","parse-names":false,"suffix":""},{"dropping-particle":"","family":"Baragar","given":"W. R. a.","non-dropping-particle":"","parse-names":false,"suffix":""}],"container-title":"Canadian Journal of Earth Sciences","id":"ITEM-1","issue":"5","issued":{"date-parts":[["1971"]]},"page":"523-548","publisher":"NRC Research Press","title":"A Guide to the Chemical Classification of the Common Volcanic Rocks","type":"article-journal","volume":"8"},"suppress-author":1,"uris":["http://www.mendeley.com/documents/?uuid=6bc04469-d220-429e-a191-71ef7a9d14e7"]}],"mendeley":{"formattedCitation":"(1971)","plainTextFormattedCitation":"(1971)","previouslyFormattedCitation":"(1971)"},"properties":{"noteIndex":0},"schema":"https://github.com/citation-style-language/schema/raw/master/csl-citation.json"}</w:instrText>
            </w:r>
            <w:r w:rsidR="00746E9E" w:rsidRPr="00BD3126">
              <w:rPr>
                <w:rFonts w:ascii="Calibri" w:eastAsia="Times New Roman" w:hAnsi="Calibri" w:cs="Calibri"/>
                <w:color w:val="000000"/>
                <w:sz w:val="16"/>
                <w:szCs w:val="16"/>
                <w:lang w:eastAsia="de-DE"/>
              </w:rPr>
              <w:fldChar w:fldCharType="separate"/>
            </w:r>
            <w:r w:rsidR="00746E9E" w:rsidRPr="00BD3126">
              <w:rPr>
                <w:rFonts w:ascii="Calibri" w:eastAsia="Times New Roman" w:hAnsi="Calibri" w:cs="Calibri"/>
                <w:noProof/>
                <w:color w:val="000000"/>
                <w:sz w:val="16"/>
                <w:szCs w:val="16"/>
                <w:lang w:eastAsia="de-DE"/>
              </w:rPr>
              <w:t>(1971)</w:t>
            </w:r>
            <w:r w:rsidR="00746E9E" w:rsidRPr="00BD3126">
              <w:rPr>
                <w:rFonts w:ascii="Calibri" w:eastAsia="Times New Roman" w:hAnsi="Calibri" w:cs="Calibri"/>
                <w:color w:val="000000"/>
                <w:sz w:val="16"/>
                <w:szCs w:val="16"/>
                <w:lang w:eastAsia="de-DE"/>
              </w:rPr>
              <w:fldChar w:fldCharType="end"/>
            </w:r>
          </w:p>
        </w:tc>
      </w:tr>
      <w:tr w:rsidR="00B13393" w:rsidRPr="00BD3126" w14:paraId="3610BA54"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4BFB3E26" w14:textId="77777777" w:rsidR="00B13393" w:rsidRPr="00BD3126" w:rsidRDefault="00B13393" w:rsidP="00B13393">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AS classification diagram (volcanic rocks II)</w:t>
            </w:r>
          </w:p>
        </w:tc>
        <w:tc>
          <w:tcPr>
            <w:tcW w:w="2126" w:type="dxa"/>
            <w:noWrap/>
            <w:hideMark/>
          </w:tcPr>
          <w:p w14:paraId="008C06EF" w14:textId="77777777" w:rsidR="00B13393" w:rsidRPr="00BD3126" w:rsidRDefault="00B13393" w:rsidP="00B13393">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all)</w:t>
            </w:r>
          </w:p>
        </w:tc>
        <w:tc>
          <w:tcPr>
            <w:tcW w:w="2126" w:type="dxa"/>
            <w:noWrap/>
            <w:hideMark/>
          </w:tcPr>
          <w:p w14:paraId="16F2AB1C" w14:textId="77777777" w:rsidR="00B13393" w:rsidRPr="00BD3126" w:rsidRDefault="00B13393" w:rsidP="00B13393">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1843" w:type="dxa"/>
            <w:noWrap/>
            <w:hideMark/>
          </w:tcPr>
          <w:p w14:paraId="769B120F" w14:textId="398B5130" w:rsidR="00B13393" w:rsidRPr="00BD3126" w:rsidRDefault="00B13393" w:rsidP="00B13393">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Middlemost</w:t>
            </w:r>
            <w:r w:rsidR="00D75E0F" w:rsidRPr="00BD3126">
              <w:rPr>
                <w:rFonts w:ascii="Calibri" w:eastAsia="Times New Roman" w:hAnsi="Calibri" w:cs="Calibri"/>
                <w:color w:val="000000"/>
                <w:sz w:val="16"/>
                <w:szCs w:val="16"/>
                <w:lang w:eastAsia="de-DE"/>
              </w:rPr>
              <w:t xml:space="preserve"> </w:t>
            </w:r>
            <w:r w:rsidR="00D75E0F" w:rsidRPr="00BD3126">
              <w:rPr>
                <w:rFonts w:ascii="Calibri" w:eastAsia="Times New Roman" w:hAnsi="Calibri" w:cs="Calibri"/>
                <w:color w:val="000000"/>
                <w:sz w:val="16"/>
                <w:szCs w:val="16"/>
                <w:lang w:eastAsia="de-DE"/>
              </w:rPr>
              <w:fldChar w:fldCharType="begin" w:fldLock="1"/>
            </w:r>
            <w:r w:rsidR="005A179D" w:rsidRPr="00BD3126">
              <w:rPr>
                <w:rFonts w:ascii="Calibri" w:eastAsia="Times New Roman" w:hAnsi="Calibri" w:cs="Calibri"/>
                <w:color w:val="000000"/>
                <w:sz w:val="16"/>
                <w:szCs w:val="16"/>
                <w:lang w:eastAsia="de-DE"/>
              </w:rPr>
              <w:instrText>ADDIN CSL_CITATION {"citationItems":[{"id":"ITEM-1","itemData":{"DOI":"10.1016/0012-8252(94)90029-9","ISBN":"0012-8252","ISSN":"00128252","abstract":"The main aim of igneous petrology is to develop a complete specification of the magma/igneous rock system. This paper is a sequel to an earlier essay (Middlemost, 1991) on the classification of igneous rocks and magmas. It explores the ways and means of developing a single, consistent method of naming all igneous materials. All modal classifications are fettered by problems arising from heteromorphism, extremes in grain size, and the presence of glass. Only chemical parameters can provide a reliable and straightforward method of classifying all the common igneous rocks and their magmas. This is undoubtedly true of glassy rocks and magmas. The potential of the TAS diagram in this new and enlarged role is evaluated, resulting in a modification of some boundaries recommended for the volcanic rocks. A new comprehensive chemical classification of the plutonic rocks is introduced. To keep it and the volcanic classification in tandem, several new terms are proposed. They include gabbroic diorite as a plutonic equivalent of basaltic andesite and peridotgabbro as a plutonic equivalent of picrobasalt. Peridotite is defined as the plutonic equivalent of picrite and by taking the idea of equivalence a step further, it is defined as a peridotgabbroic or gabbroic rock that contains more than 18% MgO and less than 2% total alkalis. The picrobasaltic and basaltic rocks that contained more than 18% MgO and more than 2% (Na2O + K2O) are called alkalic picrites. Their plutonic equivalents are named alkalic peridotites. A benefit of this new chemical classification of plutonic rocks is that it enables one to avoid the awkward term ultramafic. A single classification that links magmas, plutonic and volcanic rocks should be appreciated by all geochemists and petrologists who amass, and manipulate, large geochemical databases but are unwilling, or unable, to carry out quantitative modal analyses. This classification also enables geoscientists to focus on magma — the most important concept in igneous petrology.","author":[{"dropping-particle":"","family":"Middlemost","given":"Eric A.K.","non-dropping-particle":"","parse-names":false,"suffix":""}],"container-title":"Earth-Science Reviews","id":"ITEM-1","issue":"3-4","issued":{"date-parts":[["1994"]]},"page":"215-224","title":"Naming materials in the magma/igneous rock system","type":"article-journal","volume":"37"},"suppress-author":1,"uris":["http://www.mendeley.com/documents/?uuid=f60bdeaf-7208-483e-84aa-4fcf9d5e4ad7"]}],"mendeley":{"formattedCitation":"(1994)","plainTextFormattedCitation":"(1994)","previouslyFormattedCitation":"(1994)"},"properties":{"noteIndex":0},"schema":"https://github.com/citation-style-language/schema/raw/master/csl-citation.json"}</w:instrText>
            </w:r>
            <w:r w:rsidR="00D75E0F" w:rsidRPr="00BD3126">
              <w:rPr>
                <w:rFonts w:ascii="Calibri" w:eastAsia="Times New Roman" w:hAnsi="Calibri" w:cs="Calibri"/>
                <w:color w:val="000000"/>
                <w:sz w:val="16"/>
                <w:szCs w:val="16"/>
                <w:lang w:eastAsia="de-DE"/>
              </w:rPr>
              <w:fldChar w:fldCharType="separate"/>
            </w:r>
            <w:r w:rsidR="00D75E0F" w:rsidRPr="00BD3126">
              <w:rPr>
                <w:rFonts w:ascii="Calibri" w:eastAsia="Times New Roman" w:hAnsi="Calibri" w:cs="Calibri"/>
                <w:noProof/>
                <w:color w:val="000000"/>
                <w:sz w:val="16"/>
                <w:szCs w:val="16"/>
                <w:lang w:eastAsia="de-DE"/>
              </w:rPr>
              <w:t>(1994)</w:t>
            </w:r>
            <w:r w:rsidR="00D75E0F" w:rsidRPr="00BD3126">
              <w:rPr>
                <w:rFonts w:ascii="Calibri" w:eastAsia="Times New Roman" w:hAnsi="Calibri" w:cs="Calibri"/>
                <w:color w:val="000000"/>
                <w:sz w:val="16"/>
                <w:szCs w:val="16"/>
                <w:lang w:eastAsia="de-DE"/>
              </w:rPr>
              <w:fldChar w:fldCharType="end"/>
            </w:r>
          </w:p>
        </w:tc>
      </w:tr>
      <w:tr w:rsidR="00B13393" w:rsidRPr="00BD3126" w14:paraId="69C0194B"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3AC907E6" w14:textId="77777777" w:rsidR="00B13393" w:rsidRPr="00BD3126" w:rsidRDefault="00B13393" w:rsidP="00B13393">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AS classification diagram (plutonic rocks)</w:t>
            </w:r>
          </w:p>
        </w:tc>
        <w:tc>
          <w:tcPr>
            <w:tcW w:w="2126" w:type="dxa"/>
            <w:noWrap/>
            <w:hideMark/>
          </w:tcPr>
          <w:p w14:paraId="4D40E529" w14:textId="77777777" w:rsidR="00B13393" w:rsidRPr="00BD3126" w:rsidRDefault="00B13393" w:rsidP="00B13393">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all)</w:t>
            </w:r>
          </w:p>
        </w:tc>
        <w:tc>
          <w:tcPr>
            <w:tcW w:w="2126" w:type="dxa"/>
            <w:noWrap/>
            <w:hideMark/>
          </w:tcPr>
          <w:p w14:paraId="4DA4313B" w14:textId="77777777" w:rsidR="00B13393" w:rsidRPr="00BD3126" w:rsidRDefault="00B13393" w:rsidP="00B13393">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1843" w:type="dxa"/>
            <w:noWrap/>
            <w:hideMark/>
          </w:tcPr>
          <w:p w14:paraId="2F018E62" w14:textId="5A8ABA13" w:rsidR="00B13393" w:rsidRPr="00BD3126" w:rsidRDefault="00D75E0F" w:rsidP="00B13393">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Middlemost </w:t>
            </w:r>
            <w:r w:rsidRPr="00BD3126">
              <w:rPr>
                <w:rFonts w:ascii="Calibri" w:eastAsia="Times New Roman" w:hAnsi="Calibri" w:cs="Calibri"/>
                <w:color w:val="000000"/>
                <w:sz w:val="16"/>
                <w:szCs w:val="16"/>
                <w:lang w:eastAsia="de-DE"/>
              </w:rPr>
              <w:fldChar w:fldCharType="begin" w:fldLock="1"/>
            </w:r>
            <w:r w:rsidR="005A179D" w:rsidRPr="00BD3126">
              <w:rPr>
                <w:rFonts w:ascii="Calibri" w:eastAsia="Times New Roman" w:hAnsi="Calibri" w:cs="Calibri"/>
                <w:color w:val="000000"/>
                <w:sz w:val="16"/>
                <w:szCs w:val="16"/>
                <w:lang w:eastAsia="de-DE"/>
              </w:rPr>
              <w:instrText>ADDIN CSL_CITATION {"citationItems":[{"id":"ITEM-1","itemData":{"DOI":"10.1016/0012-8252(94)90029-9","ISBN":"0012-8252","ISSN":"00128252","abstract":"The main aim of igneous petrology is to develop a complete specification of the magma/igneous rock system. This paper is a sequel to an earlier essay (Middlemost, 1991) on the classification of igneous rocks and magmas. It explores the ways and means of developing a single, consistent method of naming all igneous materials. All modal classifications are fettered by problems arising from heteromorphism, extremes in grain size, and the presence of glass. Only chemical parameters can provide a reliable and straightforward method of classifying all the common igneous rocks and their magmas. This is undoubtedly true of glassy rocks and magmas. The potential of the TAS diagram in this new and enlarged role is evaluated, resulting in a modification of some boundaries recommended for the volcanic rocks. A new comprehensive chemical classification of the plutonic rocks is introduced. To keep it and the volcanic classification in tandem, several new terms are proposed. They include gabbroic diorite as a plutonic equivalent of basaltic andesite and peridotgabbro as a plutonic equivalent of picrobasalt. Peridotite is defined as the plutonic equivalent of picrite and by taking the idea of equivalence a step further, it is defined as a peridotgabbroic or gabbroic rock that contains more than 18% MgO and less than 2% total alkalis. The picrobasaltic and basaltic rocks that contained more than 18% MgO and more than 2% (Na2O + K2O) are called alkalic picrites. Their plutonic equivalents are named alkalic peridotites. A benefit of this new chemical classification of plutonic rocks is that it enables one to avoid the awkward term ultramafic. A single classification that links magmas, plutonic and volcanic rocks should be appreciated by all geochemists and petrologists who amass, and manipulate, large geochemical databases but are unwilling, or unable, to carry out quantitative modal analyses. This classification also enables geoscientists to focus on magma — the most important concept in igneous petrology.","author":[{"dropping-particle":"","family":"Middlemost","given":"Eric A.K.","non-dropping-particle":"","parse-names":false,"suffix":""}],"container-title":"Earth-Science Reviews","id":"ITEM-1","issue":"3-4","issued":{"date-parts":[["1994"]]},"page":"215-224","title":"Naming materials in the magma/igneous rock system","type":"article-journal","volume":"37"},"suppress-author":1,"uris":["http://www.mendeley.com/documents/?uuid=f60bdeaf-7208-483e-84aa-4fcf9d5e4ad7"]}],"mendeley":{"formattedCitation":"(1994)","plainTextFormattedCitation":"(1994)","previouslyFormattedCitation":"(1994)"},"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94)</w:t>
            </w:r>
            <w:r w:rsidRPr="00BD3126">
              <w:rPr>
                <w:rFonts w:ascii="Calibri" w:eastAsia="Times New Roman" w:hAnsi="Calibri" w:cs="Calibri"/>
                <w:color w:val="000000"/>
                <w:sz w:val="16"/>
                <w:szCs w:val="16"/>
                <w:lang w:eastAsia="de-DE"/>
              </w:rPr>
              <w:fldChar w:fldCharType="end"/>
            </w:r>
          </w:p>
        </w:tc>
      </w:tr>
      <w:tr w:rsidR="00B13393" w:rsidRPr="00BD3126" w14:paraId="3A5C9E4A"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09974E55" w14:textId="77777777" w:rsidR="00B13393" w:rsidRPr="00BD3126" w:rsidRDefault="00B13393" w:rsidP="00B13393">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AS classification diagram (volcanic pebbles)</w:t>
            </w:r>
          </w:p>
        </w:tc>
        <w:tc>
          <w:tcPr>
            <w:tcW w:w="2126" w:type="dxa"/>
            <w:noWrap/>
            <w:hideMark/>
          </w:tcPr>
          <w:p w14:paraId="0CA4BE91" w14:textId="77777777" w:rsidR="00B13393" w:rsidRPr="00BD3126" w:rsidRDefault="00B13393" w:rsidP="00B13393">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all)</w:t>
            </w:r>
          </w:p>
        </w:tc>
        <w:tc>
          <w:tcPr>
            <w:tcW w:w="2126" w:type="dxa"/>
            <w:noWrap/>
            <w:hideMark/>
          </w:tcPr>
          <w:p w14:paraId="272F702F" w14:textId="77777777" w:rsidR="00B13393" w:rsidRPr="00BD3126" w:rsidRDefault="00B13393" w:rsidP="00B13393">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1843" w:type="dxa"/>
            <w:noWrap/>
            <w:hideMark/>
          </w:tcPr>
          <w:p w14:paraId="61EF74B1" w14:textId="6E19D7EC" w:rsidR="00B13393" w:rsidRPr="00BD3126" w:rsidRDefault="00B13393" w:rsidP="00B13393">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Cox et al.</w:t>
            </w:r>
            <w:r w:rsidR="00D75E0F" w:rsidRPr="00BD3126">
              <w:rPr>
                <w:rFonts w:ascii="Calibri" w:eastAsia="Times New Roman" w:hAnsi="Calibri" w:cs="Calibri"/>
                <w:color w:val="000000"/>
                <w:sz w:val="16"/>
                <w:szCs w:val="16"/>
                <w:lang w:eastAsia="de-DE"/>
              </w:rPr>
              <w:t xml:space="preserve"> </w:t>
            </w:r>
            <w:r w:rsidR="005A179D" w:rsidRPr="00BD3126">
              <w:rPr>
                <w:rFonts w:ascii="Calibri" w:eastAsia="Times New Roman" w:hAnsi="Calibri" w:cs="Calibri"/>
                <w:color w:val="000000"/>
                <w:sz w:val="16"/>
                <w:szCs w:val="16"/>
                <w:lang w:eastAsia="de-DE"/>
              </w:rPr>
              <w:fldChar w:fldCharType="begin" w:fldLock="1"/>
            </w:r>
            <w:r w:rsidR="00F53A11" w:rsidRPr="00BD3126">
              <w:rPr>
                <w:rFonts w:ascii="Calibri" w:eastAsia="Times New Roman" w:hAnsi="Calibri" w:cs="Calibri"/>
                <w:color w:val="000000"/>
                <w:sz w:val="16"/>
                <w:szCs w:val="16"/>
                <w:lang w:eastAsia="de-DE"/>
              </w:rPr>
              <w:instrText>ADDIN CSL_CITATION {"citationItems":[{"id":"ITEM-1","itemData":{"author":[{"dropping-particle":"","family":"Cox","given":"K. G.","non-dropping-particle":"","parse-names":false,"suffix":""},{"dropping-particle":"","family":"Bell","given":"J. D.","non-dropping-particle":"","parse-names":false,"suffix":""},{"dropping-particle":"","family":"Pankhurst","given":"R. J.","non-dropping-particle":"","parse-names":false,"suffix":""}],"id":"ITEM-1","issued":{"date-parts":[["1979"]]},"publisher":"George Allen and Unwin","publisher-place":"London, pp.450","title":"The interpretation of igneous rocks.","type":"book"},"suppress-author":1,"uris":["http://www.mendeley.com/documents/?uuid=70c8037e-0662-4af3-80ca-d35a1f18664b"]}],"mendeley":{"formattedCitation":"(1979)","plainTextFormattedCitation":"(1979)","previouslyFormattedCitation":"(1979)"},"properties":{"noteIndex":0},"schema":"https://github.com/citation-style-language/schema/raw/master/csl-citation.json"}</w:instrText>
            </w:r>
            <w:r w:rsidR="005A179D" w:rsidRPr="00BD3126">
              <w:rPr>
                <w:rFonts w:ascii="Calibri" w:eastAsia="Times New Roman" w:hAnsi="Calibri" w:cs="Calibri"/>
                <w:color w:val="000000"/>
                <w:sz w:val="16"/>
                <w:szCs w:val="16"/>
                <w:lang w:eastAsia="de-DE"/>
              </w:rPr>
              <w:fldChar w:fldCharType="separate"/>
            </w:r>
            <w:r w:rsidR="005A179D" w:rsidRPr="00BD3126">
              <w:rPr>
                <w:rFonts w:ascii="Calibri" w:eastAsia="Times New Roman" w:hAnsi="Calibri" w:cs="Calibri"/>
                <w:noProof/>
                <w:color w:val="000000"/>
                <w:sz w:val="16"/>
                <w:szCs w:val="16"/>
                <w:lang w:eastAsia="de-DE"/>
              </w:rPr>
              <w:t>(1979)</w:t>
            </w:r>
            <w:r w:rsidR="005A179D" w:rsidRPr="00BD3126">
              <w:rPr>
                <w:rFonts w:ascii="Calibri" w:eastAsia="Times New Roman" w:hAnsi="Calibri" w:cs="Calibri"/>
                <w:color w:val="000000"/>
                <w:sz w:val="16"/>
                <w:szCs w:val="16"/>
                <w:lang w:eastAsia="de-DE"/>
              </w:rPr>
              <w:fldChar w:fldCharType="end"/>
            </w:r>
          </w:p>
        </w:tc>
      </w:tr>
    </w:tbl>
    <w:p w14:paraId="4C8B3054" w14:textId="0CBC1C9D" w:rsidR="00900476" w:rsidRPr="00BD3126" w:rsidRDefault="00900476" w:rsidP="00900476">
      <w:pPr>
        <w:pStyle w:val="Beschriftung"/>
        <w:spacing w:after="120"/>
        <w:rPr>
          <w:lang w:val="en-US"/>
        </w:rPr>
      </w:pPr>
      <w:r w:rsidRPr="00BD3126">
        <w:rPr>
          <w:lang w:val="en-US"/>
        </w:rPr>
        <w:lastRenderedPageBreak/>
        <w:t>Tab. 5.3-1: (continued)</w:t>
      </w:r>
    </w:p>
    <w:tbl>
      <w:tblPr>
        <w:tblStyle w:val="Gitternetztabelle1hell"/>
        <w:tblW w:w="9351" w:type="dxa"/>
        <w:tblLook w:val="04A0" w:firstRow="1" w:lastRow="0" w:firstColumn="1" w:lastColumn="0" w:noHBand="0" w:noVBand="1"/>
      </w:tblPr>
      <w:tblGrid>
        <w:gridCol w:w="3964"/>
        <w:gridCol w:w="2268"/>
        <w:gridCol w:w="993"/>
        <w:gridCol w:w="2126"/>
      </w:tblGrid>
      <w:tr w:rsidR="00900476" w:rsidRPr="00BD3126" w14:paraId="6A6A5428" w14:textId="77777777" w:rsidTr="003C739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4" w:type="dxa"/>
            <w:noWrap/>
            <w:vAlign w:val="center"/>
          </w:tcPr>
          <w:p w14:paraId="36D4C2F1" w14:textId="6587363F" w:rsidR="00900476" w:rsidRPr="00BD3126" w:rsidRDefault="00900476" w:rsidP="00900476">
            <w:pPr>
              <w:jc w:val="center"/>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Plot Title</w:t>
            </w:r>
          </w:p>
        </w:tc>
        <w:tc>
          <w:tcPr>
            <w:tcW w:w="2268" w:type="dxa"/>
            <w:noWrap/>
            <w:vAlign w:val="center"/>
          </w:tcPr>
          <w:p w14:paraId="1B476C13" w14:textId="0F38FE88" w:rsidR="00900476" w:rsidRPr="00BD3126" w:rsidRDefault="00900476" w:rsidP="0090047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Purpose</w:t>
            </w:r>
          </w:p>
        </w:tc>
        <w:tc>
          <w:tcPr>
            <w:tcW w:w="993" w:type="dxa"/>
            <w:noWrap/>
            <w:vAlign w:val="center"/>
          </w:tcPr>
          <w:p w14:paraId="1E09C42F" w14:textId="1889739C" w:rsidR="00900476" w:rsidRPr="00BD3126" w:rsidRDefault="00900476" w:rsidP="0090047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Plot type</w:t>
            </w:r>
          </w:p>
        </w:tc>
        <w:tc>
          <w:tcPr>
            <w:tcW w:w="2126" w:type="dxa"/>
            <w:noWrap/>
            <w:vAlign w:val="center"/>
          </w:tcPr>
          <w:p w14:paraId="77B80A26" w14:textId="6C24F718" w:rsidR="00900476" w:rsidRPr="00BD3126" w:rsidRDefault="00900476" w:rsidP="0090047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eference</w:t>
            </w:r>
          </w:p>
        </w:tc>
      </w:tr>
      <w:tr w:rsidR="00900476" w:rsidRPr="00BD3126" w14:paraId="7DEDF0AD"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0E315D9E" w14:textId="77777777" w:rsidR="00900476" w:rsidRPr="00BD3126" w:rsidRDefault="00900476" w:rsidP="00900476">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SiO2 vs. Zr/TiO2 classification diagram</w:t>
            </w:r>
          </w:p>
        </w:tc>
        <w:tc>
          <w:tcPr>
            <w:tcW w:w="2268" w:type="dxa"/>
            <w:noWrap/>
            <w:hideMark/>
          </w:tcPr>
          <w:p w14:paraId="16E13CFC"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all)</w:t>
            </w:r>
          </w:p>
        </w:tc>
        <w:tc>
          <w:tcPr>
            <w:tcW w:w="993" w:type="dxa"/>
            <w:noWrap/>
            <w:hideMark/>
          </w:tcPr>
          <w:p w14:paraId="59ED4711" w14:textId="4C0A7C0F" w:rsidR="00900476" w:rsidRPr="00BD3126" w:rsidRDefault="003C739B"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Pr>
                <w:rFonts w:ascii="Calibri" w:eastAsia="Times New Roman" w:hAnsi="Calibri" w:cs="Calibri"/>
                <w:color w:val="000000"/>
                <w:sz w:val="16"/>
                <w:szCs w:val="16"/>
                <w:lang w:eastAsia="de-DE"/>
              </w:rPr>
              <w:t>semi-log.</w:t>
            </w:r>
            <w:r w:rsidR="00900476" w:rsidRPr="00BD3126">
              <w:rPr>
                <w:rFonts w:ascii="Calibri" w:eastAsia="Times New Roman" w:hAnsi="Calibri" w:cs="Calibri"/>
                <w:color w:val="000000"/>
                <w:sz w:val="16"/>
                <w:szCs w:val="16"/>
                <w:lang w:eastAsia="de-DE"/>
              </w:rPr>
              <w:t>x</w:t>
            </w:r>
          </w:p>
        </w:tc>
        <w:tc>
          <w:tcPr>
            <w:tcW w:w="2126" w:type="dxa"/>
            <w:noWrap/>
            <w:hideMark/>
          </w:tcPr>
          <w:p w14:paraId="7ECC47DD" w14:textId="243534E2"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Winchester &amp; Floyd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16/0009-2541(77)90057-2","ISBN":"0009-2541","ISSN":"00092541","abstract":"The abundance and distribution of selected minor and trace elements (Ti, Zr, Y, Nb, Ce, Ga and Sc) in fresh volcanic rocks can be used to classify the differentiation products of subalkaline and alkaline magma series in a similar manner to methods using normative or major-element indices. A number of variation diagrams may be used to distinguish common volcanic rock types in terms of the above elements. As these elements are immobile during post-consolidation alteration and metamorphic processes, this method of rock-type classification may, when applied to metavolcanic rocks, prove more reliable than the commonly used methods that utilize major elements, some of which are known to be mobile.","author":[{"dropping-particle":"","family":"Winchester","given":"J.a.","non-dropping-particle":"","parse-names":false,"suffix":""},{"dropping-particle":"","family":"Floyd","given":"P.A.","non-dropping-particle":"","parse-names":false,"suffix":""}],"container-title":"Chemical Geology","id":"ITEM-1","issue":"0","issued":{"date-parts":[["1977"]]},"page":"325-343","title":"Geochemical discrimination of different magma series and their differentiation products using immobile elements","type":"article-journal","volume":"20"},"suppress-author":1,"uris":["http://www.mendeley.com/documents/?uuid=d6e7970d-7e49-4f37-b009-4d97373d7e15"]}],"mendeley":{"formattedCitation":"(1977)","plainTextFormattedCitation":"(1977)","previouslyFormattedCitation":"(1977)"},"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7)</w:t>
            </w:r>
            <w:r w:rsidRPr="00BD3126">
              <w:rPr>
                <w:rFonts w:ascii="Calibri" w:eastAsia="Times New Roman" w:hAnsi="Calibri" w:cs="Calibri"/>
                <w:color w:val="000000"/>
                <w:sz w:val="16"/>
                <w:szCs w:val="16"/>
                <w:lang w:eastAsia="de-DE"/>
              </w:rPr>
              <w:fldChar w:fldCharType="end"/>
            </w:r>
          </w:p>
        </w:tc>
      </w:tr>
      <w:tr w:rsidR="00900476" w:rsidRPr="00BD3126" w14:paraId="4A512851"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2C3725BE" w14:textId="77777777" w:rsidR="00900476" w:rsidRPr="00BD3126" w:rsidRDefault="00900476" w:rsidP="00900476">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SiO2 vs. Nb/Y classification diagram</w:t>
            </w:r>
          </w:p>
        </w:tc>
        <w:tc>
          <w:tcPr>
            <w:tcW w:w="2268" w:type="dxa"/>
            <w:noWrap/>
            <w:hideMark/>
          </w:tcPr>
          <w:p w14:paraId="5AAFBE77"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all)</w:t>
            </w:r>
          </w:p>
        </w:tc>
        <w:tc>
          <w:tcPr>
            <w:tcW w:w="993" w:type="dxa"/>
            <w:noWrap/>
            <w:hideMark/>
          </w:tcPr>
          <w:p w14:paraId="232AD045" w14:textId="1027DF95" w:rsidR="00900476" w:rsidRPr="00BD3126" w:rsidRDefault="003C739B"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Pr>
                <w:rFonts w:ascii="Calibri" w:eastAsia="Times New Roman" w:hAnsi="Calibri" w:cs="Calibri"/>
                <w:color w:val="000000"/>
                <w:sz w:val="16"/>
                <w:szCs w:val="16"/>
                <w:lang w:eastAsia="de-DE"/>
              </w:rPr>
              <w:t>semi-log.</w:t>
            </w:r>
            <w:r w:rsidR="00900476" w:rsidRPr="00BD3126">
              <w:rPr>
                <w:rFonts w:ascii="Calibri" w:eastAsia="Times New Roman" w:hAnsi="Calibri" w:cs="Calibri"/>
                <w:color w:val="000000"/>
                <w:sz w:val="16"/>
                <w:szCs w:val="16"/>
                <w:lang w:eastAsia="de-DE"/>
              </w:rPr>
              <w:t>x</w:t>
            </w:r>
          </w:p>
        </w:tc>
        <w:tc>
          <w:tcPr>
            <w:tcW w:w="2126" w:type="dxa"/>
            <w:noWrap/>
            <w:hideMark/>
          </w:tcPr>
          <w:p w14:paraId="3C84B644" w14:textId="50293C16"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Winchester &amp; Floyd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16/0009-2541(77)90057-2","ISBN":"0009-2541","ISSN":"00092541","abstract":"The abundance and distribution of selected minor and trace elements (Ti, Zr, Y, Nb, Ce, Ga and Sc) in fresh volcanic rocks can be used to classify the differentiation products of subalkaline and alkaline magma series in a similar manner to methods using normative or major-element indices. A number of variation diagrams may be used to distinguish common volcanic rock types in terms of the above elements. As these elements are immobile during post-consolidation alteration and metamorphic processes, this method of rock-type classification may, when applied to metavolcanic rocks, prove more reliable than the commonly used methods that utilize major elements, some of which are known to be mobile.","author":[{"dropping-particle":"","family":"Winchester","given":"J.a.","non-dropping-particle":"","parse-names":false,"suffix":""},{"dropping-particle":"","family":"Floyd","given":"P.A.","non-dropping-particle":"","parse-names":false,"suffix":""}],"container-title":"Chemical Geology","id":"ITEM-1","issue":"0","issued":{"date-parts":[["1977"]]},"page":"325-343","title":"Geochemical discrimination of different magma series and their differentiation products using immobile elements","type":"article-journal","volume":"20"},"suppress-author":1,"uris":["http://www.mendeley.com/documents/?uuid=d6e7970d-7e49-4f37-b009-4d97373d7e15"]}],"mendeley":{"formattedCitation":"(1977)","plainTextFormattedCitation":"(1977)","previouslyFormattedCitation":"(1977)"},"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7)</w:t>
            </w:r>
            <w:r w:rsidRPr="00BD3126">
              <w:rPr>
                <w:rFonts w:ascii="Calibri" w:eastAsia="Times New Roman" w:hAnsi="Calibri" w:cs="Calibri"/>
                <w:color w:val="000000"/>
                <w:sz w:val="16"/>
                <w:szCs w:val="16"/>
                <w:lang w:eastAsia="de-DE"/>
              </w:rPr>
              <w:fldChar w:fldCharType="end"/>
            </w:r>
          </w:p>
        </w:tc>
      </w:tr>
      <w:tr w:rsidR="00900476" w:rsidRPr="00BD3126" w14:paraId="448BC8F8"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26848E8F" w14:textId="77777777" w:rsidR="00900476" w:rsidRPr="00BD3126" w:rsidRDefault="00900476" w:rsidP="00900476">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Zr/TiO2 vs. Nb/Y classification diagram</w:t>
            </w:r>
          </w:p>
        </w:tc>
        <w:tc>
          <w:tcPr>
            <w:tcW w:w="2268" w:type="dxa"/>
            <w:noWrap/>
            <w:hideMark/>
          </w:tcPr>
          <w:p w14:paraId="465DC357"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all)</w:t>
            </w:r>
          </w:p>
        </w:tc>
        <w:tc>
          <w:tcPr>
            <w:tcW w:w="993" w:type="dxa"/>
            <w:noWrap/>
            <w:hideMark/>
          </w:tcPr>
          <w:p w14:paraId="161BADB6"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3EE3CF12" w14:textId="59FB6215"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Winchester &amp; Floyd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16/0009-2541(77)90057-2","ISBN":"0009-2541","ISSN":"00092541","abstract":"The abundance and distribution of selected minor and trace elements (Ti, Zr, Y, Nb, Ce, Ga and Sc) in fresh volcanic rocks can be used to classify the differentiation products of subalkaline and alkaline magma series in a similar manner to methods using normative or major-element indices. A number of variation diagrams may be used to distinguish common volcanic rock types in terms of the above elements. As these elements are immobile during post-consolidation alteration and metamorphic processes, this method of rock-type classification may, when applied to metavolcanic rocks, prove more reliable than the commonly used methods that utilize major elements, some of which are known to be mobile.","author":[{"dropping-particle":"","family":"Winchester","given":"J.a.","non-dropping-particle":"","parse-names":false,"suffix":""},{"dropping-particle":"","family":"Floyd","given":"P.A.","non-dropping-particle":"","parse-names":false,"suffix":""}],"container-title":"Chemical Geology","id":"ITEM-1","issue":"0","issued":{"date-parts":[["1977"]]},"page":"325-343","title":"Geochemical discrimination of different magma series and their differentiation products using immobile elements","type":"article-journal","volume":"20"},"suppress-author":1,"uris":["http://www.mendeley.com/documents/?uuid=d6e7970d-7e49-4f37-b009-4d97373d7e15"]}],"mendeley":{"formattedCitation":"(1977)","plainTextFormattedCitation":"(1977)","previouslyFormattedCitation":"(1977)"},"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7)</w:t>
            </w:r>
            <w:r w:rsidRPr="00BD3126">
              <w:rPr>
                <w:rFonts w:ascii="Calibri" w:eastAsia="Times New Roman" w:hAnsi="Calibri" w:cs="Calibri"/>
                <w:color w:val="000000"/>
                <w:sz w:val="16"/>
                <w:szCs w:val="16"/>
                <w:lang w:eastAsia="de-DE"/>
              </w:rPr>
              <w:fldChar w:fldCharType="end"/>
            </w:r>
          </w:p>
        </w:tc>
      </w:tr>
      <w:tr w:rsidR="00900476" w:rsidRPr="00BD3126" w14:paraId="5B56D1D4"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41A9AD5B" w14:textId="77777777" w:rsidR="00900476" w:rsidRPr="00BD3126" w:rsidRDefault="00900476" w:rsidP="00900476">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Na2O vs. K2O classification diagram</w:t>
            </w:r>
          </w:p>
        </w:tc>
        <w:tc>
          <w:tcPr>
            <w:tcW w:w="2268" w:type="dxa"/>
            <w:noWrap/>
            <w:hideMark/>
          </w:tcPr>
          <w:p w14:paraId="256C5F0A"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all)</w:t>
            </w:r>
          </w:p>
        </w:tc>
        <w:tc>
          <w:tcPr>
            <w:tcW w:w="993" w:type="dxa"/>
            <w:noWrap/>
            <w:hideMark/>
          </w:tcPr>
          <w:p w14:paraId="4986DA73"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2126" w:type="dxa"/>
            <w:noWrap/>
            <w:hideMark/>
          </w:tcPr>
          <w:p w14:paraId="5577431F" w14:textId="4B33F32D"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Middlemost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16/0012-8252(94)90029-9","ISBN":"0012-8252","ISSN":"00128252","abstract":"The main aim of igneous petrology is to develop a complete specification of the magma/igneous rock system. This paper is a sequel to an earlier essay (Middlemost, 1991) on the classification of igneous rocks and magmas. It explores the ways and means of developing a single, consistent method of naming all igneous materials. All modal classifications are fettered by problems arising from heteromorphism, extremes in grain size, and the presence of glass. Only chemical parameters can provide a reliable and straightforward method of classifying all the common igneous rocks and their magmas. This is undoubtedly true of glassy rocks and magmas. The potential of the TAS diagram in this new and enlarged role is evaluated, resulting in a modification of some boundaries recommended for the volcanic rocks. A new comprehensive chemical classification of the plutonic rocks is introduced. To keep it and the volcanic classification in tandem, several new terms are proposed. They include gabbroic diorite as a plutonic equivalent of basaltic andesite and peridotgabbro as a plutonic equivalent of picrobasalt. Peridotite is defined as the plutonic equivalent of picrite and by taking the idea of equivalence a step further, it is defined as a peridotgabbroic or gabbroic rock that contains more than 18% MgO and less than 2% total alkalis. The picrobasaltic and basaltic rocks that contained more than 18% MgO and more than 2% (Na2O + K2O) are called alkalic picrites. Their plutonic equivalents are named alkalic peridotites. A benefit of this new chemical classification of plutonic rocks is that it enables one to avoid the awkward term ultramafic. A single classification that links magmas, plutonic and volcanic rocks should be appreciated by all geochemists and petrologists who amass, and manipulate, large geochemical databases but are unwilling, or unable, to carry out quantitative modal analyses. This classification also enables geoscientists to focus on magma — the most important concept in igneous petrology.","author":[{"dropping-particle":"","family":"Middlemost","given":"Eric A.K.","non-dropping-particle":"","parse-names":false,"suffix":""}],"container-title":"Earth-Science Reviews","id":"ITEM-1","issue":"3-4","issued":{"date-parts":[["1994"]]},"page":"215-224","title":"Naming materials in the magma/igneous rock system","type":"article-journal","volume":"37"},"suppress-author":1,"uris":["http://www.mendeley.com/documents/?uuid=f60bdeaf-7208-483e-84aa-4fcf9d5e4ad7"]}],"mendeley":{"formattedCitation":"(1994)","plainTextFormattedCitation":"(1994)","previouslyFormattedCitation":"(1994)"},"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94)</w:t>
            </w:r>
            <w:r w:rsidRPr="00BD3126">
              <w:rPr>
                <w:rFonts w:ascii="Calibri" w:eastAsia="Times New Roman" w:hAnsi="Calibri" w:cs="Calibri"/>
                <w:color w:val="000000"/>
                <w:sz w:val="16"/>
                <w:szCs w:val="16"/>
                <w:lang w:eastAsia="de-DE"/>
              </w:rPr>
              <w:fldChar w:fldCharType="end"/>
            </w:r>
          </w:p>
        </w:tc>
      </w:tr>
      <w:tr w:rsidR="00900476" w:rsidRPr="00BD3126" w14:paraId="32E25D69"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2CBC9C7D" w14:textId="77777777" w:rsidR="00900476" w:rsidRPr="00BD3126" w:rsidRDefault="00900476" w:rsidP="00900476">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AFM classification diagram</w:t>
            </w:r>
          </w:p>
        </w:tc>
        <w:tc>
          <w:tcPr>
            <w:tcW w:w="2268" w:type="dxa"/>
            <w:noWrap/>
            <w:hideMark/>
          </w:tcPr>
          <w:p w14:paraId="5ACC4585"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all)</w:t>
            </w:r>
          </w:p>
        </w:tc>
        <w:tc>
          <w:tcPr>
            <w:tcW w:w="993" w:type="dxa"/>
            <w:noWrap/>
            <w:hideMark/>
          </w:tcPr>
          <w:p w14:paraId="6993DE8C"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ernary</w:t>
            </w:r>
          </w:p>
        </w:tc>
        <w:tc>
          <w:tcPr>
            <w:tcW w:w="2126" w:type="dxa"/>
            <w:noWrap/>
            <w:hideMark/>
          </w:tcPr>
          <w:p w14:paraId="68CD9BE4" w14:textId="53CA19AE"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Irvine &amp; Baragar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139/e71-055","ISBN":"0008-4077","ISSN":"0008-4077","abstract":"A system is presented whereby volcanic rocks may be classified chemically as follows:  I. Subalkaline Rocks: A. Tholeiitic basalt series: Tholeiitic picrite-basalt; tholeiite; tholeiitic andesite. B. Calc-alkali series: High-alumina basalt; andesite; dacite; rhyolite.  II. Alkaline Rocks: A. Alkali olivine basalt series: (1) Alkalic picrite-basalt; ankaramite; alkali basalt; hawaiite; mugearite; benmonte; trachyte. (2) Alkalic picrite-basalt; ankaramite; alkali basalt; trachybasalt; tristanite; trachyte. B. Nephelinic, leucitic, and analcitic rocks.  III. Peralkaline Rocks: pantellerite, commendite, etc.","author":[{"dropping-particle":"","family":"Irvine","given":"T. N.","non-dropping-particle":"","parse-names":false,"suffix":""},{"dropping-particle":"","family":"Baragar","given":"W. R. a.","non-dropping-particle":"","parse-names":false,"suffix":""}],"container-title":"Canadian Journal of Earth Sciences","id":"ITEM-1","issue":"5","issued":{"date-parts":[["1971"]]},"page":"523-548","publisher":"NRC Research Press","title":"A Guide to the Chemical Classification of the Common Volcanic Rocks","type":"article-journal","volume":"8"},"suppress-author":1,"uris":["http://www.mendeley.com/documents/?uuid=6bc04469-d220-429e-a191-71ef7a9d14e7"]}],"mendeley":{"formattedCitation":"(1971)","plainTextFormattedCitation":"(1971)","previouslyFormattedCitation":"(1971)"},"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1)</w:t>
            </w:r>
            <w:r w:rsidRPr="00BD3126">
              <w:rPr>
                <w:rFonts w:ascii="Calibri" w:eastAsia="Times New Roman" w:hAnsi="Calibri" w:cs="Calibri"/>
                <w:color w:val="000000"/>
                <w:sz w:val="16"/>
                <w:szCs w:val="16"/>
                <w:lang w:eastAsia="de-DE"/>
              </w:rPr>
              <w:fldChar w:fldCharType="end"/>
            </w:r>
          </w:p>
        </w:tc>
      </w:tr>
      <w:tr w:rsidR="00900476" w:rsidRPr="00BD3126" w14:paraId="3B7CF827"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312647FB" w14:textId="77777777" w:rsidR="00900476" w:rsidRPr="00BD3126" w:rsidRDefault="00900476" w:rsidP="00900476">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Peraluminity Index vs. Alkalinity Saturation Index</w:t>
            </w:r>
          </w:p>
        </w:tc>
        <w:tc>
          <w:tcPr>
            <w:tcW w:w="2268" w:type="dxa"/>
            <w:noWrap/>
            <w:hideMark/>
          </w:tcPr>
          <w:p w14:paraId="24A442EC"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all)</w:t>
            </w:r>
          </w:p>
        </w:tc>
        <w:tc>
          <w:tcPr>
            <w:tcW w:w="993" w:type="dxa"/>
            <w:noWrap/>
            <w:hideMark/>
          </w:tcPr>
          <w:p w14:paraId="4CA8304D"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2126" w:type="dxa"/>
            <w:noWrap/>
            <w:hideMark/>
          </w:tcPr>
          <w:p w14:paraId="6B51C845" w14:textId="3CD3896E"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Shand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17/S0016756800103760","ISSN":"0016-7568","author":[{"dropping-particle":"","family":"Shand","given":"S. J.","non-dropping-particle":"","parse-names":false,"suffix":""}],"container-title":"Geological Magazine","id":"ITEM-1","issue":"10","issued":{"date-parts":[["1927"]]},"page":"446","title":"On the Relations between Silica, Alumina, and the Bases in Eruptive Rocks, considered as a Means of Classification","type":"article-journal","volume":"64"},"suppress-author":1,"uris":["http://www.mendeley.com/documents/?uuid=53578984-05af-4e60-b608-2a3e078b43e8"]}],"mendeley":{"formattedCitation":"(1927)","plainTextFormattedCitation":"(1927)","previouslyFormattedCitation":"(1927)"},"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27)</w:t>
            </w:r>
            <w:r w:rsidRPr="00BD3126">
              <w:rPr>
                <w:rFonts w:ascii="Calibri" w:eastAsia="Times New Roman" w:hAnsi="Calibri" w:cs="Calibri"/>
                <w:color w:val="000000"/>
                <w:sz w:val="16"/>
                <w:szCs w:val="16"/>
                <w:lang w:eastAsia="de-DE"/>
              </w:rPr>
              <w:fldChar w:fldCharType="end"/>
            </w:r>
            <w:r w:rsidRPr="00BD3126">
              <w:rPr>
                <w:rFonts w:ascii="Calibri" w:eastAsia="Times New Roman" w:hAnsi="Calibri" w:cs="Calibri"/>
                <w:color w:val="000000"/>
                <w:sz w:val="16"/>
                <w:szCs w:val="16"/>
                <w:lang w:eastAsia="de-DE"/>
              </w:rPr>
              <w:t xml:space="preserve">, Shand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author":[{"dropping-particle":"","family":"Shand","given":"S. J.","non-dropping-particle":"","parse-names":false,"suffix":""}],"id":"ITEM-1","issued":{"date-parts":[["1943"]]},"publisher":"John Wiley &amp; Sons","publisher-place":"New York","title":"Eruptive Rocks: their Genesis, Composition, Classification, and their Relation to Ore-Deposits; with a Chapter on Meteorites","type":"book"},"suppress-author":1,"uris":["http://www.mendeley.com/documents/?uuid=2b3d9525-7c3d-4e9b-9021-418c1b8c1332"]}],"mendeley":{"formattedCitation":"(1943)","plainTextFormattedCitation":"(1943)","previouslyFormattedCitation":"(1943)"},"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43)</w:t>
            </w:r>
            <w:r w:rsidRPr="00BD3126">
              <w:rPr>
                <w:rFonts w:ascii="Calibri" w:eastAsia="Times New Roman" w:hAnsi="Calibri" w:cs="Calibri"/>
                <w:color w:val="000000"/>
                <w:sz w:val="16"/>
                <w:szCs w:val="16"/>
                <w:lang w:eastAsia="de-DE"/>
              </w:rPr>
              <w:fldChar w:fldCharType="end"/>
            </w:r>
          </w:p>
        </w:tc>
      </w:tr>
      <w:tr w:rsidR="00900476" w:rsidRPr="00BD3126" w14:paraId="637E1FC5"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4448B806" w14:textId="77777777" w:rsidR="00900476" w:rsidRPr="00BD3126" w:rsidRDefault="00900476" w:rsidP="00900476">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FeOtot/(MgO+FeOtot) discrimination diagram</w:t>
            </w:r>
          </w:p>
        </w:tc>
        <w:tc>
          <w:tcPr>
            <w:tcW w:w="2268" w:type="dxa"/>
            <w:noWrap/>
            <w:hideMark/>
          </w:tcPr>
          <w:p w14:paraId="34C89F70"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all)</w:t>
            </w:r>
          </w:p>
        </w:tc>
        <w:tc>
          <w:tcPr>
            <w:tcW w:w="993" w:type="dxa"/>
            <w:noWrap/>
            <w:hideMark/>
          </w:tcPr>
          <w:p w14:paraId="0F995CB0"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2126" w:type="dxa"/>
            <w:noWrap/>
            <w:hideMark/>
          </w:tcPr>
          <w:p w14:paraId="09858CFB" w14:textId="0BF900EF"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Frost &amp; Frost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93/petrology/egn054","ISSN":"00223530","abstract":"In this paper we classify the range of feldspathic igneous rocks using five geochemical variables: the FeO/(FeO + MgO) ratio or Fe-index, the modified alkali–lime index, the aluminum-saturation index, the alkalinity index, and the feldspathoid silica-saturation index. The Fe-index distinguishes between melts that have undergone extensive iron enrichment during differentiation from those that have not. The transition from tholeiite to ferrobasalt allows us to extend this boundary to silica values as low as 48 wt %. We introduce the feldspathoid silica-saturation index, which, coupled with the alkalinity index, allows us to extend the geochemical classification to alkaline rocks. We show that most alkaline rocks are ferroan and that this probably reflects extensive fractional crystallization of olivine and pyroxene with minimal participation of Fe–Ti oxides. The expanded classification allows us to illustrate the geochemical and petrogenetic relationship of the plutonic rocks from ferroan granites to nepheline syenites that commonly occur in intracratonic environments. It also allows us to distinguish four families of feldspathic rocks: (1) magnesian rocks, which are exemplified by Caledonian and Cordilleran batholiths and are characterized by differentiation under oxidizing and relatively hydrous conditions; (2) ferroan rocks, which include fayalite granites, alkali granites, and nepheline syenites and are characterized by differentiation under reducing and relatively dry conditions; (3) leucogranites, which commonly form by crustal melting; (4) potassic and ultrapotassic rocks, which originate from mantle that has been enriched in K2O.","author":[{"dropping-particle":"","family":"Frost","given":"B. Ronald","non-dropping-particle":"","parse-names":false,"suffix":""},{"dropping-particle":"","family":"Frost","given":"Carol D.","non-dropping-particle":"","parse-names":false,"suffix":""}],"container-title":"Journal of Petrology","id":"ITEM-1","issue":"11","issued":{"date-parts":[["2008"]]},"page":"1955-1969","title":"A geochemical classification for feldspathic igneous rocks","type":"article-journal","volume":"49"},"suppress-author":1,"uris":["http://www.mendeley.com/documents/?uuid=9ff85496-b1eb-4a2c-98d1-32c662b72241"]}],"mendeley":{"formattedCitation":"(2008)","plainTextFormattedCitation":"(2008)","previouslyFormattedCitation":"(2008)"},"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2008)</w:t>
            </w:r>
            <w:r w:rsidRPr="00BD3126">
              <w:rPr>
                <w:rFonts w:ascii="Calibri" w:eastAsia="Times New Roman" w:hAnsi="Calibri" w:cs="Calibri"/>
                <w:color w:val="000000"/>
                <w:sz w:val="16"/>
                <w:szCs w:val="16"/>
                <w:lang w:eastAsia="de-DE"/>
              </w:rPr>
              <w:fldChar w:fldCharType="end"/>
            </w:r>
          </w:p>
        </w:tc>
      </w:tr>
      <w:tr w:rsidR="00900476" w:rsidRPr="00BD3126" w14:paraId="2F66DF72"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7895B74F" w14:textId="77777777" w:rsidR="00900476" w:rsidRPr="00BD3126" w:rsidRDefault="00900476" w:rsidP="00900476">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MALI vs. SiO2 discrimination diagram</w:t>
            </w:r>
          </w:p>
        </w:tc>
        <w:tc>
          <w:tcPr>
            <w:tcW w:w="2268" w:type="dxa"/>
            <w:noWrap/>
            <w:hideMark/>
          </w:tcPr>
          <w:p w14:paraId="22A63D60"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all)</w:t>
            </w:r>
          </w:p>
        </w:tc>
        <w:tc>
          <w:tcPr>
            <w:tcW w:w="993" w:type="dxa"/>
            <w:noWrap/>
            <w:hideMark/>
          </w:tcPr>
          <w:p w14:paraId="5E8D4019"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2126" w:type="dxa"/>
            <w:noWrap/>
            <w:hideMark/>
          </w:tcPr>
          <w:p w14:paraId="6BE0F012" w14:textId="352CE2C4"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Frost &amp; Frost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93/petrology/egn054","ISSN":"00223530","abstract":"In this paper we classify the range of feldspathic igneous rocks using five geochemical variables: the FeO/(FeO + MgO) ratio or Fe-index, the modified alkali–lime index, the aluminum-saturation index, the alkalinity index, and the feldspathoid silica-saturation index. The Fe-index distinguishes between melts that have undergone extensive iron enrichment during differentiation from those that have not. The transition from tholeiite to ferrobasalt allows us to extend this boundary to silica values as low as 48 wt %. We introduce the feldspathoid silica-saturation index, which, coupled with the alkalinity index, allows us to extend the geochemical classification to alkaline rocks. We show that most alkaline rocks are ferroan and that this probably reflects extensive fractional crystallization of olivine and pyroxene with minimal participation of Fe–Ti oxides. The expanded classification allows us to illustrate the geochemical and petrogenetic relationship of the plutonic rocks from ferroan granites to nepheline syenites that commonly occur in intracratonic environments. It also allows us to distinguish four families of feldspathic rocks: (1) magnesian rocks, which are exemplified by Caledonian and Cordilleran batholiths and are characterized by differentiation under oxidizing and relatively hydrous conditions; (2) ferroan rocks, which include fayalite granites, alkali granites, and nepheline syenites and are characterized by differentiation under reducing and relatively dry conditions; (3) leucogranites, which commonly form by crustal melting; (4) potassic and ultrapotassic rocks, which originate from mantle that has been enriched in K2O.","author":[{"dropping-particle":"","family":"Frost","given":"B. Ronald","non-dropping-particle":"","parse-names":false,"suffix":""},{"dropping-particle":"","family":"Frost","given":"Carol D.","non-dropping-particle":"","parse-names":false,"suffix":""}],"container-title":"Journal of Petrology","id":"ITEM-1","issue":"11","issued":{"date-parts":[["2008"]]},"page":"1955-1969","title":"A geochemical classification for feldspathic igneous rocks","type":"article-journal","volume":"49"},"suppress-author":1,"uris":["http://www.mendeley.com/documents/?uuid=9ff85496-b1eb-4a2c-98d1-32c662b72241"]}],"mendeley":{"formattedCitation":"(2008)","plainTextFormattedCitation":"(2008)","previouslyFormattedCitation":"(2008)"},"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2008)</w:t>
            </w:r>
            <w:r w:rsidRPr="00BD3126">
              <w:rPr>
                <w:rFonts w:ascii="Calibri" w:eastAsia="Times New Roman" w:hAnsi="Calibri" w:cs="Calibri"/>
                <w:color w:val="000000"/>
                <w:sz w:val="16"/>
                <w:szCs w:val="16"/>
                <w:lang w:eastAsia="de-DE"/>
              </w:rPr>
              <w:fldChar w:fldCharType="end"/>
            </w:r>
          </w:p>
        </w:tc>
      </w:tr>
      <w:tr w:rsidR="00900476" w:rsidRPr="00BD3126" w14:paraId="3E539E43"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1896EA77" w14:textId="77777777" w:rsidR="00900476" w:rsidRPr="00BD3126" w:rsidRDefault="00900476" w:rsidP="00900476">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Alkalinity Saturation Index vs. SiO2</w:t>
            </w:r>
          </w:p>
        </w:tc>
        <w:tc>
          <w:tcPr>
            <w:tcW w:w="2268" w:type="dxa"/>
            <w:noWrap/>
            <w:hideMark/>
          </w:tcPr>
          <w:p w14:paraId="70AD86BB"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all)</w:t>
            </w:r>
          </w:p>
        </w:tc>
        <w:tc>
          <w:tcPr>
            <w:tcW w:w="993" w:type="dxa"/>
            <w:noWrap/>
            <w:hideMark/>
          </w:tcPr>
          <w:p w14:paraId="4C16BA48"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2126" w:type="dxa"/>
            <w:noWrap/>
            <w:hideMark/>
          </w:tcPr>
          <w:p w14:paraId="1EF529DC" w14:textId="29A753C3"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Frost &amp; Frost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93/petrology/egn054","ISSN":"00223530","abstract":"In this paper we classify the range of feldspathic igneous rocks using five geochemical variables: the FeO/(FeO + MgO) ratio or Fe-index, the modified alkali–lime index, the aluminum-saturation index, the alkalinity index, and the feldspathoid silica-saturation index. The Fe-index distinguishes between melts that have undergone extensive iron enrichment during differentiation from those that have not. The transition from tholeiite to ferrobasalt allows us to extend this boundary to silica values as low as 48 wt %. We introduce the feldspathoid silica-saturation index, which, coupled with the alkalinity index, allows us to extend the geochemical classification to alkaline rocks. We show that most alkaline rocks are ferroan and that this probably reflects extensive fractional crystallization of olivine and pyroxene with minimal participation of Fe–Ti oxides. The expanded classification allows us to illustrate the geochemical and petrogenetic relationship of the plutonic rocks from ferroan granites to nepheline syenites that commonly occur in intracratonic environments. It also allows us to distinguish four families of feldspathic rocks: (1) magnesian rocks, which are exemplified by Caledonian and Cordilleran batholiths and are characterized by differentiation under oxidizing and relatively hydrous conditions; (2) ferroan rocks, which include fayalite granites, alkali granites, and nepheline syenites and are characterized by differentiation under reducing and relatively dry conditions; (3) leucogranites, which commonly form by crustal melting; (4) potassic and ultrapotassic rocks, which originate from mantle that has been enriched in K2O.","author":[{"dropping-particle":"","family":"Frost","given":"B. Ronald","non-dropping-particle":"","parse-names":false,"suffix":""},{"dropping-particle":"","family":"Frost","given":"Carol D.","non-dropping-particle":"","parse-names":false,"suffix":""}],"container-title":"Journal of Petrology","id":"ITEM-1","issue":"11","issued":{"date-parts":[["2008"]]},"page":"1955-1969","title":"A geochemical classification for feldspathic igneous rocks","type":"article-journal","volume":"49"},"suppress-author":1,"uris":["http://www.mendeley.com/documents/?uuid=9ff85496-b1eb-4a2c-98d1-32c662b72241"]}],"mendeley":{"formattedCitation":"(2008)","plainTextFormattedCitation":"(2008)","previouslyFormattedCitation":"(2008)"},"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2008)</w:t>
            </w:r>
            <w:r w:rsidRPr="00BD3126">
              <w:rPr>
                <w:rFonts w:ascii="Calibri" w:eastAsia="Times New Roman" w:hAnsi="Calibri" w:cs="Calibri"/>
                <w:color w:val="000000"/>
                <w:sz w:val="16"/>
                <w:szCs w:val="16"/>
                <w:lang w:eastAsia="de-DE"/>
              </w:rPr>
              <w:fldChar w:fldCharType="end"/>
            </w:r>
          </w:p>
        </w:tc>
      </w:tr>
      <w:tr w:rsidR="00900476" w:rsidRPr="00BD3126" w14:paraId="4BFDE520"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28EB32CE" w14:textId="77777777" w:rsidR="00900476" w:rsidRPr="00BD3126" w:rsidRDefault="00900476" w:rsidP="00900476">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Peraluminity Index vs. SiO2</w:t>
            </w:r>
          </w:p>
        </w:tc>
        <w:tc>
          <w:tcPr>
            <w:tcW w:w="2268" w:type="dxa"/>
            <w:noWrap/>
            <w:hideMark/>
          </w:tcPr>
          <w:p w14:paraId="6208C0BB"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all)</w:t>
            </w:r>
          </w:p>
        </w:tc>
        <w:tc>
          <w:tcPr>
            <w:tcW w:w="993" w:type="dxa"/>
            <w:noWrap/>
            <w:hideMark/>
          </w:tcPr>
          <w:p w14:paraId="04D6B31C"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2126" w:type="dxa"/>
            <w:noWrap/>
            <w:hideMark/>
          </w:tcPr>
          <w:p w14:paraId="3BA1DF3C" w14:textId="142A9F8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Frost &amp; Frost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93/petrology/egn054","ISSN":"00223530","abstract":"In this paper we classify the range of feldspathic igneous rocks using five geochemical variables: the FeO/(FeO + MgO) ratio or Fe-index, the modified alkali–lime index, the aluminum-saturation index, the alkalinity index, and the feldspathoid silica-saturation index. The Fe-index distinguishes between melts that have undergone extensive iron enrichment during differentiation from those that have not. The transition from tholeiite to ferrobasalt allows us to extend this boundary to silica values as low as 48 wt %. We introduce the feldspathoid silica-saturation index, which, coupled with the alkalinity index, allows us to extend the geochemical classification to alkaline rocks. We show that most alkaline rocks are ferroan and that this probably reflects extensive fractional crystallization of olivine and pyroxene with minimal participation of Fe–Ti oxides. The expanded classification allows us to illustrate the geochemical and petrogenetic relationship of the plutonic rocks from ferroan granites to nepheline syenites that commonly occur in intracratonic environments. It also allows us to distinguish four families of feldspathic rocks: (1) magnesian rocks, which are exemplified by Caledonian and Cordilleran batholiths and are characterized by differentiation under oxidizing and relatively hydrous conditions; (2) ferroan rocks, which include fayalite granites, alkali granites, and nepheline syenites and are characterized by differentiation under reducing and relatively dry conditions; (3) leucogranites, which commonly form by crustal melting; (4) potassic and ultrapotassic rocks, which originate from mantle that has been enriched in K2O.","author":[{"dropping-particle":"","family":"Frost","given":"B. Ronald","non-dropping-particle":"","parse-names":false,"suffix":""},{"dropping-particle":"","family":"Frost","given":"Carol D.","non-dropping-particle":"","parse-names":false,"suffix":""}],"container-title":"Journal of Petrology","id":"ITEM-1","issue":"11","issued":{"date-parts":[["2008"]]},"page":"1955-1969","title":"A geochemical classification for feldspathic igneous rocks","type":"article-journal","volume":"49"},"suppress-author":1,"uris":["http://www.mendeley.com/documents/?uuid=9ff85496-b1eb-4a2c-98d1-32c662b72241"]}],"mendeley":{"formattedCitation":"(2008)","plainTextFormattedCitation":"(2008)","previouslyFormattedCitation":"(2008)"},"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2008)</w:t>
            </w:r>
            <w:r w:rsidRPr="00BD3126">
              <w:rPr>
                <w:rFonts w:ascii="Calibri" w:eastAsia="Times New Roman" w:hAnsi="Calibri" w:cs="Calibri"/>
                <w:color w:val="000000"/>
                <w:sz w:val="16"/>
                <w:szCs w:val="16"/>
                <w:lang w:eastAsia="de-DE"/>
              </w:rPr>
              <w:fldChar w:fldCharType="end"/>
            </w:r>
          </w:p>
        </w:tc>
      </w:tr>
      <w:tr w:rsidR="00900476" w:rsidRPr="00BD3126" w14:paraId="39A5A8CF"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664BDEC7" w14:textId="77777777" w:rsidR="00900476" w:rsidRPr="00BD3126" w:rsidRDefault="00900476" w:rsidP="00900476">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Sr/Y vs. Y classification diagram</w:t>
            </w:r>
          </w:p>
        </w:tc>
        <w:tc>
          <w:tcPr>
            <w:tcW w:w="2268" w:type="dxa"/>
            <w:noWrap/>
            <w:hideMark/>
          </w:tcPr>
          <w:p w14:paraId="07AE768D"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all)</w:t>
            </w:r>
          </w:p>
        </w:tc>
        <w:tc>
          <w:tcPr>
            <w:tcW w:w="993" w:type="dxa"/>
            <w:noWrap/>
            <w:hideMark/>
          </w:tcPr>
          <w:p w14:paraId="4B06B52C"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2126" w:type="dxa"/>
            <w:noWrap/>
            <w:hideMark/>
          </w:tcPr>
          <w:p w14:paraId="5B612A6E" w14:textId="61459AD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Hansen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07/s00410-001-0342-5","author":[{"dropping-particle":"","family":"Hansen","given":"Jogvan","non-dropping-particle":"","parse-names":false,"suffix":""},{"dropping-particle":"","family":"Skjerlie","given":"Æ Kjell P","non-dropping-particle":"","parse-names":false,"suffix":""},{"dropping-particle":"","family":"Pedersen","given":"Æ Rolf B","non-dropping-particle":"","parse-names":false,"suffix":""}],"id":"ITEM-1","issued":{"date-parts":[["2002"]]},"page":"316-335","title":"Crustal melting in the lower parts of island arcs : an example from the Bremanger Granitoid Complex , west Norwegian Caledonides","type":"article-journal"},"suppress-author":1,"uris":["http://www.mendeley.com/documents/?uuid=27604f2a-7189-499d-9fbe-c69a99d12582"]}],"mendeley":{"formattedCitation":"(2002)","plainTextFormattedCitation":"(2002)","previouslyFormattedCitation":"(2002)"},"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2002)</w:t>
            </w:r>
            <w:r w:rsidRPr="00BD3126">
              <w:rPr>
                <w:rFonts w:ascii="Calibri" w:eastAsia="Times New Roman" w:hAnsi="Calibri" w:cs="Calibri"/>
                <w:color w:val="000000"/>
                <w:sz w:val="16"/>
                <w:szCs w:val="16"/>
                <w:lang w:eastAsia="de-DE"/>
              </w:rPr>
              <w:fldChar w:fldCharType="end"/>
            </w:r>
          </w:p>
        </w:tc>
      </w:tr>
      <w:tr w:rsidR="00900476" w:rsidRPr="00BD3126" w14:paraId="44275DB4"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2349E7CA" w14:textId="77777777" w:rsidR="00900476" w:rsidRPr="00BD3126" w:rsidRDefault="00900476" w:rsidP="00900476">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P2O5 vs. Zr discrimation diagram</w:t>
            </w:r>
          </w:p>
        </w:tc>
        <w:tc>
          <w:tcPr>
            <w:tcW w:w="2268" w:type="dxa"/>
            <w:noWrap/>
            <w:hideMark/>
          </w:tcPr>
          <w:p w14:paraId="654DFB02"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basalts)</w:t>
            </w:r>
          </w:p>
        </w:tc>
        <w:tc>
          <w:tcPr>
            <w:tcW w:w="993" w:type="dxa"/>
            <w:noWrap/>
            <w:hideMark/>
          </w:tcPr>
          <w:p w14:paraId="7BA378A1"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2126" w:type="dxa"/>
            <w:noWrap/>
            <w:hideMark/>
          </w:tcPr>
          <w:p w14:paraId="4957B0D3" w14:textId="60057F66"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Floyd &amp; Winchester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16/0012-821X(75)90031-X","ISBN":"0012-821X","ISSN":"0012821X","abstract":"Five minor and trace elements have been variously combined to produce a set of binary diagrams in addition to total alkali-SiO2 diagrams, that discriminate between fresh tholeiitic and alkali basalts. These diagrams are TiO2-Zr, TiO2-Y/Nb, P2O5-Zr, TiO2-Zr/P2O5, and Nb/Y-Zr/P2O5. A clear discrimination between alkaline and tholeiitic basalts can be obtained, although no meaningful separation can be made between the broad groups of oceanic and continental basalts, of either magma type, on the diagrams. As these elements (Ti, P, Zr, Y and Nb) are generally considered immobile during alteration processes, it should be possible to distinguish the magma type of ancient basic volcanics that have been subjected to submarine weathering, spilitization and low-grade metamorphism.","author":[{"dropping-particle":"","family":"Floyd","given":"P.A.","non-dropping-particle":"","parse-names":false,"suffix":""},{"dropping-particle":"","family":"Winchester","given":"J.A.","non-dropping-particle":"","parse-names":false,"suffix":""}],"container-title":"Earth and Planetary Science Letters","id":"ITEM-1","issue":"2","issued":{"date-parts":[["1975"]]},"page":"211-218","title":"Magma type and tectonic setting discrimination using immobile elements","type":"article-journal","volume":"27"},"suppress-author":1,"uris":["http://www.mendeley.com/documents/?uuid=218dc76f-39d5-48be-8122-7b4599023767"]}],"mendeley":{"formattedCitation":"(1975)","plainTextFormattedCitation":"(1975)","previouslyFormattedCitation":"(1975)"},"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5)</w:t>
            </w:r>
            <w:r w:rsidRPr="00BD3126">
              <w:rPr>
                <w:rFonts w:ascii="Calibri" w:eastAsia="Times New Roman" w:hAnsi="Calibri" w:cs="Calibri"/>
                <w:color w:val="000000"/>
                <w:sz w:val="16"/>
                <w:szCs w:val="16"/>
                <w:lang w:eastAsia="de-DE"/>
              </w:rPr>
              <w:fldChar w:fldCharType="end"/>
            </w:r>
          </w:p>
        </w:tc>
      </w:tr>
      <w:tr w:rsidR="00900476" w:rsidRPr="00BD3126" w14:paraId="30B29720"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35428E12" w14:textId="77777777" w:rsidR="00900476" w:rsidRPr="00BD3126" w:rsidRDefault="00900476" w:rsidP="00900476">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iO2 vs. Zr/P2O5 discrimation diagram</w:t>
            </w:r>
          </w:p>
        </w:tc>
        <w:tc>
          <w:tcPr>
            <w:tcW w:w="2268" w:type="dxa"/>
            <w:noWrap/>
            <w:hideMark/>
          </w:tcPr>
          <w:p w14:paraId="55510D8C"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basalts)</w:t>
            </w:r>
          </w:p>
        </w:tc>
        <w:tc>
          <w:tcPr>
            <w:tcW w:w="993" w:type="dxa"/>
            <w:noWrap/>
            <w:hideMark/>
          </w:tcPr>
          <w:p w14:paraId="218198DD"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2126" w:type="dxa"/>
            <w:noWrap/>
            <w:hideMark/>
          </w:tcPr>
          <w:p w14:paraId="03D22A6F" w14:textId="20777602"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Floyd &amp; Winchester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16/0012-821X(75)90031-X","ISBN":"0012-821X","ISSN":"0012821X","abstract":"Five minor and trace elements have been variously combined to produce a set of binary diagrams in addition to total alkali-SiO2 diagrams, that discriminate between fresh tholeiitic and alkali basalts. These diagrams are TiO2-Zr, TiO2-Y/Nb, P2O5-Zr, TiO2-Zr/P2O5, and Nb/Y-Zr/P2O5. A clear discrimination between alkaline and tholeiitic basalts can be obtained, although no meaningful separation can be made between the broad groups of oceanic and continental basalts, of either magma type, on the diagrams. As these elements (Ti, P, Zr, Y and Nb) are generally considered immobile during alteration processes, it should be possible to distinguish the magma type of ancient basic volcanics that have been subjected to submarine weathering, spilitization and low-grade metamorphism.","author":[{"dropping-particle":"","family":"Floyd","given":"P.A.","non-dropping-particle":"","parse-names":false,"suffix":""},{"dropping-particle":"","family":"Winchester","given":"J.A.","non-dropping-particle":"","parse-names":false,"suffix":""}],"container-title":"Earth and Planetary Science Letters","id":"ITEM-1","issue":"2","issued":{"date-parts":[["1975"]]},"page":"211-218","title":"Magma type and tectonic setting discrimination using immobile elements","type":"article-journal","volume":"27"},"suppress-author":1,"uris":["http://www.mendeley.com/documents/?uuid=218dc76f-39d5-48be-8122-7b4599023767"]}],"mendeley":{"formattedCitation":"(1975)","plainTextFormattedCitation":"(1975)","previouslyFormattedCitation":"(1975)"},"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5)</w:t>
            </w:r>
            <w:r w:rsidRPr="00BD3126">
              <w:rPr>
                <w:rFonts w:ascii="Calibri" w:eastAsia="Times New Roman" w:hAnsi="Calibri" w:cs="Calibri"/>
                <w:color w:val="000000"/>
                <w:sz w:val="16"/>
                <w:szCs w:val="16"/>
                <w:lang w:eastAsia="de-DE"/>
              </w:rPr>
              <w:fldChar w:fldCharType="end"/>
            </w:r>
          </w:p>
        </w:tc>
      </w:tr>
      <w:tr w:rsidR="00900476" w:rsidRPr="00BD3126" w14:paraId="48EAAFC8"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4E5C864F" w14:textId="77777777" w:rsidR="00900476" w:rsidRPr="00BD3126" w:rsidRDefault="00900476" w:rsidP="00900476">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Nb/Y vs. Zr/P2O5 discrimation diagram</w:t>
            </w:r>
          </w:p>
        </w:tc>
        <w:tc>
          <w:tcPr>
            <w:tcW w:w="2268" w:type="dxa"/>
            <w:noWrap/>
            <w:hideMark/>
          </w:tcPr>
          <w:p w14:paraId="4E995CD0"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basalts)</w:t>
            </w:r>
          </w:p>
        </w:tc>
        <w:tc>
          <w:tcPr>
            <w:tcW w:w="993" w:type="dxa"/>
            <w:noWrap/>
            <w:hideMark/>
          </w:tcPr>
          <w:p w14:paraId="6C8A88C7"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2126" w:type="dxa"/>
            <w:noWrap/>
            <w:hideMark/>
          </w:tcPr>
          <w:p w14:paraId="19AE25BE" w14:textId="7564CB0F"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Floyd &amp; Winchester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16/0012-821X(75)90031-X","ISBN":"0012-821X","ISSN":"0012821X","abstract":"Five minor and trace elements have been variously combined to produce a set of binary diagrams in addition to total alkali-SiO2 diagrams, that discriminate between fresh tholeiitic and alkali basalts. These diagrams are TiO2-Zr, TiO2-Y/Nb, P2O5-Zr, TiO2-Zr/P2O5, and Nb/Y-Zr/P2O5. A clear discrimination between alkaline and tholeiitic basalts can be obtained, although no meaningful separation can be made between the broad groups of oceanic and continental basalts, of either magma type, on the diagrams. As these elements (Ti, P, Zr, Y and Nb) are generally considered immobile during alteration processes, it should be possible to distinguish the magma type of ancient basic volcanics that have been subjected to submarine weathering, spilitization and low-grade metamorphism.","author":[{"dropping-particle":"","family":"Floyd","given":"P.A.","non-dropping-particle":"","parse-names":false,"suffix":""},{"dropping-particle":"","family":"Winchester","given":"J.A.","non-dropping-particle":"","parse-names":false,"suffix":""}],"container-title":"Earth and Planetary Science Letters","id":"ITEM-1","issue":"2","issued":{"date-parts":[["1975"]]},"page":"211-218","title":"Magma type and tectonic setting discrimination using immobile elements","type":"article-journal","volume":"27"},"suppress-author":1,"uris":["http://www.mendeley.com/documents/?uuid=218dc76f-39d5-48be-8122-7b4599023767"]}],"mendeley":{"formattedCitation":"(1975)","plainTextFormattedCitation":"(1975)","previouslyFormattedCitation":"(1975)"},"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5)</w:t>
            </w:r>
            <w:r w:rsidRPr="00BD3126">
              <w:rPr>
                <w:rFonts w:ascii="Calibri" w:eastAsia="Times New Roman" w:hAnsi="Calibri" w:cs="Calibri"/>
                <w:color w:val="000000"/>
                <w:sz w:val="16"/>
                <w:szCs w:val="16"/>
                <w:lang w:eastAsia="de-DE"/>
              </w:rPr>
              <w:fldChar w:fldCharType="end"/>
            </w:r>
          </w:p>
        </w:tc>
      </w:tr>
      <w:tr w:rsidR="00900476" w:rsidRPr="00BD3126" w14:paraId="26F7F392"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6E66699D" w14:textId="77777777" w:rsidR="00900476" w:rsidRPr="00BD3126" w:rsidRDefault="00900476" w:rsidP="00900476">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K2O vs. SiO2 classification diagram</w:t>
            </w:r>
          </w:p>
        </w:tc>
        <w:tc>
          <w:tcPr>
            <w:tcW w:w="2268" w:type="dxa"/>
            <w:noWrap/>
            <w:hideMark/>
          </w:tcPr>
          <w:p w14:paraId="69EEA3B2" w14:textId="7965F086"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subd</w:t>
            </w:r>
            <w:r w:rsidR="00BC125E">
              <w:rPr>
                <w:rFonts w:ascii="Calibri" w:eastAsia="Times New Roman" w:hAnsi="Calibri" w:cs="Calibri"/>
                <w:color w:val="000000"/>
                <w:sz w:val="16"/>
                <w:szCs w:val="16"/>
                <w:lang w:eastAsia="de-DE"/>
              </w:rPr>
              <w:t>.</w:t>
            </w:r>
            <w:r w:rsidRPr="00BD3126">
              <w:rPr>
                <w:rFonts w:ascii="Calibri" w:eastAsia="Times New Roman" w:hAnsi="Calibri" w:cs="Calibri"/>
                <w:color w:val="000000"/>
                <w:sz w:val="16"/>
                <w:szCs w:val="16"/>
                <w:lang w:eastAsia="de-DE"/>
              </w:rPr>
              <w:t>-rel.)</w:t>
            </w:r>
          </w:p>
        </w:tc>
        <w:tc>
          <w:tcPr>
            <w:tcW w:w="993" w:type="dxa"/>
            <w:noWrap/>
            <w:hideMark/>
          </w:tcPr>
          <w:p w14:paraId="030AC0A7" w14:textId="77777777"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2126" w:type="dxa"/>
            <w:noWrap/>
            <w:hideMark/>
          </w:tcPr>
          <w:p w14:paraId="4E8D8A1A" w14:textId="268D7B9A" w:rsidR="00900476" w:rsidRPr="00BD3126" w:rsidRDefault="00900476" w:rsidP="00900476">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Peccerillo and Taylor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07/BF00384745","ISBN":"0010-7999","ISSN":"00107999","abstract":"Analytical data for Sr, Rb, Cs, Ba, Pb, rare earth elements, Y, Th, U, Zr, Hf, Sn, Nb, Mo, Ni, Co, V, Cr, Sc, Cu and major elements are reported for eocene volcanic rocks cropping out in the Kastamonu area, Pontic chain of Northern Turkey. SiO 2 % versus K 2 O% relationship shows that the analyzed samples belong to two major groups: the basaltic andesitic and the andesitic ones. High-K basaltic andesites and low-K andesites occur too. Although emplaced on continental type basement (the North Anatolian Crystalline Swell), the Pontic eocene volcanics show elemental abundances closely comparable with typical island arc calc-alkaline suites, e.g. low SiO 2 % range, low to moderate K 2 O% and large cations (Cs, Rb, Sr, Ba, Pb) contents and REE patterns with fractionated light and almost flat heavy REE patterns. SREE and highly charged cations (Th, U, Hf, Sn, Zr) are slightly higher than typical calc-alkaline values. Ferromagnesian elements show variable values. Within the basaltic andesite group the increase of K%, large cations, SREE, La/Yb ratio and high valency cations and the decrease of ferromagnesian element abundances with increasing SiO 2 % content indicate that the rock types making up this group developed by crystalliquid fractionation of olivine and clinopyroxene from a basic parent magma. Trace element concentration suggest that the andesite group was not derived by crystal-liquid fractionation processes from the basaltic andesites, but could represent a distinct group of rocks derived from a different parent magma.","author":[{"dropping-particle":"","family":"Peccerillo","given":"Angelo","non-dropping-particle":"","parse-names":false,"suffix":""},{"dropping-particle":"","family":"Taylor","given":"S. R.","non-dropping-particle":"","parse-names":false,"suffix":""}],"container-title":"Contributions to Mineralogy and Petrology","id":"ITEM-1","issue":"1","issued":{"date-parts":[["1976"]]},"page":"63-81","publisher":"Springer Berlin / Heidelberg","title":"Geochemistry of eocene calc-alkaline volcanic rocks from the Kastamonu area, Northern Turkey","type":"article-journal","volume":"58"},"suppress-author":1,"uris":["http://www.mendeley.com/documents/?uuid=f705b5f2-7e24-481f-9858-46068078fb6a"]}],"mendeley":{"formattedCitation":"(1976)","plainTextFormattedCitation":"(1976)","previouslyFormattedCitation":"(1976)"},"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6)</w:t>
            </w:r>
            <w:r w:rsidRPr="00BD3126">
              <w:rPr>
                <w:rFonts w:ascii="Calibri" w:eastAsia="Times New Roman" w:hAnsi="Calibri" w:cs="Calibri"/>
                <w:color w:val="000000"/>
                <w:sz w:val="16"/>
                <w:szCs w:val="16"/>
                <w:lang w:eastAsia="de-DE"/>
              </w:rPr>
              <w:fldChar w:fldCharType="end"/>
            </w:r>
          </w:p>
        </w:tc>
      </w:tr>
      <w:tr w:rsidR="00BC125E" w:rsidRPr="00BD3126" w14:paraId="17412D0B"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1147F6A4" w14:textId="77777777" w:rsidR="00BC125E" w:rsidRPr="00BD3126" w:rsidRDefault="00BC125E" w:rsidP="00BC125E">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h vs. Co classification diagram</w:t>
            </w:r>
          </w:p>
        </w:tc>
        <w:tc>
          <w:tcPr>
            <w:tcW w:w="2268" w:type="dxa"/>
            <w:noWrap/>
            <w:hideMark/>
          </w:tcPr>
          <w:p w14:paraId="10CDB9D0" w14:textId="60D1DF50" w:rsidR="00BC125E" w:rsidRPr="00BD3126" w:rsidRDefault="00BC125E"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AB54FA">
              <w:rPr>
                <w:rFonts w:ascii="Calibri" w:eastAsia="Times New Roman" w:hAnsi="Calibri" w:cs="Calibri"/>
                <w:color w:val="000000"/>
                <w:sz w:val="16"/>
                <w:szCs w:val="16"/>
                <w:lang w:eastAsia="de-DE"/>
              </w:rPr>
              <w:t>Rock classification (subd.-rel.)</w:t>
            </w:r>
          </w:p>
        </w:tc>
        <w:tc>
          <w:tcPr>
            <w:tcW w:w="993" w:type="dxa"/>
            <w:noWrap/>
            <w:hideMark/>
          </w:tcPr>
          <w:p w14:paraId="3F5E17EF" w14:textId="6D1D4B80" w:rsidR="00BC125E" w:rsidRPr="00BD3126" w:rsidRDefault="003C739B"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Pr>
                <w:rFonts w:ascii="Calibri" w:eastAsia="Times New Roman" w:hAnsi="Calibri" w:cs="Calibri"/>
                <w:color w:val="000000"/>
                <w:sz w:val="16"/>
                <w:szCs w:val="16"/>
                <w:lang w:eastAsia="de-DE"/>
              </w:rPr>
              <w:t>semi-log.</w:t>
            </w:r>
            <w:r w:rsidR="00BC125E" w:rsidRPr="00BD3126">
              <w:rPr>
                <w:rFonts w:ascii="Calibri" w:eastAsia="Times New Roman" w:hAnsi="Calibri" w:cs="Calibri"/>
                <w:color w:val="000000"/>
                <w:sz w:val="16"/>
                <w:szCs w:val="16"/>
                <w:lang w:eastAsia="de-DE"/>
              </w:rPr>
              <w:t>y</w:t>
            </w:r>
          </w:p>
        </w:tc>
        <w:tc>
          <w:tcPr>
            <w:tcW w:w="2126" w:type="dxa"/>
            <w:noWrap/>
            <w:hideMark/>
          </w:tcPr>
          <w:p w14:paraId="17C90E95" w14:textId="141665A2" w:rsidR="00BC125E" w:rsidRPr="00BD3126" w:rsidRDefault="00BC125E"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Hastie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93/petrology/egm062","ISBN":"0022-3530","ISSN":"00223530","abstract":"Many diagrams conventionally used to classify igneous rocks utilize\r\nmobile elements, which commonly renders them unreliable for classifying\r\nrocks from the geological record.The K2O^SiO2 diagram, used to\r\nsubdivide volcanic arc rocks into rock type (basalts, basaltic andesites,\r\nandesites, dacites and rhyolites) and volcanic series (tholeiitic,\r\ncalc-alkaline, high-K calc-alkaline and shoshonitic), is particularly\r\nsusceptible to the effects of alteration.However, by usingTh as a proxy\r\nfor K2O and Co as a proxy for SiO2 it is possible to construct\r\na topologically similar diagram that performs the same task but is\r\nmore robust for weathered and metamorphosed rocks. This study\r\nuses 41000 carefully filtered Tertiary^Recent island arc samples\r\nto construct aTh^Co classification diagram. A‘testing set’comprising\r\ndata not used in constructing the diagram indicates a classification\r\nsuccess rate of c. 80%.When applied to some hydrothermally altered,\r\nthen tropically weathered Cretaceous volcanic arc lavas from\r\nJamaica, the diagramdemonstrates the presence ofa tholeiitic volcanic\r\narc series dominated by intermediate^acid lavas overlain by a\r\ncalc-alkaline series dominated by basic lavas.","author":[{"dropping-particle":"","family":"Hastie","given":"a. R.","non-dropping-particle":"","parse-names":false,"suffix":""},{"dropping-particle":"","family":"Kerr","given":"a. C.","non-dropping-particle":"","parse-names":false,"suffix":""},{"dropping-particle":"","family":"Pearce","given":"J. a.","non-dropping-particle":"","parse-names":false,"suffix":""},{"dropping-particle":"","family":"Mitchell","given":"S. F.","non-dropping-particle":"","parse-names":false,"suffix":""}],"container-title":"Journal of Petrology","id":"ITEM-1","issue":"12","issued":{"date-parts":[["2007"]]},"page":"2341-2357","title":"Classification of altered volcanic island arc rocks using immobile trace elements: Development of the Th-Co discrimination diagram","type":"article-journal","volume":"48"},"suppress-author":1,"uris":["http://www.mendeley.com/documents/?uuid=a9bf15fa-4628-4c26-843a-606cbd63a8bc"]}],"mendeley":{"formattedCitation":"(2007)","plainTextFormattedCitation":"(2007)","previouslyFormattedCitation":"(2007)"},"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2007)</w:t>
            </w:r>
            <w:r w:rsidRPr="00BD3126">
              <w:rPr>
                <w:rFonts w:ascii="Calibri" w:eastAsia="Times New Roman" w:hAnsi="Calibri" w:cs="Calibri"/>
                <w:color w:val="000000"/>
                <w:sz w:val="16"/>
                <w:szCs w:val="16"/>
                <w:lang w:eastAsia="de-DE"/>
              </w:rPr>
              <w:fldChar w:fldCharType="end"/>
            </w:r>
          </w:p>
        </w:tc>
      </w:tr>
      <w:tr w:rsidR="00BC125E" w:rsidRPr="00BD3126" w14:paraId="5306AA5C"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297A2EE4" w14:textId="77777777" w:rsidR="00BC125E" w:rsidRPr="00BD3126" w:rsidRDefault="00BC125E" w:rsidP="00BC125E">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FeOtotal / MgO vs. SiO2 classification diagram</w:t>
            </w:r>
          </w:p>
        </w:tc>
        <w:tc>
          <w:tcPr>
            <w:tcW w:w="2268" w:type="dxa"/>
            <w:noWrap/>
            <w:hideMark/>
          </w:tcPr>
          <w:p w14:paraId="4F65BB31" w14:textId="7CC8890A" w:rsidR="00BC125E" w:rsidRPr="00BD3126" w:rsidRDefault="00BC125E"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AB54FA">
              <w:rPr>
                <w:rFonts w:ascii="Calibri" w:eastAsia="Times New Roman" w:hAnsi="Calibri" w:cs="Calibri"/>
                <w:color w:val="000000"/>
                <w:sz w:val="16"/>
                <w:szCs w:val="16"/>
                <w:lang w:eastAsia="de-DE"/>
              </w:rPr>
              <w:t>Rock classification (subd.-rel.)</w:t>
            </w:r>
          </w:p>
        </w:tc>
        <w:tc>
          <w:tcPr>
            <w:tcW w:w="993" w:type="dxa"/>
            <w:noWrap/>
            <w:hideMark/>
          </w:tcPr>
          <w:p w14:paraId="0CCB22E4" w14:textId="77777777" w:rsidR="00BC125E" w:rsidRPr="00BD3126" w:rsidRDefault="00BC125E"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2126" w:type="dxa"/>
            <w:noWrap/>
            <w:hideMark/>
          </w:tcPr>
          <w:p w14:paraId="6806415E" w14:textId="77777777" w:rsidR="00BC125E" w:rsidRPr="00BD3126" w:rsidRDefault="00BC125E"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Miyashiro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2475/ajs.274.4.321","ISSN":"0002-9599","abstract":"Compositional variations: calc-alkalic, tholeiitic, alkalic","author":[{"dropping-particle":"","family":"Miyashiro","given":"A.","non-dropping-particle":"","parse-names":false,"suffix":""}],"container-title":"American Journal of Science","id":"ITEM-1","issue":"4","issued":{"date-parts":[["1974"]]},"page":"321-355","title":"Volcanic rock series in island arcs and active continental margins","type":"article-journal","volume":"274"},"suppress-author":1,"uris":["http://www.mendeley.com/documents/?uuid=f576c2ec-2428-4dc9-be38-d435522e18c9"]}],"mendeley":{"formattedCitation":"(1974)","plainTextFormattedCitation":"(1974)","previouslyFormattedCitation":"(1974)"},"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4)</w:t>
            </w:r>
            <w:r w:rsidRPr="00BD3126">
              <w:rPr>
                <w:rFonts w:ascii="Calibri" w:eastAsia="Times New Roman" w:hAnsi="Calibri" w:cs="Calibri"/>
                <w:color w:val="000000"/>
                <w:sz w:val="16"/>
                <w:szCs w:val="16"/>
                <w:lang w:eastAsia="de-DE"/>
              </w:rPr>
              <w:fldChar w:fldCharType="end"/>
            </w:r>
          </w:p>
        </w:tc>
      </w:tr>
      <w:tr w:rsidR="00BC125E" w:rsidRPr="00BD3126" w14:paraId="7782BA8D"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41C264E3" w14:textId="77777777" w:rsidR="00BC125E" w:rsidRPr="00BD3126" w:rsidRDefault="00BC125E" w:rsidP="00BC125E">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FeOtotal vs. FeOtotal / MgO classification diagram</w:t>
            </w:r>
          </w:p>
        </w:tc>
        <w:tc>
          <w:tcPr>
            <w:tcW w:w="2268" w:type="dxa"/>
            <w:noWrap/>
            <w:hideMark/>
          </w:tcPr>
          <w:p w14:paraId="59A52DA8" w14:textId="5484903F" w:rsidR="00BC125E" w:rsidRPr="00BD3126" w:rsidRDefault="00BC125E"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AB54FA">
              <w:rPr>
                <w:rFonts w:ascii="Calibri" w:eastAsia="Times New Roman" w:hAnsi="Calibri" w:cs="Calibri"/>
                <w:color w:val="000000"/>
                <w:sz w:val="16"/>
                <w:szCs w:val="16"/>
                <w:lang w:eastAsia="de-DE"/>
              </w:rPr>
              <w:t>Rock classification (subd.-rel.)</w:t>
            </w:r>
          </w:p>
        </w:tc>
        <w:tc>
          <w:tcPr>
            <w:tcW w:w="993" w:type="dxa"/>
            <w:noWrap/>
            <w:hideMark/>
          </w:tcPr>
          <w:p w14:paraId="30D57407" w14:textId="77777777" w:rsidR="00BC125E" w:rsidRPr="00BD3126" w:rsidRDefault="00BC125E"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2126" w:type="dxa"/>
            <w:noWrap/>
            <w:hideMark/>
          </w:tcPr>
          <w:p w14:paraId="07D0FCE6" w14:textId="77777777" w:rsidR="00BC125E" w:rsidRPr="00BD3126" w:rsidRDefault="00BC125E"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Miyashiro &amp; Shido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author":[{"dropping-particle":"","family":"Miyashiro","given":"A.","non-dropping-particle":"","parse-names":false,"suffix":""},{"dropping-particle":"","family":"Shido","given":"F.","non-dropping-particle":"","parse-names":false,"suffix":""}],"id":"ITEM-1","issued":{"date-parts":[["1975"]]},"page":"pp. 265-277","title":"Tholeiitic and Calc-alkine series in relation to the behaviours of Ti, V, Cr and Ni","type":"article"},"suppress-author":1,"uris":["http://www.mendeley.com/documents/?uuid=020dddb3-ebfa-4564-ac0c-87a7514f75aa"]}],"mendeley":{"formattedCitation":"(1975)","plainTextFormattedCitation":"(1975)","previouslyFormattedCitation":"(1975)"},"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5)</w:t>
            </w:r>
            <w:r w:rsidRPr="00BD3126">
              <w:rPr>
                <w:rFonts w:ascii="Calibri" w:eastAsia="Times New Roman" w:hAnsi="Calibri" w:cs="Calibri"/>
                <w:color w:val="000000"/>
                <w:sz w:val="16"/>
                <w:szCs w:val="16"/>
                <w:lang w:eastAsia="de-DE"/>
              </w:rPr>
              <w:fldChar w:fldCharType="end"/>
            </w:r>
          </w:p>
        </w:tc>
      </w:tr>
      <w:tr w:rsidR="00BC125E" w:rsidRPr="00BD3126" w14:paraId="2B924A1C"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6D3B997F" w14:textId="77777777" w:rsidR="00BC125E" w:rsidRPr="00BD3126" w:rsidRDefault="00BC125E" w:rsidP="00BC125E">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iO2 vs. FeOtotal / MgO classification diagram</w:t>
            </w:r>
          </w:p>
        </w:tc>
        <w:tc>
          <w:tcPr>
            <w:tcW w:w="2268" w:type="dxa"/>
            <w:noWrap/>
            <w:hideMark/>
          </w:tcPr>
          <w:p w14:paraId="227C9B18" w14:textId="6C85B906" w:rsidR="00BC125E" w:rsidRPr="00BD3126" w:rsidRDefault="00BC125E"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AB54FA">
              <w:rPr>
                <w:rFonts w:ascii="Calibri" w:eastAsia="Times New Roman" w:hAnsi="Calibri" w:cs="Calibri"/>
                <w:color w:val="000000"/>
                <w:sz w:val="16"/>
                <w:szCs w:val="16"/>
                <w:lang w:eastAsia="de-DE"/>
              </w:rPr>
              <w:t>Rock classification (subd.-rel.)</w:t>
            </w:r>
          </w:p>
        </w:tc>
        <w:tc>
          <w:tcPr>
            <w:tcW w:w="993" w:type="dxa"/>
            <w:noWrap/>
            <w:hideMark/>
          </w:tcPr>
          <w:p w14:paraId="2156A83C" w14:textId="43721FA5" w:rsidR="00BC125E" w:rsidRPr="00BD3126" w:rsidRDefault="003C739B"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Pr>
                <w:rFonts w:ascii="Calibri" w:eastAsia="Times New Roman" w:hAnsi="Calibri" w:cs="Calibri"/>
                <w:color w:val="000000"/>
                <w:sz w:val="16"/>
                <w:szCs w:val="16"/>
                <w:lang w:eastAsia="de-DE"/>
              </w:rPr>
              <w:t>semi-log.</w:t>
            </w:r>
            <w:r w:rsidR="00BC125E" w:rsidRPr="00BD3126">
              <w:rPr>
                <w:rFonts w:ascii="Calibri" w:eastAsia="Times New Roman" w:hAnsi="Calibri" w:cs="Calibri"/>
                <w:color w:val="000000"/>
                <w:sz w:val="16"/>
                <w:szCs w:val="16"/>
                <w:lang w:eastAsia="de-DE"/>
              </w:rPr>
              <w:t>y</w:t>
            </w:r>
          </w:p>
        </w:tc>
        <w:tc>
          <w:tcPr>
            <w:tcW w:w="2126" w:type="dxa"/>
            <w:noWrap/>
            <w:hideMark/>
          </w:tcPr>
          <w:p w14:paraId="1480C856" w14:textId="77777777" w:rsidR="00BC125E" w:rsidRPr="00BD3126" w:rsidRDefault="00BC125E"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Miyashiro &amp; Shido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author":[{"dropping-particle":"","family":"Miyashiro","given":"A.","non-dropping-particle":"","parse-names":false,"suffix":""},{"dropping-particle":"","family":"Shido","given":"F.","non-dropping-particle":"","parse-names":false,"suffix":""}],"id":"ITEM-1","issued":{"date-parts":[["1975"]]},"page":"pp. 265-277","title":"Tholeiitic and Calc-alkine series in relation to the behaviours of Ti, V, Cr and Ni","type":"article"},"suppress-author":1,"uris":["http://www.mendeley.com/documents/?uuid=020dddb3-ebfa-4564-ac0c-87a7514f75aa"]}],"mendeley":{"formattedCitation":"(1975)","plainTextFormattedCitation":"(1975)","previouslyFormattedCitation":"(1975)"},"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5)</w:t>
            </w:r>
            <w:r w:rsidRPr="00BD3126">
              <w:rPr>
                <w:rFonts w:ascii="Calibri" w:eastAsia="Times New Roman" w:hAnsi="Calibri" w:cs="Calibri"/>
                <w:color w:val="000000"/>
                <w:sz w:val="16"/>
                <w:szCs w:val="16"/>
                <w:lang w:eastAsia="de-DE"/>
              </w:rPr>
              <w:fldChar w:fldCharType="end"/>
            </w:r>
          </w:p>
        </w:tc>
      </w:tr>
      <w:tr w:rsidR="00BC125E" w:rsidRPr="00BD3126" w14:paraId="6F96DF20"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2631D6DC" w14:textId="77777777" w:rsidR="00BC125E" w:rsidRPr="00BD3126" w:rsidRDefault="00BC125E" w:rsidP="00BC125E">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V vs. FeOtotal / MgO classification diagram I</w:t>
            </w:r>
          </w:p>
        </w:tc>
        <w:tc>
          <w:tcPr>
            <w:tcW w:w="2268" w:type="dxa"/>
            <w:noWrap/>
            <w:hideMark/>
          </w:tcPr>
          <w:p w14:paraId="610C82B9" w14:textId="72053132" w:rsidR="00BC125E" w:rsidRPr="00BD3126" w:rsidRDefault="00BC125E"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AB54FA">
              <w:rPr>
                <w:rFonts w:ascii="Calibri" w:eastAsia="Times New Roman" w:hAnsi="Calibri" w:cs="Calibri"/>
                <w:color w:val="000000"/>
                <w:sz w:val="16"/>
                <w:szCs w:val="16"/>
                <w:lang w:eastAsia="de-DE"/>
              </w:rPr>
              <w:t>Rock classification (subd.-rel.)</w:t>
            </w:r>
          </w:p>
        </w:tc>
        <w:tc>
          <w:tcPr>
            <w:tcW w:w="993" w:type="dxa"/>
            <w:noWrap/>
            <w:hideMark/>
          </w:tcPr>
          <w:p w14:paraId="37FFD404" w14:textId="21F36D2C" w:rsidR="00BC125E" w:rsidRPr="00BD3126" w:rsidRDefault="003C739B"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Pr>
                <w:rFonts w:ascii="Calibri" w:eastAsia="Times New Roman" w:hAnsi="Calibri" w:cs="Calibri"/>
                <w:color w:val="000000"/>
                <w:sz w:val="16"/>
                <w:szCs w:val="16"/>
                <w:lang w:eastAsia="de-DE"/>
              </w:rPr>
              <w:t>semi-log.</w:t>
            </w:r>
            <w:r w:rsidR="00BC125E" w:rsidRPr="00BD3126">
              <w:rPr>
                <w:rFonts w:ascii="Calibri" w:eastAsia="Times New Roman" w:hAnsi="Calibri" w:cs="Calibri"/>
                <w:color w:val="000000"/>
                <w:sz w:val="16"/>
                <w:szCs w:val="16"/>
                <w:lang w:eastAsia="de-DE"/>
              </w:rPr>
              <w:t>y</w:t>
            </w:r>
          </w:p>
        </w:tc>
        <w:tc>
          <w:tcPr>
            <w:tcW w:w="2126" w:type="dxa"/>
            <w:noWrap/>
            <w:hideMark/>
          </w:tcPr>
          <w:p w14:paraId="6C756B00" w14:textId="77777777" w:rsidR="00BC125E" w:rsidRPr="00BD3126" w:rsidRDefault="00BC125E"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Miyashiro &amp; Shido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author":[{"dropping-particle":"","family":"Miyashiro","given":"A.","non-dropping-particle":"","parse-names":false,"suffix":""},{"dropping-particle":"","family":"Shido","given":"F.","non-dropping-particle":"","parse-names":false,"suffix":""}],"id":"ITEM-1","issued":{"date-parts":[["1975"]]},"page":"pp. 265-277","title":"Tholeiitic and Calc-alkine series in relation to the behaviours of Ti, V, Cr and Ni","type":"article"},"suppress-author":1,"uris":["http://www.mendeley.com/documents/?uuid=020dddb3-ebfa-4564-ac0c-87a7514f75aa"]}],"mendeley":{"formattedCitation":"(1975)","plainTextFormattedCitation":"(1975)","previouslyFormattedCitation":"(1975)"},"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5)</w:t>
            </w:r>
            <w:r w:rsidRPr="00BD3126">
              <w:rPr>
                <w:rFonts w:ascii="Calibri" w:eastAsia="Times New Roman" w:hAnsi="Calibri" w:cs="Calibri"/>
                <w:color w:val="000000"/>
                <w:sz w:val="16"/>
                <w:szCs w:val="16"/>
                <w:lang w:eastAsia="de-DE"/>
              </w:rPr>
              <w:fldChar w:fldCharType="end"/>
            </w:r>
          </w:p>
        </w:tc>
      </w:tr>
      <w:tr w:rsidR="00BC125E" w:rsidRPr="00BD3126" w14:paraId="297843EC"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09FABFD8" w14:textId="77777777" w:rsidR="00BC125E" w:rsidRPr="00BD3126" w:rsidRDefault="00BC125E" w:rsidP="00BC125E">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V vs. FeOtotal / MgO classification diagram II</w:t>
            </w:r>
          </w:p>
        </w:tc>
        <w:tc>
          <w:tcPr>
            <w:tcW w:w="2268" w:type="dxa"/>
            <w:noWrap/>
            <w:hideMark/>
          </w:tcPr>
          <w:p w14:paraId="739E86A0" w14:textId="635F2AE6" w:rsidR="00BC125E" w:rsidRPr="00BD3126" w:rsidRDefault="00BC125E"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AB54FA">
              <w:rPr>
                <w:rFonts w:ascii="Calibri" w:eastAsia="Times New Roman" w:hAnsi="Calibri" w:cs="Calibri"/>
                <w:color w:val="000000"/>
                <w:sz w:val="16"/>
                <w:szCs w:val="16"/>
                <w:lang w:eastAsia="de-DE"/>
              </w:rPr>
              <w:t>Rock classification (subd.-rel.)</w:t>
            </w:r>
          </w:p>
        </w:tc>
        <w:tc>
          <w:tcPr>
            <w:tcW w:w="993" w:type="dxa"/>
            <w:noWrap/>
            <w:hideMark/>
          </w:tcPr>
          <w:p w14:paraId="239F9B11" w14:textId="1CEF8EE3" w:rsidR="00BC125E" w:rsidRPr="00BD3126" w:rsidRDefault="003C739B"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Pr>
                <w:rFonts w:ascii="Calibri" w:eastAsia="Times New Roman" w:hAnsi="Calibri" w:cs="Calibri"/>
                <w:color w:val="000000"/>
                <w:sz w:val="16"/>
                <w:szCs w:val="16"/>
                <w:lang w:eastAsia="de-DE"/>
              </w:rPr>
              <w:t>semi-log.</w:t>
            </w:r>
            <w:r w:rsidR="00BC125E" w:rsidRPr="00BD3126">
              <w:rPr>
                <w:rFonts w:ascii="Calibri" w:eastAsia="Times New Roman" w:hAnsi="Calibri" w:cs="Calibri"/>
                <w:color w:val="000000"/>
                <w:sz w:val="16"/>
                <w:szCs w:val="16"/>
                <w:lang w:eastAsia="de-DE"/>
              </w:rPr>
              <w:t>y</w:t>
            </w:r>
          </w:p>
        </w:tc>
        <w:tc>
          <w:tcPr>
            <w:tcW w:w="2126" w:type="dxa"/>
            <w:noWrap/>
            <w:hideMark/>
          </w:tcPr>
          <w:p w14:paraId="3D0CA73A" w14:textId="77777777" w:rsidR="00BC125E" w:rsidRPr="00BD3126" w:rsidRDefault="00BC125E"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Miyashiro &amp; Shido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author":[{"dropping-particle":"","family":"Miyashiro","given":"A.","non-dropping-particle":"","parse-names":false,"suffix":""},{"dropping-particle":"","family":"Shido","given":"F.","non-dropping-particle":"","parse-names":false,"suffix":""}],"id":"ITEM-1","issued":{"date-parts":[["1975"]]},"page":"pp. 265-277","title":"Tholeiitic and Calc-alkine series in relation to the behaviours of Ti, V, Cr and Ni","type":"article"},"suppress-author":1,"uris":["http://www.mendeley.com/documents/?uuid=020dddb3-ebfa-4564-ac0c-87a7514f75aa"]}],"mendeley":{"formattedCitation":"(1975)","plainTextFormattedCitation":"(1975)","previouslyFormattedCitation":"(1975)"},"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5)</w:t>
            </w:r>
            <w:r w:rsidRPr="00BD3126">
              <w:rPr>
                <w:rFonts w:ascii="Calibri" w:eastAsia="Times New Roman" w:hAnsi="Calibri" w:cs="Calibri"/>
                <w:color w:val="000000"/>
                <w:sz w:val="16"/>
                <w:szCs w:val="16"/>
                <w:lang w:eastAsia="de-DE"/>
              </w:rPr>
              <w:fldChar w:fldCharType="end"/>
            </w:r>
          </w:p>
        </w:tc>
      </w:tr>
      <w:tr w:rsidR="00BC125E" w:rsidRPr="00BD3126" w14:paraId="3950B916"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05D28523" w14:textId="77777777" w:rsidR="00BC125E" w:rsidRPr="00BD3126" w:rsidRDefault="00BC125E" w:rsidP="00BC125E">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Cr vs. SiO2 classification diagram</w:t>
            </w:r>
          </w:p>
        </w:tc>
        <w:tc>
          <w:tcPr>
            <w:tcW w:w="2268" w:type="dxa"/>
            <w:noWrap/>
            <w:hideMark/>
          </w:tcPr>
          <w:p w14:paraId="784A3F5E" w14:textId="248FBBDE" w:rsidR="00BC125E" w:rsidRPr="00BD3126" w:rsidRDefault="00BC125E"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AB54FA">
              <w:rPr>
                <w:rFonts w:ascii="Calibri" w:eastAsia="Times New Roman" w:hAnsi="Calibri" w:cs="Calibri"/>
                <w:color w:val="000000"/>
                <w:sz w:val="16"/>
                <w:szCs w:val="16"/>
                <w:lang w:eastAsia="de-DE"/>
              </w:rPr>
              <w:t>Rock classification (subd.-rel.)</w:t>
            </w:r>
          </w:p>
        </w:tc>
        <w:tc>
          <w:tcPr>
            <w:tcW w:w="993" w:type="dxa"/>
            <w:noWrap/>
            <w:hideMark/>
          </w:tcPr>
          <w:p w14:paraId="536DE711" w14:textId="6ED622F9" w:rsidR="00BC125E" w:rsidRPr="00BD3126" w:rsidRDefault="003C739B"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Pr>
                <w:rFonts w:ascii="Calibri" w:eastAsia="Times New Roman" w:hAnsi="Calibri" w:cs="Calibri"/>
                <w:color w:val="000000"/>
                <w:sz w:val="16"/>
                <w:szCs w:val="16"/>
                <w:lang w:eastAsia="de-DE"/>
              </w:rPr>
              <w:t>semi-log.</w:t>
            </w:r>
            <w:r w:rsidR="00BC125E" w:rsidRPr="00BD3126">
              <w:rPr>
                <w:rFonts w:ascii="Calibri" w:eastAsia="Times New Roman" w:hAnsi="Calibri" w:cs="Calibri"/>
                <w:color w:val="000000"/>
                <w:sz w:val="16"/>
                <w:szCs w:val="16"/>
                <w:lang w:eastAsia="de-DE"/>
              </w:rPr>
              <w:t>y</w:t>
            </w:r>
          </w:p>
        </w:tc>
        <w:tc>
          <w:tcPr>
            <w:tcW w:w="2126" w:type="dxa"/>
            <w:noWrap/>
            <w:hideMark/>
          </w:tcPr>
          <w:p w14:paraId="3A466300" w14:textId="77777777" w:rsidR="00BC125E" w:rsidRPr="00BD3126" w:rsidRDefault="00BC125E"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Miyashiro &amp; Shido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author":[{"dropping-particle":"","family":"Miyashiro","given":"A.","non-dropping-particle":"","parse-names":false,"suffix":""},{"dropping-particle":"","family":"Shido","given":"F.","non-dropping-particle":"","parse-names":false,"suffix":""}],"id":"ITEM-1","issued":{"date-parts":[["1975"]]},"page":"pp. 265-277","title":"Tholeiitic and Calc-alkine series in relation to the behaviours of Ti, V, Cr and Ni","type":"article"},"suppress-author":1,"uris":["http://www.mendeley.com/documents/?uuid=020dddb3-ebfa-4564-ac0c-87a7514f75aa"]}],"mendeley":{"formattedCitation":"(1975)","plainTextFormattedCitation":"(1975)","previouslyFormattedCitation":"(1975)"},"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5)</w:t>
            </w:r>
            <w:r w:rsidRPr="00BD3126">
              <w:rPr>
                <w:rFonts w:ascii="Calibri" w:eastAsia="Times New Roman" w:hAnsi="Calibri" w:cs="Calibri"/>
                <w:color w:val="000000"/>
                <w:sz w:val="16"/>
                <w:szCs w:val="16"/>
                <w:lang w:eastAsia="de-DE"/>
              </w:rPr>
              <w:fldChar w:fldCharType="end"/>
            </w:r>
          </w:p>
        </w:tc>
      </w:tr>
      <w:tr w:rsidR="00BC125E" w:rsidRPr="00BD3126" w14:paraId="290F3694"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68D962C5" w14:textId="77777777" w:rsidR="00BC125E" w:rsidRPr="00BD3126" w:rsidRDefault="00BC125E" w:rsidP="00BC125E">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V vs. Cr classification diagram</w:t>
            </w:r>
          </w:p>
        </w:tc>
        <w:tc>
          <w:tcPr>
            <w:tcW w:w="2268" w:type="dxa"/>
            <w:noWrap/>
            <w:hideMark/>
          </w:tcPr>
          <w:p w14:paraId="76AF2157" w14:textId="25E4D822" w:rsidR="00BC125E" w:rsidRPr="00BD3126" w:rsidRDefault="00BC125E"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AB54FA">
              <w:rPr>
                <w:rFonts w:ascii="Calibri" w:eastAsia="Times New Roman" w:hAnsi="Calibri" w:cs="Calibri"/>
                <w:color w:val="000000"/>
                <w:sz w:val="16"/>
                <w:szCs w:val="16"/>
                <w:lang w:eastAsia="de-DE"/>
              </w:rPr>
              <w:t>Rock classification (subd.-rel.)</w:t>
            </w:r>
          </w:p>
        </w:tc>
        <w:tc>
          <w:tcPr>
            <w:tcW w:w="993" w:type="dxa"/>
            <w:noWrap/>
            <w:hideMark/>
          </w:tcPr>
          <w:p w14:paraId="379EF786" w14:textId="77777777" w:rsidR="00BC125E" w:rsidRPr="00BD3126" w:rsidRDefault="00BC125E"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688A9F54" w14:textId="77777777" w:rsidR="00BC125E" w:rsidRPr="00BD3126" w:rsidRDefault="00BC125E"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Miyashiro &amp; Shido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author":[{"dropping-particle":"","family":"Miyashiro","given":"A.","non-dropping-particle":"","parse-names":false,"suffix":""},{"dropping-particle":"","family":"Shido","given":"F.","non-dropping-particle":"","parse-names":false,"suffix":""}],"id":"ITEM-1","issued":{"date-parts":[["1975"]]},"page":"pp. 265-277","title":"Tholeiitic and Calc-alkine series in relation to the behaviours of Ti, V, Cr and Ni","type":"article"},"suppress-author":1,"uris":["http://www.mendeley.com/documents/?uuid=020dddb3-ebfa-4564-ac0c-87a7514f75aa"]}],"mendeley":{"formattedCitation":"(1975)","plainTextFormattedCitation":"(1975)","previouslyFormattedCitation":"(1975)"},"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5)</w:t>
            </w:r>
            <w:r w:rsidRPr="00BD3126">
              <w:rPr>
                <w:rFonts w:ascii="Calibri" w:eastAsia="Times New Roman" w:hAnsi="Calibri" w:cs="Calibri"/>
                <w:color w:val="000000"/>
                <w:sz w:val="16"/>
                <w:szCs w:val="16"/>
                <w:lang w:eastAsia="de-DE"/>
              </w:rPr>
              <w:fldChar w:fldCharType="end"/>
            </w:r>
          </w:p>
        </w:tc>
      </w:tr>
      <w:tr w:rsidR="00BC125E" w:rsidRPr="00BD3126" w14:paraId="362C913B"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47AD962B" w14:textId="77777777" w:rsidR="00BC125E" w:rsidRPr="00BD3126" w:rsidRDefault="00BC125E" w:rsidP="00BC125E">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CaO/(Na2O+K20) vs. SiO2 discrimination diagram</w:t>
            </w:r>
          </w:p>
        </w:tc>
        <w:tc>
          <w:tcPr>
            <w:tcW w:w="2268" w:type="dxa"/>
            <w:noWrap/>
            <w:hideMark/>
          </w:tcPr>
          <w:p w14:paraId="6966D79F" w14:textId="7423E891" w:rsidR="00BC125E" w:rsidRPr="00BD3126" w:rsidRDefault="00BC125E"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AB54FA">
              <w:rPr>
                <w:rFonts w:ascii="Calibri" w:eastAsia="Times New Roman" w:hAnsi="Calibri" w:cs="Calibri"/>
                <w:color w:val="000000"/>
                <w:sz w:val="16"/>
                <w:szCs w:val="16"/>
                <w:lang w:eastAsia="de-DE"/>
              </w:rPr>
              <w:t>Rock classification (subd.-rel.)</w:t>
            </w:r>
          </w:p>
        </w:tc>
        <w:tc>
          <w:tcPr>
            <w:tcW w:w="993" w:type="dxa"/>
            <w:noWrap/>
            <w:hideMark/>
          </w:tcPr>
          <w:p w14:paraId="296ACD19" w14:textId="56CCA985" w:rsidR="00BC125E" w:rsidRPr="00BD3126" w:rsidRDefault="003C739B"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Pr>
                <w:rFonts w:ascii="Calibri" w:eastAsia="Times New Roman" w:hAnsi="Calibri" w:cs="Calibri"/>
                <w:color w:val="000000"/>
                <w:sz w:val="16"/>
                <w:szCs w:val="16"/>
                <w:lang w:eastAsia="de-DE"/>
              </w:rPr>
              <w:t>semi-log.</w:t>
            </w:r>
            <w:r w:rsidR="00BC125E" w:rsidRPr="00BD3126">
              <w:rPr>
                <w:rFonts w:ascii="Calibri" w:eastAsia="Times New Roman" w:hAnsi="Calibri" w:cs="Calibri"/>
                <w:color w:val="000000"/>
                <w:sz w:val="16"/>
                <w:szCs w:val="16"/>
                <w:lang w:eastAsia="de-DE"/>
              </w:rPr>
              <w:t>y</w:t>
            </w:r>
          </w:p>
        </w:tc>
        <w:tc>
          <w:tcPr>
            <w:tcW w:w="2126" w:type="dxa"/>
            <w:noWrap/>
            <w:hideMark/>
          </w:tcPr>
          <w:p w14:paraId="014B05DD" w14:textId="77777777" w:rsidR="00BC125E" w:rsidRPr="00BD3126" w:rsidRDefault="00BC125E" w:rsidP="00BC125E">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Brown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author":[{"dropping-particle":"","family":"Brown","given":"G.C.","non-dropping-particle":"","parse-names":false,"suffix":""}],"container-title":"Andesites: Orogenic Andesites and Related Rocks","editor":[{"dropping-particle":"","family":"Thorp","given":"R.S.","non-dropping-particle":"","parse-names":false,"suffix":""}],"id":"ITEM-1","issued":{"date-parts":[["1982"]]},"page":"437-461","publisher":"John Wiley &amp; Sons","publisher-place":"New York, 724 pp","title":"Calc-alkaline intrusive rocks: their diversity, evolution, and relation to volcanic arcs","type":"chapter"},"suppress-author":1,"uris":["http://www.mendeley.com/documents/?uuid=1b5192d3-13cd-4047-a888-b62172a20663"]}],"mendeley":{"formattedCitation":"(1982)","plainTextFormattedCitation":"(1982)","previouslyFormattedCitation":"(1982)"},"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2)</w:t>
            </w:r>
            <w:r w:rsidRPr="00BD3126">
              <w:rPr>
                <w:rFonts w:ascii="Calibri" w:eastAsia="Times New Roman" w:hAnsi="Calibri" w:cs="Calibri"/>
                <w:color w:val="000000"/>
                <w:sz w:val="16"/>
                <w:szCs w:val="16"/>
                <w:lang w:eastAsia="de-DE"/>
              </w:rPr>
              <w:fldChar w:fldCharType="end"/>
            </w:r>
          </w:p>
        </w:tc>
      </w:tr>
      <w:tr w:rsidR="00900476" w:rsidRPr="00BD3126" w14:paraId="3AE29E73"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66CC42C6"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Na2O + K2O vs. 10000*Ga/Al granite subdivision</w:t>
            </w:r>
          </w:p>
        </w:tc>
        <w:tc>
          <w:tcPr>
            <w:tcW w:w="2268" w:type="dxa"/>
            <w:noWrap/>
            <w:hideMark/>
          </w:tcPr>
          <w:p w14:paraId="452A9007"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granitic)</w:t>
            </w:r>
          </w:p>
        </w:tc>
        <w:tc>
          <w:tcPr>
            <w:tcW w:w="993" w:type="dxa"/>
            <w:noWrap/>
            <w:hideMark/>
          </w:tcPr>
          <w:p w14:paraId="0CE43E2E" w14:textId="29EDCB92" w:rsidR="00900476" w:rsidRPr="00BD3126" w:rsidRDefault="003C739B"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Pr>
                <w:rFonts w:ascii="Calibri" w:eastAsia="Times New Roman" w:hAnsi="Calibri" w:cs="Calibri"/>
                <w:color w:val="000000"/>
                <w:sz w:val="16"/>
                <w:szCs w:val="16"/>
                <w:lang w:eastAsia="de-DE"/>
              </w:rPr>
              <w:t>semi-log.</w:t>
            </w:r>
            <w:r w:rsidR="00900476" w:rsidRPr="00BD3126">
              <w:rPr>
                <w:rFonts w:ascii="Calibri" w:eastAsia="Times New Roman" w:hAnsi="Calibri" w:cs="Calibri"/>
                <w:color w:val="000000"/>
                <w:sz w:val="16"/>
                <w:szCs w:val="16"/>
                <w:lang w:eastAsia="de-DE"/>
              </w:rPr>
              <w:t>x</w:t>
            </w:r>
          </w:p>
        </w:tc>
        <w:tc>
          <w:tcPr>
            <w:tcW w:w="2126" w:type="dxa"/>
            <w:noWrap/>
            <w:hideMark/>
          </w:tcPr>
          <w:p w14:paraId="2B3211D3"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Whalen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07/BF00402202","ISBN":"0010-7999","ISSN":"00107999","abstract":"New analyses of 131 samples of A-type (alkaline or anorogenic) granites substantiate previously recognized chemical features, namely high SiO2, NazO 4- K20, Fe/Mg, Ga/A1, Zr, Nb, Ga, Y and Ce, and low CaO and St. Good discrimination can be obtained between A-type granites and most orogenic granites (M-, I and S-types) on plots employ- ing Ga/A1, various major element ratios and Y, Ce, Nb and Zr. These discrimination diagrams are thought to be relatively insensitive to moderate degrees of alteration. A- type granites generally do not exhibit evidence of being strongly differentiated, and within individual suites can show a transition from strongly alkaline varieties toward subalkaline compositions. Highly fractionated, felsic I- and S-type granites can have Ga/A1 ratios and some major and trace element values which overlap those of typical A-type granites. A-type granites probably result mainly from partial melting of F and/or CI enriched dry, granulitic residue re- maining in the lower crust after extraction of an orogenic granite. Such melts are only moderately and locally modi- fied by metasomatism or crystal fractionation. A-type melts occurred world-wide throughout geological time in a variety of tectonic settings and do not necessarily indicate an anor- ogenic or rifting environment.","author":[{"dropping-particle":"","family":"Whalen","given":"Joseph B.","non-dropping-particle":"","parse-names":false,"suffix":""},{"dropping-particle":"","family":"Currie","given":"Kenneth L.","non-dropping-particle":"","parse-names":false,"suffix":""},{"dropping-particle":"","family":"Chappell","given":"Bruce W.","non-dropping-particle":"","parse-names":false,"suffix":""}],"container-title":"Contributions to Mineralogy and Petrology","id":"ITEM-1","issue":"4","issued":{"date-parts":[["1987"]]},"language":"English","page":"407-419","publisher":"Springer-Verlag","title":"A-type granites: geochemical characteristics, discrimination and petrogenesis","type":"article-journal","volume":"95"},"suppress-author":1,"uris":["http://www.mendeley.com/documents/?uuid=cd239203-3f8c-437b-9b56-d7509a7c86b8"]}],"mendeley":{"formattedCitation":"(1987)","plainTextFormattedCitation":"(1987)","previouslyFormattedCitation":"(1987)"},"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7)</w:t>
            </w:r>
            <w:r w:rsidRPr="00BD3126">
              <w:rPr>
                <w:rFonts w:ascii="Calibri" w:eastAsia="Times New Roman" w:hAnsi="Calibri" w:cs="Calibri"/>
                <w:color w:val="000000"/>
                <w:sz w:val="16"/>
                <w:szCs w:val="16"/>
                <w:lang w:eastAsia="de-DE"/>
              </w:rPr>
              <w:fldChar w:fldCharType="end"/>
            </w:r>
          </w:p>
        </w:tc>
      </w:tr>
      <w:tr w:rsidR="00900476" w:rsidRPr="00BD3126" w14:paraId="36CF2173"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22E5709B"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Na2O + K2O) / CaO vs. 10000*Ga/Al granite subdivision</w:t>
            </w:r>
          </w:p>
        </w:tc>
        <w:tc>
          <w:tcPr>
            <w:tcW w:w="2268" w:type="dxa"/>
            <w:noWrap/>
            <w:hideMark/>
          </w:tcPr>
          <w:p w14:paraId="571DA115"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granitic)</w:t>
            </w:r>
          </w:p>
        </w:tc>
        <w:tc>
          <w:tcPr>
            <w:tcW w:w="993" w:type="dxa"/>
            <w:noWrap/>
            <w:hideMark/>
          </w:tcPr>
          <w:p w14:paraId="26B97401"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33A407E1"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Whalen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07/BF00402202","ISBN":"0010-7999","ISSN":"00107999","abstract":"New analyses of 131 samples of A-type (alkaline or anorogenic) granites substantiate previously recognized chemical features, namely high SiO2, NazO 4- K20, Fe/Mg, Ga/A1, Zr, Nb, Ga, Y and Ce, and low CaO and St. Good discrimination can be obtained between A-type granites and most orogenic granites (M-, I and S-types) on plots employ- ing Ga/A1, various major element ratios and Y, Ce, Nb and Zr. These discrimination diagrams are thought to be relatively insensitive to moderate degrees of alteration. A- type granites generally do not exhibit evidence of being strongly differentiated, and within individual suites can show a transition from strongly alkaline varieties toward subalkaline compositions. Highly fractionated, felsic I- and S-type granites can have Ga/A1 ratios and some major and trace element values which overlap those of typical A-type granites. A-type granites probably result mainly from partial melting of F and/or CI enriched dry, granulitic residue re- maining in the lower crust after extraction of an orogenic granite. Such melts are only moderately and locally modi- fied by metasomatism or crystal fractionation. A-type melts occurred world-wide throughout geological time in a variety of tectonic settings and do not necessarily indicate an anor- ogenic or rifting environment.","author":[{"dropping-particle":"","family":"Whalen","given":"Joseph B.","non-dropping-particle":"","parse-names":false,"suffix":""},{"dropping-particle":"","family":"Currie","given":"Kenneth L.","non-dropping-particle":"","parse-names":false,"suffix":""},{"dropping-particle":"","family":"Chappell","given":"Bruce W.","non-dropping-particle":"","parse-names":false,"suffix":""}],"container-title":"Contributions to Mineralogy and Petrology","id":"ITEM-1","issue":"4","issued":{"date-parts":[["1987"]]},"language":"English","page":"407-419","publisher":"Springer-Verlag","title":"A-type granites: geochemical characteristics, discrimination and petrogenesis","type":"article-journal","volume":"95"},"suppress-author":1,"uris":["http://www.mendeley.com/documents/?uuid=cd239203-3f8c-437b-9b56-d7509a7c86b8"]}],"mendeley":{"formattedCitation":"(1987)","plainTextFormattedCitation":"(1987)","previouslyFormattedCitation":"(1987)"},"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7)</w:t>
            </w:r>
            <w:r w:rsidRPr="00BD3126">
              <w:rPr>
                <w:rFonts w:ascii="Calibri" w:eastAsia="Times New Roman" w:hAnsi="Calibri" w:cs="Calibri"/>
                <w:color w:val="000000"/>
                <w:sz w:val="16"/>
                <w:szCs w:val="16"/>
                <w:lang w:eastAsia="de-DE"/>
              </w:rPr>
              <w:fldChar w:fldCharType="end"/>
            </w:r>
          </w:p>
        </w:tc>
      </w:tr>
      <w:tr w:rsidR="00900476" w:rsidRPr="00BD3126" w14:paraId="16A7F6D0"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43430308"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K2O / MgO vs. 10000*Ga/Al granite subdivision</w:t>
            </w:r>
          </w:p>
        </w:tc>
        <w:tc>
          <w:tcPr>
            <w:tcW w:w="2268" w:type="dxa"/>
            <w:noWrap/>
            <w:hideMark/>
          </w:tcPr>
          <w:p w14:paraId="7CD823F7"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granitic)</w:t>
            </w:r>
          </w:p>
        </w:tc>
        <w:tc>
          <w:tcPr>
            <w:tcW w:w="993" w:type="dxa"/>
            <w:noWrap/>
            <w:hideMark/>
          </w:tcPr>
          <w:p w14:paraId="0AE8C7AD"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1F40DE97"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Whalen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07/BF00402202","ISBN":"0010-7999","ISSN":"00107999","abstract":"New analyses of 131 samples of A-type (alkaline or anorogenic) granites substantiate previously recognized chemical features, namely high SiO2, NazO 4- K20, Fe/Mg, Ga/A1, Zr, Nb, Ga, Y and Ce, and low CaO and St. Good discrimination can be obtained between A-type granites and most orogenic granites (M-, I and S-types) on plots employ- ing Ga/A1, various major element ratios and Y, Ce, Nb and Zr. These discrimination diagrams are thought to be relatively insensitive to moderate degrees of alteration. A- type granites generally do not exhibit evidence of being strongly differentiated, and within individual suites can show a transition from strongly alkaline varieties toward subalkaline compositions. Highly fractionated, felsic I- and S-type granites can have Ga/A1 ratios and some major and trace element values which overlap those of typical A-type granites. A-type granites probably result mainly from partial melting of F and/or CI enriched dry, granulitic residue re- maining in the lower crust after extraction of an orogenic granite. Such melts are only moderately and locally modi- fied by metasomatism or crystal fractionation. A-type melts occurred world-wide throughout geological time in a variety of tectonic settings and do not necessarily indicate an anor- ogenic or rifting environment.","author":[{"dropping-particle":"","family":"Whalen","given":"Joseph B.","non-dropping-particle":"","parse-names":false,"suffix":""},{"dropping-particle":"","family":"Currie","given":"Kenneth L.","non-dropping-particle":"","parse-names":false,"suffix":""},{"dropping-particle":"","family":"Chappell","given":"Bruce W.","non-dropping-particle":"","parse-names":false,"suffix":""}],"container-title":"Contributions to Mineralogy and Petrology","id":"ITEM-1","issue":"4","issued":{"date-parts":[["1987"]]},"language":"English","page":"407-419","publisher":"Springer-Verlag","title":"A-type granites: geochemical characteristics, discrimination and petrogenesis","type":"article-journal","volume":"95"},"suppress-author":1,"uris":["http://www.mendeley.com/documents/?uuid=cd239203-3f8c-437b-9b56-d7509a7c86b8"]}],"mendeley":{"formattedCitation":"(1987)","plainTextFormattedCitation":"(1987)","previouslyFormattedCitation":"(1987)"},"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7)</w:t>
            </w:r>
            <w:r w:rsidRPr="00BD3126">
              <w:rPr>
                <w:rFonts w:ascii="Calibri" w:eastAsia="Times New Roman" w:hAnsi="Calibri" w:cs="Calibri"/>
                <w:color w:val="000000"/>
                <w:sz w:val="16"/>
                <w:szCs w:val="16"/>
                <w:lang w:eastAsia="de-DE"/>
              </w:rPr>
              <w:fldChar w:fldCharType="end"/>
            </w:r>
          </w:p>
        </w:tc>
      </w:tr>
      <w:tr w:rsidR="00900476" w:rsidRPr="00BD3126" w14:paraId="22B4D918"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44B446A1"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FeOtotal / MgO vs. 10000*Ga/Al granite subdivision</w:t>
            </w:r>
          </w:p>
        </w:tc>
        <w:tc>
          <w:tcPr>
            <w:tcW w:w="2268" w:type="dxa"/>
            <w:noWrap/>
            <w:hideMark/>
          </w:tcPr>
          <w:p w14:paraId="530669C0"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granitic)</w:t>
            </w:r>
          </w:p>
        </w:tc>
        <w:tc>
          <w:tcPr>
            <w:tcW w:w="993" w:type="dxa"/>
            <w:noWrap/>
            <w:hideMark/>
          </w:tcPr>
          <w:p w14:paraId="3813CDBB"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6AC856BF"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Whalen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07/BF00402202","ISBN":"0010-7999","ISSN":"00107999","abstract":"New analyses of 131 samples of A-type (alkaline or anorogenic) granites substantiate previously recognized chemical features, namely high SiO2, NazO 4- K20, Fe/Mg, Ga/A1, Zr, Nb, Ga, Y and Ce, and low CaO and St. Good discrimination can be obtained between A-type granites and most orogenic granites (M-, I and S-types) on plots employ- ing Ga/A1, various major element ratios and Y, Ce, Nb and Zr. These discrimination diagrams are thought to be relatively insensitive to moderate degrees of alteration. A- type granites generally do not exhibit evidence of being strongly differentiated, and within individual suites can show a transition from strongly alkaline varieties toward subalkaline compositions. Highly fractionated, felsic I- and S-type granites can have Ga/A1 ratios and some major and trace element values which overlap those of typical A-type granites. A-type granites probably result mainly from partial melting of F and/or CI enriched dry, granulitic residue re- maining in the lower crust after extraction of an orogenic granite. Such melts are only moderately and locally modi- fied by metasomatism or crystal fractionation. A-type melts occurred world-wide throughout geological time in a variety of tectonic settings and do not necessarily indicate an anor- ogenic or rifting environment.","author":[{"dropping-particle":"","family":"Whalen","given":"Joseph B.","non-dropping-particle":"","parse-names":false,"suffix":""},{"dropping-particle":"","family":"Currie","given":"Kenneth L.","non-dropping-particle":"","parse-names":false,"suffix":""},{"dropping-particle":"","family":"Chappell","given":"Bruce W.","non-dropping-particle":"","parse-names":false,"suffix":""}],"container-title":"Contributions to Mineralogy and Petrology","id":"ITEM-1","issue":"4","issued":{"date-parts":[["1987"]]},"language":"English","page":"407-419","publisher":"Springer-Verlag","title":"A-type granites: geochemical characteristics, discrimination and petrogenesis","type":"article-journal","volume":"95"},"suppress-author":1,"uris":["http://www.mendeley.com/documents/?uuid=cd239203-3f8c-437b-9b56-d7509a7c86b8"]}],"mendeley":{"formattedCitation":"(1987)","plainTextFormattedCitation":"(1987)","previouslyFormattedCitation":"(1987)"},"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7)</w:t>
            </w:r>
            <w:r w:rsidRPr="00BD3126">
              <w:rPr>
                <w:rFonts w:ascii="Calibri" w:eastAsia="Times New Roman" w:hAnsi="Calibri" w:cs="Calibri"/>
                <w:color w:val="000000"/>
                <w:sz w:val="16"/>
                <w:szCs w:val="16"/>
                <w:lang w:eastAsia="de-DE"/>
              </w:rPr>
              <w:fldChar w:fldCharType="end"/>
            </w:r>
          </w:p>
        </w:tc>
      </w:tr>
      <w:tr w:rsidR="00900476" w:rsidRPr="00BD3126" w14:paraId="53D326C7"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0EF9435D"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Zr vs. 10000*Ga/Al granite subdivision</w:t>
            </w:r>
          </w:p>
        </w:tc>
        <w:tc>
          <w:tcPr>
            <w:tcW w:w="2268" w:type="dxa"/>
            <w:noWrap/>
            <w:hideMark/>
          </w:tcPr>
          <w:p w14:paraId="0B9A11DE"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granitic)</w:t>
            </w:r>
          </w:p>
        </w:tc>
        <w:tc>
          <w:tcPr>
            <w:tcW w:w="993" w:type="dxa"/>
            <w:noWrap/>
            <w:hideMark/>
          </w:tcPr>
          <w:p w14:paraId="30AC2546"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571ECE09"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Whalen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07/BF00402202","ISBN":"0010-7999","ISSN":"00107999","abstract":"New analyses of 131 samples of A-type (alkaline or anorogenic) granites substantiate previously recognized chemical features, namely high SiO2, NazO 4- K20, Fe/Mg, Ga/A1, Zr, Nb, Ga, Y and Ce, and low CaO and St. Good discrimination can be obtained between A-type granites and most orogenic granites (M-, I and S-types) on plots employ- ing Ga/A1, various major element ratios and Y, Ce, Nb and Zr. These discrimination diagrams are thought to be relatively insensitive to moderate degrees of alteration. A- type granites generally do not exhibit evidence of being strongly differentiated, and within individual suites can show a transition from strongly alkaline varieties toward subalkaline compositions. Highly fractionated, felsic I- and S-type granites can have Ga/A1 ratios and some major and trace element values which overlap those of typical A-type granites. A-type granites probably result mainly from partial melting of F and/or CI enriched dry, granulitic residue re- maining in the lower crust after extraction of an orogenic granite. Such melts are only moderately and locally modi- fied by metasomatism or crystal fractionation. A-type melts occurred world-wide throughout geological time in a variety of tectonic settings and do not necessarily indicate an anor- ogenic or rifting environment.","author":[{"dropping-particle":"","family":"Whalen","given":"Joseph B.","non-dropping-particle":"","parse-names":false,"suffix":""},{"dropping-particle":"","family":"Currie","given":"Kenneth L.","non-dropping-particle":"","parse-names":false,"suffix":""},{"dropping-particle":"","family":"Chappell","given":"Bruce W.","non-dropping-particle":"","parse-names":false,"suffix":""}],"container-title":"Contributions to Mineralogy and Petrology","id":"ITEM-1","issue":"4","issued":{"date-parts":[["1987"]]},"language":"English","page":"407-419","publisher":"Springer-Verlag","title":"A-type granites: geochemical characteristics, discrimination and petrogenesis","type":"article-journal","volume":"95"},"suppress-author":1,"uris":["http://www.mendeley.com/documents/?uuid=cd239203-3f8c-437b-9b56-d7509a7c86b8"]}],"mendeley":{"formattedCitation":"(1987)","plainTextFormattedCitation":"(1987)","previouslyFormattedCitation":"(1987)"},"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7)</w:t>
            </w:r>
            <w:r w:rsidRPr="00BD3126">
              <w:rPr>
                <w:rFonts w:ascii="Calibri" w:eastAsia="Times New Roman" w:hAnsi="Calibri" w:cs="Calibri"/>
                <w:color w:val="000000"/>
                <w:sz w:val="16"/>
                <w:szCs w:val="16"/>
                <w:lang w:eastAsia="de-DE"/>
              </w:rPr>
              <w:fldChar w:fldCharType="end"/>
            </w:r>
          </w:p>
        </w:tc>
      </w:tr>
      <w:tr w:rsidR="00900476" w:rsidRPr="00BD3126" w14:paraId="3DA372E1"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668395A1"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Nb vs. 10000*Ga/Al granite subdivision</w:t>
            </w:r>
          </w:p>
        </w:tc>
        <w:tc>
          <w:tcPr>
            <w:tcW w:w="2268" w:type="dxa"/>
            <w:noWrap/>
            <w:hideMark/>
          </w:tcPr>
          <w:p w14:paraId="61102C8F"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granitic)</w:t>
            </w:r>
          </w:p>
        </w:tc>
        <w:tc>
          <w:tcPr>
            <w:tcW w:w="993" w:type="dxa"/>
            <w:noWrap/>
            <w:hideMark/>
          </w:tcPr>
          <w:p w14:paraId="448A5971"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0A9628AF"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Whalen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07/BF00402202","ISBN":"0010-7999","ISSN":"00107999","abstract":"New analyses of 131 samples of A-type (alkaline or anorogenic) granites substantiate previously recognized chemical features, namely high SiO2, NazO 4- K20, Fe/Mg, Ga/A1, Zr, Nb, Ga, Y and Ce, and low CaO and St. Good discrimination can be obtained between A-type granites and most orogenic granites (M-, I and S-types) on plots employ- ing Ga/A1, various major element ratios and Y, Ce, Nb and Zr. These discrimination diagrams are thought to be relatively insensitive to moderate degrees of alteration. A- type granites generally do not exhibit evidence of being strongly differentiated, and within individual suites can show a transition from strongly alkaline varieties toward subalkaline compositions. Highly fractionated, felsic I- and S-type granites can have Ga/A1 ratios and some major and trace element values which overlap those of typical A-type granites. A-type granites probably result mainly from partial melting of F and/or CI enriched dry, granulitic residue re- maining in the lower crust after extraction of an orogenic granite. Such melts are only moderately and locally modi- fied by metasomatism or crystal fractionation. A-type melts occurred world-wide throughout geological time in a variety of tectonic settings and do not necessarily indicate an anor- ogenic or rifting environment.","author":[{"dropping-particle":"","family":"Whalen","given":"Joseph B.","non-dropping-particle":"","parse-names":false,"suffix":""},{"dropping-particle":"","family":"Currie","given":"Kenneth L.","non-dropping-particle":"","parse-names":false,"suffix":""},{"dropping-particle":"","family":"Chappell","given":"Bruce W.","non-dropping-particle":"","parse-names":false,"suffix":""}],"container-title":"Contributions to Mineralogy and Petrology","id":"ITEM-1","issue":"4","issued":{"date-parts":[["1987"]]},"language":"English","page":"407-419","publisher":"Springer-Verlag","title":"A-type granites: geochemical characteristics, discrimination and petrogenesis","type":"article-journal","volume":"95"},"suppress-author":1,"uris":["http://www.mendeley.com/documents/?uuid=cd239203-3f8c-437b-9b56-d7509a7c86b8"]}],"mendeley":{"formattedCitation":"(1987)","plainTextFormattedCitation":"(1987)","previouslyFormattedCitation":"(1987)"},"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7)</w:t>
            </w:r>
            <w:r w:rsidRPr="00BD3126">
              <w:rPr>
                <w:rFonts w:ascii="Calibri" w:eastAsia="Times New Roman" w:hAnsi="Calibri" w:cs="Calibri"/>
                <w:color w:val="000000"/>
                <w:sz w:val="16"/>
                <w:szCs w:val="16"/>
                <w:lang w:eastAsia="de-DE"/>
              </w:rPr>
              <w:fldChar w:fldCharType="end"/>
            </w:r>
          </w:p>
        </w:tc>
      </w:tr>
      <w:tr w:rsidR="00900476" w:rsidRPr="00BD3126" w14:paraId="1FE55824"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427AE925"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Ce vs. 10000*Ga/Al granite subdivision</w:t>
            </w:r>
          </w:p>
        </w:tc>
        <w:tc>
          <w:tcPr>
            <w:tcW w:w="2268" w:type="dxa"/>
            <w:noWrap/>
            <w:hideMark/>
          </w:tcPr>
          <w:p w14:paraId="004F0E41"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granitic)</w:t>
            </w:r>
          </w:p>
        </w:tc>
        <w:tc>
          <w:tcPr>
            <w:tcW w:w="993" w:type="dxa"/>
            <w:noWrap/>
            <w:hideMark/>
          </w:tcPr>
          <w:p w14:paraId="73E296F9"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56C6B39C"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Whalen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07/BF00402202","ISBN":"0010-7999","ISSN":"00107999","abstract":"New analyses of 131 samples of A-type (alkaline or anorogenic) granites substantiate previously recognized chemical features, namely high SiO2, NazO 4- K20, Fe/Mg, Ga/A1, Zr, Nb, Ga, Y and Ce, and low CaO and St. Good discrimination can be obtained between A-type granites and most orogenic granites (M-, I and S-types) on plots employ- ing Ga/A1, various major element ratios and Y, Ce, Nb and Zr. These discrimination diagrams are thought to be relatively insensitive to moderate degrees of alteration. A- type granites generally do not exhibit evidence of being strongly differentiated, and within individual suites can show a transition from strongly alkaline varieties toward subalkaline compositions. Highly fractionated, felsic I- and S-type granites can have Ga/A1 ratios and some major and trace element values which overlap those of typical A-type granites. A-type granites probably result mainly from partial melting of F and/or CI enriched dry, granulitic residue re- maining in the lower crust after extraction of an orogenic granite. Such melts are only moderately and locally modi- fied by metasomatism or crystal fractionation. A-type melts occurred world-wide throughout geological time in a variety of tectonic settings and do not necessarily indicate an anor- ogenic or rifting environment.","author":[{"dropping-particle":"","family":"Whalen","given":"Joseph B.","non-dropping-particle":"","parse-names":false,"suffix":""},{"dropping-particle":"","family":"Currie","given":"Kenneth L.","non-dropping-particle":"","parse-names":false,"suffix":""},{"dropping-particle":"","family":"Chappell","given":"Bruce W.","non-dropping-particle":"","parse-names":false,"suffix":""}],"container-title":"Contributions to Mineralogy and Petrology","id":"ITEM-1","issue":"4","issued":{"date-parts":[["1987"]]},"language":"English","page":"407-419","publisher":"Springer-Verlag","title":"A-type granites: geochemical characteristics, discrimination and petrogenesis","type":"article-journal","volume":"95"},"suppress-author":1,"uris":["http://www.mendeley.com/documents/?uuid=cd239203-3f8c-437b-9b56-d7509a7c86b8"]}],"mendeley":{"formattedCitation":"(1987)","plainTextFormattedCitation":"(1987)","previouslyFormattedCitation":"(1987)"},"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7)</w:t>
            </w:r>
            <w:r w:rsidRPr="00BD3126">
              <w:rPr>
                <w:rFonts w:ascii="Calibri" w:eastAsia="Times New Roman" w:hAnsi="Calibri" w:cs="Calibri"/>
                <w:color w:val="000000"/>
                <w:sz w:val="16"/>
                <w:szCs w:val="16"/>
                <w:lang w:eastAsia="de-DE"/>
              </w:rPr>
              <w:fldChar w:fldCharType="end"/>
            </w:r>
          </w:p>
        </w:tc>
      </w:tr>
      <w:tr w:rsidR="00900476" w:rsidRPr="00BD3126" w14:paraId="7362BD06"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3C732935"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Y vs. 10000*Ga/Al granite subdivision</w:t>
            </w:r>
          </w:p>
        </w:tc>
        <w:tc>
          <w:tcPr>
            <w:tcW w:w="2268" w:type="dxa"/>
            <w:noWrap/>
            <w:hideMark/>
          </w:tcPr>
          <w:p w14:paraId="29009EB6"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granitic)</w:t>
            </w:r>
          </w:p>
        </w:tc>
        <w:tc>
          <w:tcPr>
            <w:tcW w:w="993" w:type="dxa"/>
            <w:noWrap/>
            <w:hideMark/>
          </w:tcPr>
          <w:p w14:paraId="17D57866"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73789115"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Whalen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07/BF00402202","ISBN":"0010-7999","ISSN":"00107999","abstract":"New analyses of 131 samples of A-type (alkaline or anorogenic) granites substantiate previously recognized chemical features, namely high SiO2, NazO 4- K20, Fe/Mg, Ga/A1, Zr, Nb, Ga, Y and Ce, and low CaO and St. Good discrimination can be obtained between A-type granites and most orogenic granites (M-, I and S-types) on plots employ- ing Ga/A1, various major element ratios and Y, Ce, Nb and Zr. These discrimination diagrams are thought to be relatively insensitive to moderate degrees of alteration. A- type granites generally do not exhibit evidence of being strongly differentiated, and within individual suites can show a transition from strongly alkaline varieties toward subalkaline compositions. Highly fractionated, felsic I- and S-type granites can have Ga/A1 ratios and some major and trace element values which overlap those of typical A-type granites. A-type granites probably result mainly from partial melting of F and/or CI enriched dry, granulitic residue re- maining in the lower crust after extraction of an orogenic granite. Such melts are only moderately and locally modi- fied by metasomatism or crystal fractionation. A-type melts occurred world-wide throughout geological time in a variety of tectonic settings and do not necessarily indicate an anor- ogenic or rifting environment.","author":[{"dropping-particle":"","family":"Whalen","given":"Joseph B.","non-dropping-particle":"","parse-names":false,"suffix":""},{"dropping-particle":"","family":"Currie","given":"Kenneth L.","non-dropping-particle":"","parse-names":false,"suffix":""},{"dropping-particle":"","family":"Chappell","given":"Bruce W.","non-dropping-particle":"","parse-names":false,"suffix":""}],"container-title":"Contributions to Mineralogy and Petrology","id":"ITEM-1","issue":"4","issued":{"date-parts":[["1987"]]},"language":"English","page":"407-419","publisher":"Springer-Verlag","title":"A-type granites: geochemical characteristics, discrimination and petrogenesis","type":"article-journal","volume":"95"},"suppress-author":1,"uris":["http://www.mendeley.com/documents/?uuid=cd239203-3f8c-437b-9b56-d7509a7c86b8"]}],"mendeley":{"formattedCitation":"(1987)","plainTextFormattedCitation":"(1987)","previouslyFormattedCitation":"(1987)"},"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7)</w:t>
            </w:r>
            <w:r w:rsidRPr="00BD3126">
              <w:rPr>
                <w:rFonts w:ascii="Calibri" w:eastAsia="Times New Roman" w:hAnsi="Calibri" w:cs="Calibri"/>
                <w:color w:val="000000"/>
                <w:sz w:val="16"/>
                <w:szCs w:val="16"/>
                <w:lang w:eastAsia="de-DE"/>
              </w:rPr>
              <w:fldChar w:fldCharType="end"/>
            </w:r>
          </w:p>
        </w:tc>
      </w:tr>
      <w:tr w:rsidR="00900476" w:rsidRPr="00BD3126" w14:paraId="5B87925D"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2DFA8CB0"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Zn vs. 10000*Ga/Al granite subdivision</w:t>
            </w:r>
          </w:p>
        </w:tc>
        <w:tc>
          <w:tcPr>
            <w:tcW w:w="2268" w:type="dxa"/>
            <w:noWrap/>
            <w:hideMark/>
          </w:tcPr>
          <w:p w14:paraId="7FF3F900"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granitic)</w:t>
            </w:r>
          </w:p>
        </w:tc>
        <w:tc>
          <w:tcPr>
            <w:tcW w:w="993" w:type="dxa"/>
            <w:noWrap/>
            <w:hideMark/>
          </w:tcPr>
          <w:p w14:paraId="4DA476A0"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3967BB41"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Whalen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07/BF00402202","ISBN":"0010-7999","ISSN":"00107999","abstract":"New analyses of 131 samples of A-type (alkaline or anorogenic) granites substantiate previously recognized chemical features, namely high SiO2, NazO 4- K20, Fe/Mg, Ga/A1, Zr, Nb, Ga, Y and Ce, and low CaO and St. Good discrimination can be obtained between A-type granites and most orogenic granites (M-, I and S-types) on plots employ- ing Ga/A1, various major element ratios and Y, Ce, Nb and Zr. These discrimination diagrams are thought to be relatively insensitive to moderate degrees of alteration. A- type granites generally do not exhibit evidence of being strongly differentiated, and within individual suites can show a transition from strongly alkaline varieties toward subalkaline compositions. Highly fractionated, felsic I- and S-type granites can have Ga/A1 ratios and some major and trace element values which overlap those of typical A-type granites. A-type granites probably result mainly from partial melting of F and/or CI enriched dry, granulitic residue re- maining in the lower crust after extraction of an orogenic granite. Such melts are only moderately and locally modi- fied by metasomatism or crystal fractionation. A-type melts occurred world-wide throughout geological time in a variety of tectonic settings and do not necessarily indicate an anor- ogenic or rifting environment.","author":[{"dropping-particle":"","family":"Whalen","given":"Joseph B.","non-dropping-particle":"","parse-names":false,"suffix":""},{"dropping-particle":"","family":"Currie","given":"Kenneth L.","non-dropping-particle":"","parse-names":false,"suffix":""},{"dropping-particle":"","family":"Chappell","given":"Bruce W.","non-dropping-particle":"","parse-names":false,"suffix":""}],"container-title":"Contributions to Mineralogy and Petrology","id":"ITEM-1","issue":"4","issued":{"date-parts":[["1987"]]},"language":"English","page":"407-419","publisher":"Springer-Verlag","title":"A-type granites: geochemical characteristics, discrimination and petrogenesis","type":"article-journal","volume":"95"},"suppress-author":1,"uris":["http://www.mendeley.com/documents/?uuid=cd239203-3f8c-437b-9b56-d7509a7c86b8"]}],"mendeley":{"formattedCitation":"(1987)","plainTextFormattedCitation":"(1987)","previouslyFormattedCitation":"(1987)"},"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7)</w:t>
            </w:r>
            <w:r w:rsidRPr="00BD3126">
              <w:rPr>
                <w:rFonts w:ascii="Calibri" w:eastAsia="Times New Roman" w:hAnsi="Calibri" w:cs="Calibri"/>
                <w:color w:val="000000"/>
                <w:sz w:val="16"/>
                <w:szCs w:val="16"/>
                <w:lang w:eastAsia="de-DE"/>
              </w:rPr>
              <w:fldChar w:fldCharType="end"/>
            </w:r>
          </w:p>
        </w:tc>
      </w:tr>
      <w:tr w:rsidR="00900476" w:rsidRPr="00BD3126" w14:paraId="6EEC2C84"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7B06ED3F"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AI vs. 10000*Ga/Al granite subdivision</w:t>
            </w:r>
          </w:p>
        </w:tc>
        <w:tc>
          <w:tcPr>
            <w:tcW w:w="2268" w:type="dxa"/>
            <w:noWrap/>
            <w:hideMark/>
          </w:tcPr>
          <w:p w14:paraId="53C88691"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granitic)</w:t>
            </w:r>
          </w:p>
        </w:tc>
        <w:tc>
          <w:tcPr>
            <w:tcW w:w="993" w:type="dxa"/>
            <w:noWrap/>
            <w:hideMark/>
          </w:tcPr>
          <w:p w14:paraId="4EDF4C1B" w14:textId="726BBB8D" w:rsidR="00900476" w:rsidRPr="00BD3126" w:rsidRDefault="003C739B"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Pr>
                <w:rFonts w:ascii="Calibri" w:eastAsia="Times New Roman" w:hAnsi="Calibri" w:cs="Calibri"/>
                <w:color w:val="000000"/>
                <w:sz w:val="16"/>
                <w:szCs w:val="16"/>
                <w:lang w:eastAsia="de-DE"/>
              </w:rPr>
              <w:t>semi-log.</w:t>
            </w:r>
            <w:r w:rsidR="00900476" w:rsidRPr="00BD3126">
              <w:rPr>
                <w:rFonts w:ascii="Calibri" w:eastAsia="Times New Roman" w:hAnsi="Calibri" w:cs="Calibri"/>
                <w:color w:val="000000"/>
                <w:sz w:val="16"/>
                <w:szCs w:val="16"/>
                <w:lang w:eastAsia="de-DE"/>
              </w:rPr>
              <w:t>x</w:t>
            </w:r>
          </w:p>
        </w:tc>
        <w:tc>
          <w:tcPr>
            <w:tcW w:w="2126" w:type="dxa"/>
            <w:noWrap/>
            <w:hideMark/>
          </w:tcPr>
          <w:p w14:paraId="67778312"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Whalen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07/BF00402202","ISBN":"0010-7999","ISSN":"00107999","abstract":"New analyses of 131 samples of A-type (alkaline or anorogenic) granites substantiate previously recognized chemical features, namely high SiO2, NazO 4- K20, Fe/Mg, Ga/A1, Zr, Nb, Ga, Y and Ce, and low CaO and St. Good discrimination can be obtained between A-type granites and most orogenic granites (M-, I and S-types) on plots employ- ing Ga/A1, various major element ratios and Y, Ce, Nb and Zr. These discrimination diagrams are thought to be relatively insensitive to moderate degrees of alteration. A- type granites generally do not exhibit evidence of being strongly differentiated, and within individual suites can show a transition from strongly alkaline varieties toward subalkaline compositions. Highly fractionated, felsic I- and S-type granites can have Ga/A1 ratios and some major and trace element values which overlap those of typical A-type granites. A-type granites probably result mainly from partial melting of F and/or CI enriched dry, granulitic residue re- maining in the lower crust after extraction of an orogenic granite. Such melts are only moderately and locally modi- fied by metasomatism or crystal fractionation. A-type melts occurred world-wide throughout geological time in a variety of tectonic settings and do not necessarily indicate an anor- ogenic or rifting environment.","author":[{"dropping-particle":"","family":"Whalen","given":"Joseph B.","non-dropping-particle":"","parse-names":false,"suffix":""},{"dropping-particle":"","family":"Currie","given":"Kenneth L.","non-dropping-particle":"","parse-names":false,"suffix":""},{"dropping-particle":"","family":"Chappell","given":"Bruce W.","non-dropping-particle":"","parse-names":false,"suffix":""}],"container-title":"Contributions to Mineralogy and Petrology","id":"ITEM-1","issue":"4","issued":{"date-parts":[["1987"]]},"language":"English","page":"407-419","publisher":"Springer-Verlag","title":"A-type granites: geochemical characteristics, discrimination and petrogenesis","type":"article-journal","volume":"95"},"suppress-author":1,"uris":["http://www.mendeley.com/documents/?uuid=cd239203-3f8c-437b-9b56-d7509a7c86b8"]}],"mendeley":{"formattedCitation":"(1987)","plainTextFormattedCitation":"(1987)","previouslyFormattedCitation":"(1987)"},"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7)</w:t>
            </w:r>
            <w:r w:rsidRPr="00BD3126">
              <w:rPr>
                <w:rFonts w:ascii="Calibri" w:eastAsia="Times New Roman" w:hAnsi="Calibri" w:cs="Calibri"/>
                <w:color w:val="000000"/>
                <w:sz w:val="16"/>
                <w:szCs w:val="16"/>
                <w:lang w:eastAsia="de-DE"/>
              </w:rPr>
              <w:fldChar w:fldCharType="end"/>
            </w:r>
          </w:p>
        </w:tc>
      </w:tr>
      <w:tr w:rsidR="00900476" w:rsidRPr="00BD3126" w14:paraId="13E43E49"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7574C221"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FeOtot / MgO vs. Zr+Nb+Ce+Y granite subdivision</w:t>
            </w:r>
          </w:p>
        </w:tc>
        <w:tc>
          <w:tcPr>
            <w:tcW w:w="2268" w:type="dxa"/>
            <w:noWrap/>
            <w:hideMark/>
          </w:tcPr>
          <w:p w14:paraId="1B4867B3"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granitic)</w:t>
            </w:r>
          </w:p>
        </w:tc>
        <w:tc>
          <w:tcPr>
            <w:tcW w:w="993" w:type="dxa"/>
            <w:noWrap/>
            <w:hideMark/>
          </w:tcPr>
          <w:p w14:paraId="43BEED4F"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0EA2BAC8"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Whalen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07/BF00402202","ISBN":"0010-7999","ISSN":"00107999","abstract":"New analyses of 131 samples of A-type (alkaline or anorogenic) granites substantiate previously recognized chemical features, namely high SiO2, NazO 4- K20, Fe/Mg, Ga/A1, Zr, Nb, Ga, Y and Ce, and low CaO and St. Good discrimination can be obtained between A-type granites and most orogenic granites (M-, I and S-types) on plots employ- ing Ga/A1, various major element ratios and Y, Ce, Nb and Zr. These discrimination diagrams are thought to be relatively insensitive to moderate degrees of alteration. A- type granites generally do not exhibit evidence of being strongly differentiated, and within individual suites can show a transition from strongly alkaline varieties toward subalkaline compositions. Highly fractionated, felsic I- and S-type granites can have Ga/A1 ratios and some major and trace element values which overlap those of typical A-type granites. A-type granites probably result mainly from partial melting of F and/or CI enriched dry, granulitic residue re- maining in the lower crust after extraction of an orogenic granite. Such melts are only moderately and locally modi- fied by metasomatism or crystal fractionation. A-type melts occurred world-wide throughout geological time in a variety of tectonic settings and do not necessarily indicate an anor- ogenic or rifting environment.","author":[{"dropping-particle":"","family":"Whalen","given":"Joseph B.","non-dropping-particle":"","parse-names":false,"suffix":""},{"dropping-particle":"","family":"Currie","given":"Kenneth L.","non-dropping-particle":"","parse-names":false,"suffix":""},{"dropping-particle":"","family":"Chappell","given":"Bruce W.","non-dropping-particle":"","parse-names":false,"suffix":""}],"container-title":"Contributions to Mineralogy and Petrology","id":"ITEM-1","issue":"4","issued":{"date-parts":[["1987"]]},"language":"English","page":"407-419","publisher":"Springer-Verlag","title":"A-type granites: geochemical characteristics, discrimination and petrogenesis","type":"article-journal","volume":"95"},"suppress-author":1,"uris":["http://www.mendeley.com/documents/?uuid=cd239203-3f8c-437b-9b56-d7509a7c86b8"]}],"mendeley":{"formattedCitation":"(1987)","plainTextFormattedCitation":"(1987)","previouslyFormattedCitation":"(1987)"},"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7)</w:t>
            </w:r>
            <w:r w:rsidRPr="00BD3126">
              <w:rPr>
                <w:rFonts w:ascii="Calibri" w:eastAsia="Times New Roman" w:hAnsi="Calibri" w:cs="Calibri"/>
                <w:color w:val="000000"/>
                <w:sz w:val="16"/>
                <w:szCs w:val="16"/>
                <w:lang w:eastAsia="de-DE"/>
              </w:rPr>
              <w:fldChar w:fldCharType="end"/>
            </w:r>
          </w:p>
        </w:tc>
      </w:tr>
      <w:tr w:rsidR="00900476" w:rsidRPr="00BD3126" w14:paraId="5332F84B"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36362FC4"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Na2O + K2O) / CaO vs. Zr+Nb+Ce+Y granite subdivision</w:t>
            </w:r>
          </w:p>
        </w:tc>
        <w:tc>
          <w:tcPr>
            <w:tcW w:w="2268" w:type="dxa"/>
            <w:noWrap/>
            <w:hideMark/>
          </w:tcPr>
          <w:p w14:paraId="57D34359"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granitic)</w:t>
            </w:r>
          </w:p>
        </w:tc>
        <w:tc>
          <w:tcPr>
            <w:tcW w:w="993" w:type="dxa"/>
            <w:noWrap/>
            <w:hideMark/>
          </w:tcPr>
          <w:p w14:paraId="5ECBA2AB"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452C6532"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Whalen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07/BF00402202","ISBN":"0010-7999","ISSN":"00107999","abstract":"New analyses of 131 samples of A-type (alkaline or anorogenic) granites substantiate previously recognized chemical features, namely high SiO2, NazO 4- K20, Fe/Mg, Ga/A1, Zr, Nb, Ga, Y and Ce, and low CaO and St. Good discrimination can be obtained between A-type granites and most orogenic granites (M-, I and S-types) on plots employ- ing Ga/A1, various major element ratios and Y, Ce, Nb and Zr. These discrimination diagrams are thought to be relatively insensitive to moderate degrees of alteration. A- type granites generally do not exhibit evidence of being strongly differentiated, and within individual suites can show a transition from strongly alkaline varieties toward subalkaline compositions. Highly fractionated, felsic I- and S-type granites can have Ga/A1 ratios and some major and trace element values which overlap those of typical A-type granites. A-type granites probably result mainly from partial melting of F and/or CI enriched dry, granulitic residue re- maining in the lower crust after extraction of an orogenic granite. Such melts are only moderately and locally modi- fied by metasomatism or crystal fractionation. A-type melts occurred world-wide throughout geological time in a variety of tectonic settings and do not necessarily indicate an anor- ogenic or rifting environment.","author":[{"dropping-particle":"","family":"Whalen","given":"Joseph B.","non-dropping-particle":"","parse-names":false,"suffix":""},{"dropping-particle":"","family":"Currie","given":"Kenneth L.","non-dropping-particle":"","parse-names":false,"suffix":""},{"dropping-particle":"","family":"Chappell","given":"Bruce W.","non-dropping-particle":"","parse-names":false,"suffix":""}],"container-title":"Contributions to Mineralogy and Petrology","id":"ITEM-1","issue":"4","issued":{"date-parts":[["1987"]]},"language":"English","page":"407-419","publisher":"Springer-Verlag","title":"A-type granites: geochemical characteristics, discrimination and petrogenesis","type":"article-journal","volume":"95"},"suppress-author":1,"uris":["http://www.mendeley.com/documents/?uuid=cd239203-3f8c-437b-9b56-d7509a7c86b8"]}],"mendeley":{"formattedCitation":"(1987)","plainTextFormattedCitation":"(1987)","previouslyFormattedCitation":"(1987)"},"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7)</w:t>
            </w:r>
            <w:r w:rsidRPr="00BD3126">
              <w:rPr>
                <w:rFonts w:ascii="Calibri" w:eastAsia="Times New Roman" w:hAnsi="Calibri" w:cs="Calibri"/>
                <w:color w:val="000000"/>
                <w:sz w:val="16"/>
                <w:szCs w:val="16"/>
                <w:lang w:eastAsia="de-DE"/>
              </w:rPr>
              <w:fldChar w:fldCharType="end"/>
            </w:r>
          </w:p>
        </w:tc>
      </w:tr>
      <w:tr w:rsidR="00900476" w:rsidRPr="00BD3126" w14:paraId="2CD1BECC"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656C39DF"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b/Nb vs. Y/Nb granite subdivision</w:t>
            </w:r>
          </w:p>
        </w:tc>
        <w:tc>
          <w:tcPr>
            <w:tcW w:w="2268" w:type="dxa"/>
            <w:noWrap/>
            <w:hideMark/>
          </w:tcPr>
          <w:p w14:paraId="03F51E0C"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granitic)</w:t>
            </w:r>
          </w:p>
        </w:tc>
        <w:tc>
          <w:tcPr>
            <w:tcW w:w="993" w:type="dxa"/>
            <w:noWrap/>
            <w:hideMark/>
          </w:tcPr>
          <w:p w14:paraId="6D8E5366"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0822743B"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Eby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author":[{"dropping-particle":"","family":"Eby","given":"G Nelson","non-dropping-particle":"","parse-names":false,"suffix":""}],"id":"ITEM-1","issue":"July","issued":{"date-parts":[["1992"]]},"page":"641-644","title":"Chemical subdivision of the A-type granitoids : Petrogenetic and tectonic implications","type":"article-journal"},"suppress-author":1,"uris":["http://www.mendeley.com/documents/?uuid=1aa31c99-6d0a-421e-b540-f1920794e29d"]}],"mendeley":{"formattedCitation":"(1992)","plainTextFormattedCitation":"(1992)","previouslyFormattedCitation":"(1992)"},"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92)</w:t>
            </w:r>
            <w:r w:rsidRPr="00BD3126">
              <w:rPr>
                <w:rFonts w:ascii="Calibri" w:eastAsia="Times New Roman" w:hAnsi="Calibri" w:cs="Calibri"/>
                <w:color w:val="000000"/>
                <w:sz w:val="16"/>
                <w:szCs w:val="16"/>
                <w:lang w:eastAsia="de-DE"/>
              </w:rPr>
              <w:fldChar w:fldCharType="end"/>
            </w:r>
          </w:p>
        </w:tc>
      </w:tr>
      <w:tr w:rsidR="00900476" w:rsidRPr="00BD3126" w14:paraId="57FB66E0"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059156E7"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Y/Nb vs. Sc/Nb granite subdivision</w:t>
            </w:r>
          </w:p>
        </w:tc>
        <w:tc>
          <w:tcPr>
            <w:tcW w:w="2268" w:type="dxa"/>
            <w:noWrap/>
            <w:hideMark/>
          </w:tcPr>
          <w:p w14:paraId="33BF97A3"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granitic)</w:t>
            </w:r>
          </w:p>
        </w:tc>
        <w:tc>
          <w:tcPr>
            <w:tcW w:w="993" w:type="dxa"/>
            <w:noWrap/>
            <w:hideMark/>
          </w:tcPr>
          <w:p w14:paraId="58291923"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3BB63426"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Eby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author":[{"dropping-particle":"","family":"Eby","given":"G Nelson","non-dropping-particle":"","parse-names":false,"suffix":""}],"id":"ITEM-1","issue":"July","issued":{"date-parts":[["1992"]]},"page":"641-644","title":"Chemical subdivision of the A-type granitoids : Petrogenetic and tectonic implications","type":"article-journal"},"suppress-author":1,"uris":["http://www.mendeley.com/documents/?uuid=1aa31c99-6d0a-421e-b540-f1920794e29d"]}],"mendeley":{"formattedCitation":"(1992)","plainTextFormattedCitation":"(1992)","previouslyFormattedCitation":"(1992)"},"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92)</w:t>
            </w:r>
            <w:r w:rsidRPr="00BD3126">
              <w:rPr>
                <w:rFonts w:ascii="Calibri" w:eastAsia="Times New Roman" w:hAnsi="Calibri" w:cs="Calibri"/>
                <w:color w:val="000000"/>
                <w:sz w:val="16"/>
                <w:szCs w:val="16"/>
                <w:lang w:eastAsia="de-DE"/>
              </w:rPr>
              <w:fldChar w:fldCharType="end"/>
            </w:r>
          </w:p>
        </w:tc>
      </w:tr>
      <w:tr w:rsidR="00900476" w:rsidRPr="00BD3126" w14:paraId="2788E8B5"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62A68DBE"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Nb-Y-Ga A-type gra nite subdivision </w:t>
            </w:r>
          </w:p>
        </w:tc>
        <w:tc>
          <w:tcPr>
            <w:tcW w:w="2268" w:type="dxa"/>
            <w:noWrap/>
            <w:hideMark/>
          </w:tcPr>
          <w:p w14:paraId="2A98A138"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granitic)</w:t>
            </w:r>
          </w:p>
        </w:tc>
        <w:tc>
          <w:tcPr>
            <w:tcW w:w="993" w:type="dxa"/>
            <w:noWrap/>
            <w:hideMark/>
          </w:tcPr>
          <w:p w14:paraId="3C6DAA1A"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ernary</w:t>
            </w:r>
          </w:p>
        </w:tc>
        <w:tc>
          <w:tcPr>
            <w:tcW w:w="2126" w:type="dxa"/>
            <w:noWrap/>
            <w:hideMark/>
          </w:tcPr>
          <w:p w14:paraId="5623693B"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Eby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author":[{"dropping-particle":"","family":"Eby","given":"G Nelson","non-dropping-particle":"","parse-names":false,"suffix":""}],"id":"ITEM-1","issue":"July","issued":{"date-parts":[["1992"]]},"page":"641-644","title":"Chemical subdivision of the A-type granitoids : Petrogenetic and tectonic implications","type":"article-journal"},"suppress-author":1,"uris":["http://www.mendeley.com/documents/?uuid=1aa31c99-6d0a-421e-b540-f1920794e29d"]}],"mendeley":{"formattedCitation":"(1992)","plainTextFormattedCitation":"(1992)","previouslyFormattedCitation":"(1992)"},"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92)</w:t>
            </w:r>
            <w:r w:rsidRPr="00BD3126">
              <w:rPr>
                <w:rFonts w:ascii="Calibri" w:eastAsia="Times New Roman" w:hAnsi="Calibri" w:cs="Calibri"/>
                <w:color w:val="000000"/>
                <w:sz w:val="16"/>
                <w:szCs w:val="16"/>
                <w:lang w:eastAsia="de-DE"/>
              </w:rPr>
              <w:fldChar w:fldCharType="end"/>
            </w:r>
          </w:p>
        </w:tc>
      </w:tr>
      <w:tr w:rsidR="00900476" w:rsidRPr="00BD3126" w14:paraId="703E06CB"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4A542D49"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Nb-Y-Ce A-type granite subdivision </w:t>
            </w:r>
          </w:p>
        </w:tc>
        <w:tc>
          <w:tcPr>
            <w:tcW w:w="2268" w:type="dxa"/>
            <w:noWrap/>
            <w:hideMark/>
          </w:tcPr>
          <w:p w14:paraId="1A5A38F1"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granitic)</w:t>
            </w:r>
          </w:p>
        </w:tc>
        <w:tc>
          <w:tcPr>
            <w:tcW w:w="993" w:type="dxa"/>
            <w:noWrap/>
            <w:hideMark/>
          </w:tcPr>
          <w:p w14:paraId="12472CDA"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ernary</w:t>
            </w:r>
          </w:p>
        </w:tc>
        <w:tc>
          <w:tcPr>
            <w:tcW w:w="2126" w:type="dxa"/>
            <w:noWrap/>
            <w:hideMark/>
          </w:tcPr>
          <w:p w14:paraId="4F905C9E"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Eby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author":[{"dropping-particle":"","family":"Eby","given":"G Nelson","non-dropping-particle":"","parse-names":false,"suffix":""}],"id":"ITEM-1","issue":"July","issued":{"date-parts":[["1992"]]},"page":"641-644","title":"Chemical subdivision of the A-type granitoids : Petrogenetic and tectonic implications","type":"article-journal"},"suppress-author":1,"uris":["http://www.mendeley.com/documents/?uuid=1aa31c99-6d0a-421e-b540-f1920794e29d"]}],"mendeley":{"formattedCitation":"(1992)","plainTextFormattedCitation":"(1992)","previouslyFormattedCitation":"(1992)"},"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92)</w:t>
            </w:r>
            <w:r w:rsidRPr="00BD3126">
              <w:rPr>
                <w:rFonts w:ascii="Calibri" w:eastAsia="Times New Roman" w:hAnsi="Calibri" w:cs="Calibri"/>
                <w:color w:val="000000"/>
                <w:sz w:val="16"/>
                <w:szCs w:val="16"/>
                <w:lang w:eastAsia="de-DE"/>
              </w:rPr>
              <w:fldChar w:fldCharType="end"/>
            </w:r>
          </w:p>
        </w:tc>
      </w:tr>
      <w:tr w:rsidR="00900476" w:rsidRPr="00BD3126" w14:paraId="695B7742"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16977B15"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a/Al vs. Eu/Eu* granite subdivision</w:t>
            </w:r>
          </w:p>
        </w:tc>
        <w:tc>
          <w:tcPr>
            <w:tcW w:w="2268" w:type="dxa"/>
            <w:noWrap/>
            <w:hideMark/>
          </w:tcPr>
          <w:p w14:paraId="4C59864E"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granitic)</w:t>
            </w:r>
          </w:p>
        </w:tc>
        <w:tc>
          <w:tcPr>
            <w:tcW w:w="993" w:type="dxa"/>
            <w:noWrap/>
            <w:hideMark/>
          </w:tcPr>
          <w:p w14:paraId="21824896"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2126" w:type="dxa"/>
            <w:noWrap/>
            <w:hideMark/>
          </w:tcPr>
          <w:p w14:paraId="1E276BB3"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Eby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author":[{"dropping-particle":"","family":"Eby","given":"G Nelson","non-dropping-particle":"","parse-names":false,"suffix":""}],"id":"ITEM-1","issue":"July","issued":{"date-parts":[["1992"]]},"page":"641-644","title":"Chemical subdivision of the A-type granitoids : Petrogenetic and tectonic implications","type":"article-journal"},"suppress-author":1,"uris":["http://www.mendeley.com/documents/?uuid=1aa31c99-6d0a-421e-b540-f1920794e29d"]}],"mendeley":{"formattedCitation":"(1992)","plainTextFormattedCitation":"(1992)","previouslyFormattedCitation":"(1992)"},"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92)</w:t>
            </w:r>
            <w:r w:rsidRPr="00BD3126">
              <w:rPr>
                <w:rFonts w:ascii="Calibri" w:eastAsia="Times New Roman" w:hAnsi="Calibri" w:cs="Calibri"/>
                <w:color w:val="000000"/>
                <w:sz w:val="16"/>
                <w:szCs w:val="16"/>
                <w:lang w:eastAsia="de-DE"/>
              </w:rPr>
              <w:fldChar w:fldCharType="end"/>
            </w:r>
          </w:p>
        </w:tc>
      </w:tr>
      <w:tr w:rsidR="00900476" w:rsidRPr="00BD3126" w14:paraId="6F6C55C8"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27071581"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Yb vs. Al2O3 granite subdivision</w:t>
            </w:r>
          </w:p>
        </w:tc>
        <w:tc>
          <w:tcPr>
            <w:tcW w:w="2268" w:type="dxa"/>
            <w:noWrap/>
            <w:hideMark/>
          </w:tcPr>
          <w:p w14:paraId="55D0B673"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granitic)</w:t>
            </w:r>
          </w:p>
        </w:tc>
        <w:tc>
          <w:tcPr>
            <w:tcW w:w="993" w:type="dxa"/>
            <w:noWrap/>
            <w:hideMark/>
          </w:tcPr>
          <w:p w14:paraId="42F449A5" w14:textId="16A92735" w:rsidR="00900476" w:rsidRPr="00BD3126" w:rsidRDefault="003C739B"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Pr>
                <w:rFonts w:ascii="Calibri" w:eastAsia="Times New Roman" w:hAnsi="Calibri" w:cs="Calibri"/>
                <w:color w:val="000000"/>
                <w:sz w:val="16"/>
                <w:szCs w:val="16"/>
                <w:lang w:eastAsia="de-DE"/>
              </w:rPr>
              <w:t>semi-log.</w:t>
            </w:r>
            <w:r w:rsidR="00900476" w:rsidRPr="00BD3126">
              <w:rPr>
                <w:rFonts w:ascii="Calibri" w:eastAsia="Times New Roman" w:hAnsi="Calibri" w:cs="Calibri"/>
                <w:color w:val="000000"/>
                <w:sz w:val="16"/>
                <w:szCs w:val="16"/>
                <w:lang w:eastAsia="de-DE"/>
              </w:rPr>
              <w:t>y</w:t>
            </w:r>
          </w:p>
        </w:tc>
        <w:tc>
          <w:tcPr>
            <w:tcW w:w="2126" w:type="dxa"/>
            <w:noWrap/>
            <w:hideMark/>
          </w:tcPr>
          <w:p w14:paraId="30BA200D"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Arth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https://doi.org/10.1016/B978-0-444-41765-7.50008-3","ISBN":"0167-2894","author":[{"dropping-particle":"","family":"Arth","given":"J.G.","non-dropping-particle":"","parse-names":false,"suffix":""}],"container-title":"Trondhjemites, Dacites, and Related Rocks","editor":[{"dropping-particle":"","family":"BARKER","given":"F B T - Developments in Petrology","non-dropping-particle":"","parse-names":false,"suffix":""}],"id":"ITEM-1","issued":{"date-parts":[["1979"]]},"page":"123-132","publisher":"Elsevier","title":"Some Trace Elements in Trondhjemites-Their Implications to Magma Genesis and Paleotectonic Setting","type":"chapter","volume":"6"},"suppress-author":1,"uris":["http://www.mendeley.com/documents/?uuid=5728123d-8231-4085-bd93-da1d80f322a2"]}],"mendeley":{"formattedCitation":"(1979)","plainTextFormattedCitation":"(1979)","previouslyFormattedCitation":"(1979)"},"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9)</w:t>
            </w:r>
            <w:r w:rsidRPr="00BD3126">
              <w:rPr>
                <w:rFonts w:ascii="Calibri" w:eastAsia="Times New Roman" w:hAnsi="Calibri" w:cs="Calibri"/>
                <w:color w:val="000000"/>
                <w:sz w:val="16"/>
                <w:szCs w:val="16"/>
                <w:lang w:eastAsia="de-DE"/>
              </w:rPr>
              <w:fldChar w:fldCharType="end"/>
            </w:r>
          </w:p>
        </w:tc>
      </w:tr>
    </w:tbl>
    <w:p w14:paraId="03A35E3F" w14:textId="2A23C94D" w:rsidR="00FF2AE8" w:rsidRPr="00BD3126" w:rsidRDefault="00FF2AE8" w:rsidP="00E62B8C">
      <w:pPr>
        <w:pStyle w:val="Beschriftung"/>
        <w:spacing w:after="120"/>
        <w:rPr>
          <w:lang w:val="en-US"/>
        </w:rPr>
      </w:pPr>
    </w:p>
    <w:p w14:paraId="310C2218" w14:textId="77777777" w:rsidR="00900476" w:rsidRPr="00BD3126" w:rsidRDefault="00900476" w:rsidP="00E62B8C">
      <w:pPr>
        <w:pStyle w:val="Beschriftung"/>
        <w:spacing w:after="120"/>
        <w:rPr>
          <w:lang w:val="en-US"/>
        </w:rPr>
      </w:pPr>
    </w:p>
    <w:p w14:paraId="4C9F153E" w14:textId="0B7F632B" w:rsidR="00E62B8C" w:rsidRPr="00BD3126" w:rsidRDefault="00E62B8C" w:rsidP="00E62B8C">
      <w:pPr>
        <w:pStyle w:val="Beschriftung"/>
        <w:spacing w:after="120"/>
        <w:rPr>
          <w:lang w:val="en-US"/>
        </w:rPr>
      </w:pPr>
      <w:r w:rsidRPr="00BD3126">
        <w:rPr>
          <w:lang w:val="en-US"/>
        </w:rPr>
        <w:lastRenderedPageBreak/>
        <w:t>Tab. 5.3-1: (continued)</w:t>
      </w:r>
    </w:p>
    <w:tbl>
      <w:tblPr>
        <w:tblStyle w:val="Gitternetztabelle1hell"/>
        <w:tblW w:w="9209" w:type="dxa"/>
        <w:tblLook w:val="04A0" w:firstRow="1" w:lastRow="0" w:firstColumn="1" w:lastColumn="0" w:noHBand="0" w:noVBand="1"/>
      </w:tblPr>
      <w:tblGrid>
        <w:gridCol w:w="3539"/>
        <w:gridCol w:w="2410"/>
        <w:gridCol w:w="1134"/>
        <w:gridCol w:w="2126"/>
      </w:tblGrid>
      <w:tr w:rsidR="00E62B8C" w:rsidRPr="00BD3126" w14:paraId="0C58C661" w14:textId="77777777" w:rsidTr="003C739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9" w:type="dxa"/>
            <w:noWrap/>
            <w:vAlign w:val="center"/>
          </w:tcPr>
          <w:p w14:paraId="52F5788A" w14:textId="2235B0E4" w:rsidR="00E62B8C" w:rsidRPr="00BD3126" w:rsidRDefault="00E62B8C" w:rsidP="00FF2AE8">
            <w:pPr>
              <w:jc w:val="center"/>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Plot Title</w:t>
            </w:r>
          </w:p>
        </w:tc>
        <w:tc>
          <w:tcPr>
            <w:tcW w:w="2410" w:type="dxa"/>
            <w:noWrap/>
            <w:vAlign w:val="center"/>
          </w:tcPr>
          <w:p w14:paraId="2E1E38B3" w14:textId="00CFCFCE" w:rsidR="00E62B8C" w:rsidRPr="00BD3126" w:rsidRDefault="00E62B8C" w:rsidP="00FF2AE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Purpose</w:t>
            </w:r>
          </w:p>
        </w:tc>
        <w:tc>
          <w:tcPr>
            <w:tcW w:w="1134" w:type="dxa"/>
            <w:noWrap/>
            <w:vAlign w:val="center"/>
          </w:tcPr>
          <w:p w14:paraId="5871FA73" w14:textId="3F63D56C" w:rsidR="00E62B8C" w:rsidRPr="00BD3126" w:rsidRDefault="00E62B8C" w:rsidP="00FF2AE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Plot type</w:t>
            </w:r>
          </w:p>
        </w:tc>
        <w:tc>
          <w:tcPr>
            <w:tcW w:w="2126" w:type="dxa"/>
            <w:noWrap/>
            <w:vAlign w:val="center"/>
          </w:tcPr>
          <w:p w14:paraId="27A1FC4C" w14:textId="73FF63ED" w:rsidR="00E62B8C" w:rsidRPr="00BD3126" w:rsidRDefault="00E62B8C" w:rsidP="00FF2AE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eference</w:t>
            </w:r>
          </w:p>
        </w:tc>
      </w:tr>
      <w:tr w:rsidR="00FF2AE8" w:rsidRPr="00BD3126" w14:paraId="74D6848F"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4EFFAFD2" w14:textId="77777777" w:rsidR="00FF2AE8" w:rsidRPr="00BD3126" w:rsidRDefault="00FF2AE8" w:rsidP="00F01C14">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Carbonatite classification diagram I</w:t>
            </w:r>
          </w:p>
        </w:tc>
        <w:tc>
          <w:tcPr>
            <w:tcW w:w="2410" w:type="dxa"/>
            <w:noWrap/>
            <w:hideMark/>
          </w:tcPr>
          <w:p w14:paraId="4208EDBF"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carbonatites)</w:t>
            </w:r>
          </w:p>
        </w:tc>
        <w:tc>
          <w:tcPr>
            <w:tcW w:w="1134" w:type="dxa"/>
            <w:noWrap/>
            <w:hideMark/>
          </w:tcPr>
          <w:p w14:paraId="6B9585C9"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ernary</w:t>
            </w:r>
          </w:p>
        </w:tc>
        <w:tc>
          <w:tcPr>
            <w:tcW w:w="2126" w:type="dxa"/>
            <w:noWrap/>
            <w:hideMark/>
          </w:tcPr>
          <w:p w14:paraId="623A6235"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LeBas &amp; Streckeisen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144/gsjgs.148.5.0825","abstract":"In order to create a sustainable classification of igneous rocks which all geologists might use, an international body was set up by the IUGS: the IUGS Subcommission on the Systematics of Igneous Rocks. In the course of creating the classification, the Subcommission has established ten principles for its construction and for defining an appropriate nomenclature. The principles are: (1) use descriptive attributes; (2) use actual properties; (3) ensure suitability for all geologists; (4) use current terminology; (5) define boundaries of rock species; (6) keep it simple to apply; (7) follow natural relations; (8) use modal mineralogy; (9) if mode not feasible, use chemistry; (10) follow terminology of other IUGS advisory bodies. These principles and their rationale have not previously been enunciated.The classification separates and individually classifies the pyroclastic, carbonatitic, melititic, lamprophyric and charnockitic rocks before entering the main QAPF classification for plutonic and volcanic rocks which is based on the modal mineral proportions of quartz (Q), alkali feldspar (A) and plagioclase (P) or of alkali feldspar (A), plagioclase (P) and feldspathoids (F). Rocks with mafic content &amp;amp;gt;90% have their own classification. If the mineral mode cannot be determined as is often the case for volcanic rocks, then a chemical classification of total alkalis versus silica (TAS) is used. The nomenclature for these classifications necessitates only 297 rock names out of the c. 1500 that exist.","author":[{"dropping-particle":"","family":"Bas","given":"M. J.","non-dropping-particle":"Le","parse-names":false,"suffix":""},{"dropping-particle":"","family":"Streckeisen","given":"A. L.","non-dropping-particle":"","parse-names":false,"suffix":""}],"container-title":"Journal of the Geological Society","id":"ITEM-1","issue":"5","issued":{"date-parts":[["1991","9","1"]]},"page":"825 LP - 833","title":"The IUGS systematics of igneous rocks","type":"article-journal","volume":"148"},"suppress-author":1,"uris":["http://www.mendeley.com/documents/?uuid=0b600da9-970f-49a2-be0c-9d4b808ea02f"]}],"mendeley":{"formattedCitation":"(1991)","plainTextFormattedCitation":"(1991)","previouslyFormattedCitation":"(1991)"},"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91)</w:t>
            </w:r>
            <w:r w:rsidRPr="00BD3126">
              <w:rPr>
                <w:rFonts w:ascii="Calibri" w:eastAsia="Times New Roman" w:hAnsi="Calibri" w:cs="Calibri"/>
                <w:color w:val="000000"/>
                <w:sz w:val="16"/>
                <w:szCs w:val="16"/>
                <w:lang w:eastAsia="de-DE"/>
              </w:rPr>
              <w:fldChar w:fldCharType="end"/>
            </w:r>
          </w:p>
        </w:tc>
      </w:tr>
      <w:tr w:rsidR="00FF2AE8" w:rsidRPr="00BD3126" w14:paraId="16C39169"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64A86512" w14:textId="77777777" w:rsidR="00FF2AE8" w:rsidRPr="00BD3126" w:rsidRDefault="00FF2AE8" w:rsidP="00F01C14">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Carbonatite classification diagram II</w:t>
            </w:r>
          </w:p>
        </w:tc>
        <w:tc>
          <w:tcPr>
            <w:tcW w:w="2410" w:type="dxa"/>
            <w:noWrap/>
            <w:hideMark/>
          </w:tcPr>
          <w:p w14:paraId="2B3A5EF3"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ock classification (carbonatites)</w:t>
            </w:r>
          </w:p>
        </w:tc>
        <w:tc>
          <w:tcPr>
            <w:tcW w:w="1134" w:type="dxa"/>
            <w:noWrap/>
            <w:hideMark/>
          </w:tcPr>
          <w:p w14:paraId="795949F8"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ernary</w:t>
            </w:r>
          </w:p>
        </w:tc>
        <w:tc>
          <w:tcPr>
            <w:tcW w:w="2126" w:type="dxa"/>
            <w:noWrap/>
            <w:hideMark/>
          </w:tcPr>
          <w:p w14:paraId="7177AA0C"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Gittins &amp; Harmer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ISSN":"08995362","abstract":"The term \"ferrocarbonatite\" has been in use for about twenty years but is not adequately defined. The IUGS system of igneous rock nomenclature defines it mineralogically as a carbonatite in which \"the main carbonate mineral is iron rich\" and chemically as a carbonatite in which (in weight percent) CaO:CaO + MgO + FeO + Fe                        2O                        3 + MnO &lt; 0.8, and MgO &lt; FeO + Fe                        2O                        3 + MnO. However, most rocks that have been called ferrocarbonatites do not have a high proportion of an Fe-rich carbonate mineral and it is clear from their chemical analyses that most are calcite-hematite rocks or magnesian calcite-hematite rocks. Because the IUGS system treats FeO, Fe                        2O                        3 and MnO as a single component it is unable to distinguish between calcite or dolomite carbonatites that contain hematite or magnetite, and carbonatites that are composed largely of Fe-rich ankerite, or of calcite and siderite. A modified chemical classification is proposed using molar rather than weight proportions in which the ferrocarbonatite field of the IUGS system is divided into two parts so as to recognise a group of rocks to be known as ferruginous calciocarbonatites, and to restrict the term ferrocarbonatite to much more Fe-rich rocks. The revised classification is as follows: calciocarbonatite: CCMF&gt;0.75, magnesiocarbonatite: CCMF &lt; 0.75; MgO/FeO* &gt; 1.0, ferruginous calciocarbonatite: 0.5 &lt; CCMF &lt; 0.75; MgO/FeO* &lt; 1.0, ferrocarbonatite: CCMF &lt; 0.5; MgO/FeO* &lt; 1.0 where CCMF is the molar ratio CaO/(CaO + MgO + FeO* + MnO) and FeO* refers to molar FeO if FeO and Fe                        2O                        3 are both determined and total Fe as FeO if not. It is proposed that the term ferrocarbonatite only be used in this modified chemical sense: carbonatites in which the main carbonatite is Fe rich are adequately described using the modal mineralogy. © 1997 Elsevier Science Limited.","author":[{"dropping-particle":"","family":"Gittins","given":"John","non-dropping-particle":"","parse-names":false,"suffix":""},{"dropping-particle":"","family":"Harmer","given":"Robin E.","non-dropping-particle":"","parse-names":false,"suffix":""}],"container-title":"Journal of African Earth Sciences","id":"ITEM-1","issue":"1","issued":{"date-parts":[["1997"]]},"page":"159-168","title":"What is ferrocarbonatite? A revised classification","type":"article-journal","volume":"25"},"suppress-author":1,"uris":["http://www.mendeley.com/documents/?uuid=882aba36-6b7b-407d-9a4b-65829fb52ffc"]}],"mendeley":{"formattedCitation":"(1997)","plainTextFormattedCitation":"(1997)","previouslyFormattedCitation":"(1997)"},"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97)</w:t>
            </w:r>
            <w:r w:rsidRPr="00BD3126">
              <w:rPr>
                <w:rFonts w:ascii="Calibri" w:eastAsia="Times New Roman" w:hAnsi="Calibri" w:cs="Calibri"/>
                <w:color w:val="000000"/>
                <w:sz w:val="16"/>
                <w:szCs w:val="16"/>
                <w:lang w:eastAsia="de-DE"/>
              </w:rPr>
              <w:fldChar w:fldCharType="end"/>
            </w:r>
          </w:p>
        </w:tc>
      </w:tr>
      <w:tr w:rsidR="00FF2AE8" w:rsidRPr="00BD3126" w14:paraId="48C77621"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67AE3725" w14:textId="38457D4F" w:rsidR="00FF2AE8" w:rsidRPr="00BD3126" w:rsidRDefault="00FF2AE8" w:rsidP="00F01C14">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Th/Ta vs. Yb </w:t>
            </w:r>
            <w:r w:rsidR="00DF25C8" w:rsidRPr="00BD3126">
              <w:rPr>
                <w:rFonts w:ascii="Calibri" w:eastAsia="Times New Roman" w:hAnsi="Calibri" w:cs="Calibri"/>
                <w:color w:val="000000"/>
                <w:sz w:val="16"/>
                <w:szCs w:val="16"/>
                <w:lang w:eastAsia="de-DE"/>
              </w:rPr>
              <w:t xml:space="preserve">geotectonic </w:t>
            </w:r>
            <w:r w:rsidR="00DF25C8">
              <w:rPr>
                <w:rFonts w:ascii="Calibri" w:eastAsia="Times New Roman" w:hAnsi="Calibri" w:cs="Calibri"/>
                <w:color w:val="000000"/>
                <w:sz w:val="16"/>
                <w:szCs w:val="16"/>
                <w:lang w:eastAsia="de-DE"/>
              </w:rPr>
              <w:t>discrimination</w:t>
            </w:r>
            <w:r w:rsidR="002663D6">
              <w:rPr>
                <w:rFonts w:ascii="Calibri" w:eastAsia="Times New Roman" w:hAnsi="Calibri" w:cs="Calibri"/>
                <w:color w:val="000000"/>
                <w:sz w:val="16"/>
                <w:szCs w:val="16"/>
                <w:lang w:eastAsia="de-DE"/>
              </w:rPr>
              <w:t xml:space="preserve"> diagram</w:t>
            </w:r>
          </w:p>
        </w:tc>
        <w:tc>
          <w:tcPr>
            <w:tcW w:w="2410" w:type="dxa"/>
            <w:noWrap/>
            <w:hideMark/>
          </w:tcPr>
          <w:p w14:paraId="218663A8"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all)</w:t>
            </w:r>
          </w:p>
        </w:tc>
        <w:tc>
          <w:tcPr>
            <w:tcW w:w="1134" w:type="dxa"/>
            <w:noWrap/>
            <w:hideMark/>
          </w:tcPr>
          <w:p w14:paraId="3BA9D602"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2126" w:type="dxa"/>
            <w:noWrap/>
            <w:hideMark/>
          </w:tcPr>
          <w:p w14:paraId="7D83EA7B"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Gorton &amp; Schand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2113/gscanmin.38.5.1065","ISSN":"0008-4476","abstract":"Three distinct tectonic regimes were identified for felsic and intermediate volcanic rocks using published datasets from twenty-six different geographical locations around the world. The three well-defined tectonic regimes include oceanic arcs, active continental margins and within-plate volcanic zones. This subdivision is based on concentrations and ratios of the incompatible trace elements Ta, Th and Yb as geochemical tectonic discriminants. The separation of tectonic regimes is demonstrated on two discriminant diagrams, where the three zones are separated by ca. 45° diagonal lines on one, and by horizontal lines on the other. The ca. 45° trends of the boundaries between tectonic provinces on a Ta/Yb versus Th/Yb diagram are due to the similar incompatibility of Th and Ta relative to the somewhat lower incompatibility of Yb. On a Th/Ta versus Yb diagram, the three tectonic zones are separated by horizontal lines; datasets within individual zones have characteristic Th/Ta values, ca. 1–6 for within-plate volcanic zones, &gt;6–20 for active continental margins, and &gt;20–90 for oceanic arcs. These discriminant diagrams can be successfully used to identify the tectonic environments of intermediate and felsic volcanic rocks , and to evaluate the tectonic history of a region.","author":[{"dropping-particle":"","family":"Gorton","given":"M. P.","non-dropping-particle":"","parse-names":false,"suffix":""},{"dropping-particle":"","family":"Schandl","given":"E. S.","non-dropping-particle":"","parse-names":false,"suffix":""}],"container-title":"The Canadian Mineralogist","id":"ITEM-1","issue":"5","issued":{"date-parts":[["2000","10","1"]]},"page":"1065-1073","title":"FROM CONTINENTS TO ISLAND ARCS: A GEOCHEMICAL INDEX OF TECTONIC SETTING FOR ARC-RELATED AND WITHIN-PLATE FELSIC TO INTERMEDIATE VOLCANIC ROCKS","type":"article-journal","volume":"38"},"suppress-author":1,"uris":["http://www.mendeley.com/documents/?uuid=64fac333-2fdc-45a0-9468-6ef5b8e6a72f"]}],"mendeley":{"formattedCitation":"(2000)","plainTextFormattedCitation":"(2000)","previouslyFormattedCitation":"(2000)"},"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2000)</w:t>
            </w:r>
            <w:r w:rsidRPr="00BD3126">
              <w:rPr>
                <w:rFonts w:ascii="Calibri" w:eastAsia="Times New Roman" w:hAnsi="Calibri" w:cs="Calibri"/>
                <w:color w:val="000000"/>
                <w:sz w:val="16"/>
                <w:szCs w:val="16"/>
                <w:lang w:eastAsia="de-DE"/>
              </w:rPr>
              <w:fldChar w:fldCharType="end"/>
            </w:r>
          </w:p>
        </w:tc>
      </w:tr>
      <w:tr w:rsidR="00FF2AE8" w:rsidRPr="00BD3126" w14:paraId="64C74DFA"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270BBD29" w14:textId="0C6B16D2" w:rsidR="00FF2AE8" w:rsidRPr="00BD3126" w:rsidRDefault="00FF2AE8" w:rsidP="00F01C14">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Th/Yb vs. Ta/Yb </w:t>
            </w:r>
            <w:r w:rsidR="00DF25C8" w:rsidRPr="00BD3126">
              <w:rPr>
                <w:rFonts w:ascii="Calibri" w:eastAsia="Times New Roman" w:hAnsi="Calibri" w:cs="Calibri"/>
                <w:color w:val="000000"/>
                <w:sz w:val="16"/>
                <w:szCs w:val="16"/>
                <w:lang w:eastAsia="de-DE"/>
              </w:rPr>
              <w:t xml:space="preserve">geotectonic </w:t>
            </w:r>
            <w:r w:rsidR="00DF25C8">
              <w:rPr>
                <w:rFonts w:ascii="Calibri" w:eastAsia="Times New Roman" w:hAnsi="Calibri" w:cs="Calibri"/>
                <w:color w:val="000000"/>
                <w:sz w:val="16"/>
                <w:szCs w:val="16"/>
                <w:lang w:eastAsia="de-DE"/>
              </w:rPr>
              <w:t>discrimination</w:t>
            </w:r>
            <w:r w:rsidR="002663D6">
              <w:rPr>
                <w:rFonts w:ascii="Calibri" w:eastAsia="Times New Roman" w:hAnsi="Calibri" w:cs="Calibri"/>
                <w:color w:val="000000"/>
                <w:sz w:val="16"/>
                <w:szCs w:val="16"/>
                <w:lang w:eastAsia="de-DE"/>
              </w:rPr>
              <w:t xml:space="preserve"> diag.</w:t>
            </w:r>
          </w:p>
        </w:tc>
        <w:tc>
          <w:tcPr>
            <w:tcW w:w="2410" w:type="dxa"/>
            <w:noWrap/>
            <w:hideMark/>
          </w:tcPr>
          <w:p w14:paraId="08649A53"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all)</w:t>
            </w:r>
          </w:p>
        </w:tc>
        <w:tc>
          <w:tcPr>
            <w:tcW w:w="1134" w:type="dxa"/>
            <w:noWrap/>
            <w:hideMark/>
          </w:tcPr>
          <w:p w14:paraId="1681201F"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72BA010D"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Gorton &amp; Schand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2113/gscanmin.38.5.1065","ISSN":"0008-4476","abstract":"Three distinct tectonic regimes were identified for felsic and intermediate volcanic rocks using published datasets from twenty-six different geographical locations around the world. The three well-defined tectonic regimes include oceanic arcs, active continental margins and within-plate volcanic zones. This subdivision is based on concentrations and ratios of the incompatible trace elements Ta, Th and Yb as geochemical tectonic discriminants. The separation of tectonic regimes is demonstrated on two discriminant diagrams, where the three zones are separated by ca. 45° diagonal lines on one, and by horizontal lines on the other. The ca. 45° trends of the boundaries between tectonic provinces on a Ta/Yb versus Th/Yb diagram are due to the similar incompatibility of Th and Ta relative to the somewhat lower incompatibility of Yb. On a Th/Ta versus Yb diagram, the three tectonic zones are separated by horizontal lines; datasets within individual zones have characteristic Th/Ta values, ca. 1–6 for within-plate volcanic zones, &gt;6–20 for active continental margins, and &gt;20–90 for oceanic arcs. These discriminant diagrams can be successfully used to identify the tectonic environments of intermediate and felsic volcanic rocks , and to evaluate the tectonic history of a region.","author":[{"dropping-particle":"","family":"Gorton","given":"M. P.","non-dropping-particle":"","parse-names":false,"suffix":""},{"dropping-particle":"","family":"Schandl","given":"E. S.","non-dropping-particle":"","parse-names":false,"suffix":""}],"container-title":"The Canadian Mineralogist","id":"ITEM-1","issue":"5","issued":{"date-parts":[["2000","10","1"]]},"page":"1065-1073","title":"FROM CONTINENTS TO ISLAND ARCS: A GEOCHEMICAL INDEX OF TECTONIC SETTING FOR ARC-RELATED AND WITHIN-PLATE FELSIC TO INTERMEDIATE VOLCANIC ROCKS","type":"article-journal","volume":"38"},"suppress-author":1,"uris":["http://www.mendeley.com/documents/?uuid=64fac333-2fdc-45a0-9468-6ef5b8e6a72f"]}],"mendeley":{"formattedCitation":"(2000)","plainTextFormattedCitation":"(2000)","previouslyFormattedCitation":"(2000)"},"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2000)</w:t>
            </w:r>
            <w:r w:rsidRPr="00BD3126">
              <w:rPr>
                <w:rFonts w:ascii="Calibri" w:eastAsia="Times New Roman" w:hAnsi="Calibri" w:cs="Calibri"/>
                <w:color w:val="000000"/>
                <w:sz w:val="16"/>
                <w:szCs w:val="16"/>
                <w:lang w:eastAsia="de-DE"/>
              </w:rPr>
              <w:fldChar w:fldCharType="end"/>
            </w:r>
          </w:p>
        </w:tc>
      </w:tr>
      <w:tr w:rsidR="00FF2AE8" w:rsidRPr="00BD3126" w14:paraId="34E70B38"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4D074C35" w14:textId="5AB1810E" w:rsidR="00FF2AE8" w:rsidRPr="00BD3126" w:rsidRDefault="00FF2AE8" w:rsidP="00F01C14">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MnO-TiO2-P2O5 </w:t>
            </w:r>
            <w:r w:rsidR="00DF25C8" w:rsidRPr="00BD3126">
              <w:rPr>
                <w:rFonts w:ascii="Calibri" w:eastAsia="Times New Roman" w:hAnsi="Calibri" w:cs="Calibri"/>
                <w:color w:val="000000"/>
                <w:sz w:val="16"/>
                <w:szCs w:val="16"/>
                <w:lang w:eastAsia="de-DE"/>
              </w:rPr>
              <w:t xml:space="preserve">geotectonic </w:t>
            </w:r>
            <w:r w:rsidR="00DF25C8">
              <w:rPr>
                <w:rFonts w:ascii="Calibri" w:eastAsia="Times New Roman" w:hAnsi="Calibri" w:cs="Calibri"/>
                <w:color w:val="000000"/>
                <w:sz w:val="16"/>
                <w:szCs w:val="16"/>
                <w:lang w:eastAsia="de-DE"/>
              </w:rPr>
              <w:t>discrimination</w:t>
            </w:r>
            <w:r w:rsidR="002663D6">
              <w:rPr>
                <w:rFonts w:ascii="Calibri" w:eastAsia="Times New Roman" w:hAnsi="Calibri" w:cs="Calibri"/>
                <w:color w:val="000000"/>
                <w:sz w:val="16"/>
                <w:szCs w:val="16"/>
                <w:lang w:eastAsia="de-DE"/>
              </w:rPr>
              <w:t xml:space="preserve"> diag.</w:t>
            </w:r>
          </w:p>
        </w:tc>
        <w:tc>
          <w:tcPr>
            <w:tcW w:w="2410" w:type="dxa"/>
            <w:noWrap/>
            <w:hideMark/>
          </w:tcPr>
          <w:p w14:paraId="2C0365AC"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196037DA"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ernary</w:t>
            </w:r>
          </w:p>
        </w:tc>
        <w:tc>
          <w:tcPr>
            <w:tcW w:w="2126" w:type="dxa"/>
            <w:noWrap/>
            <w:hideMark/>
          </w:tcPr>
          <w:p w14:paraId="1B4B5ACC"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Mullen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16/0012-821X(83)90070-5","ISBN":"0012-821X","ISSN":"0012821X","abstract":"A ternary diagram using MnO, TiO2, P2O5 can discriminate between five petrotectonic environments of basaltic rocks (45-54% SiO2). Fields for mid-ocean ridge, island arc tholeiite, island arc calc-alkaline, ocean island tholeiite, and ocean island alkalic rocks were distinguished on the basis of 507 analyses from well-defined environments. Boninites plot within island arc fields. Continental tholeiites, such as the Columbia River basalts, are high in P2O5 relative to MnO and TiO2, and overlap portions of all five oceanic fields. MnO is depleted relative to TiO2 in mid-ocean ridge analyses and may be controlled by early fractionation of olivine and/or clinopyroxene under conditions of low fO2. In island arc rocks, MnO is enriched relative to TiO2 due to early crystallization of titanomagnetite in a high-fO2 environment. Primitive mid-ocean ridge and arc tholeiites have similar MnO/TiO2/P2O5 ratios which indicate a grossly similar parent magma. Increasingly differentiated basaltic rocks are more easily classified by the diagram. High relative abundances of TiO2 and P2O5 in ocean island rocks are consistent with their derivation from a separate source. Despite the purported high mobility of MnO, the MnO/TiO2/P2O5 discriminant diagram may be applied to unspilitized and moderately spilitized zeolite to greenschist facies greenstones with good agreement between the environment determined by MnO/TiO2/P2O5 and by other means such as trace elements, REE, or field relations.","author":[{"dropping-particle":"","family":"Mullen","given":"Ellen D.","non-dropping-particle":"","parse-names":false,"suffix":""}],"container-title":"Earth and Planetary Science Letters","id":"ITEM-1","issue":"1","issued":{"date-parts":[["1983"]]},"page":"53-62","title":"MnO/TiO2/P2O5: a minor element discriminant for basaltic rocks of oceanic environments and its implications for petrogenesis","type":"article-journal","volume":"62"},"suppress-author":1,"uris":["http://www.mendeley.com/documents/?uuid=abd95f44-2b71-419e-9958-a05dcd5e1512"]}],"mendeley":{"formattedCitation":"(1983)","plainTextFormattedCitation":"(1983)","previouslyFormattedCitation":"(1983)"},"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3)</w:t>
            </w:r>
            <w:r w:rsidRPr="00BD3126">
              <w:rPr>
                <w:rFonts w:ascii="Calibri" w:eastAsia="Times New Roman" w:hAnsi="Calibri" w:cs="Calibri"/>
                <w:color w:val="000000"/>
                <w:sz w:val="16"/>
                <w:szCs w:val="16"/>
                <w:lang w:eastAsia="de-DE"/>
              </w:rPr>
              <w:fldChar w:fldCharType="end"/>
            </w:r>
          </w:p>
        </w:tc>
      </w:tr>
      <w:tr w:rsidR="00FF2AE8" w:rsidRPr="00BD3126" w14:paraId="6B9DCC5B"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1EA62548" w14:textId="59293F77" w:rsidR="00FF2AE8" w:rsidRPr="00BD3126" w:rsidRDefault="00FF2AE8" w:rsidP="00F01C14">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TiO2-K2O-P2O5 </w:t>
            </w:r>
            <w:r w:rsidR="00DF25C8" w:rsidRPr="00BD3126">
              <w:rPr>
                <w:rFonts w:ascii="Calibri" w:eastAsia="Times New Roman" w:hAnsi="Calibri" w:cs="Calibri"/>
                <w:color w:val="000000"/>
                <w:sz w:val="16"/>
                <w:szCs w:val="16"/>
                <w:lang w:eastAsia="de-DE"/>
              </w:rPr>
              <w:t xml:space="preserve">geotectonic </w:t>
            </w:r>
            <w:r w:rsidR="00DF25C8">
              <w:rPr>
                <w:rFonts w:ascii="Calibri" w:eastAsia="Times New Roman" w:hAnsi="Calibri" w:cs="Calibri"/>
                <w:color w:val="000000"/>
                <w:sz w:val="16"/>
                <w:szCs w:val="16"/>
                <w:lang w:eastAsia="de-DE"/>
              </w:rPr>
              <w:t>discrimination</w:t>
            </w:r>
            <w:r w:rsidR="002663D6">
              <w:rPr>
                <w:rFonts w:ascii="Calibri" w:eastAsia="Times New Roman" w:hAnsi="Calibri" w:cs="Calibri"/>
                <w:color w:val="000000"/>
                <w:sz w:val="16"/>
                <w:szCs w:val="16"/>
                <w:lang w:eastAsia="de-DE"/>
              </w:rPr>
              <w:t xml:space="preserve"> diag.</w:t>
            </w:r>
          </w:p>
        </w:tc>
        <w:tc>
          <w:tcPr>
            <w:tcW w:w="2410" w:type="dxa"/>
            <w:noWrap/>
            <w:hideMark/>
          </w:tcPr>
          <w:p w14:paraId="66F10F00"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48D956A8"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ernary</w:t>
            </w:r>
          </w:p>
        </w:tc>
        <w:tc>
          <w:tcPr>
            <w:tcW w:w="2126" w:type="dxa"/>
            <w:noWrap/>
            <w:hideMark/>
          </w:tcPr>
          <w:p w14:paraId="54DE34D6"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Pearce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author":[{"dropping-particle":"","family":"Pearce","given":"T H","non-dropping-particle":"","parse-names":false,"suffix":""},{"dropping-particle":"","family":"Gorman","given":"B E","non-dropping-particle":"","parse-names":false,"suffix":""},{"dropping-particle":"","family":"Birkett","given":"T C","non-dropping-particle":"","parse-names":false,"suffix":""},{"dropping-particle":"","family":"Sea","given":"Red","non-dropping-particle":"","parse-names":false,"suffix":""}],"id":"ITEM-1","issued":{"date-parts":[["1975"]]},"page":"419-426","title":"Discriminating Between Oceanic and Non-Oceanic Basalts","type":"article-journal","volume":"24"},"suppress-author":1,"uris":["http://www.mendeley.com/documents/?uuid=c3dca093-867e-42ee-99eb-c9ab56b7cc3a"]}],"mendeley":{"formattedCitation":"(1975)","plainTextFormattedCitation":"(1975)","previouslyFormattedCitation":"(1975)"},"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5)</w:t>
            </w:r>
            <w:r w:rsidRPr="00BD3126">
              <w:rPr>
                <w:rFonts w:ascii="Calibri" w:eastAsia="Times New Roman" w:hAnsi="Calibri" w:cs="Calibri"/>
                <w:color w:val="000000"/>
                <w:sz w:val="16"/>
                <w:szCs w:val="16"/>
                <w:lang w:eastAsia="de-DE"/>
              </w:rPr>
              <w:fldChar w:fldCharType="end"/>
            </w:r>
          </w:p>
        </w:tc>
      </w:tr>
      <w:tr w:rsidR="00FF2AE8" w:rsidRPr="00BD3126" w14:paraId="294BA12C"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1FB5BE5D" w14:textId="7572ADB5" w:rsidR="00FF2AE8" w:rsidRPr="00BD3126" w:rsidRDefault="00FF2AE8" w:rsidP="00F01C14">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Al2O3-FeO-MgO </w:t>
            </w:r>
            <w:r w:rsidR="00DF25C8" w:rsidRPr="00BD3126">
              <w:rPr>
                <w:rFonts w:ascii="Calibri" w:eastAsia="Times New Roman" w:hAnsi="Calibri" w:cs="Calibri"/>
                <w:color w:val="000000"/>
                <w:sz w:val="16"/>
                <w:szCs w:val="16"/>
                <w:lang w:eastAsia="de-DE"/>
              </w:rPr>
              <w:t xml:space="preserve">geotectonic </w:t>
            </w:r>
            <w:r w:rsidR="00DF25C8">
              <w:rPr>
                <w:rFonts w:ascii="Calibri" w:eastAsia="Times New Roman" w:hAnsi="Calibri" w:cs="Calibri"/>
                <w:color w:val="000000"/>
                <w:sz w:val="16"/>
                <w:szCs w:val="16"/>
                <w:lang w:eastAsia="de-DE"/>
              </w:rPr>
              <w:t>discrimination</w:t>
            </w:r>
            <w:r w:rsidR="002663D6">
              <w:rPr>
                <w:rFonts w:ascii="Calibri" w:eastAsia="Times New Roman" w:hAnsi="Calibri" w:cs="Calibri"/>
                <w:color w:val="000000"/>
                <w:sz w:val="16"/>
                <w:szCs w:val="16"/>
                <w:lang w:eastAsia="de-DE"/>
              </w:rPr>
              <w:t xml:space="preserve"> diag.</w:t>
            </w:r>
          </w:p>
        </w:tc>
        <w:tc>
          <w:tcPr>
            <w:tcW w:w="2410" w:type="dxa"/>
            <w:noWrap/>
            <w:hideMark/>
          </w:tcPr>
          <w:p w14:paraId="1A54C0A4"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406F18AA"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ernary</w:t>
            </w:r>
          </w:p>
        </w:tc>
        <w:tc>
          <w:tcPr>
            <w:tcW w:w="2126" w:type="dxa"/>
            <w:noWrap/>
            <w:hideMark/>
          </w:tcPr>
          <w:p w14:paraId="0111F75F"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Pearce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16/0012-821X(77)90193-5","ISBN":"0012-821X","ISSN":"0012821X","abstract":"This work reports the preliminary results of a study of the relationship between tectonic environment and major element chemistry of volcanic rocks. Using a file of 8400 analyses of rocks of varying ages and geographic distribution it has been found that a simple ternary plot of MgOFeO(total)Al2O3 may be used to distinguish five tectonic environments: ocean ridge and floor, ocean island, continental, orogenic, and spreading center island. Subalkaline “basaltic-andesites” (51–56% SiO2 calculated anhydrous) are used in this study. Alkaline rocks do not generally show the simple patterns of tholeiitic or subalkaline rocks. The ocean island suite is bimodal with one mode tholeiitic and the other alkaline. A bimodal age/chemistry relationship in the continental suite is tentatively related to different conditions during and after active breaking up of continents (rifting and drifting stages). Most of the Archean rocks in our file generally do not fall in the orogenic field. It is unlikely that modern island arc models can be generally applied to Archean greenstone belts. Locally, however, there may be Archean rocks analogous in some respect to modern calc-alkali rocks.","author":[{"dropping-particle":"","family":"Pearce","given":"T.H. H.","non-dropping-particle":"","parse-names":false,"suffix":""},{"dropping-particle":"","family":"Gorman","given":"B.E. E.","non-dropping-particle":"","parse-names":false,"suffix":""},{"dropping-particle":"","family":"Birkett","given":"T.C. C.","non-dropping-particle":"","parse-names":false,"suffix":""}],"container-title":"Earth and Planetary Science Letters","id":"ITEM-1","issue":"1","issued":{"date-parts":[["1977"]]},"page":"121-132","title":"The relationship between major element chemistry and tectonic envirnment of basic and intermediate volcanic rocks","type":"article-journal","volume":"36"},"suppress-author":1,"uris":["http://www.mendeley.com/documents/?uuid=a4ad1d71-2a61-4340-b9ac-188e388d9b3c"]}],"mendeley":{"formattedCitation":"(1977)","plainTextFormattedCitation":"(1977)","previouslyFormattedCitation":"(1977)"},"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7)</w:t>
            </w:r>
            <w:r w:rsidRPr="00BD3126">
              <w:rPr>
                <w:rFonts w:ascii="Calibri" w:eastAsia="Times New Roman" w:hAnsi="Calibri" w:cs="Calibri"/>
                <w:color w:val="000000"/>
                <w:sz w:val="16"/>
                <w:szCs w:val="16"/>
                <w:lang w:eastAsia="de-DE"/>
              </w:rPr>
              <w:fldChar w:fldCharType="end"/>
            </w:r>
          </w:p>
        </w:tc>
      </w:tr>
      <w:tr w:rsidR="00FF2AE8" w:rsidRPr="00BD3126" w14:paraId="15BBB2AA"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5572EE86" w14:textId="12A5752D" w:rsidR="00FF2AE8" w:rsidRPr="00BD3126" w:rsidRDefault="00FF2AE8" w:rsidP="00F01C14">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Zr/Nb vs. Nb/Th </w:t>
            </w:r>
            <w:r w:rsidR="00DF25C8" w:rsidRPr="00BD3126">
              <w:rPr>
                <w:rFonts w:ascii="Calibri" w:eastAsia="Times New Roman" w:hAnsi="Calibri" w:cs="Calibri"/>
                <w:color w:val="000000"/>
                <w:sz w:val="16"/>
                <w:szCs w:val="16"/>
                <w:lang w:eastAsia="de-DE"/>
              </w:rPr>
              <w:t xml:space="preserve">geotectonic </w:t>
            </w:r>
            <w:r w:rsidR="00DF25C8">
              <w:rPr>
                <w:rFonts w:ascii="Calibri" w:eastAsia="Times New Roman" w:hAnsi="Calibri" w:cs="Calibri"/>
                <w:color w:val="000000"/>
                <w:sz w:val="16"/>
                <w:szCs w:val="16"/>
                <w:lang w:eastAsia="de-DE"/>
              </w:rPr>
              <w:t>discrimination</w:t>
            </w:r>
            <w:r w:rsidR="002663D6">
              <w:rPr>
                <w:rFonts w:ascii="Calibri" w:eastAsia="Times New Roman" w:hAnsi="Calibri" w:cs="Calibri"/>
                <w:color w:val="000000"/>
                <w:sz w:val="16"/>
                <w:szCs w:val="16"/>
                <w:lang w:eastAsia="de-DE"/>
              </w:rPr>
              <w:t xml:space="preserve"> diag.</w:t>
            </w:r>
          </w:p>
        </w:tc>
        <w:tc>
          <w:tcPr>
            <w:tcW w:w="2410" w:type="dxa"/>
            <w:noWrap/>
            <w:hideMark/>
          </w:tcPr>
          <w:p w14:paraId="35357258"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5E706C17" w14:textId="72A252C3" w:rsidR="00FF2AE8" w:rsidRPr="00BD3126" w:rsidRDefault="003C739B"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Pr>
                <w:rFonts w:ascii="Calibri" w:eastAsia="Times New Roman" w:hAnsi="Calibri" w:cs="Calibri"/>
                <w:color w:val="000000"/>
                <w:sz w:val="16"/>
                <w:szCs w:val="16"/>
                <w:lang w:eastAsia="de-DE"/>
              </w:rPr>
              <w:t>semi-log.</w:t>
            </w:r>
            <w:r w:rsidR="00FF2AE8" w:rsidRPr="00BD3126">
              <w:rPr>
                <w:rFonts w:ascii="Calibri" w:eastAsia="Times New Roman" w:hAnsi="Calibri" w:cs="Calibri"/>
                <w:color w:val="000000"/>
                <w:sz w:val="16"/>
                <w:szCs w:val="16"/>
                <w:lang w:eastAsia="de-DE"/>
              </w:rPr>
              <w:t>y</w:t>
            </w:r>
          </w:p>
        </w:tc>
        <w:tc>
          <w:tcPr>
            <w:tcW w:w="2126" w:type="dxa"/>
            <w:noWrap/>
            <w:hideMark/>
          </w:tcPr>
          <w:p w14:paraId="19EF8B32"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Condie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29/2002GC000333","ISSN":"15252027","abstract":"[1] Ratios of elements with similar incompatibilities in the mantle can be used to characterize magma sources through time. Nb/Y and Zr/Y distributions in oceanic basalts support the existence of a long-lived, deep depleted source in mantle. Zr/Y, Nb/Y, Zr/Nb, and Nb/Th ratios in oceanic basalts and komatiites suggest that depleted and recycled components, together probably with an enriched component, were present in the deep mantle by 3.5 Ga. Low Zr/Nb and Hf/Sm ratios and high La/Yb and Nb/Y ratios in some plume basalts and Al-depleted komatiites may reflect majorite fractionation. High Zr/Nb ratios and low Nb/Y ratios in Archean Al-undepleted komatiites may record partial melting of a Mg-perovskite source in deep mantle plumes in which Mg-perovskite crystallizes and accumulates in komatiite melts during ascent. Oceanic greenstone basalts show a gradual increase in the Nb/Th ratio with time with a relatively sudden increase at about 2 Ga. This trend is consistent with gradual continental growth and with a major episode of continental growth at 2.7 Ga. Nb/Th ratios in some Early Archean basalts may record extraction of up to 25% of the present volume of continental crust from the early upper mantle. An alternative explanation for the rapid increase in Nb/Th in oceanic basalts at 2 Ga is that a catastrophic 2.7- Ga event in the mantle changed the composition or/and location of the primary volume of mantle from which continental crust was extracted. © 2003 by the American Geophysical Union.","author":[{"dropping-particle":"","family":"Condie","given":"Kent C.","non-dropping-particle":"","parse-names":false,"suffix":""}],"container-title":"Geochemistry, Geophysics, Geosystems","id":"ITEM-1","issue":"1","issued":{"date-parts":[["2003"]]},"page":"1-28","title":"Incompatible element ratios in oceanic basalts and komatiites: Tracking deep mantle sources and continental growth rates with time","type":"article-journal","volume":"4"},"suppress-author":1,"uris":["http://www.mendeley.com/documents/?uuid=883cfd11-f752-4561-a53d-ba5311d539be"]}],"mendeley":{"formattedCitation":"(2003)","plainTextFormattedCitation":"(2003)","previouslyFormattedCitation":"(2003)"},"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2003)</w:t>
            </w:r>
            <w:r w:rsidRPr="00BD3126">
              <w:rPr>
                <w:rFonts w:ascii="Calibri" w:eastAsia="Times New Roman" w:hAnsi="Calibri" w:cs="Calibri"/>
                <w:color w:val="000000"/>
                <w:sz w:val="16"/>
                <w:szCs w:val="16"/>
                <w:lang w:eastAsia="de-DE"/>
              </w:rPr>
              <w:fldChar w:fldCharType="end"/>
            </w:r>
          </w:p>
        </w:tc>
      </w:tr>
      <w:tr w:rsidR="00FF2AE8" w:rsidRPr="00BD3126" w14:paraId="2817FB4F"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5CC1F1C2" w14:textId="1C33C63A" w:rsidR="00FF2AE8" w:rsidRPr="00BD3126" w:rsidRDefault="00FF2AE8" w:rsidP="00F01C14">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Nb/Y vs. Zr/Y </w:t>
            </w:r>
            <w:r w:rsidR="00DF25C8" w:rsidRPr="00BD3126">
              <w:rPr>
                <w:rFonts w:ascii="Calibri" w:eastAsia="Times New Roman" w:hAnsi="Calibri" w:cs="Calibri"/>
                <w:color w:val="000000"/>
                <w:sz w:val="16"/>
                <w:szCs w:val="16"/>
                <w:lang w:eastAsia="de-DE"/>
              </w:rPr>
              <w:t xml:space="preserve">geotectonic </w:t>
            </w:r>
            <w:r w:rsidR="00DF25C8">
              <w:rPr>
                <w:rFonts w:ascii="Calibri" w:eastAsia="Times New Roman" w:hAnsi="Calibri" w:cs="Calibri"/>
                <w:color w:val="000000"/>
                <w:sz w:val="16"/>
                <w:szCs w:val="16"/>
                <w:lang w:eastAsia="de-DE"/>
              </w:rPr>
              <w:t>discrimination</w:t>
            </w:r>
            <w:r w:rsidR="002663D6">
              <w:rPr>
                <w:rFonts w:ascii="Calibri" w:eastAsia="Times New Roman" w:hAnsi="Calibri" w:cs="Calibri"/>
                <w:color w:val="000000"/>
                <w:sz w:val="16"/>
                <w:szCs w:val="16"/>
                <w:lang w:eastAsia="de-DE"/>
              </w:rPr>
              <w:t xml:space="preserve"> diagram</w:t>
            </w:r>
          </w:p>
        </w:tc>
        <w:tc>
          <w:tcPr>
            <w:tcW w:w="2410" w:type="dxa"/>
            <w:noWrap/>
            <w:hideMark/>
          </w:tcPr>
          <w:p w14:paraId="17647CB1"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05104448"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5C18378D"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Condie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29/2002GC000333","ISSN":"15252027","abstract":"[1] Ratios of elements with similar incompatibilities in the mantle can be used to characterize magma sources through time. Nb/Y and Zr/Y distributions in oceanic basalts support the existence of a long-lived, deep depleted source in mantle. Zr/Y, Nb/Y, Zr/Nb, and Nb/Th ratios in oceanic basalts and komatiites suggest that depleted and recycled components, together probably with an enriched component, were present in the deep mantle by 3.5 Ga. Low Zr/Nb and Hf/Sm ratios and high La/Yb and Nb/Y ratios in some plume basalts and Al-depleted komatiites may reflect majorite fractionation. High Zr/Nb ratios and low Nb/Y ratios in Archean Al-undepleted komatiites may record partial melting of a Mg-perovskite source in deep mantle plumes in which Mg-perovskite crystallizes and accumulates in komatiite melts during ascent. Oceanic greenstone basalts show a gradual increase in the Nb/Th ratio with time with a relatively sudden increase at about 2 Ga. This trend is consistent with gradual continental growth and with a major episode of continental growth at 2.7 Ga. Nb/Th ratios in some Early Archean basalts may record extraction of up to 25% of the present volume of continental crust from the early upper mantle. An alternative explanation for the rapid increase in Nb/Th in oceanic basalts at 2 Ga is that a catastrophic 2.7- Ga event in the mantle changed the composition or/and location of the primary volume of mantle from which continental crust was extracted. © 2003 by the American Geophysical Union.","author":[{"dropping-particle":"","family":"Condie","given":"Kent C.","non-dropping-particle":"","parse-names":false,"suffix":""}],"container-title":"Geochemistry, Geophysics, Geosystems","id":"ITEM-1","issue":"1","issued":{"date-parts":[["2003"]]},"page":"1-28","title":"Incompatible element ratios in oceanic basalts and komatiites: Tracking deep mantle sources and continental growth rates with time","type":"article-journal","volume":"4"},"suppress-author":1,"uris":["http://www.mendeley.com/documents/?uuid=883cfd11-f752-4561-a53d-ba5311d539be"]}],"mendeley":{"formattedCitation":"(2003)","plainTextFormattedCitation":"(2003)","previouslyFormattedCitation":"(2003)"},"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2003)</w:t>
            </w:r>
            <w:r w:rsidRPr="00BD3126">
              <w:rPr>
                <w:rFonts w:ascii="Calibri" w:eastAsia="Times New Roman" w:hAnsi="Calibri" w:cs="Calibri"/>
                <w:color w:val="000000"/>
                <w:sz w:val="16"/>
                <w:szCs w:val="16"/>
                <w:lang w:eastAsia="de-DE"/>
              </w:rPr>
              <w:fldChar w:fldCharType="end"/>
            </w:r>
          </w:p>
        </w:tc>
      </w:tr>
      <w:tr w:rsidR="00FF2AE8" w:rsidRPr="00BD3126" w14:paraId="2F14CD45"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3B10CC6F" w14:textId="77777777" w:rsidR="00FF2AE8" w:rsidRPr="00BD3126" w:rsidRDefault="00FF2AE8" w:rsidP="00F01C14">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Nb/Y vs. Zr/Y source discrimination diagram</w:t>
            </w:r>
          </w:p>
        </w:tc>
        <w:tc>
          <w:tcPr>
            <w:tcW w:w="2410" w:type="dxa"/>
            <w:noWrap/>
            <w:hideMark/>
          </w:tcPr>
          <w:p w14:paraId="0E7F83C9"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4CEF781B"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19DF8598"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Fitton et al., 1997</w:t>
            </w:r>
          </w:p>
        </w:tc>
      </w:tr>
      <w:tr w:rsidR="00FF2AE8" w:rsidRPr="00BD3126" w14:paraId="4E92BDD5"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4C139A9F" w14:textId="558FF195" w:rsidR="00FF2AE8" w:rsidRPr="00BD3126" w:rsidRDefault="00FF2AE8" w:rsidP="00F01C14">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Zr/4-2Nb-Y </w:t>
            </w:r>
            <w:r w:rsidR="00DF25C8" w:rsidRPr="00BD3126">
              <w:rPr>
                <w:rFonts w:ascii="Calibri" w:eastAsia="Times New Roman" w:hAnsi="Calibri" w:cs="Calibri"/>
                <w:color w:val="000000"/>
                <w:sz w:val="16"/>
                <w:szCs w:val="16"/>
                <w:lang w:eastAsia="de-DE"/>
              </w:rPr>
              <w:t xml:space="preserve">geotectonic </w:t>
            </w:r>
            <w:r w:rsidR="00DF25C8">
              <w:rPr>
                <w:rFonts w:ascii="Calibri" w:eastAsia="Times New Roman" w:hAnsi="Calibri" w:cs="Calibri"/>
                <w:color w:val="000000"/>
                <w:sz w:val="16"/>
                <w:szCs w:val="16"/>
                <w:lang w:eastAsia="de-DE"/>
              </w:rPr>
              <w:t>discrimination</w:t>
            </w:r>
            <w:r w:rsidR="002663D6">
              <w:rPr>
                <w:rFonts w:ascii="Calibri" w:eastAsia="Times New Roman" w:hAnsi="Calibri" w:cs="Calibri"/>
                <w:color w:val="000000"/>
                <w:sz w:val="16"/>
                <w:szCs w:val="16"/>
                <w:lang w:eastAsia="de-DE"/>
              </w:rPr>
              <w:t xml:space="preserve"> diagram</w:t>
            </w:r>
          </w:p>
        </w:tc>
        <w:tc>
          <w:tcPr>
            <w:tcW w:w="2410" w:type="dxa"/>
            <w:noWrap/>
            <w:hideMark/>
          </w:tcPr>
          <w:p w14:paraId="271F9556"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01B0DA57"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ernary</w:t>
            </w:r>
          </w:p>
        </w:tc>
        <w:tc>
          <w:tcPr>
            <w:tcW w:w="2126" w:type="dxa"/>
            <w:noWrap/>
            <w:hideMark/>
          </w:tcPr>
          <w:p w14:paraId="78B4E3C4"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Meschede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16/0009-2541(86)90004-5","ISBN":"0009-2541","ISSN":"00092541","abstract":"Analyses of more than 1800 basaltic rocks from different geotectonic settings define a new discrimination diagram using the immobile trace elements Nb, Zr and Y. The diagram distinguishes between different types of mid-ocean ridge basalts (\"MORB\", including \"N-type MORB\", from normal mid-ocean ridges and \"P-type MORB\", from plume-influenced regions), within-plate tholeiites (WPT), and withinplate alkali basalts (WPA). Volcanic arc basalts (VAB) plot within both WPT and N-type MORB fields and thus cannot be distinguished from these types. Ancient continental tholeiites which plot in the conventional Ti-Zr-Y diagram within the MORB/VAB field are clearly distinguished from N-type MORB.","author":[{"dropping-particle":"","family":"Meschede","given":"Martin","non-dropping-particle":"","parse-names":false,"suffix":""}],"container-title":"Chemical Geology","id":"ITEM-1","issue":"3-4","issued":{"date-parts":[["1986"]]},"page":"207-218","title":"A method of discriminating between different types of mid-ocean ridge basalts and continental tholeiites with the Nb*2-Zr/4-Y diagram","type":"article-journal","volume":"56"},"suppress-author":1,"uris":["http://www.mendeley.com/documents/?uuid=15cc3097-8e39-488d-a52f-9f9f609fee9b"]}],"mendeley":{"formattedCitation":"(1986)","plainTextFormattedCitation":"(1986)","previouslyFormattedCitation":"(1986)"},"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6)</w:t>
            </w:r>
            <w:r w:rsidRPr="00BD3126">
              <w:rPr>
                <w:rFonts w:ascii="Calibri" w:eastAsia="Times New Roman" w:hAnsi="Calibri" w:cs="Calibri"/>
                <w:color w:val="000000"/>
                <w:sz w:val="16"/>
                <w:szCs w:val="16"/>
                <w:lang w:eastAsia="de-DE"/>
              </w:rPr>
              <w:fldChar w:fldCharType="end"/>
            </w:r>
          </w:p>
        </w:tc>
      </w:tr>
      <w:tr w:rsidR="00FF2AE8" w:rsidRPr="00BD3126" w14:paraId="434D6041"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6E8966DF" w14:textId="08D10827" w:rsidR="00FF2AE8" w:rsidRPr="00BD3126" w:rsidRDefault="00FF2AE8" w:rsidP="00F01C14">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Ti vs Zr </w:t>
            </w:r>
            <w:r w:rsidR="00DF25C8" w:rsidRPr="00BD3126">
              <w:rPr>
                <w:rFonts w:ascii="Calibri" w:eastAsia="Times New Roman" w:hAnsi="Calibri" w:cs="Calibri"/>
                <w:color w:val="000000"/>
                <w:sz w:val="16"/>
                <w:szCs w:val="16"/>
                <w:lang w:eastAsia="de-DE"/>
              </w:rPr>
              <w:t xml:space="preserve">geotectonic </w:t>
            </w:r>
            <w:r w:rsidR="00DF25C8">
              <w:rPr>
                <w:rFonts w:ascii="Calibri" w:eastAsia="Times New Roman" w:hAnsi="Calibri" w:cs="Calibri"/>
                <w:color w:val="000000"/>
                <w:sz w:val="16"/>
                <w:szCs w:val="16"/>
                <w:lang w:eastAsia="de-DE"/>
              </w:rPr>
              <w:t>discrimination</w:t>
            </w:r>
            <w:r w:rsidR="002663D6">
              <w:rPr>
                <w:rFonts w:ascii="Calibri" w:eastAsia="Times New Roman" w:hAnsi="Calibri" w:cs="Calibri"/>
                <w:color w:val="000000"/>
                <w:sz w:val="16"/>
                <w:szCs w:val="16"/>
                <w:lang w:eastAsia="de-DE"/>
              </w:rPr>
              <w:t xml:space="preserve"> diagram</w:t>
            </w:r>
          </w:p>
        </w:tc>
        <w:tc>
          <w:tcPr>
            <w:tcW w:w="2410" w:type="dxa"/>
            <w:noWrap/>
            <w:hideMark/>
          </w:tcPr>
          <w:p w14:paraId="283C78B1"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32EEE58F"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2126" w:type="dxa"/>
            <w:noWrap/>
            <w:hideMark/>
          </w:tcPr>
          <w:p w14:paraId="11E96ED3"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Pearce &amp; Cann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16/0012-821X(73)90129-5","ISBN":"0012-821X","ISSN":"0012821X","abstract":"Analyses for Ti, Zr, Y, Nb and Sr in over 200 basaltic rocks from different tectonic settings have been used to construct diagrams in which these settings can usually be identified. Basalts erupted within plates (ocean island and continental basalts) can be identified using a Ti-Zr-Y diagram, ocean-floor basalts, and low-potassium tholeiites and calc-alkali basalts from island arcs can be identified using a Ti-Zr diagram (for altered samples) and a Ti-Zr-Sr diagram (for fresh samples). Y/Nb is suggested as a parameter for indicating whether a basalt is of tholeiitic or alkalic nature. Analyses of dykes and pillow lavas from the Troodos Massif of Cyprus are plotted on these diagrams and appear to the tholeiitic ocean-floor rocks","author":[{"dropping-particle":"","family":"Pearce","given":"J.A. Julian a.","non-dropping-particle":"","parse-names":false,"suffix":""},{"dropping-particle":"","family":"Cann","given":"J.R. R.","non-dropping-particle":"","parse-names":false,"suffix":""}],"container-title":"Earth and Planetary Science Letters","id":"ITEM-1","issue":"2","issued":{"date-parts":[["1973"]]},"page":"290-300","title":"Tectonic setting of basic volcanic rocks determined using trace element analyses","type":"article-journal","volume":"19"},"suppress-author":1,"uris":["http://www.mendeley.com/documents/?uuid=ba5e4091-33ee-465c-8f85-5268665decec"]}],"mendeley":{"formattedCitation":"(1973)","plainTextFormattedCitation":"(1973)","previouslyFormattedCitation":"(1973)"},"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3)</w:t>
            </w:r>
            <w:r w:rsidRPr="00BD3126">
              <w:rPr>
                <w:rFonts w:ascii="Calibri" w:eastAsia="Times New Roman" w:hAnsi="Calibri" w:cs="Calibri"/>
                <w:color w:val="000000"/>
                <w:sz w:val="16"/>
                <w:szCs w:val="16"/>
                <w:lang w:eastAsia="de-DE"/>
              </w:rPr>
              <w:fldChar w:fldCharType="end"/>
            </w:r>
          </w:p>
        </w:tc>
      </w:tr>
      <w:tr w:rsidR="00FF2AE8" w:rsidRPr="00BD3126" w14:paraId="64EE1F6D"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0A728205" w14:textId="01042F28" w:rsidR="00FF2AE8" w:rsidRPr="00BD3126" w:rsidRDefault="00FF2AE8" w:rsidP="00F01C14">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Sr/2-Ti/100-Zr </w:t>
            </w:r>
            <w:r w:rsidR="00DF25C8" w:rsidRPr="00BD3126">
              <w:rPr>
                <w:rFonts w:ascii="Calibri" w:eastAsia="Times New Roman" w:hAnsi="Calibri" w:cs="Calibri"/>
                <w:color w:val="000000"/>
                <w:sz w:val="16"/>
                <w:szCs w:val="16"/>
                <w:lang w:eastAsia="de-DE"/>
              </w:rPr>
              <w:t xml:space="preserve">geotectonic </w:t>
            </w:r>
            <w:r w:rsidR="00DF25C8">
              <w:rPr>
                <w:rFonts w:ascii="Calibri" w:eastAsia="Times New Roman" w:hAnsi="Calibri" w:cs="Calibri"/>
                <w:color w:val="000000"/>
                <w:sz w:val="16"/>
                <w:szCs w:val="16"/>
                <w:lang w:eastAsia="de-DE"/>
              </w:rPr>
              <w:t>discrimination</w:t>
            </w:r>
            <w:r w:rsidR="002663D6">
              <w:rPr>
                <w:rFonts w:ascii="Calibri" w:eastAsia="Times New Roman" w:hAnsi="Calibri" w:cs="Calibri"/>
                <w:color w:val="000000"/>
                <w:sz w:val="16"/>
                <w:szCs w:val="16"/>
                <w:lang w:eastAsia="de-DE"/>
              </w:rPr>
              <w:t xml:space="preserve"> diag.</w:t>
            </w:r>
          </w:p>
        </w:tc>
        <w:tc>
          <w:tcPr>
            <w:tcW w:w="2410" w:type="dxa"/>
            <w:noWrap/>
            <w:hideMark/>
          </w:tcPr>
          <w:p w14:paraId="65F2BC93"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2C394D89"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ernary</w:t>
            </w:r>
          </w:p>
        </w:tc>
        <w:tc>
          <w:tcPr>
            <w:tcW w:w="2126" w:type="dxa"/>
            <w:noWrap/>
            <w:hideMark/>
          </w:tcPr>
          <w:p w14:paraId="2D605D75"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Pearce &amp; Cann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16/0012-821X(73)90129-5","ISBN":"0012-821X","ISSN":"0012821X","abstract":"Analyses for Ti, Zr, Y, Nb and Sr in over 200 basaltic rocks from different tectonic settings have been used to construct diagrams in which these settings can usually be identified. Basalts erupted within plates (ocean island and continental basalts) can be identified using a Ti-Zr-Y diagram, ocean-floor basalts, and low-potassium tholeiites and calc-alkali basalts from island arcs can be identified using a Ti-Zr diagram (for altered samples) and a Ti-Zr-Sr diagram (for fresh samples). Y/Nb is suggested as a parameter for indicating whether a basalt is of tholeiitic or alkalic nature. Analyses of dykes and pillow lavas from the Troodos Massif of Cyprus are plotted on these diagrams and appear to the tholeiitic ocean-floor rocks","author":[{"dropping-particle":"","family":"Pearce","given":"J.A. Julian a.","non-dropping-particle":"","parse-names":false,"suffix":""},{"dropping-particle":"","family":"Cann","given":"J.R. R.","non-dropping-particle":"","parse-names":false,"suffix":""}],"container-title":"Earth and Planetary Science Letters","id":"ITEM-1","issue":"2","issued":{"date-parts":[["1973"]]},"page":"290-300","title":"Tectonic setting of basic volcanic rocks determined using trace element analyses","type":"article-journal","volume":"19"},"suppress-author":1,"uris":["http://www.mendeley.com/documents/?uuid=ba5e4091-33ee-465c-8f85-5268665decec"]}],"mendeley":{"formattedCitation":"(1973)","plainTextFormattedCitation":"(1973)","previouslyFormattedCitation":"(1973)"},"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3)</w:t>
            </w:r>
            <w:r w:rsidRPr="00BD3126">
              <w:rPr>
                <w:rFonts w:ascii="Calibri" w:eastAsia="Times New Roman" w:hAnsi="Calibri" w:cs="Calibri"/>
                <w:color w:val="000000"/>
                <w:sz w:val="16"/>
                <w:szCs w:val="16"/>
                <w:lang w:eastAsia="de-DE"/>
              </w:rPr>
              <w:fldChar w:fldCharType="end"/>
            </w:r>
          </w:p>
        </w:tc>
      </w:tr>
      <w:tr w:rsidR="00FF2AE8" w:rsidRPr="00BD3126" w14:paraId="0BFE0739"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1E389535" w14:textId="79641CE6" w:rsidR="00FF2AE8" w:rsidRPr="00BD3126" w:rsidRDefault="00FF2AE8" w:rsidP="00F01C14">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Ti/100-3Y-Zr </w:t>
            </w:r>
            <w:r w:rsidR="00DF25C8" w:rsidRPr="00BD3126">
              <w:rPr>
                <w:rFonts w:ascii="Calibri" w:eastAsia="Times New Roman" w:hAnsi="Calibri" w:cs="Calibri"/>
                <w:color w:val="000000"/>
                <w:sz w:val="16"/>
                <w:szCs w:val="16"/>
                <w:lang w:eastAsia="de-DE"/>
              </w:rPr>
              <w:t xml:space="preserve">geotectonic </w:t>
            </w:r>
            <w:r w:rsidR="00DF25C8">
              <w:rPr>
                <w:rFonts w:ascii="Calibri" w:eastAsia="Times New Roman" w:hAnsi="Calibri" w:cs="Calibri"/>
                <w:color w:val="000000"/>
                <w:sz w:val="16"/>
                <w:szCs w:val="16"/>
                <w:lang w:eastAsia="de-DE"/>
              </w:rPr>
              <w:t>discrimination</w:t>
            </w:r>
            <w:r w:rsidR="002663D6">
              <w:rPr>
                <w:rFonts w:ascii="Calibri" w:eastAsia="Times New Roman" w:hAnsi="Calibri" w:cs="Calibri"/>
                <w:color w:val="000000"/>
                <w:sz w:val="16"/>
                <w:szCs w:val="16"/>
                <w:lang w:eastAsia="de-DE"/>
              </w:rPr>
              <w:t xml:space="preserve"> diagram</w:t>
            </w:r>
          </w:p>
        </w:tc>
        <w:tc>
          <w:tcPr>
            <w:tcW w:w="2410" w:type="dxa"/>
            <w:noWrap/>
            <w:hideMark/>
          </w:tcPr>
          <w:p w14:paraId="7BC0C859"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2DD30415"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ernary</w:t>
            </w:r>
          </w:p>
        </w:tc>
        <w:tc>
          <w:tcPr>
            <w:tcW w:w="2126" w:type="dxa"/>
            <w:noWrap/>
            <w:hideMark/>
          </w:tcPr>
          <w:p w14:paraId="135055F3"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Pearce &amp; Cann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16/0012-821X(73)90129-5","ISBN":"0012-821X","ISSN":"0012821X","abstract":"Analyses for Ti, Zr, Y, Nb and Sr in over 200 basaltic rocks from different tectonic settings have been used to construct diagrams in which these settings can usually be identified. Basalts erupted within plates (ocean island and continental basalts) can be identified using a Ti-Zr-Y diagram, ocean-floor basalts, and low-potassium tholeiites and calc-alkali basalts from island arcs can be identified using a Ti-Zr diagram (for altered samples) and a Ti-Zr-Sr diagram (for fresh samples). Y/Nb is suggested as a parameter for indicating whether a basalt is of tholeiitic or alkalic nature. Analyses of dykes and pillow lavas from the Troodos Massif of Cyprus are plotted on these diagrams and appear to the tholeiitic ocean-floor rocks","author":[{"dropping-particle":"","family":"Pearce","given":"J.A. Julian a.","non-dropping-particle":"","parse-names":false,"suffix":""},{"dropping-particle":"","family":"Cann","given":"J.R. R.","non-dropping-particle":"","parse-names":false,"suffix":""}],"container-title":"Earth and Planetary Science Letters","id":"ITEM-1","issue":"2","issued":{"date-parts":[["1973"]]},"page":"290-300","title":"Tectonic setting of basic volcanic rocks determined using trace element analyses","type":"article-journal","volume":"19"},"suppress-author":1,"uris":["http://www.mendeley.com/documents/?uuid=ba5e4091-33ee-465c-8f85-5268665decec"]}],"mendeley":{"formattedCitation":"(1973)","plainTextFormattedCitation":"(1973)","previouslyFormattedCitation":"(1973)"},"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3)</w:t>
            </w:r>
            <w:r w:rsidRPr="00BD3126">
              <w:rPr>
                <w:rFonts w:ascii="Calibri" w:eastAsia="Times New Roman" w:hAnsi="Calibri" w:cs="Calibri"/>
                <w:color w:val="000000"/>
                <w:sz w:val="16"/>
                <w:szCs w:val="16"/>
                <w:lang w:eastAsia="de-DE"/>
              </w:rPr>
              <w:fldChar w:fldCharType="end"/>
            </w:r>
          </w:p>
        </w:tc>
      </w:tr>
      <w:tr w:rsidR="00FF2AE8" w:rsidRPr="00BD3126" w14:paraId="1BE8121C"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2B67D52C" w14:textId="7E3AFAE4" w:rsidR="00FF2AE8" w:rsidRPr="00BD3126" w:rsidRDefault="00FF2AE8" w:rsidP="00F01C14">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a-Th-Hf/3</w:t>
            </w:r>
            <w:r w:rsidR="00DF25C8" w:rsidRPr="00BD3126">
              <w:rPr>
                <w:rFonts w:ascii="Calibri" w:eastAsia="Times New Roman" w:hAnsi="Calibri" w:cs="Calibri"/>
                <w:color w:val="000000"/>
                <w:sz w:val="16"/>
                <w:szCs w:val="16"/>
                <w:lang w:eastAsia="de-DE"/>
              </w:rPr>
              <w:t xml:space="preserve"> geotectonic </w:t>
            </w:r>
            <w:r w:rsidR="00DF25C8">
              <w:rPr>
                <w:rFonts w:ascii="Calibri" w:eastAsia="Times New Roman" w:hAnsi="Calibri" w:cs="Calibri"/>
                <w:color w:val="000000"/>
                <w:sz w:val="16"/>
                <w:szCs w:val="16"/>
                <w:lang w:eastAsia="de-DE"/>
              </w:rPr>
              <w:t>discrimination</w:t>
            </w:r>
            <w:r w:rsidR="002663D6">
              <w:rPr>
                <w:rFonts w:ascii="Calibri" w:eastAsia="Times New Roman" w:hAnsi="Calibri" w:cs="Calibri"/>
                <w:color w:val="000000"/>
                <w:sz w:val="16"/>
                <w:szCs w:val="16"/>
                <w:lang w:eastAsia="de-DE"/>
              </w:rPr>
              <w:t xml:space="preserve"> diagram</w:t>
            </w:r>
          </w:p>
        </w:tc>
        <w:tc>
          <w:tcPr>
            <w:tcW w:w="2410" w:type="dxa"/>
            <w:noWrap/>
            <w:hideMark/>
          </w:tcPr>
          <w:p w14:paraId="4969CD0E"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7AEC6447"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ernary</w:t>
            </w:r>
          </w:p>
        </w:tc>
        <w:tc>
          <w:tcPr>
            <w:tcW w:w="2126" w:type="dxa"/>
            <w:noWrap/>
            <w:hideMark/>
          </w:tcPr>
          <w:p w14:paraId="59D001F6"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Wood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16/0012-821X(80)90116-8","ISBN":"0012-821X","ISSN":"0012821X","abstract":"The recently proposed [1] Th{single bond}Hf{single bond}Ta diagram is shown in the light of considerable additional data to be a sensitive indicator of the tectonic environment in which an unknown lava (basic of silicic) was erupted. With the presently available data it is now possible to distinguish calc-alkaline lavas from island arc tholeiites. Some of the fields of the different tectonic environments have been enlarged and the boundaries between the fields modified slightly, but the conclusions drawn by Wood et al. [1] are still supported by the data. It is not possible to discriminate between E-type MORB andtholeiitic within-plate basalts using this diagram, but when used in conjunction with the Zr{single bond}Ti{single bond}Y triangular diagram [23] (as originally suggested [1]) these magma types can be distinguished. The effects of different types of bulk lower and upper crustal contamination of a within-plate alkali basalt on the Th, Hf, Ta and radiogenic isotope concentrations of the residual liquids are calculated in detail. The ratios of Th{single bond}Hf{single bond}Ta are shown to be extremely sensitive to crustal contamination processes. Data published by Thompson and co-workers [2,5] for the Tertiary lavas of Skye, Scotland, are used to illustrate the complexity of crustal contamination and develop a petrogenic model for these lavas. These calculations suggest that the use of isotopic data alone to estimate the extent of crustal contamination a particular lava has suffered is fraught with errors and should be interpreted with care. ?? 1980 Elsevier Scientific Publishing Company.","author":[{"dropping-particle":"","family":"Wood","given":"David a.","non-dropping-particle":"","parse-names":false,"suffix":""}],"container-title":"Earth and Planetary Science Letters","id":"ITEM-1","issue":"1","issued":{"date-parts":[["1980"]]},"page":"11-30","title":"The application of a Th-Hf-Ta diagram to problems of tectonomagmatic classification and to establishing the nature of crustal contamination of basaltic lavas of the British Tertiary Volcanic Province","type":"article-journal","volume":"50"},"suppress-author":1,"uris":["http://www.mendeley.com/documents/?uuid=711e3a90-9e4c-46b6-be49-ae33a0dee952"]}],"mendeley":{"formattedCitation":"(1980)","plainTextFormattedCitation":"(1980)","previouslyFormattedCitation":"(1980)"},"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0)</w:t>
            </w:r>
            <w:r w:rsidRPr="00BD3126">
              <w:rPr>
                <w:rFonts w:ascii="Calibri" w:eastAsia="Times New Roman" w:hAnsi="Calibri" w:cs="Calibri"/>
                <w:color w:val="000000"/>
                <w:sz w:val="16"/>
                <w:szCs w:val="16"/>
                <w:lang w:eastAsia="de-DE"/>
              </w:rPr>
              <w:fldChar w:fldCharType="end"/>
            </w:r>
          </w:p>
        </w:tc>
      </w:tr>
      <w:tr w:rsidR="00FF2AE8" w:rsidRPr="00BD3126" w14:paraId="67E444C3"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310B8A8C" w14:textId="3D6512F7" w:rsidR="00FF2AE8" w:rsidRPr="00BD3126" w:rsidRDefault="00FF2AE8" w:rsidP="00F01C14">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Nb/8-La/10-Y/15 </w:t>
            </w:r>
            <w:r w:rsidR="00DF25C8" w:rsidRPr="00BD3126">
              <w:rPr>
                <w:rFonts w:ascii="Calibri" w:eastAsia="Times New Roman" w:hAnsi="Calibri" w:cs="Calibri"/>
                <w:color w:val="000000"/>
                <w:sz w:val="16"/>
                <w:szCs w:val="16"/>
                <w:lang w:eastAsia="de-DE"/>
              </w:rPr>
              <w:t xml:space="preserve">geotectonic </w:t>
            </w:r>
            <w:r w:rsidR="00DF25C8">
              <w:rPr>
                <w:rFonts w:ascii="Calibri" w:eastAsia="Times New Roman" w:hAnsi="Calibri" w:cs="Calibri"/>
                <w:color w:val="000000"/>
                <w:sz w:val="16"/>
                <w:szCs w:val="16"/>
                <w:lang w:eastAsia="de-DE"/>
              </w:rPr>
              <w:t>discrimination</w:t>
            </w:r>
            <w:r w:rsidR="002663D6">
              <w:rPr>
                <w:rFonts w:ascii="Calibri" w:eastAsia="Times New Roman" w:hAnsi="Calibri" w:cs="Calibri"/>
                <w:color w:val="000000"/>
                <w:sz w:val="16"/>
                <w:szCs w:val="16"/>
                <w:lang w:eastAsia="de-DE"/>
              </w:rPr>
              <w:t xml:space="preserve"> diag.</w:t>
            </w:r>
          </w:p>
        </w:tc>
        <w:tc>
          <w:tcPr>
            <w:tcW w:w="2410" w:type="dxa"/>
            <w:noWrap/>
            <w:hideMark/>
          </w:tcPr>
          <w:p w14:paraId="22CEF68D"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78D542F4"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ernary</w:t>
            </w:r>
          </w:p>
        </w:tc>
        <w:tc>
          <w:tcPr>
            <w:tcW w:w="2126" w:type="dxa"/>
            <w:noWrap/>
            <w:hideMark/>
          </w:tcPr>
          <w:p w14:paraId="287692A3"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Cabanis &amp; Lecolle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author":[{"dropping-particle":"","family":"Cabanis","given":"B","non-dropping-particle":"","parse-names":false,"suffix":""},{"dropping-particle":"","family":"Lecolle","given":"M","non-dropping-particle":"","parse-names":false,"suffix":""}],"container-title":"Comptes Rendus De L'académie Des Sciences Série 2","id":"ITEM-1","issue":"20","issued":{"date-parts":[["1989"]]},"page":"2023-2029","title":"The La/10-Y/15-Nb/8 diagram - a tool for discriminating volcanic series and evidencing continental-crust magmatic mixtures and/or contamination","type":"article-journal","volume":"309"},"suppress-author":1,"uris":["http://www.mendeley.com/documents/?uuid=0cf96476-820d-4099-b69c-711a0205513a"]}],"mendeley":{"formattedCitation":"(1989)","plainTextFormattedCitation":"(1989)","previouslyFormattedCitation":"(1989)"},"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9)</w:t>
            </w:r>
            <w:r w:rsidRPr="00BD3126">
              <w:rPr>
                <w:rFonts w:ascii="Calibri" w:eastAsia="Times New Roman" w:hAnsi="Calibri" w:cs="Calibri"/>
                <w:color w:val="000000"/>
                <w:sz w:val="16"/>
                <w:szCs w:val="16"/>
                <w:lang w:eastAsia="de-DE"/>
              </w:rPr>
              <w:fldChar w:fldCharType="end"/>
            </w:r>
          </w:p>
        </w:tc>
      </w:tr>
      <w:tr w:rsidR="00FF2AE8" w:rsidRPr="00BD3126" w14:paraId="7B426A4E"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3B2EECF8" w14:textId="3D482944" w:rsidR="00FF2AE8" w:rsidRPr="00BD3126" w:rsidRDefault="00FF2AE8" w:rsidP="00F01C14">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Nb/La vs. La/Yb </w:t>
            </w:r>
            <w:r w:rsidR="00DF25C8" w:rsidRPr="00BD3126">
              <w:rPr>
                <w:rFonts w:ascii="Calibri" w:eastAsia="Times New Roman" w:hAnsi="Calibri" w:cs="Calibri"/>
                <w:color w:val="000000"/>
                <w:sz w:val="16"/>
                <w:szCs w:val="16"/>
                <w:lang w:eastAsia="de-DE"/>
              </w:rPr>
              <w:t xml:space="preserve">geotectonic </w:t>
            </w:r>
            <w:r w:rsidR="00DF25C8">
              <w:rPr>
                <w:rFonts w:ascii="Calibri" w:eastAsia="Times New Roman" w:hAnsi="Calibri" w:cs="Calibri"/>
                <w:color w:val="000000"/>
                <w:sz w:val="16"/>
                <w:szCs w:val="16"/>
                <w:lang w:eastAsia="de-DE"/>
              </w:rPr>
              <w:t>discrimination</w:t>
            </w:r>
            <w:r w:rsidR="002663D6">
              <w:rPr>
                <w:rFonts w:ascii="Calibri" w:eastAsia="Times New Roman" w:hAnsi="Calibri" w:cs="Calibri"/>
                <w:color w:val="000000"/>
                <w:sz w:val="16"/>
                <w:szCs w:val="16"/>
                <w:lang w:eastAsia="de-DE"/>
              </w:rPr>
              <w:t xml:space="preserve"> diag.</w:t>
            </w:r>
          </w:p>
        </w:tc>
        <w:tc>
          <w:tcPr>
            <w:tcW w:w="2410" w:type="dxa"/>
            <w:noWrap/>
            <w:hideMark/>
          </w:tcPr>
          <w:p w14:paraId="1245B0CD"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169C5F9F"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080D249E" w14:textId="77777777" w:rsidR="00FF2AE8" w:rsidRPr="00BD3126" w:rsidRDefault="00FF2AE8" w:rsidP="00F01C14">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Hollocher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2475/04.2012.01","ISSN":"00029599","abstract":"The Upper Allochthon of the Scandinavian Caledonides is composed of thrust slices of a variety of metamorphosed volcanic, plutonic, and sedimentary rocks. The rocks are largely interpreted to have been formed in Cambrian to Ordovician oceanic to peri-continental arc environments that were thrust onto Baltica during the Silurian-Devonian Scandian Orogeny. We review the literature on Upper Allochthon igneous rock geochemistry broadly. We also present 87 new analyses of metamorphosed igneous rocks taken from the Surnadal and Moldefjord synforms and the Rissa area in the northern part of the Western Gneiss Region, where highly deformed Upper Allochthon rocks are preserved.Here the Upper Allochthon is dominated by basaltic volcanics and gabbros with sparse intermediate and felsic rocks. Most of the mafic rocks are transitional between MORB- and arc-type compositions in tectonic discriminant diagrams and for REE and multi-element patterns. We present two new discriminant diagrams to illustrate this subtle transitional characteristic. We interpret these volcanics as having been erupted in a mature back-arc basin environment where mantle sources for the magmas were only slightly influenced by the subduction zone component from an adjacent arc. Another set of mafic volcanic rocks, coming only from the Storås and Rissa areas, were extruded in an oceanic arc-type environment. These two geochemical types, back-arc and oceanic-arc, are closely matched by Støren Group ophiolites in the Trondheim Region which are dominated by basaltic volcanics and gabbros and generally lack felsic igneous and sedimentary rocks. Felsic igneous rocks, sedimentary rocks, and calc-alkaline and alkaline volcanics are more abundant in stratigraphically younger units of the Upper Allochthon, including the Lower and Upper Hovin Groups. We correlate the Upper Allochthon igneous rocks in the Moldefjord and Surnadal synforms and the Rissa area with ophiolites of the Støren Group.Early oceanic-arc and back-arc volcanic rocks, followed by more calc-alkaline to alkaline volcanics, are the dominant pattern for ophiolite sequences in the rest of the Upper Allochthon of the Scandinavian Caledonides. We envisage a paleotectonic scenario in which a Late Cambrian to Tremadocian, oceanic-arc system developed above a subduction zone dipping oceanward from a microcontinent that had earlier rifted away from Baltica or possibly Ganderia. The ophiolitic and primitive arc rocks are inferred to have been obduct…","author":[{"dropping-particle":"","family":"Hollocher","given":"Kurt","non-dropping-particle":"","parse-names":false,"suffix":""},{"dropping-particle":"","family":"Robinson","given":"Peter","non-dropping-particle":"","parse-names":false,"suffix":""},{"dropping-particle":"","family":"Walsh","given":"Emily","non-dropping-particle":"","parse-names":false,"suffix":""},{"dropping-particle":"","family":"Roberts","given":"David","non-dropping-particle":"","parse-names":false,"suffix":""}],"container-title":"American Journal of Science","id":"ITEM-1","issue":"4","issued":{"date-parts":[["2012"]]},"page":"357-416","title":"Geochemistry of amphibolite-facies volcanics and gabbros of the støren nappe in extensions west and southwest of Trondheim, Western Gneiss Region, Norway: A key to correlations and paleotectonic settings","type":"article-journal","volume":"312"},"suppress-author":1,"uris":["http://www.mendeley.com/documents/?uuid=5b9e7d06-b6ba-424c-856c-b8938301b6e9"]}],"mendeley":{"formattedCitation":"(2012)","plainTextFormattedCitation":"(2012)","previouslyFormattedCitation":"(2012)"},"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2012)</w:t>
            </w:r>
            <w:r w:rsidRPr="00BD3126">
              <w:rPr>
                <w:rFonts w:ascii="Calibri" w:eastAsia="Times New Roman" w:hAnsi="Calibri" w:cs="Calibri"/>
                <w:color w:val="000000"/>
                <w:sz w:val="16"/>
                <w:szCs w:val="16"/>
                <w:lang w:eastAsia="de-DE"/>
              </w:rPr>
              <w:fldChar w:fldCharType="end"/>
            </w:r>
          </w:p>
        </w:tc>
      </w:tr>
      <w:tr w:rsidR="00900476" w:rsidRPr="00BD3126" w14:paraId="77289874"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0D4FDC26" w14:textId="56E931A1"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17.9*Ta/La vs. La/Yb </w:t>
            </w:r>
            <w:r w:rsidR="00DF25C8" w:rsidRPr="00BD3126">
              <w:rPr>
                <w:rFonts w:ascii="Calibri" w:eastAsia="Times New Roman" w:hAnsi="Calibri" w:cs="Calibri"/>
                <w:color w:val="000000"/>
                <w:sz w:val="16"/>
                <w:szCs w:val="16"/>
                <w:lang w:eastAsia="de-DE"/>
              </w:rPr>
              <w:t xml:space="preserve">geotectonic </w:t>
            </w:r>
            <w:r w:rsidR="00331979">
              <w:rPr>
                <w:rFonts w:ascii="Calibri" w:eastAsia="Times New Roman" w:hAnsi="Calibri" w:cs="Calibri"/>
                <w:color w:val="000000"/>
                <w:sz w:val="16"/>
                <w:szCs w:val="16"/>
                <w:lang w:eastAsia="de-DE"/>
              </w:rPr>
              <w:t>discrimin. diag.</w:t>
            </w:r>
          </w:p>
        </w:tc>
        <w:tc>
          <w:tcPr>
            <w:tcW w:w="2410" w:type="dxa"/>
            <w:noWrap/>
            <w:hideMark/>
          </w:tcPr>
          <w:p w14:paraId="4BBD47D7"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3779D920"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588B682E"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Hollocher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2475/04.2012.01","ISSN":"00029599","abstract":"The Upper Allochthon of the Scandinavian Caledonides is composed of thrust slices of a variety of metamorphosed volcanic, plutonic, and sedimentary rocks. The rocks are largely interpreted to have been formed in Cambrian to Ordovician oceanic to peri-continental arc environments that were thrust onto Baltica during the Silurian-Devonian Scandian Orogeny. We review the literature on Upper Allochthon igneous rock geochemistry broadly. We also present 87 new analyses of metamorphosed igneous rocks taken from the Surnadal and Moldefjord synforms and the Rissa area in the northern part of the Western Gneiss Region, where highly deformed Upper Allochthon rocks are preserved.Here the Upper Allochthon is dominated by basaltic volcanics and gabbros with sparse intermediate and felsic rocks. Most of the mafic rocks are transitional between MORB- and arc-type compositions in tectonic discriminant diagrams and for REE and multi-element patterns. We present two new discriminant diagrams to illustrate this subtle transitional characteristic. We interpret these volcanics as having been erupted in a mature back-arc basin environment where mantle sources for the magmas were only slightly influenced by the subduction zone component from an adjacent arc. Another set of mafic volcanic rocks, coming only from the Storås and Rissa areas, were extruded in an oceanic arc-type environment. These two geochemical types, back-arc and oceanic-arc, are closely matched by Støren Group ophiolites in the Trondheim Region which are dominated by basaltic volcanics and gabbros and generally lack felsic igneous and sedimentary rocks. Felsic igneous rocks, sedimentary rocks, and calc-alkaline and alkaline volcanics are more abundant in stratigraphically younger units of the Upper Allochthon, including the Lower and Upper Hovin Groups. We correlate the Upper Allochthon igneous rocks in the Moldefjord and Surnadal synforms and the Rissa area with ophiolites of the Støren Group.Early oceanic-arc and back-arc volcanic rocks, followed by more calc-alkaline to alkaline volcanics, are the dominant pattern for ophiolite sequences in the rest of the Upper Allochthon of the Scandinavian Caledonides. We envisage a paleotectonic scenario in which a Late Cambrian to Tremadocian, oceanic-arc system developed above a subduction zone dipping oceanward from a microcontinent that had earlier rifted away from Baltica or possibly Ganderia. The ophiolitic and primitive arc rocks are inferred to have been obduct…","author":[{"dropping-particle":"","family":"Hollocher","given":"Kurt","non-dropping-particle":"","parse-names":false,"suffix":""},{"dropping-particle":"","family":"Robinson","given":"Peter","non-dropping-particle":"","parse-names":false,"suffix":""},{"dropping-particle":"","family":"Walsh","given":"Emily","non-dropping-particle":"","parse-names":false,"suffix":""},{"dropping-particle":"","family":"Roberts","given":"David","non-dropping-particle":"","parse-names":false,"suffix":""}],"container-title":"American Journal of Science","id":"ITEM-1","issue":"4","issued":{"date-parts":[["2012"]]},"page":"357-416","title":"Geochemistry of amphibolite-facies volcanics and gabbros of the støren nappe in extensions west and southwest of Trondheim, Western Gneiss Region, Norway: A key to correlations and paleotectonic settings","type":"article-journal","volume":"312"},"suppress-author":1,"uris":["http://www.mendeley.com/documents/?uuid=5b9e7d06-b6ba-424c-856c-b8938301b6e9"]}],"mendeley":{"formattedCitation":"(2012)","plainTextFormattedCitation":"(2012)","previouslyFormattedCitation":"(2012)"},"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2012)</w:t>
            </w:r>
            <w:r w:rsidRPr="00BD3126">
              <w:rPr>
                <w:rFonts w:ascii="Calibri" w:eastAsia="Times New Roman" w:hAnsi="Calibri" w:cs="Calibri"/>
                <w:color w:val="000000"/>
                <w:sz w:val="16"/>
                <w:szCs w:val="16"/>
                <w:lang w:eastAsia="de-DE"/>
              </w:rPr>
              <w:fldChar w:fldCharType="end"/>
            </w:r>
          </w:p>
        </w:tc>
      </w:tr>
      <w:tr w:rsidR="00900476" w:rsidRPr="00BD3126" w14:paraId="3A914246"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6B6DA1FC" w14:textId="58830360"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Nb+17.9*Ta)/2)/La vs. La/Yb geot</w:t>
            </w:r>
            <w:r w:rsidR="006B40A2">
              <w:rPr>
                <w:rFonts w:ascii="Calibri" w:eastAsia="Times New Roman" w:hAnsi="Calibri" w:cs="Calibri"/>
                <w:color w:val="000000"/>
                <w:sz w:val="16"/>
                <w:szCs w:val="16"/>
                <w:lang w:eastAsia="de-DE"/>
              </w:rPr>
              <w:t>.</w:t>
            </w:r>
            <w:r w:rsidRPr="00BD3126">
              <w:rPr>
                <w:rFonts w:ascii="Calibri" w:eastAsia="Times New Roman" w:hAnsi="Calibri" w:cs="Calibri"/>
                <w:color w:val="000000"/>
                <w:sz w:val="16"/>
                <w:szCs w:val="16"/>
                <w:lang w:eastAsia="de-DE"/>
              </w:rPr>
              <w:t xml:space="preserve"> </w:t>
            </w:r>
            <w:r w:rsidR="00331979">
              <w:rPr>
                <w:rFonts w:ascii="Calibri" w:eastAsia="Times New Roman" w:hAnsi="Calibri" w:cs="Calibri"/>
                <w:color w:val="000000"/>
                <w:sz w:val="16"/>
                <w:szCs w:val="16"/>
                <w:lang w:eastAsia="de-DE"/>
              </w:rPr>
              <w:t>discr. diag.</w:t>
            </w:r>
          </w:p>
        </w:tc>
        <w:tc>
          <w:tcPr>
            <w:tcW w:w="2410" w:type="dxa"/>
            <w:noWrap/>
            <w:hideMark/>
          </w:tcPr>
          <w:p w14:paraId="67EC2686"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698EC4C2"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251F3DC4"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Hollocher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2475/04.2012.01","ISSN":"00029599","abstract":"The Upper Allochthon of the Scandinavian Caledonides is composed of thrust slices of a variety of metamorphosed volcanic, plutonic, and sedimentary rocks. The rocks are largely interpreted to have been formed in Cambrian to Ordovician oceanic to peri-continental arc environments that were thrust onto Baltica during the Silurian-Devonian Scandian Orogeny. We review the literature on Upper Allochthon igneous rock geochemistry broadly. We also present 87 new analyses of metamorphosed igneous rocks taken from the Surnadal and Moldefjord synforms and the Rissa area in the northern part of the Western Gneiss Region, where highly deformed Upper Allochthon rocks are preserved.Here the Upper Allochthon is dominated by basaltic volcanics and gabbros with sparse intermediate and felsic rocks. Most of the mafic rocks are transitional between MORB- and arc-type compositions in tectonic discriminant diagrams and for REE and multi-element patterns. We present two new discriminant diagrams to illustrate this subtle transitional characteristic. We interpret these volcanics as having been erupted in a mature back-arc basin environment where mantle sources for the magmas were only slightly influenced by the subduction zone component from an adjacent arc. Another set of mafic volcanic rocks, coming only from the Storås and Rissa areas, were extruded in an oceanic arc-type environment. These two geochemical types, back-arc and oceanic-arc, are closely matched by Støren Group ophiolites in the Trondheim Region which are dominated by basaltic volcanics and gabbros and generally lack felsic igneous and sedimentary rocks. Felsic igneous rocks, sedimentary rocks, and calc-alkaline and alkaline volcanics are more abundant in stratigraphically younger units of the Upper Allochthon, including the Lower and Upper Hovin Groups. We correlate the Upper Allochthon igneous rocks in the Moldefjord and Surnadal synforms and the Rissa area with ophiolites of the Støren Group.Early oceanic-arc and back-arc volcanic rocks, followed by more calc-alkaline to alkaline volcanics, are the dominant pattern for ophiolite sequences in the rest of the Upper Allochthon of the Scandinavian Caledonides. We envisage a paleotectonic scenario in which a Late Cambrian to Tremadocian, oceanic-arc system developed above a subduction zone dipping oceanward from a microcontinent that had earlier rifted away from Baltica or possibly Ganderia. The ophiolitic and primitive arc rocks are inferred to have been obduct…","author":[{"dropping-particle":"","family":"Hollocher","given":"Kurt","non-dropping-particle":"","parse-names":false,"suffix":""},{"dropping-particle":"","family":"Robinson","given":"Peter","non-dropping-particle":"","parse-names":false,"suffix":""},{"dropping-particle":"","family":"Walsh","given":"Emily","non-dropping-particle":"","parse-names":false,"suffix":""},{"dropping-particle":"","family":"Roberts","given":"David","non-dropping-particle":"","parse-names":false,"suffix":""}],"container-title":"American Journal of Science","id":"ITEM-1","issue":"4","issued":{"date-parts":[["2012"]]},"page":"357-416","title":"Geochemistry of amphibolite-facies volcanics and gabbros of the støren nappe in extensions west and southwest of Trondheim, Western Gneiss Region, Norway: A key to correlations and paleotectonic settings","type":"article-journal","volume":"312"},"suppress-author":1,"uris":["http://www.mendeley.com/documents/?uuid=5b9e7d06-b6ba-424c-856c-b8938301b6e9"]}],"mendeley":{"formattedCitation":"(2012)","plainTextFormattedCitation":"(2012)","previouslyFormattedCitation":"(2012)"},"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2012)</w:t>
            </w:r>
            <w:r w:rsidRPr="00BD3126">
              <w:rPr>
                <w:rFonts w:ascii="Calibri" w:eastAsia="Times New Roman" w:hAnsi="Calibri" w:cs="Calibri"/>
                <w:color w:val="000000"/>
                <w:sz w:val="16"/>
                <w:szCs w:val="16"/>
                <w:lang w:eastAsia="de-DE"/>
              </w:rPr>
              <w:fldChar w:fldCharType="end"/>
            </w:r>
          </w:p>
        </w:tc>
      </w:tr>
      <w:tr w:rsidR="00900476" w:rsidRPr="00BD3126" w14:paraId="4D5566BF"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71A84880" w14:textId="7B285FB1"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Th/La vs. La/Yb </w:t>
            </w:r>
            <w:r w:rsidR="00DF25C8" w:rsidRPr="00BD3126">
              <w:rPr>
                <w:rFonts w:ascii="Calibri" w:eastAsia="Times New Roman" w:hAnsi="Calibri" w:cs="Calibri"/>
                <w:color w:val="000000"/>
                <w:sz w:val="16"/>
                <w:szCs w:val="16"/>
                <w:lang w:eastAsia="de-DE"/>
              </w:rPr>
              <w:t xml:space="preserve">geotectonic </w:t>
            </w:r>
            <w:r w:rsidR="00DF25C8">
              <w:rPr>
                <w:rFonts w:ascii="Calibri" w:eastAsia="Times New Roman" w:hAnsi="Calibri" w:cs="Calibri"/>
                <w:color w:val="000000"/>
                <w:sz w:val="16"/>
                <w:szCs w:val="16"/>
                <w:lang w:eastAsia="de-DE"/>
              </w:rPr>
              <w:t>discrimination</w:t>
            </w:r>
            <w:r w:rsidR="008A2090">
              <w:rPr>
                <w:rFonts w:ascii="Calibri" w:eastAsia="Times New Roman" w:hAnsi="Calibri" w:cs="Calibri"/>
                <w:color w:val="000000"/>
                <w:sz w:val="16"/>
                <w:szCs w:val="16"/>
                <w:lang w:eastAsia="de-DE"/>
              </w:rPr>
              <w:t xml:space="preserve"> diag.</w:t>
            </w:r>
          </w:p>
        </w:tc>
        <w:tc>
          <w:tcPr>
            <w:tcW w:w="2410" w:type="dxa"/>
            <w:noWrap/>
            <w:hideMark/>
          </w:tcPr>
          <w:p w14:paraId="5FF244DE"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6C48E7EA"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43F5F218"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Hollocher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2475/04.2012.01","ISSN":"00029599","abstract":"The Upper Allochthon of the Scandinavian Caledonides is composed of thrust slices of a variety of metamorphosed volcanic, plutonic, and sedimentary rocks. The rocks are largely interpreted to have been formed in Cambrian to Ordovician oceanic to peri-continental arc environments that were thrust onto Baltica during the Silurian-Devonian Scandian Orogeny. We review the literature on Upper Allochthon igneous rock geochemistry broadly. We also present 87 new analyses of metamorphosed igneous rocks taken from the Surnadal and Moldefjord synforms and the Rissa area in the northern part of the Western Gneiss Region, where highly deformed Upper Allochthon rocks are preserved.Here the Upper Allochthon is dominated by basaltic volcanics and gabbros with sparse intermediate and felsic rocks. Most of the mafic rocks are transitional between MORB- and arc-type compositions in tectonic discriminant diagrams and for REE and multi-element patterns. We present two new discriminant diagrams to illustrate this subtle transitional characteristic. We interpret these volcanics as having been erupted in a mature back-arc basin environment where mantle sources for the magmas were only slightly influenced by the subduction zone component from an adjacent arc. Another set of mafic volcanic rocks, coming only from the Storås and Rissa areas, were extruded in an oceanic arc-type environment. These two geochemical types, back-arc and oceanic-arc, are closely matched by Støren Group ophiolites in the Trondheim Region which are dominated by basaltic volcanics and gabbros and generally lack felsic igneous and sedimentary rocks. Felsic igneous rocks, sedimentary rocks, and calc-alkaline and alkaline volcanics are more abundant in stratigraphically younger units of the Upper Allochthon, including the Lower and Upper Hovin Groups. We correlate the Upper Allochthon igneous rocks in the Moldefjord and Surnadal synforms and the Rissa area with ophiolites of the Støren Group.Early oceanic-arc and back-arc volcanic rocks, followed by more calc-alkaline to alkaline volcanics, are the dominant pattern for ophiolite sequences in the rest of the Upper Allochthon of the Scandinavian Caledonides. We envisage a paleotectonic scenario in which a Late Cambrian to Tremadocian, oceanic-arc system developed above a subduction zone dipping oceanward from a microcontinent that had earlier rifted away from Baltica or possibly Ganderia. The ophiolitic and primitive arc rocks are inferred to have been obduct…","author":[{"dropping-particle":"","family":"Hollocher","given":"Kurt","non-dropping-particle":"","parse-names":false,"suffix":""},{"dropping-particle":"","family":"Robinson","given":"Peter","non-dropping-particle":"","parse-names":false,"suffix":""},{"dropping-particle":"","family":"Walsh","given":"Emily","non-dropping-particle":"","parse-names":false,"suffix":""},{"dropping-particle":"","family":"Roberts","given":"David","non-dropping-particle":"","parse-names":false,"suffix":""}],"container-title":"American Journal of Science","id":"ITEM-1","issue":"4","issued":{"date-parts":[["2012"]]},"page":"357-416","title":"Geochemistry of amphibolite-facies volcanics and gabbros of the støren nappe in extensions west and southwest of Trondheim, Western Gneiss Region, Norway: A key to correlations and paleotectonic settings","type":"article-journal","volume":"312"},"suppress-author":1,"uris":["http://www.mendeley.com/documents/?uuid=5b9e7d06-b6ba-424c-856c-b8938301b6e9"]}],"mendeley":{"formattedCitation":"(2012)","plainTextFormattedCitation":"(2012)","previouslyFormattedCitation":"(2012)"},"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2012)</w:t>
            </w:r>
            <w:r w:rsidRPr="00BD3126">
              <w:rPr>
                <w:rFonts w:ascii="Calibri" w:eastAsia="Times New Roman" w:hAnsi="Calibri" w:cs="Calibri"/>
                <w:color w:val="000000"/>
                <w:sz w:val="16"/>
                <w:szCs w:val="16"/>
                <w:lang w:eastAsia="de-DE"/>
              </w:rPr>
              <w:fldChar w:fldCharType="end"/>
            </w:r>
          </w:p>
        </w:tc>
      </w:tr>
      <w:tr w:rsidR="00900476" w:rsidRPr="00BD3126" w14:paraId="53E14BAB"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60539A08"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V vs. Ti discrimination diagram</w:t>
            </w:r>
          </w:p>
        </w:tc>
        <w:tc>
          <w:tcPr>
            <w:tcW w:w="2410" w:type="dxa"/>
            <w:noWrap/>
            <w:hideMark/>
          </w:tcPr>
          <w:p w14:paraId="02490D49"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478F5DF8"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2126" w:type="dxa"/>
            <w:noWrap/>
            <w:hideMark/>
          </w:tcPr>
          <w:p w14:paraId="6214D2A1"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Shervais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 xml:space="preserve">ADDIN CSL_CITATION {"citationItems":[{"id":"ITEM-1","itemData":{"DOI":"10.1016/0012-821X(82)90120-0","ISBN":"0012-821X","ISSN":"0012821X","abstract":"Plots of Ti vs. V for many modern volcanic rock associations are diagnostic of tectonic setting and can be used to determine possible tectonic settings of ophiolites as well. The basis of this plot is the variation in the crystal/liquid partition coefficients for vanadium, which range with increasing oxygen fugacity from &amp;gt; 1 to </w:instrText>
            </w:r>
            <w:r w:rsidRPr="00BD3126">
              <w:rPr>
                <w:rFonts w:ascii="Cambria Math" w:eastAsia="Times New Roman" w:hAnsi="Cambria Math" w:cs="Cambria Math"/>
                <w:color w:val="000000"/>
                <w:sz w:val="16"/>
                <w:szCs w:val="16"/>
                <w:lang w:eastAsia="de-DE"/>
              </w:rPr>
              <w:instrText>≪</w:instrText>
            </w:r>
            <w:r w:rsidRPr="00BD3126">
              <w:rPr>
                <w:rFonts w:ascii="Calibri" w:eastAsia="Times New Roman" w:hAnsi="Calibri" w:cs="Calibri"/>
                <w:color w:val="000000"/>
                <w:sz w:val="16"/>
                <w:szCs w:val="16"/>
                <w:lang w:eastAsia="de-DE"/>
              </w:rPr>
              <w:instrText xml:space="preserve"> 1. Since the partition coefficients for Ti are almost always </w:instrText>
            </w:r>
            <w:r w:rsidRPr="00BD3126">
              <w:rPr>
                <w:rFonts w:ascii="Cambria Math" w:eastAsia="Times New Roman" w:hAnsi="Cambria Math" w:cs="Cambria Math"/>
                <w:color w:val="000000"/>
                <w:sz w:val="16"/>
                <w:szCs w:val="16"/>
                <w:lang w:eastAsia="de-DE"/>
              </w:rPr>
              <w:instrText>≪</w:instrText>
            </w:r>
            <w:r w:rsidRPr="00BD3126">
              <w:rPr>
                <w:rFonts w:ascii="Calibri" w:eastAsia="Times New Roman" w:hAnsi="Calibri" w:cs="Calibri"/>
                <w:color w:val="000000"/>
                <w:sz w:val="16"/>
                <w:szCs w:val="16"/>
                <w:lang w:eastAsia="de-DE"/>
              </w:rPr>
              <w:instrText xml:space="preserve"> 1, the depletion of V relative to Ti is a function of the fO2 of the magma and its source, the degree of partial melting, and subsequent fractional crystallization. Volcanic rocksfrom modern island arcs have Ti/V ratios of </w:instrText>
            </w:r>
            <w:r w:rsidRPr="00BD3126">
              <w:rPr>
                <w:rFonts w:ascii="Cambria Math" w:eastAsia="Times New Roman" w:hAnsi="Cambria Math" w:cs="Cambria Math"/>
                <w:color w:val="000000"/>
                <w:sz w:val="16"/>
                <w:szCs w:val="16"/>
                <w:lang w:eastAsia="de-DE"/>
              </w:rPr>
              <w:instrText>⩽</w:instrText>
            </w:r>
            <w:r w:rsidRPr="00BD3126">
              <w:rPr>
                <w:rFonts w:ascii="Calibri" w:eastAsia="Times New Roman" w:hAnsi="Calibri" w:cs="Calibri"/>
                <w:color w:val="000000"/>
                <w:sz w:val="16"/>
                <w:szCs w:val="16"/>
                <w:lang w:eastAsia="de-DE"/>
              </w:rPr>
              <w:instrText>20, except for calc-alkaline volcanics which show the effects of magnetite fractionation. MORB and continental flood basalts have Ti/V ratios of about 20–50 and alkaline rocks have Ti/V generally &amp;gt;50. Back-arc basinbasalts may have either arc-like or MORB-like Ti/V ratios, and sample suites from single back-arc basins may have Ti/V ratios ranging from 10 to 50. This range in Ti/V ratios in samples from a restricted geographical area may be diagnostic of the back-arc setting. The Ti/V plot is applied here to published data on ophiolites from a variety of postulated settings and in general supports the conclusions of previous investigators. Ophiolites from the western Mediterranean (Corsica, northern Apennines) and the “lower” Karmoy volcanics have Ti/V trends similar to MORB; the “upper” Karmo'y volcanics have alkaline Ti/V ratios. Lavas and tonalites in the Papuan ultramafic belt, the high-Mg andesites of Cape Vogel, and the upper pillow lavas at Troodos all have Ti/V ratios &amp;lt; 20, consistent with formation in an island arc setting. More specific evaluation of the tectonic setting of these and otherophiolites requires application of detailed geologic and petrologic data as well as geochemistry. The Ti/V discrimination diagram, however, is a potentially powerful adjunct to these techniques.","author":[{"dropping-particle":"","family":"Shervais","given":"John W.","non-dropping-particle":"","parse-names":false,"suffix":""}],"container-title":"Earth and Planetary Science Letters","id":"ITEM-1","issue":"1","issued":{"date-parts":[["1982"]]},"page":"101-118","title":"Ti-V plots and the petrogenesis of modern and ophiolitic lavas","type":"article-journal","volume":"59"},"suppress-author":1,"uris":["http://www.mendeley.com/documents/?uuid=b005324a-7335-4736-8f27-4c9c0d4ea062"]}],"mendeley":{"formattedCitation":"(1982)","plainTextFormattedCitation":"(1982)","previouslyFormattedCitation":"(1982)"},"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2)</w:t>
            </w:r>
            <w:r w:rsidRPr="00BD3126">
              <w:rPr>
                <w:rFonts w:ascii="Calibri" w:eastAsia="Times New Roman" w:hAnsi="Calibri" w:cs="Calibri"/>
                <w:color w:val="000000"/>
                <w:sz w:val="16"/>
                <w:szCs w:val="16"/>
                <w:lang w:eastAsia="de-DE"/>
              </w:rPr>
              <w:fldChar w:fldCharType="end"/>
            </w:r>
          </w:p>
        </w:tc>
      </w:tr>
      <w:tr w:rsidR="00900476" w:rsidRPr="00BD3126" w14:paraId="6F5383AC"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0520CF84"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Cr vs. Ti discrimination diagram</w:t>
            </w:r>
          </w:p>
        </w:tc>
        <w:tc>
          <w:tcPr>
            <w:tcW w:w="2410" w:type="dxa"/>
            <w:noWrap/>
            <w:hideMark/>
          </w:tcPr>
          <w:p w14:paraId="56C5C01C"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7B67E51C"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5BCD5570"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Pearce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https://doi.org/10.1016/0040-1951(75)90010-4","ISSN":"0040-1951","abstract":"Study of the geochemical fingerprints of four geologically distinct suites of volcanic rocks on Cyprus are used to sketch a tectonic history of the island. Lavas from the Mamonia complex resemble alkalic within-plate basalts; lower pillow lavas and diabases of the Troodos Massif have features both of ocean-floor and island-arc tholeiites and could have been erupted in an interarc basin; the upper pillow lavas of the Troodos Massif resemble primitive tholeiitic basalts from island arcs; lavas from the Kyrenia range resemble transitional to alkalic within-plate basalts. The low TiO2 concentrations from the Troodos Massif may indicate a slow spreading rate. The Sr concentrations in the upper pillow lavas indicate an eruption at a maximum distance of 80 km above a Benioff zone. The results suggest formation of the Troodos Massif in the Campanian by spreading in an interarc basin followed by eruption of island-arc tholeiites. Obduction of continental material and ocean islands may have taken place in the Maestrichtian and Middle Miocene.","author":[{"dropping-particle":"","family":"Pearce","given":"J A","non-dropping-particle":"","parse-names":false,"suffix":""}],"container-title":"Tectonophysics","id":"ITEM-1","issue":"1","issued":{"date-parts":[["1975"]]},"page":"41-67","title":"Basalt geochemistry used to investigate past tectonic environments on Cyprus","type":"article-journal","volume":"25"},"suppress-author":1,"uris":["http://www.mendeley.com/documents/?uuid=a0527267-7c1d-4157-bd4d-6462018ece78"]}],"mendeley":{"formattedCitation":"(1975)","plainTextFormattedCitation":"(1975)","previouslyFormattedCitation":"(1975)"},"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5)</w:t>
            </w:r>
            <w:r w:rsidRPr="00BD3126">
              <w:rPr>
                <w:rFonts w:ascii="Calibri" w:eastAsia="Times New Roman" w:hAnsi="Calibri" w:cs="Calibri"/>
                <w:color w:val="000000"/>
                <w:sz w:val="16"/>
                <w:szCs w:val="16"/>
                <w:lang w:eastAsia="de-DE"/>
              </w:rPr>
              <w:fldChar w:fldCharType="end"/>
            </w:r>
          </w:p>
        </w:tc>
      </w:tr>
      <w:tr w:rsidR="00900476" w:rsidRPr="00BD3126" w14:paraId="6E18CCB0"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71EF6374"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Cr vs. Y discrimination diagram</w:t>
            </w:r>
          </w:p>
        </w:tc>
        <w:tc>
          <w:tcPr>
            <w:tcW w:w="2410" w:type="dxa"/>
            <w:noWrap/>
            <w:hideMark/>
          </w:tcPr>
          <w:p w14:paraId="07C750A8"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046DE5B9"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07128F86"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Dilek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16/j.gr.2007.01.005","ISSN":"1342937X","abstract":"Neotethyan suprasubduction zone ophiolites represent anomalous oceanic crust developed in older host basins during trench rollback cycles and later entrapped in orogenic belts as a result first of trench-passive margin and then continent-continent collisions. The Middle Jurassic Mirdita zone ophiolites in northern Albania constitute a critical transition between the dominantly mid-ocean ridge basalt (MORB)-related Early Jurassic Alpine-Apennine ophiolites in the west and supra-subduction zone (SSZ)-generated Cretaceous Eastern Mediterranean ophiolites in the east. The previously recognized Western- and Eastern-type ophiolites in the Mirdita zone display significant differences in their internal structure and pseudostratigraphy, but their geochemical affinities are more gradational in contrast to the earlier claims that these ophiolites may have formed in different tectonic settings at different times. Crosscutting relations of dike intrusions in the Eastern-type ophiolites indicate changes in the chemistry of magmatic plumbing systems from basaltic to andesitic, dacitic, rhyodacitic, and boninitic compositions through time and from west to east. The chemostratigraphy of the extrusive sequence in the Western-type ophiolites shows that the MORB-like tholeiitic rocks display a significant decrease in their TiO2 contents and Zr concentrations stratigraphically upward, although their εNd(T) values (+ 7.3 to + 6.9) show minor variation. The basaltic andesites in the upper 100 m of the Western extrusive sequence have island arc tholeiite (IAT)-like chemical characteristics (low-Ti, lower HFSE and HREE distribution, significant LREE depletion and higher Co, Ni, and Cr contents) that signify increased subduction influence in magma/melt evolution. The Eastern-type extrusive rocks range in composition from basaltic andesite to andesite, dacite and rhyodacite stratigraphically upward mimicking the temporal changes in the sheeted dikes, and they display constant Zr (</w:instrText>
            </w:r>
            <w:r w:rsidRPr="00BD3126">
              <w:rPr>
                <w:rFonts w:ascii="Cambria Math" w:eastAsia="Times New Roman" w:hAnsi="Cambria Math" w:cs="Cambria Math"/>
                <w:color w:val="000000"/>
                <w:sz w:val="16"/>
                <w:szCs w:val="16"/>
                <w:lang w:eastAsia="de-DE"/>
              </w:rPr>
              <w:instrText>∼</w:instrText>
            </w:r>
            <w:r w:rsidRPr="00BD3126">
              <w:rPr>
                <w:rFonts w:ascii="Calibri" w:eastAsia="Times New Roman" w:hAnsi="Calibri" w:cs="Calibri"/>
                <w:color w:val="000000"/>
                <w:sz w:val="16"/>
                <w:szCs w:val="16"/>
                <w:lang w:eastAsia="de-DE"/>
              </w:rPr>
              <w:instrText xml:space="preserve"> 50 ppm) but significantly varying Cr contents. The TiO2 contents of their pyroxenes are &lt; 0.3 wt.%, and their εNd(T) values decrease from + 6.5 in the lower parts to </w:instrText>
            </w:r>
            <w:r w:rsidRPr="00BD3126">
              <w:rPr>
                <w:rFonts w:ascii="Cambria Math" w:eastAsia="Times New Roman" w:hAnsi="Cambria Math" w:cs="Cambria Math"/>
                <w:color w:val="000000"/>
                <w:sz w:val="16"/>
                <w:szCs w:val="16"/>
                <w:lang w:eastAsia="de-DE"/>
              </w:rPr>
              <w:instrText>∼</w:instrText>
            </w:r>
            <w:r w:rsidRPr="00BD3126">
              <w:rPr>
                <w:rFonts w:ascii="Calibri" w:eastAsia="Times New Roman" w:hAnsi="Calibri" w:cs="Calibri"/>
                <w:color w:val="000000"/>
                <w:sz w:val="16"/>
                <w:szCs w:val="16"/>
                <w:lang w:eastAsia="de-DE"/>
              </w:rPr>
              <w:instrText> + 3.1 in the uppermost section of the sequence. Farther east in the extrusive sequence the youngest boninitic lavas and dikes have εNd(T) values between - 1.4 and - 4.0. These chemical variations through time point to a mantle source increasingly contaminated by subduction-derived aqueous fluids and sediments, which were incorporated int…","author":[{"dropping-particle":"","family":"Dilek","given":"Yildirim","non-dropping-particle":"","parse-names":false,"suffix":""},{"dropping-particle":"","family":"Furnes","given":"Harald","non-dropping-particle":"","parse-names":false,"suffix":""},{"dropping-particle":"","family":"Shallo","given":"Minella","non-dropping-particle":"","parse-names":false,"suffix":""}],"container-title":"Gondwana Research","id":"ITEM-1","issue":"4","issued":{"date-parts":[["2007"]]},"page":"453-475","title":"Suprasubduction zone ophiolite formation along the periphery of Mesozoic Gondwana","type":"article-journal","volume":"11"},"suppress-author":1,"uris":["http://www.mendeley.com/documents/?uuid=a9560d40-56de-48c4-b275-549f2ecec9a4"]}],"mendeley":{"formattedCitation":"(2007)","plainTextFormattedCitation":"(2007)","previouslyFormattedCitation":"(2007)"},"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2007)</w:t>
            </w:r>
            <w:r w:rsidRPr="00BD3126">
              <w:rPr>
                <w:rFonts w:ascii="Calibri" w:eastAsia="Times New Roman" w:hAnsi="Calibri" w:cs="Calibri"/>
                <w:color w:val="000000"/>
                <w:sz w:val="16"/>
                <w:szCs w:val="16"/>
                <w:lang w:eastAsia="de-DE"/>
              </w:rPr>
              <w:fldChar w:fldCharType="end"/>
            </w:r>
          </w:p>
        </w:tc>
      </w:tr>
      <w:tr w:rsidR="00900476" w:rsidRPr="00BD3126" w14:paraId="7E5BC137"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487160F1"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Zr vs. Ti discrimination diagram</w:t>
            </w:r>
          </w:p>
        </w:tc>
        <w:tc>
          <w:tcPr>
            <w:tcW w:w="2410" w:type="dxa"/>
            <w:noWrap/>
            <w:hideMark/>
          </w:tcPr>
          <w:p w14:paraId="40A0D1B2"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749972D3"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near</w:t>
            </w:r>
          </w:p>
        </w:tc>
        <w:tc>
          <w:tcPr>
            <w:tcW w:w="2126" w:type="dxa"/>
            <w:noWrap/>
            <w:hideMark/>
          </w:tcPr>
          <w:p w14:paraId="3DD70EB3"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Dilek &amp; Furnes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16/j.gr.2007.01.005","ISSN":"1342937X","abstract":"Neotethyan suprasubduction zone ophiolites represent anomalous oceanic crust developed in older host basins during trench rollback cycles and later entrapped in orogenic belts as a result first of trench-passive margin and then continent-continent collisions. The Middle Jurassic Mirdita zone ophiolites in northern Albania constitute a critical transition between the dominantly mid-ocean ridge basalt (MORB)-related Early Jurassic Alpine-Apennine ophiolites in the west and supra-subduction zone (SSZ)-generated Cretaceous Eastern Mediterranean ophiolites in the east. The previously recognized Western- and Eastern-type ophiolites in the Mirdita zone display significant differences in their internal structure and pseudostratigraphy, but their geochemical affinities are more gradational in contrast to the earlier claims that these ophiolites may have formed in different tectonic settings at different times. Crosscutting relations of dike intrusions in the Eastern-type ophiolites indicate changes in the chemistry of magmatic plumbing systems from basaltic to andesitic, dacitic, rhyodacitic, and boninitic compositions through time and from west to east. The chemostratigraphy of the extrusive sequence in the Western-type ophiolites shows that the MORB-like tholeiitic rocks display a significant decrease in their TiO2 contents and Zr concentrations stratigraphically upward, although their εNd(T) values (+ 7.3 to + 6.9) show minor variation. The basaltic andesites in the upper 100 m of the Western extrusive sequence have island arc tholeiite (IAT)-like chemical characteristics (low-Ti, lower HFSE and HREE distribution, significant LREE depletion and higher Co, Ni, and Cr contents) that signify increased subduction influence in magma/melt evolution. The Eastern-type extrusive rocks range in composition from basaltic andesite to andesite, dacite and rhyodacite stratigraphically upward mimicking the temporal changes in the sheeted dikes, and they display constant Zr (</w:instrText>
            </w:r>
            <w:r w:rsidRPr="00BD3126">
              <w:rPr>
                <w:rFonts w:ascii="Cambria Math" w:eastAsia="Times New Roman" w:hAnsi="Cambria Math" w:cs="Cambria Math"/>
                <w:color w:val="000000"/>
                <w:sz w:val="16"/>
                <w:szCs w:val="16"/>
                <w:lang w:eastAsia="de-DE"/>
              </w:rPr>
              <w:instrText>∼</w:instrText>
            </w:r>
            <w:r w:rsidRPr="00BD3126">
              <w:rPr>
                <w:rFonts w:ascii="Calibri" w:eastAsia="Times New Roman" w:hAnsi="Calibri" w:cs="Calibri"/>
                <w:color w:val="000000"/>
                <w:sz w:val="16"/>
                <w:szCs w:val="16"/>
                <w:lang w:eastAsia="de-DE"/>
              </w:rPr>
              <w:instrText xml:space="preserve"> 50 ppm) but significantly varying Cr contents. The TiO2 contents of their pyroxenes are &lt; 0.3 wt.%, and their εNd(T) values decrease from + 6.5 in the lower parts to </w:instrText>
            </w:r>
            <w:r w:rsidRPr="00BD3126">
              <w:rPr>
                <w:rFonts w:ascii="Cambria Math" w:eastAsia="Times New Roman" w:hAnsi="Cambria Math" w:cs="Cambria Math"/>
                <w:color w:val="000000"/>
                <w:sz w:val="16"/>
                <w:szCs w:val="16"/>
                <w:lang w:eastAsia="de-DE"/>
              </w:rPr>
              <w:instrText>∼</w:instrText>
            </w:r>
            <w:r w:rsidRPr="00BD3126">
              <w:rPr>
                <w:rFonts w:ascii="Calibri" w:eastAsia="Times New Roman" w:hAnsi="Calibri" w:cs="Calibri"/>
                <w:color w:val="000000"/>
                <w:sz w:val="16"/>
                <w:szCs w:val="16"/>
                <w:lang w:eastAsia="de-DE"/>
              </w:rPr>
              <w:instrText> + 3.1 in the uppermost section of the sequence. Farther east in the extrusive sequence the youngest boninitic lavas and dikes have εNd(T) values between - 1.4 and - 4.0. These chemical variations through time point to a mantle source increasingly contaminated by subduction-derived aqueous fluids and sediments, which were incorporated int…","author":[{"dropping-particle":"","family":"Dilek","given":"Yildirim","non-dropping-particle":"","parse-names":false,"suffix":""},{"dropping-particle":"","family":"Furnes","given":"Harald","non-dropping-particle":"","parse-names":false,"suffix":""},{"dropping-particle":"","family":"Shallo","given":"Minella","non-dropping-particle":"","parse-names":false,"suffix":""}],"container-title":"Gondwana Research","id":"ITEM-1","issue":"4","issued":{"date-parts":[["2007"]]},"page":"453-475","title":"Suprasubduction zone ophiolite formation along the periphery of Mesozoic Gondwana","type":"article-journal","volume":"11"},"suppress-author":1,"uris":["http://www.mendeley.com/documents/?uuid=a9560d40-56de-48c4-b275-549f2ecec9a4"]}],"mendeley":{"formattedCitation":"(2007)","plainTextFormattedCitation":"(2007)","previouslyFormattedCitation":"(2007)"},"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2007)</w:t>
            </w:r>
            <w:r w:rsidRPr="00BD3126">
              <w:rPr>
                <w:rFonts w:ascii="Calibri" w:eastAsia="Times New Roman" w:hAnsi="Calibri" w:cs="Calibri"/>
                <w:color w:val="000000"/>
                <w:sz w:val="16"/>
                <w:szCs w:val="16"/>
                <w:lang w:eastAsia="de-DE"/>
              </w:rPr>
              <w:fldChar w:fldCharType="end"/>
            </w:r>
          </w:p>
        </w:tc>
      </w:tr>
      <w:tr w:rsidR="00900476" w:rsidRPr="00BD3126" w14:paraId="5384A496"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2110532B"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Zr/Y vs. Zr discrimination diagram I</w:t>
            </w:r>
          </w:p>
        </w:tc>
        <w:tc>
          <w:tcPr>
            <w:tcW w:w="2410" w:type="dxa"/>
            <w:noWrap/>
            <w:hideMark/>
          </w:tcPr>
          <w:p w14:paraId="0A535996"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3AA0957A"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3D9335D3"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Pearce &amp; Norry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07/BF00375192","ISBN":"0010-7999","ISSN":"00107990","abstract":"Data from experimental runs, coexisting phases in ultramafic rocks and phenocryst-matrix pairs in volcanic rocks have been used to compile a table of mineral-liquid distribution coefficients for Ti, Zr, Y, and Nb for basic, intermediate and acid melt compositions. These values have then been used to interpret variations of these elements, first in basalts and second, during fractional crystallization from basic to acid magmas. For basalts, petrogenetic modelling of Zr/Y, Zr/Ti, and Zr/Nb ratios, when used in conjunction with REE, Cr and isotopic variations, suggests that: (1) the increase in Zr/Y ratio from mid-ocean ridge to within plate basalts and the low Zr/Nb ratios of alkalic basalts are due to (fluid controlled) source heterogeneities; (2) the low Zr and Zr/Y ratio of volcanic arc basalts results from high degree of partial melting of a depleted source; and (3) the high Zr and similar Zr/Y ratio of basalts from fast spreading relative to slow spreading ridges results from open-system fractional crystallization. Modelling of fractionation trends in more evolved rocks using Y-Zr, Ti-Zr and Nb-Zr diagrams highlights in particular the change in crystallizing mafic phases from island arcs (clinopyroxene-dominated) to Andean-type arcs (amphibole±biotite-dominated). These methods can be applied to altered lavas of unknown affinities to provide additional information on their genesis and eruptive environment.","author":[{"dropping-particle":"","family":"Pearce","given":"Julian a.","non-dropping-particle":"","parse-names":false,"suffix":""},{"dropping-particle":"","family":"Norry","given":"Michael J.","non-dropping-particle":"","parse-names":false,"suffix":""}],"container-title":"Contributions to Mineralogy and Petrology","id":"ITEM-1","issue":"1","issued":{"date-parts":[["1979"]]},"language":"English","page":"33-47","publisher":"Springer-Verlag","title":"Petrogenetic implications of Ti, Zr, Y, and Nb variations in volcanic rocks","type":"article-journal","volume":"69"},"suppress-author":1,"uris":["http://www.mendeley.com/documents/?uuid=c12bc0be-2933-4a24-a340-1425c9325832"]}],"mendeley":{"formattedCitation":"(1979)","plainTextFormattedCitation":"(1979)","previouslyFormattedCitation":"(1979)"},"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79)</w:t>
            </w:r>
            <w:r w:rsidRPr="00BD3126">
              <w:rPr>
                <w:rFonts w:ascii="Calibri" w:eastAsia="Times New Roman" w:hAnsi="Calibri" w:cs="Calibri"/>
                <w:color w:val="000000"/>
                <w:sz w:val="16"/>
                <w:szCs w:val="16"/>
                <w:lang w:eastAsia="de-DE"/>
              </w:rPr>
              <w:fldChar w:fldCharType="end"/>
            </w:r>
          </w:p>
        </w:tc>
      </w:tr>
      <w:tr w:rsidR="00900476" w:rsidRPr="00BD3126" w14:paraId="51A54BC1"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22AAEC88"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i vs. Zr discrimination diagram I</w:t>
            </w:r>
          </w:p>
        </w:tc>
        <w:tc>
          <w:tcPr>
            <w:tcW w:w="2410" w:type="dxa"/>
            <w:noWrap/>
            <w:hideMark/>
          </w:tcPr>
          <w:p w14:paraId="1240CF50"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5B5DE27D"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3BC6B89E"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Pearce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98/rsta.1981.0066","author":[{"dropping-particle":"","family":"Pearce","given":"J A","non-dropping-particle":"","parse-names":false,"suffix":""},{"dropping-particle":"","family":"Alabaster","given":"T","non-dropping-particle":"","parse-names":false,"suffix":""},{"dropping-particle":"","family":"Shelton","given":"A W","non-dropping-particle":"","parse-names":false,"suffix":""},{"dropping-particle":"","family":"Searle","given":"M P","non-dropping-particle":"","parse-names":false,"suffix":""},{"dropping-particle":"","family":"Vine","given":"Frederick John","non-dropping-particle":"","parse-names":false,"suffix":""},{"dropping-particle":"","family":"Smith","given":"Austin Gerard","non-dropping-particle":"","parse-names":false,"suffix":""}],"container-title":"Philosophical Transactions of the Royal Society of London. Series A, Mathematical and Physical Sciences","id":"ITEM-1","issue":"1454","issued":{"date-parts":[["1981","3","26"]]},"note":"doi: 10.1098/rsta.1981.0066","page":"299-317","publisher":"Royal Society","title":"The Oman ophiolite as a Cretaceous arc-basin complex: evidence and implications","type":"article-journal","volume":"300"},"suppress-author":1,"uris":["http://www.mendeley.com/documents/?uuid=3d9e6016-bdb6-4568-8480-b3c3a935172e"]}],"mendeley":{"formattedCitation":"(1981)","plainTextFormattedCitation":"(1981)","previouslyFormattedCitation":"(1981)"},"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1)</w:t>
            </w:r>
            <w:r w:rsidRPr="00BD3126">
              <w:rPr>
                <w:rFonts w:ascii="Calibri" w:eastAsia="Times New Roman" w:hAnsi="Calibri" w:cs="Calibri"/>
                <w:color w:val="000000"/>
                <w:sz w:val="16"/>
                <w:szCs w:val="16"/>
                <w:lang w:eastAsia="de-DE"/>
              </w:rPr>
              <w:fldChar w:fldCharType="end"/>
            </w:r>
          </w:p>
        </w:tc>
      </w:tr>
      <w:tr w:rsidR="00900476" w:rsidRPr="00BD3126" w14:paraId="15FFF8CE"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4D581A75"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K2O/Yb vs. Ta/Yb discrimination diagram</w:t>
            </w:r>
          </w:p>
        </w:tc>
        <w:tc>
          <w:tcPr>
            <w:tcW w:w="2410" w:type="dxa"/>
            <w:noWrap/>
            <w:hideMark/>
          </w:tcPr>
          <w:p w14:paraId="47FBD132"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22954B13"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546DDE8F"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Pearce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author":[{"dropping-particle":"","family":"Pearce","given":"J.A.","non-dropping-particle":"","parse-names":false,"suffix":""}],"container-title":"Orogenic andesites and related rocks","editor":[{"dropping-particle":"","family":"Thorpe","given":"R.S.","non-dropping-particle":"","parse-names":false,"suffix":""}],"id":"ITEM-1","issued":{"date-parts":[["1982"]]},"page":"528-548","publisher":"John Wiley &amp; Sons","publisher-place":"Chichester, England","title":"Trace element characteristics of lavas from destructive plate boundaries","type":"chapter"},"suppress-author":1,"uris":["http://www.mendeley.com/documents/?uuid=f6c14032-8abc-43b0-b3f8-ddb6f026d032"]}],"mendeley":{"formattedCitation":"(1982)","plainTextFormattedCitation":"(1982)","previouslyFormattedCitation":"(1982)"},"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2)</w:t>
            </w:r>
            <w:r w:rsidRPr="00BD3126">
              <w:rPr>
                <w:rFonts w:ascii="Calibri" w:eastAsia="Times New Roman" w:hAnsi="Calibri" w:cs="Calibri"/>
                <w:color w:val="000000"/>
                <w:sz w:val="16"/>
                <w:szCs w:val="16"/>
                <w:lang w:eastAsia="de-DE"/>
              </w:rPr>
              <w:fldChar w:fldCharType="end"/>
            </w:r>
          </w:p>
        </w:tc>
      </w:tr>
      <w:tr w:rsidR="00900476" w:rsidRPr="00BD3126" w14:paraId="29EFDC43"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17F8BD0C"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h/Yb vs. Ta/Yb discrimination diagram II</w:t>
            </w:r>
          </w:p>
        </w:tc>
        <w:tc>
          <w:tcPr>
            <w:tcW w:w="2410" w:type="dxa"/>
            <w:noWrap/>
            <w:hideMark/>
          </w:tcPr>
          <w:p w14:paraId="3C793067"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1042BE5B"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6B8D61DA"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Pearce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author":[{"dropping-particle":"","family":"Pearce","given":"J.A.","non-dropping-particle":"","parse-names":false,"suffix":""}],"container-title":"Orogenic andesites and related rocks","editor":[{"dropping-particle":"","family":"Thorpe","given":"R.S.","non-dropping-particle":"","parse-names":false,"suffix":""}],"id":"ITEM-1","issued":{"date-parts":[["1982"]]},"page":"528-548","publisher":"John Wiley &amp; Sons","publisher-place":"Chichester, England","title":"Trace element characteristics of lavas from destructive plate boundaries","type":"chapter"},"suppress-author":1,"uris":["http://www.mendeley.com/documents/?uuid=f6c14032-8abc-43b0-b3f8-ddb6f026d032"]}],"mendeley":{"formattedCitation":"(1982)","plainTextFormattedCitation":"(1982)","previouslyFormattedCitation":"(1982)"},"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2)</w:t>
            </w:r>
            <w:r w:rsidRPr="00BD3126">
              <w:rPr>
                <w:rFonts w:ascii="Calibri" w:eastAsia="Times New Roman" w:hAnsi="Calibri" w:cs="Calibri"/>
                <w:color w:val="000000"/>
                <w:sz w:val="16"/>
                <w:szCs w:val="16"/>
                <w:lang w:eastAsia="de-DE"/>
              </w:rPr>
              <w:fldChar w:fldCharType="end"/>
            </w:r>
          </w:p>
        </w:tc>
      </w:tr>
      <w:tr w:rsidR="00900476" w:rsidRPr="00BD3126" w14:paraId="706263D4"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71E1B7C0"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i/Y vs. Nb/Y discrimination diagram</w:t>
            </w:r>
          </w:p>
        </w:tc>
        <w:tc>
          <w:tcPr>
            <w:tcW w:w="2410" w:type="dxa"/>
            <w:noWrap/>
            <w:hideMark/>
          </w:tcPr>
          <w:p w14:paraId="7B53308A"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417A1EA3"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04F61A7A"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Pearce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author":[{"dropping-particle":"","family":"Pearce","given":"J.A.","non-dropping-particle":"","parse-names":false,"suffix":""}],"container-title":"Orogenic andesites and related rocks","editor":[{"dropping-particle":"","family":"Thorpe","given":"R.S.","non-dropping-particle":"","parse-names":false,"suffix":""}],"id":"ITEM-1","issued":{"date-parts":[["1982"]]},"page":"528-548","publisher":"John Wiley &amp; Sons","publisher-place":"Chichester, England","title":"Trace element characteristics of lavas from destructive plate boundaries","type":"chapter"},"suppress-author":1,"uris":["http://www.mendeley.com/documents/?uuid=f6c14032-8abc-43b0-b3f8-ddb6f026d032"]}],"mendeley":{"formattedCitation":"(1982)","plainTextFormattedCitation":"(1982)","previouslyFormattedCitation":"(1982)"},"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2)</w:t>
            </w:r>
            <w:r w:rsidRPr="00BD3126">
              <w:rPr>
                <w:rFonts w:ascii="Calibri" w:eastAsia="Times New Roman" w:hAnsi="Calibri" w:cs="Calibri"/>
                <w:color w:val="000000"/>
                <w:sz w:val="16"/>
                <w:szCs w:val="16"/>
                <w:lang w:eastAsia="de-DE"/>
              </w:rPr>
              <w:fldChar w:fldCharType="end"/>
            </w:r>
          </w:p>
        </w:tc>
      </w:tr>
      <w:tr w:rsidR="00900476" w:rsidRPr="00BD3126" w14:paraId="03F0F884"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099CADFC"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h/Yb vs. Ta/Yb discrimination diagram III</w:t>
            </w:r>
          </w:p>
        </w:tc>
        <w:tc>
          <w:tcPr>
            <w:tcW w:w="2410" w:type="dxa"/>
            <w:noWrap/>
            <w:hideMark/>
          </w:tcPr>
          <w:p w14:paraId="5ACB5AA9"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4661F57D"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37138C0F"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Pearce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author":[{"dropping-particle":"","family":"Pearce","given":"J.A.","non-dropping-particle":"","parse-names":false,"suffix":""}],"container-title":"Continental basalts and mantle xenoliths","editor":[{"dropping-particle":"","family":"Hawkesworth","given":"C.J.","non-dropping-particle":"","parse-names":false,"suffix":""},{"dropping-particle":"","family":"Norry","given":"M.J.","non-dropping-particle":"","parse-names":false,"suffix":""}],"id":"ITEM-1","issued":{"date-parts":[["1983"]]},"page":"230-249","publisher-place":"Nantwich, Cheshire","title":"Role of the sub-continental lithosphere in magma genesis at active continental margins","type":"chapter"},"suppress-author":1,"uris":["http://www.mendeley.com/documents/?uuid=0941af7f-cd09-46a9-85b3-2f82ccd29f78"]}],"mendeley":{"formattedCitation":"(1983)","plainTextFormattedCitation":"(1983)","previouslyFormattedCitation":"(1983)"},"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3)</w:t>
            </w:r>
            <w:r w:rsidRPr="00BD3126">
              <w:rPr>
                <w:rFonts w:ascii="Calibri" w:eastAsia="Times New Roman" w:hAnsi="Calibri" w:cs="Calibri"/>
                <w:color w:val="000000"/>
                <w:sz w:val="16"/>
                <w:szCs w:val="16"/>
                <w:lang w:eastAsia="de-DE"/>
              </w:rPr>
              <w:fldChar w:fldCharType="end"/>
            </w:r>
          </w:p>
        </w:tc>
      </w:tr>
      <w:tr w:rsidR="00900476" w:rsidRPr="00BD3126" w14:paraId="230A9F7E"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4E7A83FE"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Zr/Y vs. Zr discrimination diagram II</w:t>
            </w:r>
          </w:p>
        </w:tc>
        <w:tc>
          <w:tcPr>
            <w:tcW w:w="2410" w:type="dxa"/>
            <w:noWrap/>
            <w:hideMark/>
          </w:tcPr>
          <w:p w14:paraId="4D268F46"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basalts)</w:t>
            </w:r>
          </w:p>
        </w:tc>
        <w:tc>
          <w:tcPr>
            <w:tcW w:w="1134" w:type="dxa"/>
            <w:noWrap/>
            <w:hideMark/>
          </w:tcPr>
          <w:p w14:paraId="5B534EC3"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260182FB"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Pearce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author":[{"dropping-particle":"","family":"Pearce","given":"J.A.","non-dropping-particle":"","parse-names":false,"suffix":""}],"container-title":"Continental basalts and mantle xenoliths","editor":[{"dropping-particle":"","family":"Hawkesworth","given":"C.J.","non-dropping-particle":"","parse-names":false,"suffix":""},{"dropping-particle":"","family":"Norry","given":"M.J.","non-dropping-particle":"","parse-names":false,"suffix":""}],"id":"ITEM-1","issued":{"date-parts":[["1983"]]},"page":"230-249","publisher-place":"Nantwich, Cheshire","title":"Role of the sub-continental lithosphere in magma genesis at active continental margins","type":"chapter"},"suppress-author":1,"uris":["http://www.mendeley.com/documents/?uuid=0941af7f-cd09-46a9-85b3-2f82ccd29f78"]}],"mendeley":{"formattedCitation":"(1983)","plainTextFormattedCitation":"(1983)","previouslyFormattedCitation":"(1983)"},"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3)</w:t>
            </w:r>
            <w:r w:rsidRPr="00BD3126">
              <w:rPr>
                <w:rFonts w:ascii="Calibri" w:eastAsia="Times New Roman" w:hAnsi="Calibri" w:cs="Calibri"/>
                <w:color w:val="000000"/>
                <w:sz w:val="16"/>
                <w:szCs w:val="16"/>
                <w:lang w:eastAsia="de-DE"/>
              </w:rPr>
              <w:fldChar w:fldCharType="end"/>
            </w:r>
          </w:p>
        </w:tc>
      </w:tr>
      <w:tr w:rsidR="00900476" w:rsidRPr="00BD3126" w14:paraId="52DD1774"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6995631D"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b vs. Y + Nb discrimination diagram</w:t>
            </w:r>
          </w:p>
        </w:tc>
        <w:tc>
          <w:tcPr>
            <w:tcW w:w="2410" w:type="dxa"/>
            <w:noWrap/>
            <w:hideMark/>
          </w:tcPr>
          <w:p w14:paraId="23082E2C"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granitic)</w:t>
            </w:r>
          </w:p>
        </w:tc>
        <w:tc>
          <w:tcPr>
            <w:tcW w:w="1134" w:type="dxa"/>
            <w:noWrap/>
            <w:hideMark/>
          </w:tcPr>
          <w:p w14:paraId="0BE01146"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2E036241"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Pearce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93/petrology/25.4.956","ISBN":"0022-3530","ISSN":"00223530","abstract":"Granites may be subdivided according to their intrusive settings into four main groups—ocean ridge granites (ORG), volcanic arc granites (VAG), within plate granites (WPG) and collision granites (COLG)—and the granites within each group may be further subdivided according to their precise settings and petrological characteristics. Using a data bank containing over 600 high quality trace element analyses of granites from known settings, it can be demonstrated using ORG-normalized geochemical patterns and element-SiO2 plots that most of these granite groups exhibit distinctive trace element characteristics. Discrimination of ORG, VAG, WPG and syn-COLG is most effective in Rb–Y–Nb and Rb–Yb–Ta space, particularly on projections of Y–Nb, Yb–Ta, Rb–(Y + Nb) and Rb–(Yb + Ta). Discrimination boundaries, though drawn empirically, can be shown by geochemical modelling to have a theoretical basis in the different petrogenetic histories of the various granite groups. Post-collision granites present the main problem of tectonic classification, since their characteristics depend on the thickness and composition of the lithosphere involved in the collision event and on the precise timing and location of magmatism. Provided they are coupled with a consideration of geological constraints, however, studies of trace element compositions in granites can clearly help in the elucidation of post-Archaean tectonic settings.","author":[{"dropping-particle":"","family":"Pearce","given":"Julian a.","non-dropping-particle":"","parse-names":false,"suffix":""},{"dropping-particle":"","family":"Harris","given":"Nigel B W","non-dropping-particle":"","parse-names":false,"suffix":""},{"dropping-particle":"","family":"Tindle","given":"Andrew G.","non-dropping-particle":"","parse-names":false,"suffix":""}],"container-title":"Journal of Petrology","id":"ITEM-1","issue":"4","issued":{"date-parts":[["1984"]]},"page":"956-983","title":"Trace element discrimination diagrams for the tectonic interpretation of granitic rocks","type":"article-journal","volume":"25"},"suppress-author":1,"uris":["http://www.mendeley.com/documents/?uuid=32c39951-b1ef-4aff-8fc3-827c58a1387a"]}],"mendeley":{"formattedCitation":"(1984)","plainTextFormattedCitation":"(1984)","previouslyFormattedCitation":"(1984)"},"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4)</w:t>
            </w:r>
            <w:r w:rsidRPr="00BD3126">
              <w:rPr>
                <w:rFonts w:ascii="Calibri" w:eastAsia="Times New Roman" w:hAnsi="Calibri" w:cs="Calibri"/>
                <w:color w:val="000000"/>
                <w:sz w:val="16"/>
                <w:szCs w:val="16"/>
                <w:lang w:eastAsia="de-DE"/>
              </w:rPr>
              <w:fldChar w:fldCharType="end"/>
            </w:r>
          </w:p>
        </w:tc>
      </w:tr>
      <w:tr w:rsidR="00900476" w:rsidRPr="00BD3126" w14:paraId="72AF3CDC"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06D98DB1"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Rb vs. Yb + Ta discrimination diagram</w:t>
            </w:r>
          </w:p>
        </w:tc>
        <w:tc>
          <w:tcPr>
            <w:tcW w:w="2410" w:type="dxa"/>
            <w:noWrap/>
            <w:hideMark/>
          </w:tcPr>
          <w:p w14:paraId="631D7CE4"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granitic)</w:t>
            </w:r>
          </w:p>
        </w:tc>
        <w:tc>
          <w:tcPr>
            <w:tcW w:w="1134" w:type="dxa"/>
            <w:noWrap/>
            <w:hideMark/>
          </w:tcPr>
          <w:p w14:paraId="7D4D1C81"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124B6D5D"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Pearce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93/petrology/25.4.956","ISBN":"0022-3530","ISSN":"00223530","abstract":"Granites may be subdivided according to their intrusive settings into four main groups—ocean ridge granites (ORG), volcanic arc granites (VAG), within plate granites (WPG) and collision granites (COLG)—and the granites within each group may be further subdivided according to their precise settings and petrological characteristics. Using a data bank containing over 600 high quality trace element analyses of granites from known settings, it can be demonstrated using ORG-normalized geochemical patterns and element-SiO2 plots that most of these granite groups exhibit distinctive trace element characteristics. Discrimination of ORG, VAG, WPG and syn-COLG is most effective in Rb–Y–Nb and Rb–Yb–Ta space, particularly on projections of Y–Nb, Yb–Ta, Rb–(Y + Nb) and Rb–(Yb + Ta). Discrimination boundaries, though drawn empirically, can be shown by geochemical modelling to have a theoretical basis in the different petrogenetic histories of the various granite groups. Post-collision granites present the main problem of tectonic classification, since their characteristics depend on the thickness and composition of the lithosphere involved in the collision event and on the precise timing and location of magmatism. Provided they are coupled with a consideration of geological constraints, however, studies of trace element compositions in granites can clearly help in the elucidation of post-Archaean tectonic settings.","author":[{"dropping-particle":"","family":"Pearce","given":"Julian a.","non-dropping-particle":"","parse-names":false,"suffix":""},{"dropping-particle":"","family":"Harris","given":"Nigel B W","non-dropping-particle":"","parse-names":false,"suffix":""},{"dropping-particle":"","family":"Tindle","given":"Andrew G.","non-dropping-particle":"","parse-names":false,"suffix":""}],"container-title":"Journal of Petrology","id":"ITEM-1","issue":"4","issued":{"date-parts":[["1984"]]},"page":"956-983","title":"Trace element discrimination diagrams for the tectonic interpretation of granitic rocks","type":"article-journal","volume":"25"},"suppress-author":1,"uris":["http://www.mendeley.com/documents/?uuid=32c39951-b1ef-4aff-8fc3-827c58a1387a"]}],"mendeley":{"formattedCitation":"(1984)","plainTextFormattedCitation":"(1984)","previouslyFormattedCitation":"(1984)"},"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4)</w:t>
            </w:r>
            <w:r w:rsidRPr="00BD3126">
              <w:rPr>
                <w:rFonts w:ascii="Calibri" w:eastAsia="Times New Roman" w:hAnsi="Calibri" w:cs="Calibri"/>
                <w:color w:val="000000"/>
                <w:sz w:val="16"/>
                <w:szCs w:val="16"/>
                <w:lang w:eastAsia="de-DE"/>
              </w:rPr>
              <w:fldChar w:fldCharType="end"/>
            </w:r>
          </w:p>
        </w:tc>
      </w:tr>
      <w:tr w:rsidR="00900476" w:rsidRPr="00BD3126" w14:paraId="7C326A6D"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47BEA6FA"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Nb vs. Y discrimination diagram</w:t>
            </w:r>
          </w:p>
        </w:tc>
        <w:tc>
          <w:tcPr>
            <w:tcW w:w="2410" w:type="dxa"/>
            <w:noWrap/>
            <w:hideMark/>
          </w:tcPr>
          <w:p w14:paraId="7818A3C0"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granitic)</w:t>
            </w:r>
          </w:p>
        </w:tc>
        <w:tc>
          <w:tcPr>
            <w:tcW w:w="1134" w:type="dxa"/>
            <w:noWrap/>
            <w:hideMark/>
          </w:tcPr>
          <w:p w14:paraId="644F0245"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46170548"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Pearce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93/petrology/25.4.956","ISBN":"0022-3530","ISSN":"00223530","abstract":"Granites may be subdivided according to their intrusive settings into four main groups—ocean ridge granites (ORG), volcanic arc granites (VAG), within plate granites (WPG) and collision granites (COLG)—and the granites within each group may be further subdivided according to their precise settings and petrological characteristics. Using a data bank containing over 600 high quality trace element analyses of granites from known settings, it can be demonstrated using ORG-normalized geochemical patterns and element-SiO2 plots that most of these granite groups exhibit distinctive trace element characteristics. Discrimination of ORG, VAG, WPG and syn-COLG is most effective in Rb–Y–Nb and Rb–Yb–Ta space, particularly on projections of Y–Nb, Yb–Ta, Rb–(Y + Nb) and Rb–(Yb + Ta). Discrimination boundaries, though drawn empirically, can be shown by geochemical modelling to have a theoretical basis in the different petrogenetic histories of the various granite groups. Post-collision granites present the main problem of tectonic classification, since their characteristics depend on the thickness and composition of the lithosphere involved in the collision event and on the precise timing and location of magmatism. Provided they are coupled with a consideration of geological constraints, however, studies of trace element compositions in granites can clearly help in the elucidation of post-Archaean tectonic settings.","author":[{"dropping-particle":"","family":"Pearce","given":"Julian a.","non-dropping-particle":"","parse-names":false,"suffix":""},{"dropping-particle":"","family":"Harris","given":"Nigel B W","non-dropping-particle":"","parse-names":false,"suffix":""},{"dropping-particle":"","family":"Tindle","given":"Andrew G.","non-dropping-particle":"","parse-names":false,"suffix":""}],"container-title":"Journal of Petrology","id":"ITEM-1","issue":"4","issued":{"date-parts":[["1984"]]},"page":"956-983","title":"Trace element discrimination diagrams for the tectonic interpretation of granitic rocks","type":"article-journal","volume":"25"},"suppress-author":1,"uris":["http://www.mendeley.com/documents/?uuid=32c39951-b1ef-4aff-8fc3-827c58a1387a"]}],"mendeley":{"formattedCitation":"(1984)","plainTextFormattedCitation":"(1984)","previouslyFormattedCitation":"(1984)"},"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4)</w:t>
            </w:r>
            <w:r w:rsidRPr="00BD3126">
              <w:rPr>
                <w:rFonts w:ascii="Calibri" w:eastAsia="Times New Roman" w:hAnsi="Calibri" w:cs="Calibri"/>
                <w:color w:val="000000"/>
                <w:sz w:val="16"/>
                <w:szCs w:val="16"/>
                <w:lang w:eastAsia="de-DE"/>
              </w:rPr>
              <w:fldChar w:fldCharType="end"/>
            </w:r>
          </w:p>
        </w:tc>
      </w:tr>
      <w:tr w:rsidR="00900476" w:rsidRPr="00BD3126" w14:paraId="4D48FF79" w14:textId="77777777" w:rsidTr="003C739B">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3529DE8B" w14:textId="77777777" w:rsidR="00900476" w:rsidRPr="00BD3126" w:rsidRDefault="00900476" w:rsidP="00944CA5">
            <w:pPr>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Yb vs. Ta discrimination diagram</w:t>
            </w:r>
          </w:p>
        </w:tc>
        <w:tc>
          <w:tcPr>
            <w:tcW w:w="2410" w:type="dxa"/>
            <w:noWrap/>
            <w:hideMark/>
          </w:tcPr>
          <w:p w14:paraId="224B5995"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Geotectonic setting (granitic)</w:t>
            </w:r>
          </w:p>
        </w:tc>
        <w:tc>
          <w:tcPr>
            <w:tcW w:w="1134" w:type="dxa"/>
            <w:noWrap/>
            <w:hideMark/>
          </w:tcPr>
          <w:p w14:paraId="3FB86FDD"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oglog</w:t>
            </w:r>
          </w:p>
        </w:tc>
        <w:tc>
          <w:tcPr>
            <w:tcW w:w="2126" w:type="dxa"/>
            <w:noWrap/>
            <w:hideMark/>
          </w:tcPr>
          <w:p w14:paraId="21A836BF"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 xml:space="preserve">Pearce et al. </w:t>
            </w:r>
            <w:r w:rsidRPr="00BD3126">
              <w:rPr>
                <w:rFonts w:ascii="Calibri" w:eastAsia="Times New Roman" w:hAnsi="Calibri" w:cs="Calibri"/>
                <w:color w:val="000000"/>
                <w:sz w:val="16"/>
                <w:szCs w:val="16"/>
                <w:lang w:eastAsia="de-DE"/>
              </w:rPr>
              <w:fldChar w:fldCharType="begin" w:fldLock="1"/>
            </w:r>
            <w:r w:rsidRPr="00BD3126">
              <w:rPr>
                <w:rFonts w:ascii="Calibri" w:eastAsia="Times New Roman" w:hAnsi="Calibri" w:cs="Calibri"/>
                <w:color w:val="000000"/>
                <w:sz w:val="16"/>
                <w:szCs w:val="16"/>
                <w:lang w:eastAsia="de-DE"/>
              </w:rPr>
              <w:instrText>ADDIN CSL_CITATION {"citationItems":[{"id":"ITEM-1","itemData":{"DOI":"10.1093/petrology/25.4.956","ISBN":"0022-3530","ISSN":"00223530","abstract":"Granites may be subdivided according to their intrusive settings into four main groups—ocean ridge granites (ORG), volcanic arc granites (VAG), within plate granites (WPG) and collision granites (COLG)—and the granites within each group may be further subdivided according to their precise settings and petrological characteristics. Using a data bank containing over 600 high quality trace element analyses of granites from known settings, it can be demonstrated using ORG-normalized geochemical patterns and element-SiO2 plots that most of these granite groups exhibit distinctive trace element characteristics. Discrimination of ORG, VAG, WPG and syn-COLG is most effective in Rb–Y–Nb and Rb–Yb–Ta space, particularly on projections of Y–Nb, Yb–Ta, Rb–(Y + Nb) and Rb–(Yb + Ta). Discrimination boundaries, though drawn empirically, can be shown by geochemical modelling to have a theoretical basis in the different petrogenetic histories of the various granite groups. Post-collision granites present the main problem of tectonic classification, since their characteristics depend on the thickness and composition of the lithosphere involved in the collision event and on the precise timing and location of magmatism. Provided they are coupled with a consideration of geological constraints, however, studies of trace element compositions in granites can clearly help in the elucidation of post-Archaean tectonic settings.","author":[{"dropping-particle":"","family":"Pearce","given":"Julian a.","non-dropping-particle":"","parse-names":false,"suffix":""},{"dropping-particle":"","family":"Harris","given":"Nigel B W","non-dropping-particle":"","parse-names":false,"suffix":""},{"dropping-particle":"","family":"Tindle","given":"Andrew G.","non-dropping-particle":"","parse-names":false,"suffix":""}],"container-title":"Journal of Petrology","id":"ITEM-1","issue":"4","issued":{"date-parts":[["1984"]]},"page":"956-983","title":"Trace element discrimination diagrams for the tectonic interpretation of granitic rocks","type":"article-journal","volume":"25"},"suppress-author":1,"uris":["http://www.mendeley.com/documents/?uuid=32c39951-b1ef-4aff-8fc3-827c58a1387a"]}],"mendeley":{"formattedCitation":"(1984)","plainTextFormattedCitation":"(1984)","previouslyFormattedCitation":"(1984)"},"properties":{"noteIndex":0},"schema":"https://github.com/citation-style-language/schema/raw/master/csl-citation.json"}</w:instrText>
            </w:r>
            <w:r w:rsidRPr="00BD3126">
              <w:rPr>
                <w:rFonts w:ascii="Calibri" w:eastAsia="Times New Roman" w:hAnsi="Calibri" w:cs="Calibri"/>
                <w:color w:val="000000"/>
                <w:sz w:val="16"/>
                <w:szCs w:val="16"/>
                <w:lang w:eastAsia="de-DE"/>
              </w:rPr>
              <w:fldChar w:fldCharType="separate"/>
            </w:r>
            <w:r w:rsidRPr="00BD3126">
              <w:rPr>
                <w:rFonts w:ascii="Calibri" w:eastAsia="Times New Roman" w:hAnsi="Calibri" w:cs="Calibri"/>
                <w:noProof/>
                <w:color w:val="000000"/>
                <w:sz w:val="16"/>
                <w:szCs w:val="16"/>
                <w:lang w:eastAsia="de-DE"/>
              </w:rPr>
              <w:t>(1984)</w:t>
            </w:r>
            <w:r w:rsidRPr="00BD3126">
              <w:rPr>
                <w:rFonts w:ascii="Calibri" w:eastAsia="Times New Roman" w:hAnsi="Calibri" w:cs="Calibri"/>
                <w:color w:val="000000"/>
                <w:sz w:val="16"/>
                <w:szCs w:val="16"/>
                <w:lang w:eastAsia="de-DE"/>
              </w:rPr>
              <w:fldChar w:fldCharType="end"/>
            </w:r>
          </w:p>
        </w:tc>
      </w:tr>
    </w:tbl>
    <w:p w14:paraId="0215DBD4" w14:textId="77777777" w:rsidR="009E17B5" w:rsidRPr="00BD3126" w:rsidRDefault="009E17B5" w:rsidP="0003061E"/>
    <w:p w14:paraId="75C64BB1" w14:textId="3D6C2527" w:rsidR="0003061E" w:rsidRPr="00BD3126" w:rsidRDefault="002D1BD4" w:rsidP="00EF7FFD">
      <w:pPr>
        <w:pStyle w:val="berschrift2"/>
        <w:numPr>
          <w:ilvl w:val="1"/>
          <w:numId w:val="2"/>
        </w:numPr>
      </w:pPr>
      <w:bookmarkStart w:id="49" w:name="_Toc23951188"/>
      <w:r w:rsidRPr="00BD3126">
        <w:t>PLOT-O-MAT</w:t>
      </w:r>
      <w:r w:rsidR="00D86FEF" w:rsidRPr="00BD3126">
        <w:t xml:space="preserve"> – Plotting of elemental variation diagrams</w:t>
      </w:r>
      <w:bookmarkEnd w:id="49"/>
    </w:p>
    <w:p w14:paraId="47030DA4" w14:textId="52BA911E" w:rsidR="00BB6624" w:rsidRPr="00BD3126" w:rsidRDefault="00BB6624" w:rsidP="00BB6624">
      <w:r w:rsidRPr="00BD3126">
        <w:t>The PLOT-O-MAT</w:t>
      </w:r>
      <w:r w:rsidR="00DA5EAC" w:rsidRPr="00BD3126">
        <w:t xml:space="preserve"> v2.0</w:t>
      </w:r>
      <w:r w:rsidRPr="00BD3126">
        <w:t xml:space="preserve"> graphical user interface allows </w:t>
      </w:r>
      <w:r w:rsidR="00176BE6" w:rsidRPr="00BD3126">
        <w:t>to create</w:t>
      </w:r>
      <w:r w:rsidR="00C33174" w:rsidRPr="00BD3126">
        <w:t xml:space="preserve"> linear</w:t>
      </w:r>
      <w:r w:rsidR="00275F4E" w:rsidRPr="00BD3126">
        <w:t xml:space="preserve">, semi-logarithmic and </w:t>
      </w:r>
      <w:r w:rsidR="00C33174" w:rsidRPr="00BD3126">
        <w:t xml:space="preserve">logarithmic </w:t>
      </w:r>
      <w:r w:rsidR="00176BE6" w:rsidRPr="00BD3126">
        <w:t>plots and vari</w:t>
      </w:r>
      <w:r w:rsidR="00DA5EAC" w:rsidRPr="00BD3126">
        <w:t>ation diagrams</w:t>
      </w:r>
      <w:r w:rsidR="00275F4E" w:rsidRPr="00BD3126">
        <w:t>.</w:t>
      </w:r>
      <w:r w:rsidR="00B77F5F" w:rsidRPr="00BD3126">
        <w:t xml:space="preserve"> </w:t>
      </w:r>
      <w:r w:rsidR="00E62105">
        <w:t>To start the PLOT-O-MAT, s</w:t>
      </w:r>
      <w:r w:rsidR="00B77F5F" w:rsidRPr="00BD3126">
        <w:t>elect ‘PLOT-O-MAT’ in the first popup</w:t>
      </w:r>
      <w:r w:rsidR="00D5016C" w:rsidRPr="00BD3126">
        <w:t xml:space="preserve"> of the plot selection panel in </w:t>
      </w:r>
      <w:r w:rsidR="00E62105">
        <w:t>FastGAPP’s</w:t>
      </w:r>
      <w:r w:rsidR="00D5016C" w:rsidRPr="00BD3126">
        <w:t xml:space="preserve"> main window (Fig. 5.4-1). </w:t>
      </w:r>
      <w:r w:rsidR="002B1F3A" w:rsidRPr="00BD3126">
        <w:t>A large button ‘Start PLOT-O-MAT’</w:t>
      </w:r>
      <w:r w:rsidR="00F72EF6" w:rsidRPr="00BD3126">
        <w:t xml:space="preserve"> appears and</w:t>
      </w:r>
      <w:r w:rsidR="002B1F3A" w:rsidRPr="00BD3126">
        <w:t xml:space="preserve"> </w:t>
      </w:r>
      <w:r w:rsidR="00F72EF6" w:rsidRPr="00BD3126">
        <w:t>o</w:t>
      </w:r>
      <w:r w:rsidR="00D5016C" w:rsidRPr="00BD3126">
        <w:t>ther control element</w:t>
      </w:r>
      <w:r w:rsidR="00F72EF6" w:rsidRPr="00BD3126">
        <w:t>s</w:t>
      </w:r>
      <w:r w:rsidR="00D5016C" w:rsidRPr="00BD3126">
        <w:t xml:space="preserve"> dis</w:t>
      </w:r>
      <w:r w:rsidR="00EA11C0" w:rsidRPr="00BD3126">
        <w:t xml:space="preserve">appear </w:t>
      </w:r>
      <w:r w:rsidR="00F72EF6" w:rsidRPr="00BD3126">
        <w:t xml:space="preserve">in the plot selection panel </w:t>
      </w:r>
      <w:r w:rsidR="00EA11C0" w:rsidRPr="00BD3126">
        <w:t xml:space="preserve">or </w:t>
      </w:r>
      <w:r w:rsidR="00A21416" w:rsidRPr="00BD3126">
        <w:t>are</w:t>
      </w:r>
      <w:r w:rsidR="002B1F3A" w:rsidRPr="00BD3126">
        <w:t xml:space="preserve"> disabled</w:t>
      </w:r>
      <w:r w:rsidR="00F72EF6" w:rsidRPr="00BD3126">
        <w:t xml:space="preserve"> in the plot options panel. Click on the button t</w:t>
      </w:r>
      <w:r w:rsidR="00DA5EAC" w:rsidRPr="00BD3126">
        <w:t xml:space="preserve">o start </w:t>
      </w:r>
      <w:r w:rsidR="00B77F5F" w:rsidRPr="00BD3126">
        <w:t>the PLOT-O-MAT</w:t>
      </w:r>
      <w:r w:rsidR="00F72EF6" w:rsidRPr="00BD3126">
        <w:t xml:space="preserve"> graphical user interface.</w:t>
      </w:r>
    </w:p>
    <w:p w14:paraId="661CB578" w14:textId="07605496" w:rsidR="00EF7FFD" w:rsidRPr="00BD3126" w:rsidRDefault="0040380F" w:rsidP="00974264">
      <w:pPr>
        <w:pStyle w:val="Beschriftung"/>
        <w:rPr>
          <w:lang w:val="en-US"/>
        </w:rPr>
      </w:pPr>
      <w:r w:rsidRPr="00BD3126">
        <w:rPr>
          <w:noProof/>
          <w:lang w:val="en-US"/>
        </w:rPr>
        <w:lastRenderedPageBreak/>
        <w:drawing>
          <wp:anchor distT="0" distB="0" distL="114300" distR="114300" simplePos="0" relativeHeight="251669504" behindDoc="0" locked="0" layoutInCell="1" allowOverlap="1" wp14:anchorId="12329732" wp14:editId="6A994478">
            <wp:simplePos x="0" y="0"/>
            <wp:positionH relativeFrom="margin">
              <wp:align>left</wp:align>
            </wp:positionH>
            <wp:positionV relativeFrom="paragraph">
              <wp:posOffset>-635</wp:posOffset>
            </wp:positionV>
            <wp:extent cx="1738630" cy="2707005"/>
            <wp:effectExtent l="0" t="0" r="0" b="0"/>
            <wp:wrapSquare wrapText="bothSides"/>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1745941" cy="271823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A12FC"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5.4</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000A12FC" w:rsidRPr="00BD3126">
        <w:rPr>
          <w:lang w:val="en-US"/>
        </w:rPr>
        <w:t>: Screenshot of the plot selection window. Use the</w:t>
      </w:r>
      <w:r w:rsidR="002C243D" w:rsidRPr="00BD3126">
        <w:rPr>
          <w:lang w:val="en-US"/>
        </w:rPr>
        <w:t xml:space="preserve"> first</w:t>
      </w:r>
      <w:r w:rsidR="000A12FC" w:rsidRPr="00BD3126">
        <w:rPr>
          <w:lang w:val="en-US"/>
        </w:rPr>
        <w:t xml:space="preserve"> popup</w:t>
      </w:r>
      <w:r w:rsidR="002C243D" w:rsidRPr="00BD3126">
        <w:rPr>
          <w:lang w:val="en-US"/>
        </w:rPr>
        <w:t xml:space="preserve"> (1)</w:t>
      </w:r>
      <w:r w:rsidR="000A12FC" w:rsidRPr="00BD3126">
        <w:rPr>
          <w:lang w:val="en-US"/>
        </w:rPr>
        <w:t xml:space="preserve"> to select </w:t>
      </w:r>
      <w:r w:rsidR="002C243D" w:rsidRPr="00BD3126">
        <w:rPr>
          <w:lang w:val="en-US"/>
        </w:rPr>
        <w:t>the PLOT-O-MAT</w:t>
      </w:r>
      <w:r w:rsidR="00BC29F6" w:rsidRPr="00BD3126">
        <w:rPr>
          <w:lang w:val="en-US"/>
        </w:rPr>
        <w:t>. All other control elements</w:t>
      </w:r>
      <w:r w:rsidR="00E553E1" w:rsidRPr="00BD3126">
        <w:rPr>
          <w:lang w:val="en-US"/>
        </w:rPr>
        <w:t xml:space="preserve"> disappear and a new button ‘Start PLOT-O-MAT’ (2) appear</w:t>
      </w:r>
      <w:r w:rsidR="00D70E35" w:rsidRPr="00BD3126">
        <w:rPr>
          <w:lang w:val="en-US"/>
        </w:rPr>
        <w:t>s</w:t>
      </w:r>
      <w:r w:rsidR="00E553E1" w:rsidRPr="00BD3126">
        <w:rPr>
          <w:lang w:val="en-US"/>
        </w:rPr>
        <w:t xml:space="preserve"> in the plot selection window. Click on that button</w:t>
      </w:r>
      <w:r w:rsidR="00D70E35" w:rsidRPr="00BD3126">
        <w:rPr>
          <w:lang w:val="en-US"/>
        </w:rPr>
        <w:t xml:space="preserve"> </w:t>
      </w:r>
      <w:r w:rsidR="00C37253" w:rsidRPr="00BD3126">
        <w:rPr>
          <w:lang w:val="en-US"/>
        </w:rPr>
        <w:t>(2)</w:t>
      </w:r>
      <w:r w:rsidR="00E553E1" w:rsidRPr="00BD3126">
        <w:rPr>
          <w:lang w:val="en-US"/>
        </w:rPr>
        <w:t xml:space="preserve"> to start</w:t>
      </w:r>
      <w:r w:rsidR="00B03423" w:rsidRPr="00BD3126">
        <w:rPr>
          <w:lang w:val="en-US"/>
        </w:rPr>
        <w:t xml:space="preserve"> the PLOT-O-MAT graphical user interface.</w:t>
      </w:r>
    </w:p>
    <w:p w14:paraId="0F11C42E" w14:textId="521D6D28" w:rsidR="00974264" w:rsidRPr="00BD3126" w:rsidRDefault="00974264" w:rsidP="00974264"/>
    <w:p w14:paraId="0BA7D9BD" w14:textId="03FB7E67" w:rsidR="00974264" w:rsidRPr="00BD3126" w:rsidRDefault="00974264" w:rsidP="00974264"/>
    <w:p w14:paraId="08884324" w14:textId="724A48F5" w:rsidR="00974264" w:rsidRPr="00BD3126" w:rsidRDefault="00974264" w:rsidP="00974264"/>
    <w:p w14:paraId="6A50C567" w14:textId="37798023" w:rsidR="00974264" w:rsidRPr="00BD3126" w:rsidRDefault="00974264" w:rsidP="00974264"/>
    <w:p w14:paraId="3EC3D3FE" w14:textId="023E1024" w:rsidR="00974264" w:rsidRPr="00BD3126" w:rsidRDefault="00974264" w:rsidP="00974264"/>
    <w:p w14:paraId="50DFADB6" w14:textId="07AADAE1" w:rsidR="00974264" w:rsidRPr="00BD3126" w:rsidRDefault="00974264" w:rsidP="00974264"/>
    <w:p w14:paraId="20DF35E3" w14:textId="18FCAD4A" w:rsidR="00974264" w:rsidRPr="00BD3126" w:rsidRDefault="00974264" w:rsidP="00974264"/>
    <w:p w14:paraId="61FC2982" w14:textId="77777777" w:rsidR="00F72EF6" w:rsidRPr="00BD3126" w:rsidRDefault="00F72EF6" w:rsidP="00974264"/>
    <w:p w14:paraId="71A77F3A" w14:textId="0C9D96FA" w:rsidR="0040380F" w:rsidRPr="00BD3126" w:rsidRDefault="00D16840" w:rsidP="00F72EF6">
      <w:pPr>
        <w:pStyle w:val="Beschriftung"/>
        <w:rPr>
          <w:lang w:val="en-US"/>
        </w:rPr>
      </w:pPr>
      <w:r w:rsidRPr="00BD3126">
        <w:rPr>
          <w:noProof/>
          <w:lang w:val="en-US"/>
        </w:rPr>
        <w:drawing>
          <wp:anchor distT="0" distB="0" distL="114300" distR="114300" simplePos="0" relativeHeight="251670528" behindDoc="0" locked="0" layoutInCell="1" allowOverlap="1" wp14:anchorId="44BE54EA" wp14:editId="28BBEB03">
            <wp:simplePos x="0" y="0"/>
            <wp:positionH relativeFrom="margin">
              <wp:align>left</wp:align>
            </wp:positionH>
            <wp:positionV relativeFrom="paragraph">
              <wp:posOffset>12700</wp:posOffset>
            </wp:positionV>
            <wp:extent cx="1697990" cy="3877945"/>
            <wp:effectExtent l="0" t="0" r="0" b="8255"/>
            <wp:wrapSquare wrapText="bothSides"/>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1697990" cy="3877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83657"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5.4</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2</w:t>
      </w:r>
      <w:r w:rsidR="00F179DF" w:rsidRPr="00BD3126">
        <w:rPr>
          <w:lang w:val="en-US"/>
        </w:rPr>
        <w:fldChar w:fldCharType="end"/>
      </w:r>
      <w:r w:rsidR="00483657" w:rsidRPr="00BD3126">
        <w:rPr>
          <w:lang w:val="en-US"/>
        </w:rPr>
        <w:t xml:space="preserve">: </w:t>
      </w:r>
      <w:r w:rsidR="00F72EF6" w:rsidRPr="00BD3126">
        <w:rPr>
          <w:lang w:val="en-US"/>
        </w:rPr>
        <w:t xml:space="preserve">Screenshot </w:t>
      </w:r>
      <w:r w:rsidR="00C37253" w:rsidRPr="00BD3126">
        <w:rPr>
          <w:lang w:val="en-US"/>
        </w:rPr>
        <w:t xml:space="preserve">of the setup panel of the PLOT-O-MAT graphical user interface. </w:t>
      </w:r>
      <w:r w:rsidR="00A6169F" w:rsidRPr="00BD3126">
        <w:rPr>
          <w:lang w:val="en-US"/>
        </w:rPr>
        <w:t>The setup panel contains a popup to select the plot arrangement (1), whereby op</w:t>
      </w:r>
      <w:r w:rsidR="005B6720" w:rsidRPr="00BD3126">
        <w:rPr>
          <w:lang w:val="en-US"/>
        </w:rPr>
        <w:t>tions include a large plot (1x1 large)</w:t>
      </w:r>
      <w:r w:rsidR="0003088D" w:rsidRPr="00BD3126">
        <w:rPr>
          <w:lang w:val="en-US"/>
        </w:rPr>
        <w:t xml:space="preserve"> and several small</w:t>
      </w:r>
      <w:r w:rsidR="001152B5" w:rsidRPr="00BD3126">
        <w:rPr>
          <w:lang w:val="en-US"/>
        </w:rPr>
        <w:t xml:space="preserve"> same-sized</w:t>
      </w:r>
      <w:r w:rsidR="0003088D" w:rsidRPr="00BD3126">
        <w:rPr>
          <w:lang w:val="en-US"/>
        </w:rPr>
        <w:t xml:space="preserve"> plot arrangements</w:t>
      </w:r>
      <w:r w:rsidR="001152B5" w:rsidRPr="00BD3126">
        <w:rPr>
          <w:lang w:val="en-US"/>
        </w:rPr>
        <w:t xml:space="preserve"> with</w:t>
      </w:r>
      <w:r w:rsidR="0003088D" w:rsidRPr="00BD3126">
        <w:rPr>
          <w:lang w:val="en-US"/>
        </w:rPr>
        <w:t xml:space="preserve"> up to 3x3 plots</w:t>
      </w:r>
      <w:r w:rsidR="001152B5" w:rsidRPr="00BD3126">
        <w:rPr>
          <w:lang w:val="en-US"/>
        </w:rPr>
        <w:t xml:space="preserve">. </w:t>
      </w:r>
      <w:r w:rsidR="00886CD0" w:rsidRPr="00BD3126">
        <w:rPr>
          <w:lang w:val="en-US"/>
        </w:rPr>
        <w:t>Data types (raw, normali</w:t>
      </w:r>
      <w:r w:rsidR="003E2A15">
        <w:rPr>
          <w:lang w:val="en-US"/>
        </w:rPr>
        <w:t>z</w:t>
      </w:r>
      <w:r w:rsidR="00886CD0" w:rsidRPr="00BD3126">
        <w:rPr>
          <w:lang w:val="en-US"/>
        </w:rPr>
        <w:t xml:space="preserve">ed and molar data) can be selected by the </w:t>
      </w:r>
      <w:r w:rsidR="001816A6" w:rsidRPr="00BD3126">
        <w:rPr>
          <w:lang w:val="en-US"/>
        </w:rPr>
        <w:t>radio buttons (2). Dependent on the current plot arrangement selection</w:t>
      </w:r>
      <w:r w:rsidR="005938C2" w:rsidRPr="00BD3126">
        <w:rPr>
          <w:lang w:val="en-US"/>
        </w:rPr>
        <w:t xml:space="preserve">, control </w:t>
      </w:r>
      <w:r w:rsidR="009571DC" w:rsidRPr="00BD3126">
        <w:rPr>
          <w:lang w:val="en-US"/>
        </w:rPr>
        <w:t>panels</w:t>
      </w:r>
      <w:r w:rsidR="005938C2" w:rsidRPr="00BD3126">
        <w:rPr>
          <w:lang w:val="en-US"/>
        </w:rPr>
        <w:t xml:space="preserve"> for </w:t>
      </w:r>
      <w:r w:rsidR="009571DC" w:rsidRPr="00BD3126">
        <w:rPr>
          <w:lang w:val="en-US"/>
        </w:rPr>
        <w:t>each</w:t>
      </w:r>
      <w:r w:rsidR="005938C2" w:rsidRPr="00BD3126">
        <w:rPr>
          <w:lang w:val="en-US"/>
        </w:rPr>
        <w:t xml:space="preserve"> y-axis</w:t>
      </w:r>
      <w:r w:rsidR="009571DC" w:rsidRPr="00BD3126">
        <w:rPr>
          <w:lang w:val="en-US"/>
        </w:rPr>
        <w:t xml:space="preserve"> (3)</w:t>
      </w:r>
      <w:r w:rsidR="005938C2" w:rsidRPr="00BD3126">
        <w:rPr>
          <w:lang w:val="en-US"/>
        </w:rPr>
        <w:t xml:space="preserve"> are enabled or disabled</w:t>
      </w:r>
      <w:r w:rsidR="009571DC" w:rsidRPr="00BD3126">
        <w:rPr>
          <w:lang w:val="en-US"/>
        </w:rPr>
        <w:t xml:space="preserve">. </w:t>
      </w:r>
      <w:r w:rsidR="00F74B60" w:rsidRPr="00BD3126">
        <w:rPr>
          <w:lang w:val="en-US"/>
        </w:rPr>
        <w:t xml:space="preserve">The popup allows to select the header value. </w:t>
      </w:r>
      <w:r w:rsidR="00A3406D" w:rsidRPr="00BD3126">
        <w:rPr>
          <w:lang w:val="en-US"/>
        </w:rPr>
        <w:t>Furthermore, the axis minimum / maximum can be adjusted by the editable fields</w:t>
      </w:r>
      <w:r w:rsidR="00393A04" w:rsidRPr="00BD3126">
        <w:rPr>
          <w:lang w:val="en-US"/>
        </w:rPr>
        <w:t>. The second popup allows to select the axis type (linear or logarithmic). The same</w:t>
      </w:r>
      <w:r w:rsidR="00B20A8C" w:rsidRPr="00BD3126">
        <w:rPr>
          <w:lang w:val="en-US"/>
        </w:rPr>
        <w:t xml:space="preserve"> elements are also available for</w:t>
      </w:r>
      <w:r w:rsidR="003B71DB" w:rsidRPr="00BD3126">
        <w:rPr>
          <w:lang w:val="en-US"/>
        </w:rPr>
        <w:t xml:space="preserve"> the x</w:t>
      </w:r>
      <w:r w:rsidR="003B71DB" w:rsidRPr="00BD3126">
        <w:rPr>
          <w:lang w:val="en-US"/>
        </w:rPr>
        <w:noBreakHyphen/>
        <w:t>axis setup panel (</w:t>
      </w:r>
      <w:r w:rsidR="00B20A8C" w:rsidRPr="00BD3126">
        <w:rPr>
          <w:lang w:val="en-US"/>
        </w:rPr>
        <w:t>4</w:t>
      </w:r>
      <w:r w:rsidR="003B71DB" w:rsidRPr="00BD3126">
        <w:rPr>
          <w:lang w:val="en-US"/>
        </w:rPr>
        <w:t>)</w:t>
      </w:r>
      <w:r w:rsidR="00B20A8C" w:rsidRPr="00BD3126">
        <w:rPr>
          <w:lang w:val="en-US"/>
        </w:rPr>
        <w:t xml:space="preserve">. </w:t>
      </w:r>
      <w:r w:rsidR="009E2A68" w:rsidRPr="00BD3126">
        <w:rPr>
          <w:lang w:val="en-US"/>
        </w:rPr>
        <w:t xml:space="preserve">The ‘Update’ and ‘Plot’ button allow </w:t>
      </w:r>
      <w:r w:rsidR="00C8789B" w:rsidRPr="00BD3126">
        <w:rPr>
          <w:lang w:val="en-US"/>
        </w:rPr>
        <w:t>to update the preview right of the setup panel</w:t>
      </w:r>
      <w:r w:rsidR="00CD1D77" w:rsidRPr="00BD3126">
        <w:rPr>
          <w:lang w:val="en-US"/>
        </w:rPr>
        <w:t xml:space="preserve"> (Fig. </w:t>
      </w:r>
      <w:r w:rsidR="000D50D6" w:rsidRPr="00BD3126">
        <w:rPr>
          <w:lang w:val="en-US"/>
        </w:rPr>
        <w:t>5.4-3</w:t>
      </w:r>
      <w:r w:rsidR="00CD1D77" w:rsidRPr="00BD3126">
        <w:rPr>
          <w:lang w:val="en-US"/>
        </w:rPr>
        <w:t>)</w:t>
      </w:r>
      <w:r w:rsidR="00C8789B" w:rsidRPr="00BD3126">
        <w:rPr>
          <w:lang w:val="en-US"/>
        </w:rPr>
        <w:t xml:space="preserve"> or to </w:t>
      </w:r>
      <w:r w:rsidR="00CD1D77" w:rsidRPr="00BD3126">
        <w:rPr>
          <w:lang w:val="en-US"/>
        </w:rPr>
        <w:t>display</w:t>
      </w:r>
      <w:r w:rsidR="00C8789B" w:rsidRPr="00BD3126">
        <w:rPr>
          <w:lang w:val="en-US"/>
        </w:rPr>
        <w:t xml:space="preserve"> the selected </w:t>
      </w:r>
      <w:r w:rsidR="00CD1D77" w:rsidRPr="00BD3126">
        <w:rPr>
          <w:lang w:val="en-US"/>
        </w:rPr>
        <w:t>plot setup in a figure, respectively.</w:t>
      </w:r>
    </w:p>
    <w:p w14:paraId="66A94B4F" w14:textId="1EF7BEAA" w:rsidR="00D64452" w:rsidRPr="00BD3126" w:rsidRDefault="00D64452" w:rsidP="00EF7FFD"/>
    <w:p w14:paraId="215A4345" w14:textId="32227763" w:rsidR="0040380F" w:rsidRPr="00BD3126" w:rsidRDefault="0040380F" w:rsidP="00EF7FFD"/>
    <w:p w14:paraId="6F4AE854" w14:textId="27BFD6C7" w:rsidR="00C30D31" w:rsidRPr="00BD3126" w:rsidRDefault="00C30D31" w:rsidP="00EF7FFD"/>
    <w:p w14:paraId="059F584E" w14:textId="4D0B4ACD" w:rsidR="00C30D31" w:rsidRPr="00BD3126" w:rsidRDefault="00C30D31" w:rsidP="00EF7FFD"/>
    <w:p w14:paraId="45418997" w14:textId="7E484E01" w:rsidR="00C30D31" w:rsidRPr="00BD3126" w:rsidRDefault="00C30D31" w:rsidP="00EF7FFD"/>
    <w:p w14:paraId="36E568A3" w14:textId="19EBFAD3" w:rsidR="00C30D31" w:rsidRPr="00BD3126" w:rsidRDefault="00C30D31" w:rsidP="00EF7FFD"/>
    <w:p w14:paraId="0D0240AE" w14:textId="2A780663" w:rsidR="00C30D31" w:rsidRPr="00BD3126" w:rsidRDefault="00C30D31" w:rsidP="00EF7FFD"/>
    <w:p w14:paraId="6D6A5A50" w14:textId="665A9A4D" w:rsidR="00C30D31" w:rsidRPr="00BD3126" w:rsidRDefault="00C30D31" w:rsidP="00EF7FFD"/>
    <w:p w14:paraId="3CDE59A2" w14:textId="39E81B03" w:rsidR="00EA147B" w:rsidRPr="00BD3126" w:rsidRDefault="00EA147B" w:rsidP="00EF7FFD">
      <w:r w:rsidRPr="00BD3126">
        <w:t xml:space="preserve">The PLOT-O-MAT </w:t>
      </w:r>
      <w:r w:rsidR="002B2DF9" w:rsidRPr="00BD3126">
        <w:t xml:space="preserve">user interface </w:t>
      </w:r>
      <w:r w:rsidRPr="00BD3126">
        <w:t xml:space="preserve">consists of a setup panel </w:t>
      </w:r>
      <w:r w:rsidR="00B6392D" w:rsidRPr="00BD3126">
        <w:t>on the left side</w:t>
      </w:r>
      <w:r w:rsidR="00EA101D">
        <w:t xml:space="preserve"> </w:t>
      </w:r>
      <w:r w:rsidR="00EA101D" w:rsidRPr="00BD3126">
        <w:t xml:space="preserve">(Fig. 5.4-2) </w:t>
      </w:r>
      <w:r w:rsidR="00B6392D" w:rsidRPr="00BD3126">
        <w:t>and a</w:t>
      </w:r>
      <w:r w:rsidR="004E72D1">
        <w:t xml:space="preserve"> large</w:t>
      </w:r>
      <w:r w:rsidR="00B6392D" w:rsidRPr="00BD3126">
        <w:t xml:space="preserve"> preview panel</w:t>
      </w:r>
      <w:r w:rsidR="00ED5CC1" w:rsidRPr="00BD3126">
        <w:t xml:space="preserve"> on the right side (Fig. 5.4-3). </w:t>
      </w:r>
      <w:r w:rsidR="008C7C40" w:rsidRPr="00BD3126">
        <w:t xml:space="preserve">The plot arrangement popup </w:t>
      </w:r>
      <w:r w:rsidR="00855650" w:rsidRPr="00BD3126">
        <w:t xml:space="preserve">in the setup panel (Fig. 5.4-2) </w:t>
      </w:r>
      <w:r w:rsidR="008C7C40" w:rsidRPr="00BD3126">
        <w:t xml:space="preserve">allows </w:t>
      </w:r>
      <w:r w:rsidR="00855650" w:rsidRPr="00BD3126">
        <w:t xml:space="preserve">to select different </w:t>
      </w:r>
      <w:r w:rsidR="00452A64" w:rsidRPr="00BD3126">
        <w:t xml:space="preserve">arrangements of the </w:t>
      </w:r>
      <w:r w:rsidR="004E72D1">
        <w:t>elements</w:t>
      </w:r>
      <w:r w:rsidR="00452A64" w:rsidRPr="00BD3126">
        <w:t xml:space="preserve">. </w:t>
      </w:r>
      <w:r w:rsidR="00B04A3E" w:rsidRPr="00BD3126">
        <w:t>Options include a larger</w:t>
      </w:r>
      <w:r w:rsidR="00C83816" w:rsidRPr="00BD3126">
        <w:t xml:space="preserve"> single plot (1x1 large) or</w:t>
      </w:r>
      <w:r w:rsidR="00B7625D" w:rsidRPr="00BD3126">
        <w:t xml:space="preserve"> </w:t>
      </w:r>
      <w:r w:rsidR="00233A07">
        <w:t xml:space="preserve">smaller </w:t>
      </w:r>
      <w:r w:rsidR="009B7185">
        <w:t xml:space="preserve">same-sized </w:t>
      </w:r>
      <w:r w:rsidR="00233A07">
        <w:t>plots (</w:t>
      </w:r>
      <w:r w:rsidR="00B7625D" w:rsidRPr="00BD3126">
        <w:t>up to 3x3</w:t>
      </w:r>
      <w:r w:rsidR="00EA101D">
        <w:t xml:space="preserve"> = 9</w:t>
      </w:r>
      <w:r w:rsidR="00233A07">
        <w:t>)</w:t>
      </w:r>
      <w:r w:rsidR="00B7625D" w:rsidRPr="00BD3126">
        <w:t xml:space="preserve"> plots.</w:t>
      </w:r>
      <w:r w:rsidR="009B7185">
        <w:t xml:space="preserve"> </w:t>
      </w:r>
      <w:r w:rsidR="007304AD" w:rsidRPr="00BD3126">
        <w:t>It is possible to select the data type</w:t>
      </w:r>
      <w:r w:rsidR="00E260B3" w:rsidRPr="00BD3126">
        <w:t xml:space="preserve"> (raw, normali</w:t>
      </w:r>
      <w:r w:rsidR="009B7185">
        <w:t>z</w:t>
      </w:r>
      <w:r w:rsidR="00E260B3" w:rsidRPr="00BD3126">
        <w:t xml:space="preserve">ed or </w:t>
      </w:r>
      <w:r w:rsidR="007E7C2D" w:rsidRPr="00BD3126">
        <w:t>molar data</w:t>
      </w:r>
      <w:r w:rsidR="00E260B3" w:rsidRPr="00BD3126">
        <w:t>)</w:t>
      </w:r>
      <w:r w:rsidR="007304AD" w:rsidRPr="00BD3126">
        <w:t xml:space="preserve"> by using the </w:t>
      </w:r>
      <w:r w:rsidR="00E260B3" w:rsidRPr="00BD3126">
        <w:t>radio buttons</w:t>
      </w:r>
      <w:r w:rsidR="009B7185">
        <w:t xml:space="preserve"> in the data</w:t>
      </w:r>
      <w:r w:rsidR="00EA101D">
        <w:t xml:space="preserve"> type panel </w:t>
      </w:r>
      <w:r w:rsidR="00EA101D" w:rsidRPr="00BD3126">
        <w:t>(Fig. 5.4-2)</w:t>
      </w:r>
      <w:r w:rsidR="00EA101D">
        <w:t>.</w:t>
      </w:r>
      <w:r w:rsidR="00A31398" w:rsidRPr="00BD3126">
        <w:t xml:space="preserve"> </w:t>
      </w:r>
      <w:r w:rsidR="000D424E" w:rsidRPr="00BD3126">
        <w:t>Below the data type selection, several panels</w:t>
      </w:r>
      <w:r w:rsidR="009420AB" w:rsidRPr="00BD3126">
        <w:t xml:space="preserve"> allow to adjust the </w:t>
      </w:r>
      <w:r w:rsidR="000E03DA" w:rsidRPr="00BD3126">
        <w:t xml:space="preserve">y- and x-axis. </w:t>
      </w:r>
      <w:r w:rsidR="00E75D66" w:rsidRPr="00BD3126">
        <w:t>Each panel include</w:t>
      </w:r>
      <w:r w:rsidR="00EA101D">
        <w:t>s</w:t>
      </w:r>
      <w:r w:rsidR="00E75D66" w:rsidRPr="00BD3126">
        <w:t xml:space="preserve"> </w:t>
      </w:r>
      <w:r w:rsidR="009420AB" w:rsidRPr="00BD3126">
        <w:t>(i)</w:t>
      </w:r>
      <w:r w:rsidR="00E75D66" w:rsidRPr="00BD3126">
        <w:t xml:space="preserve"> a popup</w:t>
      </w:r>
      <w:r w:rsidR="0036020E" w:rsidRPr="00BD3126">
        <w:t xml:space="preserve"> to change the displayed header</w:t>
      </w:r>
      <w:r w:rsidR="009420AB" w:rsidRPr="00BD3126">
        <w:t xml:space="preserve">, </w:t>
      </w:r>
      <w:r w:rsidR="00E75D66" w:rsidRPr="00BD3126">
        <w:t xml:space="preserve">(ii) editable fields </w:t>
      </w:r>
      <w:r w:rsidR="0024528C" w:rsidRPr="00BD3126">
        <w:t xml:space="preserve">for axis minimum and maximum, (iii) and a second popup to change the </w:t>
      </w:r>
      <w:r w:rsidR="00EB29DB" w:rsidRPr="00BD3126">
        <w:t>axis type (linear or logarithmic). Y-axis panel</w:t>
      </w:r>
      <w:r w:rsidR="00070945" w:rsidRPr="00BD3126">
        <w:t>s</w:t>
      </w:r>
      <w:r w:rsidR="00EB29DB" w:rsidRPr="00BD3126">
        <w:t xml:space="preserve"> are disabled or enabled </w:t>
      </w:r>
      <w:r w:rsidR="00070945" w:rsidRPr="00BD3126">
        <w:t>dependent on the current</w:t>
      </w:r>
      <w:r w:rsidR="00EA101D">
        <w:t>ly selected</w:t>
      </w:r>
      <w:r w:rsidR="00070945" w:rsidRPr="00BD3126">
        <w:t xml:space="preserve"> </w:t>
      </w:r>
      <w:r w:rsidR="00843A26" w:rsidRPr="00BD3126">
        <w:t>plot arrangement. The editable fields</w:t>
      </w:r>
      <w:r w:rsidR="00436DB0" w:rsidRPr="00BD3126">
        <w:t xml:space="preserve"> </w:t>
      </w:r>
      <w:r w:rsidR="00EA101D" w:rsidRPr="00BD3126">
        <w:t>allow</w:t>
      </w:r>
      <w:r w:rsidR="00436DB0" w:rsidRPr="00BD3126">
        <w:t xml:space="preserve"> numeric inputs</w:t>
      </w:r>
      <w:r w:rsidR="00EA101D">
        <w:t xml:space="preserve"> only</w:t>
      </w:r>
      <w:r w:rsidR="00504A80" w:rsidRPr="00BD3126">
        <w:t xml:space="preserve">. </w:t>
      </w:r>
      <w:r w:rsidR="00EA101D">
        <w:t>T</w:t>
      </w:r>
      <w:r w:rsidR="00436DB0" w:rsidRPr="00BD3126">
        <w:t>he in</w:t>
      </w:r>
      <w:r w:rsidR="00504A80" w:rsidRPr="00BD3126">
        <w:t xml:space="preserve">put </w:t>
      </w:r>
      <w:r w:rsidR="00EA101D">
        <w:t>in these fields is checked for consistency</w:t>
      </w:r>
      <w:r w:rsidR="00504A80" w:rsidRPr="00BD3126">
        <w:t xml:space="preserve"> and error messages</w:t>
      </w:r>
      <w:r w:rsidR="00EA101D">
        <w:t xml:space="preserve"> are generated</w:t>
      </w:r>
      <w:r w:rsidR="00504A80" w:rsidRPr="00BD3126">
        <w:t xml:space="preserve"> </w:t>
      </w:r>
      <w:r w:rsidR="00EA101D">
        <w:t>if</w:t>
      </w:r>
      <w:r w:rsidR="00504A80" w:rsidRPr="00BD3126">
        <w:t xml:space="preserve"> the input </w:t>
      </w:r>
      <w:r w:rsidR="00EA101D">
        <w:t>is</w:t>
      </w:r>
      <w:r w:rsidR="00504A80" w:rsidRPr="00BD3126">
        <w:t xml:space="preserve"> invalid.</w:t>
      </w:r>
      <w:r w:rsidR="000664B2" w:rsidRPr="00BD3126">
        <w:t xml:space="preserve"> If any new header</w:t>
      </w:r>
      <w:r w:rsidR="00452429">
        <w:t>s</w:t>
      </w:r>
      <w:r w:rsidR="000664B2" w:rsidRPr="00BD3126">
        <w:t xml:space="preserve"> </w:t>
      </w:r>
      <w:r w:rsidR="00452429">
        <w:t>are</w:t>
      </w:r>
      <w:r w:rsidR="000664B2" w:rsidRPr="00BD3126">
        <w:t xml:space="preserve"> selected, the </w:t>
      </w:r>
      <w:r w:rsidR="008904D1">
        <w:t xml:space="preserve">corresponding </w:t>
      </w:r>
      <w:r w:rsidR="008F3EF9" w:rsidRPr="00BD3126">
        <w:t xml:space="preserve">axis </w:t>
      </w:r>
      <w:r w:rsidR="008904D1">
        <w:t>limits</w:t>
      </w:r>
      <w:r w:rsidR="008F3EF9" w:rsidRPr="00BD3126">
        <w:t xml:space="preserve"> will be automatically adjusted </w:t>
      </w:r>
      <w:r w:rsidR="0005727F" w:rsidRPr="00BD3126">
        <w:t xml:space="preserve">that the data is in view </w:t>
      </w:r>
      <w:r w:rsidR="008904D1">
        <w:t xml:space="preserve">before </w:t>
      </w:r>
      <w:r w:rsidR="008904D1">
        <w:lastRenderedPageBreak/>
        <w:t>updating the preview</w:t>
      </w:r>
      <w:r w:rsidR="00465382" w:rsidRPr="00BD3126">
        <w:t>.</w:t>
      </w:r>
      <w:r w:rsidR="00504A80" w:rsidRPr="00BD3126">
        <w:t xml:space="preserve"> The usage of the ‘Update’ </w:t>
      </w:r>
      <w:r w:rsidR="00E157D9" w:rsidRPr="00BD3126">
        <w:t xml:space="preserve">(5) </w:t>
      </w:r>
      <w:r w:rsidR="00504A80" w:rsidRPr="00BD3126">
        <w:t>and ‘Plot’</w:t>
      </w:r>
      <w:r w:rsidR="00E157D9" w:rsidRPr="00BD3126">
        <w:t xml:space="preserve"> (6)</w:t>
      </w:r>
      <w:r w:rsidR="00504A80" w:rsidRPr="00BD3126">
        <w:t xml:space="preserve"> buttons </w:t>
      </w:r>
      <w:r w:rsidR="003C3952" w:rsidRPr="00BD3126">
        <w:t xml:space="preserve">(Figs. 5.4-2) </w:t>
      </w:r>
      <w:r w:rsidR="00504A80" w:rsidRPr="00BD3126">
        <w:t xml:space="preserve">is </w:t>
      </w:r>
      <w:r w:rsidR="003C3952" w:rsidRPr="00BD3126">
        <w:t>the same as in</w:t>
      </w:r>
      <w:r w:rsidR="00504A80" w:rsidRPr="00BD3126">
        <w:t xml:space="preserve"> the main windows. </w:t>
      </w:r>
      <w:r w:rsidR="003C3952" w:rsidRPr="00BD3126">
        <w:t>Pressing the ‘Update’ button will</w:t>
      </w:r>
      <w:r w:rsidR="00C73F0D" w:rsidRPr="00BD3126">
        <w:t xml:space="preserve"> show the current selection in the preview (Fig.</w:t>
      </w:r>
      <w:r w:rsidR="008904D1">
        <w:t> </w:t>
      </w:r>
      <w:r w:rsidR="00C73F0D" w:rsidRPr="00BD3126">
        <w:t xml:space="preserve">5.4-3) and clicking </w:t>
      </w:r>
      <w:r w:rsidR="003864E0" w:rsidRPr="00BD3126">
        <w:t>‘Plot’ button will o</w:t>
      </w:r>
      <w:r w:rsidR="008904D1">
        <w:t>pen</w:t>
      </w:r>
      <w:r w:rsidR="003864E0" w:rsidRPr="00BD3126">
        <w:t xml:space="preserve"> a </w:t>
      </w:r>
      <w:r w:rsidR="008904D1">
        <w:t>separate</w:t>
      </w:r>
      <w:r w:rsidR="003864E0" w:rsidRPr="00BD3126">
        <w:t xml:space="preserve"> figure with the current selection.</w:t>
      </w:r>
      <w:r w:rsidR="009715CD" w:rsidRPr="00BD3126">
        <w:t xml:space="preserve"> </w:t>
      </w:r>
      <w:r w:rsidR="008904D1">
        <w:t xml:space="preserve">No automatic update function is implemented in the </w:t>
      </w:r>
      <w:r w:rsidR="008B63CE" w:rsidRPr="00BD3126">
        <w:t>PLOT-O-MAT</w:t>
      </w:r>
      <w:r w:rsidR="00D504F4" w:rsidRPr="00BD3126">
        <w:t xml:space="preserve">. </w:t>
      </w:r>
      <w:r w:rsidR="008904D1">
        <w:t>If changes of the plot are do</w:t>
      </w:r>
      <w:r w:rsidR="00A067C9">
        <w:t>ne</w:t>
      </w:r>
      <w:r w:rsidR="00D504F4" w:rsidRPr="00BD3126">
        <w:t xml:space="preserve">, the </w:t>
      </w:r>
      <w:r w:rsidR="006E1873" w:rsidRPr="00BD3126">
        <w:t>color</w:t>
      </w:r>
      <w:r w:rsidR="00D504F4" w:rsidRPr="00BD3126">
        <w:t xml:space="preserve"> of the ‘Update’ button </w:t>
      </w:r>
      <w:r w:rsidR="003B5572" w:rsidRPr="00BD3126">
        <w:t>changes to orange</w:t>
      </w:r>
      <w:r w:rsidR="00A067C9">
        <w:t xml:space="preserve"> color </w:t>
      </w:r>
      <w:r w:rsidR="003B5572" w:rsidRPr="00BD3126">
        <w:t xml:space="preserve"> to indicate that an update is required.</w:t>
      </w:r>
    </w:p>
    <w:p w14:paraId="2872C1D9" w14:textId="77777777" w:rsidR="00483657" w:rsidRPr="00BD3126" w:rsidRDefault="0040380F" w:rsidP="00E75A51">
      <w:pPr>
        <w:keepNext/>
        <w:jc w:val="center"/>
      </w:pPr>
      <w:r w:rsidRPr="00BD3126">
        <w:rPr>
          <w:noProof/>
        </w:rPr>
        <w:drawing>
          <wp:inline distT="0" distB="0" distL="0" distR="0" wp14:anchorId="08C76A2A" wp14:editId="21EE18BF">
            <wp:extent cx="5040000" cy="2994667"/>
            <wp:effectExtent l="0" t="0" r="8255"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0"/>
                      <a:ext cx="5040000" cy="2994667"/>
                    </a:xfrm>
                    <a:prstGeom prst="rect">
                      <a:avLst/>
                    </a:prstGeom>
                    <a:noFill/>
                    <a:ln>
                      <a:noFill/>
                    </a:ln>
                  </pic:spPr>
                </pic:pic>
              </a:graphicData>
            </a:graphic>
          </wp:inline>
        </w:drawing>
      </w:r>
    </w:p>
    <w:p w14:paraId="321A9796" w14:textId="2BECCD43" w:rsidR="0040380F" w:rsidRPr="00BD3126" w:rsidRDefault="00483657" w:rsidP="00483657">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5.4</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3</w:t>
      </w:r>
      <w:r w:rsidR="00F179DF" w:rsidRPr="00BD3126">
        <w:rPr>
          <w:lang w:val="en-US"/>
        </w:rPr>
        <w:fldChar w:fldCharType="end"/>
      </w:r>
      <w:r w:rsidRPr="00BD3126">
        <w:rPr>
          <w:lang w:val="en-US"/>
        </w:rPr>
        <w:t>:</w:t>
      </w:r>
      <w:r w:rsidR="00441C93" w:rsidRPr="00BD3126">
        <w:rPr>
          <w:lang w:val="en-US"/>
        </w:rPr>
        <w:t xml:space="preserve"> Screenshot of the PLOT-O-MAT</w:t>
      </w:r>
      <w:r w:rsidR="00774D10" w:rsidRPr="00BD3126">
        <w:rPr>
          <w:lang w:val="en-US"/>
        </w:rPr>
        <w:t xml:space="preserve"> graphical user interface. A 3x3 plot arrangement has been select with </w:t>
      </w:r>
      <w:r w:rsidR="00AC069E" w:rsidRPr="00BD3126">
        <w:rPr>
          <w:lang w:val="en-US"/>
        </w:rPr>
        <w:t>all main elements plotted over SiO</w:t>
      </w:r>
      <w:r w:rsidR="00AC069E" w:rsidRPr="00BD3126">
        <w:rPr>
          <w:vertAlign w:val="subscript"/>
          <w:lang w:val="en-US"/>
        </w:rPr>
        <w:t>2</w:t>
      </w:r>
      <w:r w:rsidR="00E51D5D" w:rsidRPr="00BD3126">
        <w:rPr>
          <w:lang w:val="en-US"/>
        </w:rPr>
        <w:t xml:space="preserve"> </w:t>
      </w:r>
      <w:r w:rsidR="00E04B53" w:rsidRPr="00BD3126">
        <w:rPr>
          <w:lang w:val="en-US"/>
        </w:rPr>
        <w:t xml:space="preserve">from three datasets </w:t>
      </w:r>
      <w:r w:rsidR="00E51D5D" w:rsidRPr="00BD3126">
        <w:rPr>
          <w:lang w:val="en-US"/>
        </w:rPr>
        <w:t>in linear plots</w:t>
      </w:r>
      <w:r w:rsidR="00AC069E" w:rsidRPr="00BD3126">
        <w:rPr>
          <w:lang w:val="en-US"/>
        </w:rPr>
        <w:t xml:space="preserve">. </w:t>
      </w:r>
      <w:r w:rsidR="00E04B53" w:rsidRPr="00BD3126">
        <w:rPr>
          <w:lang w:val="en-US"/>
        </w:rPr>
        <w:t>The displayed data is the raw input data.</w:t>
      </w:r>
    </w:p>
    <w:p w14:paraId="22D6068E" w14:textId="77777777" w:rsidR="0074313A" w:rsidRPr="00BD3126" w:rsidRDefault="0074313A" w:rsidP="0074313A"/>
    <w:p w14:paraId="72F74809" w14:textId="71F9741F" w:rsidR="00EF7FFD" w:rsidRPr="00BD3126" w:rsidRDefault="00EF7FFD" w:rsidP="00545D36">
      <w:pPr>
        <w:pStyle w:val="berschrift2"/>
        <w:numPr>
          <w:ilvl w:val="1"/>
          <w:numId w:val="2"/>
        </w:numPr>
      </w:pPr>
      <w:bookmarkStart w:id="50" w:name="_Toc23951189"/>
      <w:r w:rsidRPr="00BD3126">
        <w:t>MULTIPL</w:t>
      </w:r>
      <w:r w:rsidR="00D86FEF" w:rsidRPr="00BD3126">
        <w:t xml:space="preserve"> – The multi-element pl</w:t>
      </w:r>
      <w:r w:rsidR="00545D36" w:rsidRPr="00BD3126">
        <w:t>otter</w:t>
      </w:r>
      <w:bookmarkEnd w:id="50"/>
    </w:p>
    <w:p w14:paraId="6A38D335" w14:textId="7AC46CF8" w:rsidR="005F5C74" w:rsidRPr="00BD3126" w:rsidRDefault="003864E0" w:rsidP="00D70E35">
      <w:r w:rsidRPr="00BD3126">
        <w:t>The MULTIPL v1.0</w:t>
      </w:r>
      <w:r w:rsidR="00430CDB" w:rsidRPr="00BD3126">
        <w:t xml:space="preserve"> (</w:t>
      </w:r>
      <w:r w:rsidR="00430CDB" w:rsidRPr="00BD3126">
        <w:rPr>
          <w:rStyle w:val="FettNeuZchn"/>
        </w:rPr>
        <w:t>M</w:t>
      </w:r>
      <w:r w:rsidR="002A01FF" w:rsidRPr="00BD3126">
        <w:rPr>
          <w:rStyle w:val="FettNeuZchn"/>
        </w:rPr>
        <w:t>ULTI</w:t>
      </w:r>
      <w:r w:rsidR="002A01FF" w:rsidRPr="00BD3126">
        <w:t xml:space="preserve">-element </w:t>
      </w:r>
      <w:r w:rsidR="002A01FF" w:rsidRPr="00BD3126">
        <w:rPr>
          <w:rStyle w:val="FettNeuZchn"/>
        </w:rPr>
        <w:t>PL</w:t>
      </w:r>
      <w:r w:rsidR="002A01FF" w:rsidRPr="00BD3126">
        <w:t>otter</w:t>
      </w:r>
      <w:r w:rsidR="00430CDB" w:rsidRPr="00BD3126">
        <w:t xml:space="preserve">) </w:t>
      </w:r>
      <w:r w:rsidRPr="00BD3126">
        <w:t xml:space="preserve">graphical user interface allows to </w:t>
      </w:r>
      <w:r w:rsidR="00501131" w:rsidRPr="00BD3126">
        <w:t xml:space="preserve">create rare-earth element, spider, and multi-element plots. A database of several </w:t>
      </w:r>
      <w:r w:rsidR="00355E66" w:rsidRPr="00BD3126">
        <w:t>broadly used normali</w:t>
      </w:r>
      <w:r w:rsidR="008C75C4">
        <w:t>z</w:t>
      </w:r>
      <w:r w:rsidR="00355E66" w:rsidRPr="00BD3126">
        <w:t>ation values is included</w:t>
      </w:r>
      <w:r w:rsidR="0034292C" w:rsidRPr="00BD3126">
        <w:t xml:space="preserve"> and</w:t>
      </w:r>
      <w:r w:rsidR="00355E66" w:rsidRPr="00BD3126">
        <w:t xml:space="preserve"> will be loaded after starting MULTIPL</w:t>
      </w:r>
      <w:r w:rsidR="00430CDB" w:rsidRPr="00BD3126">
        <w:t xml:space="preserve">. </w:t>
      </w:r>
      <w:r w:rsidRPr="00BD3126">
        <w:t>Select ‘</w:t>
      </w:r>
      <w:r w:rsidR="0034292C" w:rsidRPr="00BD3126">
        <w:t>MULTIPL</w:t>
      </w:r>
      <w:r w:rsidRPr="00BD3126">
        <w:t xml:space="preserve">’ in the </w:t>
      </w:r>
      <w:r w:rsidR="000C3B65">
        <w:t>upper</w:t>
      </w:r>
      <w:r w:rsidRPr="00BD3126">
        <w:t xml:space="preserve"> popup of the plot selection panel in </w:t>
      </w:r>
      <w:r w:rsidR="000C3B65">
        <w:t>FastGAPP’s</w:t>
      </w:r>
      <w:r w:rsidRPr="00BD3126">
        <w:t xml:space="preserve"> main window (Fig. 5.</w:t>
      </w:r>
      <w:r w:rsidR="00C4518F" w:rsidRPr="00BD3126">
        <w:t>5</w:t>
      </w:r>
      <w:r w:rsidRPr="00BD3126">
        <w:t xml:space="preserve">-1). A large button ‘Start </w:t>
      </w:r>
      <w:r w:rsidR="0034292C" w:rsidRPr="00BD3126">
        <w:t>MULTIPLotter</w:t>
      </w:r>
      <w:r w:rsidRPr="00BD3126">
        <w:t xml:space="preserve">’ appears and other control elements disappear in the plot selection panel or </w:t>
      </w:r>
      <w:r w:rsidR="0034292C" w:rsidRPr="00BD3126">
        <w:t>are</w:t>
      </w:r>
      <w:r w:rsidRPr="00BD3126">
        <w:t xml:space="preserve"> disabled in the plot options panel. Click on the button to start the PLOT-O-MAT graphical user interface.</w:t>
      </w:r>
    </w:p>
    <w:p w14:paraId="4DFCD78E" w14:textId="1906589A" w:rsidR="00545D36" w:rsidRPr="00BD3126" w:rsidRDefault="008C75C4" w:rsidP="005F5C74">
      <w:pPr>
        <w:pStyle w:val="Beschriftung"/>
        <w:rPr>
          <w:lang w:val="en-US"/>
        </w:rPr>
      </w:pPr>
      <w:r w:rsidRPr="00BD3126">
        <w:rPr>
          <w:noProof/>
          <w:lang w:val="en-US"/>
        </w:rPr>
        <w:drawing>
          <wp:anchor distT="0" distB="0" distL="114300" distR="114300" simplePos="0" relativeHeight="251682816" behindDoc="0" locked="0" layoutInCell="1" allowOverlap="1" wp14:anchorId="48E3A461" wp14:editId="75498DCA">
            <wp:simplePos x="0" y="0"/>
            <wp:positionH relativeFrom="margin">
              <wp:posOffset>-635</wp:posOffset>
            </wp:positionH>
            <wp:positionV relativeFrom="paragraph">
              <wp:posOffset>59055</wp:posOffset>
            </wp:positionV>
            <wp:extent cx="1730375" cy="2618740"/>
            <wp:effectExtent l="0" t="0" r="3175" b="0"/>
            <wp:wrapSquare wrapText="bothSides"/>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tretch>
                      <a:fillRect/>
                    </a:stretch>
                  </pic:blipFill>
                  <pic:spPr bwMode="auto">
                    <a:xfrm>
                      <a:off x="0" y="0"/>
                      <a:ext cx="1730375" cy="2618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5C74"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5.5</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005F5C74" w:rsidRPr="00BD3126">
        <w:rPr>
          <w:lang w:val="en-US"/>
        </w:rPr>
        <w:t>:</w:t>
      </w:r>
      <w:r w:rsidR="00D70E35" w:rsidRPr="00BD3126">
        <w:rPr>
          <w:lang w:val="en-US"/>
        </w:rPr>
        <w:t xml:space="preserve"> Screenshot of the plot selection window. Use the first popup (1) to select the MULTIPL. All other control elements disappear and a new button ‘Start MULTIPLotter’ (2) appears in the plot selection window. Click on that button (2) to start the MULTIPL graphical user interface.</w:t>
      </w:r>
    </w:p>
    <w:p w14:paraId="5650409A" w14:textId="48CBF736" w:rsidR="00B03423" w:rsidRPr="00BD3126" w:rsidRDefault="00B03423" w:rsidP="00545D36"/>
    <w:p w14:paraId="53D7AEA1" w14:textId="1453326E" w:rsidR="00D70E35" w:rsidRPr="00BD3126" w:rsidRDefault="00D70E35" w:rsidP="00545D36"/>
    <w:p w14:paraId="56C25491" w14:textId="783317C3" w:rsidR="00D70E35" w:rsidRPr="00BD3126" w:rsidRDefault="00D70E35" w:rsidP="00545D36"/>
    <w:p w14:paraId="5B2392EB" w14:textId="7EC81D9B" w:rsidR="00D70E35" w:rsidRPr="00BD3126" w:rsidRDefault="00D70E35" w:rsidP="00545D36"/>
    <w:p w14:paraId="5E24B426" w14:textId="412004EC" w:rsidR="00D70E35" w:rsidRPr="00BD3126" w:rsidRDefault="00D70E35" w:rsidP="00545D36"/>
    <w:p w14:paraId="0469B9E3" w14:textId="670CFF5F" w:rsidR="00D70E35" w:rsidRPr="00BD3126" w:rsidRDefault="00D70E35" w:rsidP="00545D36"/>
    <w:p w14:paraId="78ADCB68" w14:textId="7137808F" w:rsidR="00D70E35" w:rsidRPr="00BD3126" w:rsidRDefault="00D70E35" w:rsidP="00545D36"/>
    <w:p w14:paraId="0A0EFF34" w14:textId="77777777" w:rsidR="00C4518F" w:rsidRPr="00BD3126" w:rsidRDefault="00C4518F" w:rsidP="006C0A4D">
      <w:pPr>
        <w:spacing w:after="0"/>
      </w:pPr>
    </w:p>
    <w:p w14:paraId="29750105" w14:textId="29D5297C" w:rsidR="003B5572" w:rsidRPr="00BD3126" w:rsidRDefault="003B5572" w:rsidP="006C0A4D"/>
    <w:p w14:paraId="134BCB4E" w14:textId="491706CC" w:rsidR="00B03423" w:rsidRPr="00BD3126" w:rsidRDefault="006C0A4D" w:rsidP="005F5C74">
      <w:pPr>
        <w:pStyle w:val="Beschriftung"/>
        <w:rPr>
          <w:lang w:val="en-US"/>
        </w:rPr>
      </w:pPr>
      <w:r w:rsidRPr="00BD3126">
        <w:rPr>
          <w:noProof/>
          <w:lang w:val="en-US"/>
        </w:rPr>
        <w:drawing>
          <wp:anchor distT="0" distB="0" distL="114300" distR="114300" simplePos="0" relativeHeight="251672576" behindDoc="0" locked="0" layoutInCell="1" allowOverlap="1" wp14:anchorId="4FA3C658" wp14:editId="5DE3F150">
            <wp:simplePos x="0" y="0"/>
            <wp:positionH relativeFrom="margin">
              <wp:align>left</wp:align>
            </wp:positionH>
            <wp:positionV relativeFrom="paragraph">
              <wp:posOffset>7620</wp:posOffset>
            </wp:positionV>
            <wp:extent cx="2044700" cy="4695825"/>
            <wp:effectExtent l="0" t="0" r="0" b="0"/>
            <wp:wrapSquare wrapText="bothSides"/>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tretch>
                      <a:fillRect/>
                    </a:stretch>
                  </pic:blipFill>
                  <pic:spPr bwMode="auto">
                    <a:xfrm>
                      <a:off x="0" y="0"/>
                      <a:ext cx="2061261" cy="473377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5C74"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5.5</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2</w:t>
      </w:r>
      <w:r w:rsidR="00F179DF" w:rsidRPr="00BD3126">
        <w:rPr>
          <w:lang w:val="en-US"/>
        </w:rPr>
        <w:fldChar w:fldCharType="end"/>
      </w:r>
      <w:r w:rsidR="005F5C74" w:rsidRPr="00BD3126">
        <w:rPr>
          <w:lang w:val="en-US"/>
        </w:rPr>
        <w:t xml:space="preserve">: </w:t>
      </w:r>
      <w:r w:rsidR="00553939" w:rsidRPr="00BD3126">
        <w:rPr>
          <w:lang w:val="en-US"/>
        </w:rPr>
        <w:t xml:space="preserve">Screenshot of the setup panel of the MULTIPL graphical user interface. The setup panel contains </w:t>
      </w:r>
      <w:r w:rsidR="00491FC7" w:rsidRPr="00BD3126">
        <w:rPr>
          <w:lang w:val="en-US"/>
        </w:rPr>
        <w:t>two</w:t>
      </w:r>
      <w:r w:rsidR="00553939" w:rsidRPr="00BD3126">
        <w:rPr>
          <w:lang w:val="en-US"/>
        </w:rPr>
        <w:t xml:space="preserve"> popup</w:t>
      </w:r>
      <w:r w:rsidR="00491FC7" w:rsidRPr="00BD3126">
        <w:rPr>
          <w:lang w:val="en-US"/>
        </w:rPr>
        <w:t>s</w:t>
      </w:r>
      <w:r w:rsidR="00112979">
        <w:rPr>
          <w:lang w:val="en-US"/>
        </w:rPr>
        <w:t>.</w:t>
      </w:r>
      <w:r w:rsidR="00491FC7" w:rsidRPr="00BD3126">
        <w:rPr>
          <w:lang w:val="en-US"/>
        </w:rPr>
        <w:t xml:space="preserve"> The first popup can be used</w:t>
      </w:r>
      <w:r w:rsidR="00553939" w:rsidRPr="00BD3126">
        <w:rPr>
          <w:lang w:val="en-US"/>
        </w:rPr>
        <w:t xml:space="preserve"> to select the element arrangement (1), whereby options include rare-earth element</w:t>
      </w:r>
      <w:r w:rsidR="00715630" w:rsidRPr="00BD3126">
        <w:rPr>
          <w:lang w:val="en-US"/>
        </w:rPr>
        <w:t xml:space="preserve"> and two multi-elemental arrangements</w:t>
      </w:r>
      <w:r w:rsidR="00491FC7" w:rsidRPr="00BD3126">
        <w:rPr>
          <w:lang w:val="en-US"/>
        </w:rPr>
        <w:t xml:space="preserve">. </w:t>
      </w:r>
      <w:r w:rsidR="00E0074B" w:rsidRPr="00BD3126">
        <w:rPr>
          <w:lang w:val="en-US"/>
        </w:rPr>
        <w:t>Normali</w:t>
      </w:r>
      <w:r w:rsidR="00112979">
        <w:rPr>
          <w:lang w:val="en-US"/>
        </w:rPr>
        <w:t>z</w:t>
      </w:r>
      <w:r w:rsidR="00E0074B" w:rsidRPr="00BD3126">
        <w:rPr>
          <w:lang w:val="en-US"/>
        </w:rPr>
        <w:t xml:space="preserve">ation values </w:t>
      </w:r>
      <w:r w:rsidR="00F06A7A" w:rsidRPr="00BD3126">
        <w:rPr>
          <w:lang w:val="en-US"/>
        </w:rPr>
        <w:t xml:space="preserve">can be selected by using the </w:t>
      </w:r>
      <w:r w:rsidR="00491FC7" w:rsidRPr="00BD3126">
        <w:rPr>
          <w:lang w:val="en-US"/>
        </w:rPr>
        <w:t xml:space="preserve">second </w:t>
      </w:r>
      <w:r w:rsidR="00E0074B" w:rsidRPr="00BD3126">
        <w:rPr>
          <w:lang w:val="en-US"/>
        </w:rPr>
        <w:t>popup</w:t>
      </w:r>
      <w:r w:rsidR="00F06A7A" w:rsidRPr="00BD3126">
        <w:rPr>
          <w:lang w:val="en-US"/>
        </w:rPr>
        <w:t xml:space="preserve"> (2). A slider</w:t>
      </w:r>
      <w:r w:rsidR="007437A0" w:rsidRPr="00BD3126">
        <w:rPr>
          <w:lang w:val="en-US"/>
        </w:rPr>
        <w:t xml:space="preserve"> (3)</w:t>
      </w:r>
      <w:r w:rsidR="00F06A7A" w:rsidRPr="00BD3126">
        <w:rPr>
          <w:lang w:val="en-US"/>
        </w:rPr>
        <w:t xml:space="preserve"> is integrated to </w:t>
      </w:r>
      <w:r w:rsidR="00E8080D" w:rsidRPr="00BD3126">
        <w:rPr>
          <w:lang w:val="en-US"/>
        </w:rPr>
        <w:t xml:space="preserve">adjust the thickness </w:t>
      </w:r>
      <w:r w:rsidR="00BF3265" w:rsidRPr="00BD3126">
        <w:rPr>
          <w:lang w:val="en-US"/>
        </w:rPr>
        <w:t xml:space="preserve">of the lines, which connect </w:t>
      </w:r>
      <w:r w:rsidR="00BC6A44" w:rsidRPr="00BD3126">
        <w:rPr>
          <w:lang w:val="en-US"/>
        </w:rPr>
        <w:t xml:space="preserve">the </w:t>
      </w:r>
      <w:r w:rsidR="00463A98">
        <w:rPr>
          <w:lang w:val="en-US"/>
        </w:rPr>
        <w:t xml:space="preserve">plotted </w:t>
      </w:r>
      <w:r w:rsidR="00D11D2B">
        <w:rPr>
          <w:lang w:val="en-US"/>
        </w:rPr>
        <w:t xml:space="preserve">marker </w:t>
      </w:r>
      <w:r w:rsidR="00BC6A44" w:rsidRPr="00BD3126">
        <w:rPr>
          <w:lang w:val="en-US"/>
        </w:rPr>
        <w:t xml:space="preserve">of </w:t>
      </w:r>
      <w:r w:rsidR="00D11D2B">
        <w:rPr>
          <w:lang w:val="en-US"/>
        </w:rPr>
        <w:t>the</w:t>
      </w:r>
      <w:r w:rsidR="00BC6A44" w:rsidRPr="00BD3126">
        <w:rPr>
          <w:lang w:val="en-US"/>
        </w:rPr>
        <w:t xml:space="preserve"> sample</w:t>
      </w:r>
      <w:r w:rsidR="00D11D2B">
        <w:rPr>
          <w:lang w:val="en-US"/>
        </w:rPr>
        <w:t>s</w:t>
      </w:r>
      <w:r w:rsidR="00BC6A44" w:rsidRPr="00BD3126">
        <w:rPr>
          <w:lang w:val="en-US"/>
        </w:rPr>
        <w:t xml:space="preserve">. </w:t>
      </w:r>
      <w:r w:rsidR="00135076" w:rsidRPr="00BD3126">
        <w:rPr>
          <w:lang w:val="en-US"/>
        </w:rPr>
        <w:t>The y-axis minimum / maximum can be adjusted by the editable fields</w:t>
      </w:r>
      <w:r w:rsidR="00323EE5" w:rsidRPr="00BD3126">
        <w:rPr>
          <w:lang w:val="en-US"/>
        </w:rPr>
        <w:t xml:space="preserve"> (4)</w:t>
      </w:r>
      <w:r w:rsidR="00D11D2B">
        <w:rPr>
          <w:lang w:val="en-US"/>
        </w:rPr>
        <w:t>. On</w:t>
      </w:r>
      <w:r w:rsidR="006D68AD" w:rsidRPr="00BD3126">
        <w:rPr>
          <w:lang w:val="en-US"/>
        </w:rPr>
        <w:t xml:space="preserve">ly numeric input </w:t>
      </w:r>
      <w:r w:rsidR="00D11D2B">
        <w:rPr>
          <w:lang w:val="en-US"/>
        </w:rPr>
        <w:t>is</w:t>
      </w:r>
      <w:r w:rsidR="006D68AD" w:rsidRPr="00BD3126">
        <w:rPr>
          <w:lang w:val="en-US"/>
        </w:rPr>
        <w:t xml:space="preserve"> allowed</w:t>
      </w:r>
      <w:r w:rsidR="00D11D2B">
        <w:rPr>
          <w:lang w:val="en-US"/>
        </w:rPr>
        <w:t xml:space="preserve"> in these fields</w:t>
      </w:r>
      <w:r w:rsidR="00135076" w:rsidRPr="00BD3126">
        <w:rPr>
          <w:lang w:val="en-US"/>
        </w:rPr>
        <w:t xml:space="preserve">. </w:t>
      </w:r>
      <w:r w:rsidR="00A378D7" w:rsidRPr="00BD3126">
        <w:rPr>
          <w:lang w:val="en-US"/>
        </w:rPr>
        <w:t xml:space="preserve">Two other sliders are </w:t>
      </w:r>
      <w:r w:rsidR="00323EE5" w:rsidRPr="00BD3126">
        <w:rPr>
          <w:lang w:val="en-US"/>
        </w:rPr>
        <w:t>integrated</w:t>
      </w:r>
      <w:r w:rsidR="006D68AD" w:rsidRPr="00BD3126">
        <w:rPr>
          <w:lang w:val="en-US"/>
        </w:rPr>
        <w:t>, which allow to adjust the plot height (5) and width between the elements</w:t>
      </w:r>
      <w:r w:rsidR="00D11D2B">
        <w:rPr>
          <w:lang w:val="en-US"/>
        </w:rPr>
        <w:t xml:space="preserve"> on the x-axis</w:t>
      </w:r>
      <w:r w:rsidR="00C4518F" w:rsidRPr="00BD3126">
        <w:rPr>
          <w:lang w:val="en-US"/>
        </w:rPr>
        <w:t xml:space="preserve"> (6). The given units</w:t>
      </w:r>
      <w:r w:rsidR="00DC3E7B">
        <w:rPr>
          <w:lang w:val="en-US"/>
        </w:rPr>
        <w:t xml:space="preserve"> in (5) and (6)</w:t>
      </w:r>
      <w:r w:rsidR="00C4518F" w:rsidRPr="00BD3126">
        <w:rPr>
          <w:lang w:val="en-US"/>
        </w:rPr>
        <w:t xml:space="preserve"> refer to normali</w:t>
      </w:r>
      <w:r w:rsidR="00D11D2B">
        <w:rPr>
          <w:lang w:val="en-US"/>
        </w:rPr>
        <w:t>z</w:t>
      </w:r>
      <w:r w:rsidR="00C4518F" w:rsidRPr="00BD3126">
        <w:rPr>
          <w:lang w:val="en-US"/>
        </w:rPr>
        <w:t>ed units relative to the size of the plot preview panel</w:t>
      </w:r>
      <w:r w:rsidR="00DC3E7B">
        <w:rPr>
          <w:lang w:val="en-US"/>
        </w:rPr>
        <w:t xml:space="preserve"> or final figure</w:t>
      </w:r>
      <w:r w:rsidR="00C4518F" w:rsidRPr="00BD3126">
        <w:rPr>
          <w:lang w:val="en-US"/>
        </w:rPr>
        <w:t>.</w:t>
      </w:r>
      <w:r w:rsidR="00553939" w:rsidRPr="00BD3126">
        <w:rPr>
          <w:lang w:val="en-US"/>
        </w:rPr>
        <w:t xml:space="preserve"> The ‘Update’ and ‘Plot’ button</w:t>
      </w:r>
      <w:r w:rsidR="00DC3E7B">
        <w:rPr>
          <w:lang w:val="en-US"/>
        </w:rPr>
        <w:t>s (7)</w:t>
      </w:r>
      <w:r w:rsidR="00553939" w:rsidRPr="00BD3126">
        <w:rPr>
          <w:lang w:val="en-US"/>
        </w:rPr>
        <w:t xml:space="preserve"> allow</w:t>
      </w:r>
      <w:r w:rsidR="00DC3E7B">
        <w:rPr>
          <w:lang w:val="en-US"/>
        </w:rPr>
        <w:t>s</w:t>
      </w:r>
      <w:r w:rsidR="00553939" w:rsidRPr="00BD3126">
        <w:rPr>
          <w:lang w:val="en-US"/>
        </w:rPr>
        <w:t xml:space="preserve"> to update the preview right of the setup panel (Fig. 5.</w:t>
      </w:r>
      <w:r w:rsidR="00C4518F" w:rsidRPr="00BD3126">
        <w:rPr>
          <w:lang w:val="en-US"/>
        </w:rPr>
        <w:t>5</w:t>
      </w:r>
      <w:r w:rsidR="00553939" w:rsidRPr="00BD3126">
        <w:rPr>
          <w:lang w:val="en-US"/>
        </w:rPr>
        <w:t>-3) or to display the selected plot setup in a</w:t>
      </w:r>
      <w:r w:rsidR="00DC3E7B">
        <w:rPr>
          <w:lang w:val="en-US"/>
        </w:rPr>
        <w:t xml:space="preserve"> separate</w:t>
      </w:r>
      <w:r w:rsidR="00553939" w:rsidRPr="00BD3126">
        <w:rPr>
          <w:lang w:val="en-US"/>
        </w:rPr>
        <w:t xml:space="preserve"> figure, respectively.</w:t>
      </w:r>
      <w:r w:rsidR="00DC3E7B">
        <w:rPr>
          <w:lang w:val="en-US"/>
        </w:rPr>
        <w:t xml:space="preserve"> The ‘Export PNG’ and ‘</w:t>
      </w:r>
      <w:r w:rsidR="003337F5">
        <w:rPr>
          <w:lang w:val="en-US"/>
        </w:rPr>
        <w:t>Export EPS</w:t>
      </w:r>
      <w:r w:rsidR="00DC3E7B">
        <w:rPr>
          <w:lang w:val="en-US"/>
        </w:rPr>
        <w:t>’</w:t>
      </w:r>
      <w:r w:rsidR="004D6C47">
        <w:rPr>
          <w:lang w:val="en-US"/>
        </w:rPr>
        <w:t xml:space="preserve"> </w:t>
      </w:r>
      <w:r w:rsidR="006170A8">
        <w:rPr>
          <w:lang w:val="en-US"/>
        </w:rPr>
        <w:t xml:space="preserve">(8) </w:t>
      </w:r>
      <w:r w:rsidR="004D6C47">
        <w:rPr>
          <w:lang w:val="en-US"/>
        </w:rPr>
        <w:t xml:space="preserve">allow to export the final plot as </w:t>
      </w:r>
      <w:r w:rsidR="00AC235E">
        <w:rPr>
          <w:lang w:val="en-US"/>
        </w:rPr>
        <w:t>raster image (.png) or vector graphics (.eps)</w:t>
      </w:r>
      <w:r w:rsidR="006170A8">
        <w:rPr>
          <w:lang w:val="en-US"/>
        </w:rPr>
        <w:t>, respectively.</w:t>
      </w:r>
    </w:p>
    <w:p w14:paraId="20A2C82E" w14:textId="2AFC26C7" w:rsidR="00B03423" w:rsidRPr="00BD3126" w:rsidRDefault="00B03423" w:rsidP="00545D36"/>
    <w:p w14:paraId="1DCE7A8A" w14:textId="153FB3E9" w:rsidR="00D70E35" w:rsidRPr="00BD3126" w:rsidRDefault="00D70E35" w:rsidP="00545D36"/>
    <w:p w14:paraId="47E5B8D4" w14:textId="52F065EC" w:rsidR="00D70E35" w:rsidRPr="00BD3126" w:rsidRDefault="00D70E35" w:rsidP="00545D36"/>
    <w:p w14:paraId="6B82DE75" w14:textId="169D1289" w:rsidR="00D70E35" w:rsidRPr="00BD3126" w:rsidRDefault="00D70E35" w:rsidP="00545D36"/>
    <w:p w14:paraId="22DCD821" w14:textId="0D5C32F9" w:rsidR="00D70E35" w:rsidRPr="00BD3126" w:rsidRDefault="00D70E35" w:rsidP="00545D36"/>
    <w:p w14:paraId="251C2ACA" w14:textId="44A240EE" w:rsidR="00D70E35" w:rsidRPr="00BD3126" w:rsidRDefault="00D70E35" w:rsidP="00545D36"/>
    <w:p w14:paraId="1FA1B11F" w14:textId="77777777" w:rsidR="00D70E35" w:rsidRPr="00BD3126" w:rsidRDefault="00D70E35" w:rsidP="00545D36"/>
    <w:p w14:paraId="32ED519F" w14:textId="771669A3" w:rsidR="00C53EBD" w:rsidRDefault="00C53EBD" w:rsidP="00545D36"/>
    <w:p w14:paraId="49F000F1" w14:textId="77777777" w:rsidR="002B2DF9" w:rsidRPr="00BD3126" w:rsidRDefault="002B2DF9" w:rsidP="00545D36"/>
    <w:p w14:paraId="57F0760C" w14:textId="476EC374" w:rsidR="00CD2017" w:rsidRDefault="00C4518F" w:rsidP="00545D36">
      <w:r w:rsidRPr="00BD3126">
        <w:t xml:space="preserve">The </w:t>
      </w:r>
      <w:r w:rsidR="008F3A9B" w:rsidRPr="00BD3126">
        <w:t>MULTIPL user interface</w:t>
      </w:r>
      <w:r w:rsidRPr="00BD3126">
        <w:t xml:space="preserve"> </w:t>
      </w:r>
      <w:r w:rsidR="005368BA">
        <w:t xml:space="preserve">also </w:t>
      </w:r>
      <w:r w:rsidRPr="00BD3126">
        <w:t xml:space="preserve">consists of a setup panel on the left side </w:t>
      </w:r>
      <w:r w:rsidR="005368BA" w:rsidRPr="00BD3126">
        <w:t xml:space="preserve">(Fig. 5.5-2) </w:t>
      </w:r>
      <w:r w:rsidRPr="00BD3126">
        <w:t>and a preview panel on the right side (Fig. 5.</w:t>
      </w:r>
      <w:r w:rsidR="008F3A9B" w:rsidRPr="00BD3126">
        <w:t>5</w:t>
      </w:r>
      <w:r w:rsidRPr="00BD3126">
        <w:t xml:space="preserve">-3). </w:t>
      </w:r>
      <w:r w:rsidR="00970614" w:rsidRPr="00BD3126">
        <w:t>Two popups (element arrangement</w:t>
      </w:r>
      <w:r w:rsidR="00266669" w:rsidRPr="00BD3126">
        <w:t xml:space="preserve"> and normali</w:t>
      </w:r>
      <w:r w:rsidR="005368BA">
        <w:t>z</w:t>
      </w:r>
      <w:r w:rsidR="00266669" w:rsidRPr="00BD3126">
        <w:t>ation values</w:t>
      </w:r>
      <w:r w:rsidR="00970614" w:rsidRPr="00BD3126">
        <w:t>) are located on top of the setup panel</w:t>
      </w:r>
      <w:r w:rsidR="000B0F6C" w:rsidRPr="00BD3126">
        <w:t xml:space="preserve"> (Fig. 5.5-2)</w:t>
      </w:r>
      <w:r w:rsidR="00E157D9" w:rsidRPr="00BD3126">
        <w:t xml:space="preserve">. </w:t>
      </w:r>
      <w:r w:rsidR="00DB3BBB" w:rsidRPr="00BD3126">
        <w:t xml:space="preserve">Three different types of elemental arrangement can be selected </w:t>
      </w:r>
      <w:r w:rsidR="005368BA">
        <w:t>by using the element arrangement</w:t>
      </w:r>
      <w:r w:rsidR="00DB3BBB" w:rsidRPr="00BD3126">
        <w:t xml:space="preserve"> popup</w:t>
      </w:r>
      <w:r w:rsidR="002D5593" w:rsidRPr="00BD3126">
        <w:t>: (i) rare-earth element</w:t>
      </w:r>
      <w:r w:rsidR="003B2D5F" w:rsidRPr="00BD3126">
        <w:t>s</w:t>
      </w:r>
      <w:r w:rsidR="002D5593" w:rsidRPr="00BD3126">
        <w:t>, (ii) spider diagrams</w:t>
      </w:r>
      <w:r w:rsidR="009333BF" w:rsidRPr="00BD3126">
        <w:t xml:space="preserve"> </w:t>
      </w:r>
      <w:r w:rsidR="003B2D5F" w:rsidRPr="00BD3126">
        <w:t>containing few</w:t>
      </w:r>
      <w:r w:rsidR="003C7C40" w:rsidRPr="00BD3126">
        <w:t xml:space="preserve"> trace</w:t>
      </w:r>
      <w:r w:rsidR="003B2D5F" w:rsidRPr="00BD3126">
        <w:t xml:space="preserve"> elements, (iii) and multi-element diagrams containing </w:t>
      </w:r>
      <w:r w:rsidR="005368BA">
        <w:t xml:space="preserve">even </w:t>
      </w:r>
      <w:r w:rsidR="003B2D5F" w:rsidRPr="00BD3126">
        <w:t>mor</w:t>
      </w:r>
      <w:r w:rsidR="003C7C40" w:rsidRPr="00BD3126">
        <w:t xml:space="preserve">e trace elements. </w:t>
      </w:r>
      <w:r w:rsidR="00CD65ED" w:rsidRPr="00BD3126">
        <w:t>By using the second popup</w:t>
      </w:r>
      <w:r w:rsidR="005368BA">
        <w:t xml:space="preserve"> </w:t>
      </w:r>
      <w:r w:rsidR="00CD65ED" w:rsidRPr="00BD3126">
        <w:t xml:space="preserve">the data </w:t>
      </w:r>
      <w:r w:rsidR="002A5D27">
        <w:t>can</w:t>
      </w:r>
      <w:r w:rsidR="00CD65ED" w:rsidRPr="00BD3126">
        <w:t xml:space="preserve"> be normali</w:t>
      </w:r>
      <w:r w:rsidR="002A5D27">
        <w:t>z</w:t>
      </w:r>
      <w:r w:rsidR="00CD65ED" w:rsidRPr="00BD3126">
        <w:t xml:space="preserve">ed to the </w:t>
      </w:r>
      <w:r w:rsidR="00B33B17" w:rsidRPr="00BD3126">
        <w:t>selected normali</w:t>
      </w:r>
      <w:r w:rsidR="002A5D27">
        <w:t>z</w:t>
      </w:r>
      <w:r w:rsidR="00B33B17" w:rsidRPr="00BD3126">
        <w:t xml:space="preserve">ation values. </w:t>
      </w:r>
      <w:r w:rsidR="00776790" w:rsidRPr="00BD3126">
        <w:t>Normali</w:t>
      </w:r>
      <w:r w:rsidR="002A5D27">
        <w:t>z</w:t>
      </w:r>
      <w:r w:rsidR="00776790" w:rsidRPr="00BD3126">
        <w:t>ed element concentrations are connected by lines,</w:t>
      </w:r>
      <w:r w:rsidR="00763519" w:rsidRPr="00BD3126">
        <w:t xml:space="preserve"> which will have the same </w:t>
      </w:r>
      <w:r w:rsidR="006E1873" w:rsidRPr="00BD3126">
        <w:t>color</w:t>
      </w:r>
      <w:r w:rsidR="00763519" w:rsidRPr="00BD3126">
        <w:t xml:space="preserve"> as the marker face</w:t>
      </w:r>
      <w:r w:rsidR="002A5D27">
        <w:t xml:space="preserve"> of this dataset</w:t>
      </w:r>
      <w:r w:rsidR="00763519" w:rsidRPr="00BD3126">
        <w:t xml:space="preserve"> (see section</w:t>
      </w:r>
      <w:r w:rsidR="009E3B06" w:rsidRPr="00BD3126">
        <w:t> 4.5</w:t>
      </w:r>
      <w:r w:rsidR="00CD2017">
        <w:t xml:space="preserve"> how to change the marker color</w:t>
      </w:r>
      <w:r w:rsidR="00763519" w:rsidRPr="00BD3126">
        <w:t>)</w:t>
      </w:r>
      <w:r w:rsidR="009E3B06" w:rsidRPr="00BD3126">
        <w:t>. The</w:t>
      </w:r>
      <w:r w:rsidR="00846FA9" w:rsidRPr="00BD3126">
        <w:t xml:space="preserve"> line thickness slider</w:t>
      </w:r>
      <w:r w:rsidR="00763519" w:rsidRPr="00BD3126">
        <w:t xml:space="preserve"> allows</w:t>
      </w:r>
      <w:r w:rsidR="009E3B06" w:rsidRPr="00BD3126">
        <w:t xml:space="preserve"> to adjust the thickness of the lines</w:t>
      </w:r>
      <w:r w:rsidR="00503130" w:rsidRPr="00BD3126">
        <w:t>. Minimum and maximum of the y-axis can be adjusted by the two editable fields</w:t>
      </w:r>
      <w:r w:rsidR="00534602" w:rsidRPr="00BD3126">
        <w:t>.</w:t>
      </w:r>
      <w:r w:rsidRPr="00BD3126">
        <w:t xml:space="preserve"> The</w:t>
      </w:r>
      <w:r w:rsidR="00534602" w:rsidRPr="00BD3126">
        <w:t>se</w:t>
      </w:r>
      <w:r w:rsidRPr="00BD3126">
        <w:t xml:space="preserve"> fields only allow numeric inputs. Several functions check the input </w:t>
      </w:r>
      <w:r w:rsidR="00CD2017">
        <w:t>in these fields</w:t>
      </w:r>
      <w:r w:rsidRPr="00BD3126">
        <w:t xml:space="preserve"> and give error messages </w:t>
      </w:r>
      <w:r w:rsidR="00CD2017">
        <w:t>if</w:t>
      </w:r>
      <w:r w:rsidRPr="00BD3126">
        <w:t xml:space="preserve"> the input was invalid.</w:t>
      </w:r>
    </w:p>
    <w:p w14:paraId="169BEAC6" w14:textId="7C2DB2FC" w:rsidR="00CD65ED" w:rsidRPr="00BD3126" w:rsidRDefault="00534602" w:rsidP="00545D36">
      <w:r w:rsidRPr="00BD3126">
        <w:t>Furthermore</w:t>
      </w:r>
      <w:r w:rsidR="001D1CE4" w:rsidRPr="00BD3126">
        <w:t>, two sliders are integrated</w:t>
      </w:r>
      <w:r w:rsidR="00CD2017">
        <w:t xml:space="preserve"> to</w:t>
      </w:r>
      <w:r w:rsidR="001D1CE4" w:rsidRPr="00BD3126">
        <w:t xml:space="preserve"> adjust the</w:t>
      </w:r>
      <w:r w:rsidR="00CD2017">
        <w:t xml:space="preserve"> </w:t>
      </w:r>
      <w:r w:rsidR="002A64F8" w:rsidRPr="00BD3126">
        <w:t>height</w:t>
      </w:r>
      <w:r w:rsidR="00CD2017">
        <w:t xml:space="preserve"> of the plot</w:t>
      </w:r>
      <w:r w:rsidR="002A64F8" w:rsidRPr="00BD3126">
        <w:t xml:space="preserve"> (5) and width between </w:t>
      </w:r>
      <w:r w:rsidR="00CD2017">
        <w:t xml:space="preserve">each </w:t>
      </w:r>
      <w:r w:rsidR="002A64F8" w:rsidRPr="00BD3126">
        <w:t>element</w:t>
      </w:r>
      <w:r w:rsidR="003C61B2" w:rsidRPr="00BD3126">
        <w:t xml:space="preserve">. </w:t>
      </w:r>
      <w:r w:rsidR="00CC44BA" w:rsidRPr="00BD3126">
        <w:t xml:space="preserve">The </w:t>
      </w:r>
      <w:r w:rsidR="00F740A4" w:rsidRPr="00BD3126">
        <w:t>values below this slider correspond to normali</w:t>
      </w:r>
      <w:r w:rsidR="00CD2017">
        <w:t>z</w:t>
      </w:r>
      <w:r w:rsidR="00F740A4" w:rsidRPr="00BD3126">
        <w:t>ed units relative to the preview panel</w:t>
      </w:r>
      <w:r w:rsidR="00CD2017">
        <w:t xml:space="preserve"> or the final plot</w:t>
      </w:r>
      <w:r w:rsidR="00807F77" w:rsidRPr="00BD3126">
        <w:t xml:space="preserve">. However, these </w:t>
      </w:r>
      <w:r w:rsidR="00DA176E" w:rsidRPr="00BD3126">
        <w:t>sliders</w:t>
      </w:r>
      <w:r w:rsidR="00807F77" w:rsidRPr="00BD3126">
        <w:t xml:space="preserve"> are integrated to adjust </w:t>
      </w:r>
      <w:r w:rsidR="00DA176E" w:rsidRPr="00BD3126">
        <w:t xml:space="preserve">overly steep / flat curves and to keep </w:t>
      </w:r>
      <w:r w:rsidR="004277E4" w:rsidRPr="00BD3126">
        <w:t xml:space="preserve">the same elemental width for different elemental arrangements. </w:t>
      </w:r>
      <w:r w:rsidR="00C4518F" w:rsidRPr="00BD3126">
        <w:t>The usage of the ‘Update’ and ‘Plot’ buttons is the same as in the main windows. Pressing the ‘Update’ button will show the current selection in the preview (Fig. 5.4-3) and clicking ‘Plot’ button will of a new figure with the current selection</w:t>
      </w:r>
      <w:r w:rsidRPr="00BD3126">
        <w:t xml:space="preserve"> MULTIPL v1.0</w:t>
      </w:r>
      <w:r w:rsidR="00C4518F" w:rsidRPr="00BD3126">
        <w:t xml:space="preserve"> does not contain an automatic update function. If anything of the plots is adjusted, the </w:t>
      </w:r>
      <w:r w:rsidR="006E1873" w:rsidRPr="00BD3126">
        <w:t>color</w:t>
      </w:r>
      <w:r w:rsidR="00C4518F" w:rsidRPr="00BD3126">
        <w:t xml:space="preserve"> of the ‘Update’ button changes to orange to indicate that an update is required.</w:t>
      </w:r>
    </w:p>
    <w:p w14:paraId="5DC9393C" w14:textId="77777777" w:rsidR="005F5C74" w:rsidRPr="00BD3126" w:rsidRDefault="00C53EBD" w:rsidP="005F5C74">
      <w:pPr>
        <w:keepNext/>
      </w:pPr>
      <w:r w:rsidRPr="00BD3126">
        <w:rPr>
          <w:noProof/>
        </w:rPr>
        <w:lastRenderedPageBreak/>
        <w:drawing>
          <wp:inline distT="0" distB="0" distL="0" distR="0" wp14:anchorId="7728C8BD" wp14:editId="29D7827E">
            <wp:extent cx="5733105" cy="3412490"/>
            <wp:effectExtent l="0" t="0" r="127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tretch>
                      <a:fillRect/>
                    </a:stretch>
                  </pic:blipFill>
                  <pic:spPr bwMode="auto">
                    <a:xfrm>
                      <a:off x="0" y="0"/>
                      <a:ext cx="5733105" cy="3412490"/>
                    </a:xfrm>
                    <a:prstGeom prst="rect">
                      <a:avLst/>
                    </a:prstGeom>
                    <a:noFill/>
                    <a:ln>
                      <a:noFill/>
                    </a:ln>
                  </pic:spPr>
                </pic:pic>
              </a:graphicData>
            </a:graphic>
          </wp:inline>
        </w:drawing>
      </w:r>
    </w:p>
    <w:p w14:paraId="71790831" w14:textId="759ADCF2" w:rsidR="005F5C74" w:rsidRPr="00BD3126" w:rsidRDefault="005F5C74" w:rsidP="005F5C74">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5.5</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3</w:t>
      </w:r>
      <w:r w:rsidR="00F179DF" w:rsidRPr="00BD3126">
        <w:rPr>
          <w:lang w:val="en-US"/>
        </w:rPr>
        <w:fldChar w:fldCharType="end"/>
      </w:r>
      <w:r w:rsidRPr="00BD3126">
        <w:rPr>
          <w:lang w:val="en-US"/>
        </w:rPr>
        <w:t>:</w:t>
      </w:r>
      <w:r w:rsidR="00122B0E" w:rsidRPr="00BD3126">
        <w:rPr>
          <w:lang w:val="en-US"/>
        </w:rPr>
        <w:t xml:space="preserve"> Screenshot of</w:t>
      </w:r>
      <w:r w:rsidR="00A7401D">
        <w:rPr>
          <w:lang w:val="en-US"/>
        </w:rPr>
        <w:t xml:space="preserve"> the</w:t>
      </w:r>
      <w:r w:rsidR="00122B0E" w:rsidRPr="00BD3126">
        <w:rPr>
          <w:lang w:val="en-US"/>
        </w:rPr>
        <w:t xml:space="preserve"> MULTIPL v1.0</w:t>
      </w:r>
      <w:r w:rsidR="00A7401D" w:rsidRPr="00A7401D">
        <w:rPr>
          <w:lang w:val="en-US"/>
        </w:rPr>
        <w:t xml:space="preserve"> </w:t>
      </w:r>
      <w:r w:rsidR="00A7401D" w:rsidRPr="00BD3126">
        <w:rPr>
          <w:lang w:val="en-US"/>
        </w:rPr>
        <w:t>graphical user interface</w:t>
      </w:r>
      <w:r w:rsidR="00122B0E" w:rsidRPr="00BD3126">
        <w:rPr>
          <w:lang w:val="en-US"/>
        </w:rPr>
        <w:t xml:space="preserve">. </w:t>
      </w:r>
      <w:r w:rsidR="00307F17" w:rsidRPr="00BD3126">
        <w:rPr>
          <w:lang w:val="en-US"/>
        </w:rPr>
        <w:t xml:space="preserve">The </w:t>
      </w:r>
      <w:r w:rsidR="00A7401D">
        <w:rPr>
          <w:lang w:val="en-US"/>
        </w:rPr>
        <w:t xml:space="preserve">example </w:t>
      </w:r>
      <w:r w:rsidR="00307F17" w:rsidRPr="00BD3126">
        <w:rPr>
          <w:lang w:val="en-US"/>
        </w:rPr>
        <w:t>data is</w:t>
      </w:r>
      <w:r w:rsidR="00BD6BC3" w:rsidRPr="00BD3126">
        <w:rPr>
          <w:lang w:val="en-US"/>
        </w:rPr>
        <w:t xml:space="preserve"> arranged in </w:t>
      </w:r>
      <w:r w:rsidR="008E0025" w:rsidRPr="00BD3126">
        <w:rPr>
          <w:lang w:val="en-US"/>
        </w:rPr>
        <w:t>a multi-element plot from incompatible to compatible elements</w:t>
      </w:r>
      <w:r w:rsidR="00307F17" w:rsidRPr="00BD3126">
        <w:rPr>
          <w:lang w:val="en-US"/>
        </w:rPr>
        <w:t xml:space="preserve"> normali</w:t>
      </w:r>
      <w:r w:rsidR="00A7401D">
        <w:rPr>
          <w:lang w:val="en-US"/>
        </w:rPr>
        <w:t>z</w:t>
      </w:r>
      <w:r w:rsidR="00307F17" w:rsidRPr="00BD3126">
        <w:rPr>
          <w:lang w:val="en-US"/>
        </w:rPr>
        <w:t>ed to primitive mantle (Sun &amp; McDonough, 1989)</w:t>
      </w:r>
      <w:r w:rsidR="00BD6BC3" w:rsidRPr="00BD3126">
        <w:rPr>
          <w:lang w:val="en-US"/>
        </w:rPr>
        <w:t>.</w:t>
      </w:r>
    </w:p>
    <w:p w14:paraId="21EB3AD5" w14:textId="096C185F" w:rsidR="004277E4" w:rsidRPr="00BD3126" w:rsidRDefault="00F00B97" w:rsidP="004277E4">
      <w:r w:rsidRPr="00BD3126">
        <w:t xml:space="preserve">In the current version, the </w:t>
      </w:r>
      <w:r w:rsidR="00A7401D">
        <w:t>following</w:t>
      </w:r>
      <w:r w:rsidR="004277E4" w:rsidRPr="00BD3126">
        <w:t xml:space="preserve"> normali</w:t>
      </w:r>
      <w:r w:rsidR="00A7401D">
        <w:t>z</w:t>
      </w:r>
      <w:r w:rsidR="004277E4" w:rsidRPr="00BD3126">
        <w:t>ation</w:t>
      </w:r>
      <w:r w:rsidRPr="00BD3126">
        <w:t xml:space="preserve"> values</w:t>
      </w:r>
      <w:r w:rsidR="004277E4" w:rsidRPr="00BD3126">
        <w:t xml:space="preserve"> </w:t>
      </w:r>
      <w:r w:rsidR="00A7401D">
        <w:t>are available</w:t>
      </w:r>
      <w:r w:rsidR="004277E4" w:rsidRPr="00BD3126">
        <w:t>:</w:t>
      </w:r>
    </w:p>
    <w:p w14:paraId="583CBDE4" w14:textId="77777777" w:rsidR="004277E4" w:rsidRPr="00BD3126" w:rsidRDefault="004277E4" w:rsidP="004277E4">
      <w:pPr>
        <w:pStyle w:val="Listenabsatz"/>
        <w:numPr>
          <w:ilvl w:val="0"/>
          <w:numId w:val="18"/>
        </w:numPr>
      </w:pPr>
      <w:r w:rsidRPr="00BD3126">
        <w:t xml:space="preserve">C1-chondrite </w:t>
      </w:r>
      <w:r w:rsidRPr="00BD3126">
        <w:fldChar w:fldCharType="begin" w:fldLock="1"/>
      </w:r>
      <w:r w:rsidRPr="00BD3126">
        <w:instrText>ADDIN CSL_CITATION {"citationItems":[{"id":"ITEM-1","itemData":{"DOI":"10.1144/GSL.SP.1989.042.01.19","ISBN":"0632023848","ISSN":"0305-8719","abstract":"Trace-element data for mid-ocean ridge basalts (MORBs) and ocean island basalts (OIB) are used to formulate chemical systematics for oceanic basalts. The data suggest that the order of trace-element incompatibility in oceanic basalts is Cs ≈ Rb ≈ (≈ Tl) ≈ Ba(≈ W) &gt; Th &gt; U ≈ Nb = Ta ≈ K &gt; La &gt; Ce ≈ Pb &gt; Pr (≈ Mo) ≈ Sr &gt; P ≈ Nd (&gt; F) &gt; Zr = Hf ≈ Sm &gt; Eu ≈ Sn (≈ Sb) ≈ Ti &gt; Dy ≈ (Li) &gt; Ho = Y &gt; Yb. This rule works in general and suggests that the overall fractionation processes operating during magma generation and evolution are relatively simple, involving no significant change in the environment of formation for MORBs and OIBs.In detail, minor differences in element ratios correlate with the isotopic characteristics of different types of OIB components (HIMU, EM, MORB). These systematics are interpreted in terms of partial-melting conditions, variations in residual mineralogy, involvement of subducted sediment, recycling of oceanic lithosphere and processes within the low velocity zone. Niobium data indicate that the mantle sources of MORB and OIB are not exact complementary reservoirs to the continental crust. Subduction of oceanic crust or separation of refractory eclogite material from the former oceanic crust into the lower mantle appears to be required. The negative europium anomalies observed in some EM-type OIBs and the systematics of their key element ratios suggest the addition of a small amount (</w:instrText>
      </w:r>
      <w:r w:rsidRPr="00BD3126">
        <w:rPr>
          <w:rFonts w:ascii="Cambria Math" w:hAnsi="Cambria Math" w:cs="Cambria Math"/>
        </w:rPr>
        <w:instrText>⩽</w:instrText>
      </w:r>
      <w:r w:rsidRPr="00BD3126">
        <w:instrText>1% or less) of subducted sediment to their mantle sources. However, a general lack of a crustal signature in OIBs indicates that sediment recycling has not been an important process in the convecting mantle, at least not in more recent times (</w:instrText>
      </w:r>
      <w:r w:rsidRPr="00BD3126">
        <w:rPr>
          <w:rFonts w:ascii="Cambria Math" w:hAnsi="Cambria Math" w:cs="Cambria Math"/>
        </w:rPr>
        <w:instrText>⩽</w:instrText>
      </w:r>
      <w:r w:rsidRPr="00BD3126">
        <w:instrText>2 Ga). Upward migration of silica-undersaturated melts from the low velocity zone can generate an enriched reservoir in the continental and oceanic lithospheric mantle. We propose that the HIMU type (eg St Helena) OIB component can be generated in this way. This enriched mantle can be re-introduced into the convective mantle by thermal erosion of the continental lithosphere and by the recycling of the enriched oceanic lithosphere back into the mantle.","author":[{"dropping-particle":"","family":"Sun","given":"S.-s.","non-dropping-particle":"","parse-names":false,"suffix":""},{"dropping-particle":"","family":"McDonough","given":"W. F.","non-dropping-particle":"","parse-names":false,"suffix":""}],"container-title":"Geological Society, London, Special Publications","id":"ITEM-1","issue":"1","issued":{"date-parts":[["1989"]]},"page":"313-345","title":"Chemical and isotopic systematics of oceanic basalts: implications for mantle composition and processes","type":"article-journal","volume":"42"},"uris":["http://www.mendeley.com/documents/?uuid=8973a66c-187f-475e-86d1-d30e99bf9cb1"]}],"mendeley":{"formattedCitation":"(Sun and McDonough, 1989)","plainTextFormattedCitation":"(Sun and McDonough, 1989)","previouslyFormattedCitation":"(Sun and McDonough, 1989)"},"properties":{"noteIndex":0},"schema":"https://github.com/citation-style-language/schema/raw/master/csl-citation.json"}</w:instrText>
      </w:r>
      <w:r w:rsidRPr="00BD3126">
        <w:fldChar w:fldCharType="separate"/>
      </w:r>
      <w:r w:rsidRPr="00BD3126">
        <w:rPr>
          <w:noProof/>
        </w:rPr>
        <w:t>(Sun and McDonough, 1989)</w:t>
      </w:r>
      <w:r w:rsidRPr="00BD3126">
        <w:fldChar w:fldCharType="end"/>
      </w:r>
    </w:p>
    <w:p w14:paraId="2D4DBCBB" w14:textId="77777777" w:rsidR="004277E4" w:rsidRPr="00BD3126" w:rsidRDefault="004277E4" w:rsidP="004277E4">
      <w:pPr>
        <w:pStyle w:val="Listenabsatz"/>
        <w:numPr>
          <w:ilvl w:val="0"/>
          <w:numId w:val="18"/>
        </w:numPr>
      </w:pPr>
      <w:r w:rsidRPr="00BD3126">
        <w:t xml:space="preserve">Primitive mantle </w:t>
      </w:r>
      <w:r w:rsidRPr="00BD3126">
        <w:fldChar w:fldCharType="begin" w:fldLock="1"/>
      </w:r>
      <w:r w:rsidRPr="00BD3126">
        <w:instrText>ADDIN CSL_CITATION {"citationItems":[{"id":"ITEM-1","itemData":{"DOI":"10.1144/GSL.SP.1989.042.01.19","ISBN":"0632023848","ISSN":"0305-8719","abstract":"Trace-element data for mid-ocean ridge basalts (MORBs) and ocean island basalts (OIB) are used to formulate chemical systematics for oceanic basalts. The data suggest that the order of trace-element incompatibility in oceanic basalts is Cs ≈ Rb ≈ (≈ Tl) ≈ Ba(≈ W) &gt; Th &gt; U ≈ Nb = Ta ≈ K &gt; La &gt; Ce ≈ Pb &gt; Pr (≈ Mo) ≈ Sr &gt; P ≈ Nd (&gt; F) &gt; Zr = Hf ≈ Sm &gt; Eu ≈ Sn (≈ Sb) ≈ Ti &gt; Dy ≈ (Li) &gt; Ho = Y &gt; Yb. This rule works in general and suggests that the overall fractionation processes operating during magma generation and evolution are relatively simple, involving no significant change in the environment of formation for MORBs and OIBs.In detail, minor differences in element ratios correlate with the isotopic characteristics of different types of OIB components (HIMU, EM, MORB). These systematics are interpreted in terms of partial-melting conditions, variations in residual mineralogy, involvement of subducted sediment, recycling of oceanic lithosphere and processes within the low velocity zone. Niobium data indicate that the mantle sources of MORB and OIB are not exact complementary reservoirs to the continental crust. Subduction of oceanic crust or separation of refractory eclogite material from the former oceanic crust into the lower mantle appears to be required. The negative europium anomalies observed in some EM-type OIBs and the systematics of their key element ratios suggest the addition of a small amount (</w:instrText>
      </w:r>
      <w:r w:rsidRPr="00BD3126">
        <w:rPr>
          <w:rFonts w:ascii="Cambria Math" w:hAnsi="Cambria Math" w:cs="Cambria Math"/>
        </w:rPr>
        <w:instrText>⩽</w:instrText>
      </w:r>
      <w:r w:rsidRPr="00BD3126">
        <w:instrText>1% or less) of subducted sediment to their mantle sources. However, a general lack of a crustal signature in OIBs indicates that sediment recycling has not been an important process in the convecting mantle, at least not in more recent times (</w:instrText>
      </w:r>
      <w:r w:rsidRPr="00BD3126">
        <w:rPr>
          <w:rFonts w:ascii="Cambria Math" w:hAnsi="Cambria Math" w:cs="Cambria Math"/>
        </w:rPr>
        <w:instrText>⩽</w:instrText>
      </w:r>
      <w:r w:rsidRPr="00BD3126">
        <w:instrText>2 Ga). Upward migration of silica-undersaturated melts from the low velocity zone can generate an enriched reservoir in the continental and oceanic lithospheric mantle. We propose that the HIMU type (eg St Helena) OIB component can be generated in this way. This enriched mantle can be re-introduced into the convective mantle by thermal erosion of the continental lithosphere and by the recycling of the enriched oceanic lithosphere back into the mantle.","author":[{"dropping-particle":"","family":"Sun","given":"S.-s.","non-dropping-particle":"","parse-names":false,"suffix":""},{"dropping-particle":"","family":"McDonough","given":"W. F.","non-dropping-particle":"","parse-names":false,"suffix":""}],"container-title":"Geological Society, London, Special Publications","id":"ITEM-1","issue":"1","issued":{"date-parts":[["1989"]]},"page":"313-345","title":"Chemical and isotopic systematics of oceanic basalts: implications for mantle composition and processes","type":"article-journal","volume":"42"},"uris":["http://www.mendeley.com/documents/?uuid=8973a66c-187f-475e-86d1-d30e99bf9cb1"]}],"mendeley":{"formattedCitation":"(Sun and McDonough, 1989)","plainTextFormattedCitation":"(Sun and McDonough, 1989)","previouslyFormattedCitation":"(Sun and McDonough, 1989)"},"properties":{"noteIndex":0},"schema":"https://github.com/citation-style-language/schema/raw/master/csl-citation.json"}</w:instrText>
      </w:r>
      <w:r w:rsidRPr="00BD3126">
        <w:fldChar w:fldCharType="separate"/>
      </w:r>
      <w:r w:rsidRPr="00BD3126">
        <w:rPr>
          <w:noProof/>
        </w:rPr>
        <w:t>(Sun and McDonough, 1989)</w:t>
      </w:r>
      <w:r w:rsidRPr="00BD3126">
        <w:fldChar w:fldCharType="end"/>
      </w:r>
    </w:p>
    <w:p w14:paraId="1A4E10CD" w14:textId="77777777" w:rsidR="004277E4" w:rsidRPr="00BD3126" w:rsidRDefault="004277E4" w:rsidP="004277E4">
      <w:pPr>
        <w:pStyle w:val="Listenabsatz"/>
        <w:numPr>
          <w:ilvl w:val="0"/>
          <w:numId w:val="18"/>
        </w:numPr>
      </w:pPr>
      <w:r w:rsidRPr="00BD3126">
        <w:t xml:space="preserve">N-MORB – normal mid-ocean ridge basalts </w:t>
      </w:r>
      <w:r w:rsidRPr="00BD3126">
        <w:fldChar w:fldCharType="begin" w:fldLock="1"/>
      </w:r>
      <w:r w:rsidRPr="00BD3126">
        <w:instrText>ADDIN CSL_CITATION {"citationItems":[{"id":"ITEM-1","itemData":{"DOI":"10.1144/GSL.SP.1989.042.01.19","ISBN":"0632023848","ISSN":"0305-8719","abstract":"Trace-element data for mid-ocean ridge basalts (MORBs) and ocean island basalts (OIB) are used to formulate chemical systematics for oceanic basalts. The data suggest that the order of trace-element incompatibility in oceanic basalts is Cs ≈ Rb ≈ (≈ Tl) ≈ Ba(≈ W) &gt; Th &gt; U ≈ Nb = Ta ≈ K &gt; La &gt; Ce ≈ Pb &gt; Pr (≈ Mo) ≈ Sr &gt; P ≈ Nd (&gt; F) &gt; Zr = Hf ≈ Sm &gt; Eu ≈ Sn (≈ Sb) ≈ Ti &gt; Dy ≈ (Li) &gt; Ho = Y &gt; Yb. This rule works in general and suggests that the overall fractionation processes operating during magma generation and evolution are relatively simple, involving no significant change in the environment of formation for MORBs and OIBs.In detail, minor differences in element ratios correlate with the isotopic characteristics of different types of OIB components (HIMU, EM, MORB). These systematics are interpreted in terms of partial-melting conditions, variations in residual mineralogy, involvement of subducted sediment, recycling of oceanic lithosphere and processes within the low velocity zone. Niobium data indicate that the mantle sources of MORB and OIB are not exact complementary reservoirs to the continental crust. Subduction of oceanic crust or separation of refractory eclogite material from the former oceanic crust into the lower mantle appears to be required. The negative europium anomalies observed in some EM-type OIBs and the systematics of their key element ratios suggest the addition of a small amount (</w:instrText>
      </w:r>
      <w:r w:rsidRPr="00BD3126">
        <w:rPr>
          <w:rFonts w:ascii="Cambria Math" w:hAnsi="Cambria Math" w:cs="Cambria Math"/>
        </w:rPr>
        <w:instrText>⩽</w:instrText>
      </w:r>
      <w:r w:rsidRPr="00BD3126">
        <w:instrText>1% or less) of subducted sediment to their mantle sources. However, a general lack of a crustal signature in OIBs indicates that sediment recycling has not been an important process in the convecting mantle, at least not in more recent times (</w:instrText>
      </w:r>
      <w:r w:rsidRPr="00BD3126">
        <w:rPr>
          <w:rFonts w:ascii="Cambria Math" w:hAnsi="Cambria Math" w:cs="Cambria Math"/>
        </w:rPr>
        <w:instrText>⩽</w:instrText>
      </w:r>
      <w:r w:rsidRPr="00BD3126">
        <w:instrText>2 Ga). Upward migration of silica-undersaturated melts from the low velocity zone can generate an enriched reservoir in the continental and oceanic lithospheric mantle. We propose that the HIMU type (eg St Helena) OIB component can be generated in this way. This enriched mantle can be re-introduced into the convective mantle by thermal erosion of the continental lithosphere and by the recycling of the enriched oceanic lithosphere back into the mantle.","author":[{"dropping-particle":"","family":"Sun","given":"S.-s.","non-dropping-particle":"","parse-names":false,"suffix":""},{"dropping-particle":"","family":"McDonough","given":"W. F.","non-dropping-particle":"","parse-names":false,"suffix":""}],"container-title":"Geological Society, London, Special Publications","id":"ITEM-1","issue":"1","issued":{"date-parts":[["1989"]]},"page":"313-345","title":"Chemical and isotopic systematics of oceanic basalts: implications for mantle composition and processes","type":"article-journal","volume":"42"},"uris":["http://www.mendeley.com/documents/?uuid=8973a66c-187f-475e-86d1-d30e99bf9cb1"]}],"mendeley":{"formattedCitation":"(Sun and McDonough, 1989)","plainTextFormattedCitation":"(Sun and McDonough, 1989)","previouslyFormattedCitation":"(Sun and McDonough, 1989)"},"properties":{"noteIndex":0},"schema":"https://github.com/citation-style-language/schema/raw/master/csl-citation.json"}</w:instrText>
      </w:r>
      <w:r w:rsidRPr="00BD3126">
        <w:fldChar w:fldCharType="separate"/>
      </w:r>
      <w:r w:rsidRPr="00BD3126">
        <w:rPr>
          <w:noProof/>
        </w:rPr>
        <w:t>(Sun and McDonough, 1989)</w:t>
      </w:r>
      <w:r w:rsidRPr="00BD3126">
        <w:fldChar w:fldCharType="end"/>
      </w:r>
    </w:p>
    <w:p w14:paraId="3FE74B29" w14:textId="77777777" w:rsidR="004277E4" w:rsidRPr="00BD3126" w:rsidRDefault="004277E4" w:rsidP="004277E4">
      <w:pPr>
        <w:pStyle w:val="Listenabsatz"/>
        <w:numPr>
          <w:ilvl w:val="0"/>
          <w:numId w:val="18"/>
        </w:numPr>
      </w:pPr>
      <w:r w:rsidRPr="00BD3126">
        <w:t xml:space="preserve">E-MORB – enriched mid-ocean ridge basalts </w:t>
      </w:r>
      <w:r w:rsidRPr="00BD3126">
        <w:fldChar w:fldCharType="begin" w:fldLock="1"/>
      </w:r>
      <w:r w:rsidRPr="00BD3126">
        <w:instrText>ADDIN CSL_CITATION {"citationItems":[{"id":"ITEM-1","itemData":{"DOI":"10.1144/GSL.SP.1989.042.01.19","ISBN":"0632023848","ISSN":"0305-8719","abstract":"Trace-element data for mid-ocean ridge basalts (MORBs) and ocean island basalts (OIB) are used to formulate chemical systematics for oceanic basalts. The data suggest that the order of trace-element incompatibility in oceanic basalts is Cs ≈ Rb ≈ (≈ Tl) ≈ Ba(≈ W) &gt; Th &gt; U ≈ Nb = Ta ≈ K &gt; La &gt; Ce ≈ Pb &gt; Pr (≈ Mo) ≈ Sr &gt; P ≈ Nd (&gt; F) &gt; Zr = Hf ≈ Sm &gt; Eu ≈ Sn (≈ Sb) ≈ Ti &gt; Dy ≈ (Li) &gt; Ho = Y &gt; Yb. This rule works in general and suggests that the overall fractionation processes operating during magma generation and evolution are relatively simple, involving no significant change in the environment of formation for MORBs and OIBs.In detail, minor differences in element ratios correlate with the isotopic characteristics of different types of OIB components (HIMU, EM, MORB). These systematics are interpreted in terms of partial-melting conditions, variations in residual mineralogy, involvement of subducted sediment, recycling of oceanic lithosphere and processes within the low velocity zone. Niobium data indicate that the mantle sources of MORB and OIB are not exact complementary reservoirs to the continental crust. Subduction of oceanic crust or separation of refractory eclogite material from the former oceanic crust into the lower mantle appears to be required. The negative europium anomalies observed in some EM-type OIBs and the systematics of their key element ratios suggest the addition of a small amount (</w:instrText>
      </w:r>
      <w:r w:rsidRPr="00BD3126">
        <w:rPr>
          <w:rFonts w:ascii="Cambria Math" w:hAnsi="Cambria Math" w:cs="Cambria Math"/>
        </w:rPr>
        <w:instrText>⩽</w:instrText>
      </w:r>
      <w:r w:rsidRPr="00BD3126">
        <w:instrText>1% or less) of subducted sediment to their mantle sources. However, a general lack of a crustal signature in OIBs indicates that sediment recycling has not been an important process in the convecting mantle, at least not in more recent times (</w:instrText>
      </w:r>
      <w:r w:rsidRPr="00BD3126">
        <w:rPr>
          <w:rFonts w:ascii="Cambria Math" w:hAnsi="Cambria Math" w:cs="Cambria Math"/>
        </w:rPr>
        <w:instrText>⩽</w:instrText>
      </w:r>
      <w:r w:rsidRPr="00BD3126">
        <w:instrText>2 Ga). Upward migration of silica-undersaturated melts from the low velocity zone can generate an enriched reservoir in the continental and oceanic lithospheric mantle. We propose that the HIMU type (eg St Helena) OIB component can be generated in this way. This enriched mantle can be re-introduced into the convective mantle by thermal erosion of the continental lithosphere and by the recycling of the enriched oceanic lithosphere back into the mantle.","author":[{"dropping-particle":"","family":"Sun","given":"S.-s.","non-dropping-particle":"","parse-names":false,"suffix":""},{"dropping-particle":"","family":"McDonough","given":"W. F.","non-dropping-particle":"","parse-names":false,"suffix":""}],"container-title":"Geological Society, London, Special Publications","id":"ITEM-1","issue":"1","issued":{"date-parts":[["1989"]]},"page":"313-345","title":"Chemical and isotopic systematics of oceanic basalts: implications for mantle composition and processes","type":"article-journal","volume":"42"},"uris":["http://www.mendeley.com/documents/?uuid=8973a66c-187f-475e-86d1-d30e99bf9cb1"]}],"mendeley":{"formattedCitation":"(Sun and McDonough, 1989)","plainTextFormattedCitation":"(Sun and McDonough, 1989)","previouslyFormattedCitation":"(Sun and McDonough, 1989)"},"properties":{"noteIndex":0},"schema":"https://github.com/citation-style-language/schema/raw/master/csl-citation.json"}</w:instrText>
      </w:r>
      <w:r w:rsidRPr="00BD3126">
        <w:fldChar w:fldCharType="separate"/>
      </w:r>
      <w:r w:rsidRPr="00BD3126">
        <w:rPr>
          <w:noProof/>
        </w:rPr>
        <w:t>(Sun and McDonough, 1989)</w:t>
      </w:r>
      <w:r w:rsidRPr="00BD3126">
        <w:fldChar w:fldCharType="end"/>
      </w:r>
    </w:p>
    <w:p w14:paraId="273B30B3" w14:textId="77777777" w:rsidR="004277E4" w:rsidRPr="00BD3126" w:rsidRDefault="004277E4" w:rsidP="004277E4">
      <w:pPr>
        <w:pStyle w:val="Listenabsatz"/>
        <w:numPr>
          <w:ilvl w:val="0"/>
          <w:numId w:val="18"/>
        </w:numPr>
      </w:pPr>
      <w:r w:rsidRPr="00BD3126">
        <w:t xml:space="preserve">OIB </w:t>
      </w:r>
      <w:r w:rsidRPr="00BD3126">
        <w:fldChar w:fldCharType="begin" w:fldLock="1"/>
      </w:r>
      <w:r w:rsidRPr="00BD3126">
        <w:instrText>ADDIN CSL_CITATION {"citationItems":[{"id":"ITEM-1","itemData":{"DOI":"10.1144/GSL.SP.1989.042.01.19","ISBN":"0632023848","ISSN":"0305-8719","abstract":"Trace-element data for mid-ocean ridge basalts (MORBs) and ocean island basalts (OIB) are used to formulate chemical systematics for oceanic basalts. The data suggest that the order of trace-element incompatibility in oceanic basalts is Cs ≈ Rb ≈ (≈ Tl) ≈ Ba(≈ W) &gt; Th &gt; U ≈ Nb = Ta ≈ K &gt; La &gt; Ce ≈ Pb &gt; Pr (≈ Mo) ≈ Sr &gt; P ≈ Nd (&gt; F) &gt; Zr = Hf ≈ Sm &gt; Eu ≈ Sn (≈ Sb) ≈ Ti &gt; Dy ≈ (Li) &gt; Ho = Y &gt; Yb. This rule works in general and suggests that the overall fractionation processes operating during magma generation and evolution are relatively simple, involving no significant change in the environment of formation for MORBs and OIBs.In detail, minor differences in element ratios correlate with the isotopic characteristics of different types of OIB components (HIMU, EM, MORB). These systematics are interpreted in terms of partial-melting conditions, variations in residual mineralogy, involvement of subducted sediment, recycling of oceanic lithosphere and processes within the low velocity zone. Niobium data indicate that the mantle sources of MORB and OIB are not exact complementary reservoirs to the continental crust. Subduction of oceanic crust or separation of refractory eclogite material from the former oceanic crust into the lower mantle appears to be required. The negative europium anomalies observed in some EM-type OIBs and the systematics of their key element ratios suggest the addition of a small amount (</w:instrText>
      </w:r>
      <w:r w:rsidRPr="00BD3126">
        <w:rPr>
          <w:rFonts w:ascii="Cambria Math" w:hAnsi="Cambria Math" w:cs="Cambria Math"/>
        </w:rPr>
        <w:instrText>⩽</w:instrText>
      </w:r>
      <w:r w:rsidRPr="00BD3126">
        <w:instrText>1% or less) of subducted sediment to their mantle sources. However, a general lack of a crustal signature in OIBs indicates that sediment recycling has not been an important process in the convecting mantle, at least not in more recent times (</w:instrText>
      </w:r>
      <w:r w:rsidRPr="00BD3126">
        <w:rPr>
          <w:rFonts w:ascii="Cambria Math" w:hAnsi="Cambria Math" w:cs="Cambria Math"/>
        </w:rPr>
        <w:instrText>⩽</w:instrText>
      </w:r>
      <w:r w:rsidRPr="00BD3126">
        <w:instrText>2 Ga). Upward migration of silica-undersaturated melts from the low velocity zone can generate an enriched reservoir in the continental and oceanic lithospheric mantle. We propose that the HIMU type (eg St Helena) OIB component can be generated in this way. This enriched mantle can be re-introduced into the convective mantle by thermal erosion of the continental lithosphere and by the recycling of the enriched oceanic lithosphere back into the mantle.","author":[{"dropping-particle":"","family":"Sun","given":"S.-s.","non-dropping-particle":"","parse-names":false,"suffix":""},{"dropping-particle":"","family":"McDonough","given":"W. F.","non-dropping-particle":"","parse-names":false,"suffix":""}],"container-title":"Geological Society, London, Special Publications","id":"ITEM-1","issue":"1","issued":{"date-parts":[["1989"]]},"page":"313-345","title":"Chemical and isotopic systematics of oceanic basalts: implications for mantle composition and processes","type":"article-journal","volume":"42"},"uris":["http://www.mendeley.com/documents/?uuid=8973a66c-187f-475e-86d1-d30e99bf9cb1"]}],"mendeley":{"formattedCitation":"(Sun and McDonough, 1989)","plainTextFormattedCitation":"(Sun and McDonough, 1989)","previouslyFormattedCitation":"(Sun and McDonough, 1989)"},"properties":{"noteIndex":0},"schema":"https://github.com/citation-style-language/schema/raw/master/csl-citation.json"}</w:instrText>
      </w:r>
      <w:r w:rsidRPr="00BD3126">
        <w:fldChar w:fldCharType="separate"/>
      </w:r>
      <w:r w:rsidRPr="00BD3126">
        <w:rPr>
          <w:noProof/>
        </w:rPr>
        <w:t>(Sun and McDonough, 1989)</w:t>
      </w:r>
      <w:r w:rsidRPr="00BD3126">
        <w:fldChar w:fldCharType="end"/>
      </w:r>
    </w:p>
    <w:p w14:paraId="24C7FD79" w14:textId="77777777" w:rsidR="004277E4" w:rsidRPr="00BD3126" w:rsidRDefault="004277E4" w:rsidP="004277E4">
      <w:pPr>
        <w:pStyle w:val="Listenabsatz"/>
        <w:numPr>
          <w:ilvl w:val="0"/>
          <w:numId w:val="18"/>
        </w:numPr>
      </w:pPr>
      <w:r w:rsidRPr="00BD3126">
        <w:t xml:space="preserve">C1-chondrite </w:t>
      </w:r>
      <w:r w:rsidRPr="00BD3126">
        <w:fldChar w:fldCharType="begin" w:fldLock="1"/>
      </w:r>
      <w:r w:rsidRPr="00BD3126">
        <w:instrText xml:space="preserve">ADDIN CSL_CITATION {"citationItems":[{"id":"ITEM-1","itemData":{"DOI":"10.1016/0009-2541(94)00140-4","ISBN":"0009-2541","ISSN":"00092541","PMID":"17787253","abstract":"Compositional models of the Earth are critically dependent on three main sources of information: the seismic profile of the Earth and its interpretation, comparisons between primitive meteorites and the solar nebula composition, and chemical and petrological models of peridotite-basalt melting relationships. Whereas a family of compositional models for the Earth are permissible based on these methods, the model that is most consistent with the seismological and geodynamic structure of the Earth comprises an upper and lower mantle of similar composition, an Fe Ni core having between 5% and 15% of a low-atomic-weight element, and a mantle which, when compared to CI carbonaceous chondrites, is depleted in Mg and Si relative to the refractory lithophile elements. The absolute and relative abundances of the refractory elements in carbonaceous, ordinary, and enstatite chondritic meteorites are compared. The bulk composition of an average CI carbonaceous chondrite is defined from previous compilations and from the refractory element compositions of different groups of chondrites. The absolute uncertainties in their refractory element compositions are evaluated by comparing ratios of these elements. These data are then used to evaluate existing models of the composition of the Silicate Earth. The systematic behavior of major and trace elements during differentiation of the mantle is used to constrain the Silicate Earth composition. Seemingly fertile peridotites have experienced a previous melting event that must be accounted for when developing these models. The approach taken here avoids unnecessary assumptions inherent in several existing models, and results in an internally consistent Silicate Earth composition having chondritic proportions of the refractory lithophile elements at </w:instrText>
      </w:r>
      <w:r w:rsidRPr="00BD3126">
        <w:rPr>
          <w:rFonts w:ascii="Cambria Math" w:hAnsi="Cambria Math" w:cs="Cambria Math"/>
        </w:rPr>
        <w:instrText>∼</w:instrText>
      </w:r>
      <w:r w:rsidRPr="00BD3126">
        <w:instrText xml:space="preserve"> 2.75 times that in CI carbonaceous chondrites. Element ratios in peridotites, komatiites, basalts and various crustal rocks are used to assess the abundances of both non-lithophile and non-refractory elements in the Silicate Earth. These data provide insights into the accretion processes of the Earth, the chemical evolution of the Earth's mantle, the effect of core formation, and indicate negligible exchange between the core and mantle throughout the geologic record (the last 3.5 Ga). The composition of the Earth's core is poorly constrained beyond its major constituents (i.e. an Fe Ni alloy). Density contrasts between the inner and outer core boundary are used to suggest the pre…","author":[{"dropping-particle":"","family":"McDonough","given":"W.F.","non-dropping-particle":"","parse-names":false,"suffix":""},{"dropping-particle":"","family":"Sun","given":"S.-s.","non-dropping-particle":"","parse-names":false,"suffix":""}],"container-title":"Chemical Geology","id":"ITEM-1","issue":"3-4","issued":{"date-parts":[["1995","3"]]},"page":"223-253","title":"The composition of the Earth","type":"article-journal","volume":"120"},"uris":["http://www.mendeley.com/documents/?uuid=ef099626-05c3-4199-a739-d52b164b923e"]}],"mendeley":{"formattedCitation":"(McDonough and Sun, 1995)","plainTextFormattedCitation":"(McDonough and Sun, 1995)","previouslyFormattedCitation":"(McDonough and Sun, 1995)"},"properties":{"noteIndex":0},"schema":"https://github.com/citation-style-language/schema/raw/master/csl-citation.json"}</w:instrText>
      </w:r>
      <w:r w:rsidRPr="00BD3126">
        <w:fldChar w:fldCharType="separate"/>
      </w:r>
      <w:r w:rsidRPr="00BD3126">
        <w:rPr>
          <w:noProof/>
        </w:rPr>
        <w:t>(McDonough and Sun, 1995)</w:t>
      </w:r>
      <w:r w:rsidRPr="00BD3126">
        <w:fldChar w:fldCharType="end"/>
      </w:r>
    </w:p>
    <w:p w14:paraId="2753D882" w14:textId="77777777" w:rsidR="004277E4" w:rsidRPr="00BD3126" w:rsidRDefault="004277E4" w:rsidP="004277E4">
      <w:pPr>
        <w:pStyle w:val="Listenabsatz"/>
        <w:numPr>
          <w:ilvl w:val="0"/>
          <w:numId w:val="18"/>
        </w:numPr>
      </w:pPr>
      <w:r w:rsidRPr="00BD3126">
        <w:t xml:space="preserve">Continental crust </w:t>
      </w:r>
      <w:r w:rsidRPr="00BD3126">
        <w:fldChar w:fldCharType="begin" w:fldLock="1"/>
      </w:r>
      <w:r w:rsidRPr="00BD3126">
        <w:instrText>ADDIN CSL_CITATION {"citationItems":[{"id":"ITEM-1","itemData":{"DOI":"10.1016/0016-7037(95)00038-2","ISBN":"0080443389","ISSN":"00167037","PMID":"16703795000382","abstract":"A new calculation of the crustal composition is based on the proportions of upper crust (UC) to felsic lower crust (FLC) to mafic lower crust (MLC) of about 1:0.6:0.4. These proportions are derived from a 3000 km long refraction seismic profile through western Europe (EGT) comprising 60% old shield and 40% younger fold belt area with about 40 km average Moho depth. A granodioritic bulk composition of the UC in major elements and thirty-two minor and trace elements was calculated from the Canadian Shield data (Shaw et al., 1967, 1976). The computed abundance of thirty-three additional trace elements in the UC is based on the following proportions of major rock units derived from mapping: 14% sedimentary rocks, 25% granites, 20% granodiorites, 5% tonalites, 6% gabbros, and 30% gneisses and mica schists. The composition of FLC and MLC in major and thirty-six minor and trace elements is calculated from data on felsic granulite terrains and mafic xenoliths, respectively, compiled by Rudnick and Presper (1990). More than thirty additional trace element abundances in FLC and MLC were computed or estimated from literature data. The bulk continental crust has a tonalitic and not a dioritic composition with distinctly higher concentrations of incompatible elements including the heat producing isotopes in our calculation. A dioritic bulk crust was suggested by Taylor and McLennan (1985). The amount of tonalite in the crust requires partial melting of mafic rocks with about 100 km thickness (compared with about 7 km in the present MLC) and water supply from dehydrated slabs and mafic intrusions. At the relatively low temperatures of old crustal segments MLC was partly converted into eclogite which could be recycled into the upper mantle under favourable tectonic conditions. The chemical fractionation of UC against FLC + MLC was caused by granitoidal partial melts and by mantle degassing which has controlled weathering and accumulation of volatile compounds close to the Earth's surface.","author":[{"dropping-particle":"","family":"Wedepohl","given":"K. H.","non-dropping-particle":"","parse-names":false,"suffix":""}],"container-title":"Geochimica et Cosmochimica Acta","id":"ITEM-1","issue":"7","issued":{"date-parts":[["1995","4"]]},"page":"1217-1232","title":"The composition of the continental crust","type":"article-journal","volume":"59"},"uris":["http://www.mendeley.com/documents/?uuid=9a257816-57b1-4757-8d4f-89c7a3d9aacb"]}],"mendeley":{"formattedCitation":"(Wedepohl, 1995)","plainTextFormattedCitation":"(Wedepohl, 1995)","previouslyFormattedCitation":"(Wedepohl, 1995)"},"properties":{"noteIndex":0},"schema":"https://github.com/citation-style-language/schema/raw/master/csl-citation.json"}</w:instrText>
      </w:r>
      <w:r w:rsidRPr="00BD3126">
        <w:fldChar w:fldCharType="separate"/>
      </w:r>
      <w:r w:rsidRPr="00BD3126">
        <w:rPr>
          <w:noProof/>
        </w:rPr>
        <w:t>(Wedepohl, 1995)</w:t>
      </w:r>
      <w:r w:rsidRPr="00BD3126">
        <w:fldChar w:fldCharType="end"/>
      </w:r>
    </w:p>
    <w:p w14:paraId="56A5CCFD" w14:textId="77777777" w:rsidR="004277E4" w:rsidRPr="00BD3126" w:rsidRDefault="004277E4" w:rsidP="004277E4">
      <w:pPr>
        <w:pStyle w:val="Listenabsatz"/>
        <w:numPr>
          <w:ilvl w:val="0"/>
          <w:numId w:val="18"/>
        </w:numPr>
      </w:pPr>
      <w:r w:rsidRPr="00BD3126">
        <w:t xml:space="preserve">Tonalites </w:t>
      </w:r>
      <w:r w:rsidRPr="00BD3126">
        <w:fldChar w:fldCharType="begin" w:fldLock="1"/>
      </w:r>
      <w:r w:rsidRPr="00BD3126">
        <w:instrText>ADDIN CSL_CITATION {"citationItems":[{"id":"ITEM-1","itemData":{"DOI":"10.1016/0016-7037(95)00038-2","ISBN":"0080443389","ISSN":"00167037","PMID":"16703795000382","abstract":"A new calculation of the crustal composition is based on the proportions of upper crust (UC) to felsic lower crust (FLC) to mafic lower crust (MLC) of about 1:0.6:0.4. These proportions are derived from a 3000 km long refraction seismic profile through western Europe (EGT) comprising 60% old shield and 40% younger fold belt area with about 40 km average Moho depth. A granodioritic bulk composition of the UC in major elements and thirty-two minor and trace elements was calculated from the Canadian Shield data (Shaw et al., 1967, 1976). The computed abundance of thirty-three additional trace elements in the UC is based on the following proportions of major rock units derived from mapping: 14% sedimentary rocks, 25% granites, 20% granodiorites, 5% tonalites, 6% gabbros, and 30% gneisses and mica schists. The composition of FLC and MLC in major and thirty-six minor and trace elements is calculated from data on felsic granulite terrains and mafic xenoliths, respectively, compiled by Rudnick and Presper (1990). More than thirty additional trace element abundances in FLC and MLC were computed or estimated from literature data. The bulk continental crust has a tonalitic and not a dioritic composition with distinctly higher concentrations of incompatible elements including the heat producing isotopes in our calculation. A dioritic bulk crust was suggested by Taylor and McLennan (1985). The amount of tonalite in the crust requires partial melting of mafic rocks with about 100 km thickness (compared with about 7 km in the present MLC) and water supply from dehydrated slabs and mafic intrusions. At the relatively low temperatures of old crustal segments MLC was partly converted into eclogite which could be recycled into the upper mantle under favourable tectonic conditions. The chemical fractionation of UC against FLC + MLC was caused by granitoidal partial melts and by mantle degassing which has controlled weathering and accumulation of volatile compounds close to the Earth's surface.","author":[{"dropping-particle":"","family":"Wedepohl","given":"K. H.","non-dropping-particle":"","parse-names":false,"suffix":""}],"container-title":"Geochimica et Cosmochimica Acta","id":"ITEM-1","issue":"7","issued":{"date-parts":[["1995","4"]]},"page":"1217-1232","title":"The composition of the continental crust","type":"article-journal","volume":"59"},"uris":["http://www.mendeley.com/documents/?uuid=9a257816-57b1-4757-8d4f-89c7a3d9aacb"]}],"mendeley":{"formattedCitation":"(Wedepohl, 1995)","plainTextFormattedCitation":"(Wedepohl, 1995)","previouslyFormattedCitation":"(Wedepohl, 1995)"},"properties":{"noteIndex":0},"schema":"https://github.com/citation-style-language/schema/raw/master/csl-citation.json"}</w:instrText>
      </w:r>
      <w:r w:rsidRPr="00BD3126">
        <w:fldChar w:fldCharType="separate"/>
      </w:r>
      <w:r w:rsidRPr="00BD3126">
        <w:rPr>
          <w:noProof/>
        </w:rPr>
        <w:t>(Wedepohl, 1995)</w:t>
      </w:r>
      <w:r w:rsidRPr="00BD3126">
        <w:fldChar w:fldCharType="end"/>
      </w:r>
    </w:p>
    <w:p w14:paraId="31B5F6FA" w14:textId="77777777" w:rsidR="004277E4" w:rsidRPr="00BD3126" w:rsidRDefault="004277E4" w:rsidP="004277E4">
      <w:pPr>
        <w:pStyle w:val="Listenabsatz"/>
        <w:numPr>
          <w:ilvl w:val="0"/>
          <w:numId w:val="18"/>
        </w:numPr>
      </w:pPr>
      <w:r w:rsidRPr="00BD3126">
        <w:t xml:space="preserve">Greywackes </w:t>
      </w:r>
      <w:r w:rsidRPr="00BD3126">
        <w:fldChar w:fldCharType="begin" w:fldLock="1"/>
      </w:r>
      <w:r w:rsidRPr="00BD3126">
        <w:instrText>ADDIN CSL_CITATION {"citationItems":[{"id":"ITEM-1","itemData":{"DOI":"10.1016/0016-7037(95)00038-2","ISBN":"0080443389","ISSN":"00167037","PMID":"16703795000382","abstract":"A new calculation of the crustal composition is based on the proportions of upper crust (UC) to felsic lower crust (FLC) to mafic lower crust (MLC) of about 1:0.6:0.4. These proportions are derived from a 3000 km long refraction seismic profile through western Europe (EGT) comprising 60% old shield and 40% younger fold belt area with about 40 km average Moho depth. A granodioritic bulk composition of the UC in major elements and thirty-two minor and trace elements was calculated from the Canadian Shield data (Shaw et al., 1967, 1976). The computed abundance of thirty-three additional trace elements in the UC is based on the following proportions of major rock units derived from mapping: 14% sedimentary rocks, 25% granites, 20% granodiorites, 5% tonalites, 6% gabbros, and 30% gneisses and mica schists. The composition of FLC and MLC in major and thirty-six minor and trace elements is calculated from data on felsic granulite terrains and mafic xenoliths, respectively, compiled by Rudnick and Presper (1990). More than thirty additional trace element abundances in FLC and MLC were computed or estimated from literature data. The bulk continental crust has a tonalitic and not a dioritic composition with distinctly higher concentrations of incompatible elements including the heat producing isotopes in our calculation. A dioritic bulk crust was suggested by Taylor and McLennan (1985). The amount of tonalite in the crust requires partial melting of mafic rocks with about 100 km thickness (compared with about 7 km in the present MLC) and water supply from dehydrated slabs and mafic intrusions. At the relatively low temperatures of old crustal segments MLC was partly converted into eclogite which could be recycled into the upper mantle under favourable tectonic conditions. The chemical fractionation of UC against FLC + MLC was caused by granitoidal partial melts and by mantle degassing which has controlled weathering and accumulation of volatile compounds close to the Earth's surface.","author":[{"dropping-particle":"","family":"Wedepohl","given":"K. H.","non-dropping-particle":"","parse-names":false,"suffix":""}],"container-title":"Geochimica et Cosmochimica Acta","id":"ITEM-1","issue":"7","issued":{"date-parts":[["1995","4"]]},"page":"1217-1232","title":"The composition of the continental crust","type":"article-journal","volume":"59"},"uris":["http://www.mendeley.com/documents/?uuid=9a257816-57b1-4757-8d4f-89c7a3d9aacb"]}],"mendeley":{"formattedCitation":"(Wedepohl, 1995)","plainTextFormattedCitation":"(Wedepohl, 1995)","previouslyFormattedCitation":"(Wedepohl, 1995)"},"properties":{"noteIndex":0},"schema":"https://github.com/citation-style-language/schema/raw/master/csl-citation.json"}</w:instrText>
      </w:r>
      <w:r w:rsidRPr="00BD3126">
        <w:fldChar w:fldCharType="separate"/>
      </w:r>
      <w:r w:rsidRPr="00BD3126">
        <w:rPr>
          <w:noProof/>
        </w:rPr>
        <w:t>(Wedepohl, 1995)</w:t>
      </w:r>
      <w:r w:rsidRPr="00BD3126">
        <w:fldChar w:fldCharType="end"/>
      </w:r>
    </w:p>
    <w:p w14:paraId="2CD0B255" w14:textId="31D95566" w:rsidR="004277E4" w:rsidRPr="00BD3126" w:rsidRDefault="004277E4" w:rsidP="004277E4">
      <w:pPr>
        <w:pStyle w:val="Listenabsatz"/>
        <w:numPr>
          <w:ilvl w:val="0"/>
          <w:numId w:val="18"/>
        </w:numPr>
      </w:pPr>
      <w:r w:rsidRPr="00BD3126">
        <w:t xml:space="preserve">GLOSS - Global average subducted sediments </w:t>
      </w:r>
      <w:r w:rsidRPr="00BD3126">
        <w:fldChar w:fldCharType="begin" w:fldLock="1"/>
      </w:r>
      <w:r w:rsidR="00746E9E" w:rsidRPr="00BD3126">
        <w:instrText>ADDIN CSL_CITATION {"citationItems":[{"id":"ITEM-1","itemData":{"DOI":"10.1016/S0009-2541(97)00150-2","ISBN":"0009-2541","ISSN":"00092541","abstract":"Subducted sediments play an important role in arc magmatism and crust-mantle recycling. Models of continental growth, continental composition, convergent margin magmatism and mantle heterogeneity all require a better understanding of the mass and chemical fluxes associated with subducting sediments. We have evaluated subducting sediments on a global basis in order to better define their chemical systematics and to determine both regional and global average compositions. We then use these compositions to assess the importance of sediments to arc volcanism, and crust-mantle recycling, and to re-evaluate the chemical composition of the continental crust. The large variations in the chemical composition of marine sediment are for the most part linked to the main lithological constituents. The alkali elements (K, Rb and Cs) and high field strength elemetns (Ti, Nb, Hf, Zr) are closely linked to the detrital phase in marine sediments; Th is largely detrital but may be enriched in the hydrogenous Fe-Mn component of sediments; REE patterns are largely continental, but abundances are closely linked to fish debris phosphate; U is mostly detrital, but also dependent on the supply and burial rate of organic matter; Ba is linked to both biogenic barite and hydrothermal components; Sr is linked to carbonate phases. Thus, the important geochemical tracers follow the lithology of the sediments. Sediment lithologies are controlled in turn by a small number of factors: proximity of detrital sources (volcanic and continental); biological productivity and preservation of carbonate and opal; and sedimentation rate. Because of the link with lithology and the wealth of lithological data routinely collected for ODP and DSDP drill cores, bulk geochemical averages can be calculated to better than 30% for most elements from fewer than ten chemical analyses for a typical drill core (100-1000 m). Combining the geochemical systematics with convergence rate and other parameters permits calculation of regional compositional fluxes for subducting sediment. These regional fluxes can be compared to the compositions of arc volcanics to assess the importance of sediment subduction to arc volcanism. For the 70% of the trenches worldwide where estimates can be made, the regional fluxes also provide the basis for a global subducting sediment (GLOSS) composition and flux. GLOSS is dominated by terrigenous material (76 wt% terrigenous, 7 wt% calcium carbonate, 10 wt% opal, 7 wt% mineral-bound H…","author":[{"dropping-particle":"","family":"Plank","given":"Terry","non-dropping-particle":"","parse-names":false,"suffix":""},{"dropping-particle":"","family":"Langmuir","given":"Charles H.","non-dropping-particle":"","parse-names":false,"suffix":""}],"container-title":"Chemical Geology","id":"ITEM-1","issue":"3-4","issued":{"date-parts":[["1998"]]},"page":"325-394","title":"The chemical composition of subducting sediment and its consequences for the crust and mantle","type":"article-journal","volume":"145"},"uris":["http://www.mendeley.com/documents/?uuid=446d6ff5-bb5d-423b-aa7d-6c0386f3e882"]}],"mendeley":{"formattedCitation":"(Plank and Langmuir, 1998)","plainTextFormattedCitation":"(Plank and Langmuir, 1998)","previouslyFormattedCitation":"(Plank and Langmuir, 1998)"},"properties":{"noteIndex":0},"schema":"https://github.com/citation-style-language/schema/raw/master/csl-citation.json"}</w:instrText>
      </w:r>
      <w:r w:rsidRPr="00BD3126">
        <w:fldChar w:fldCharType="separate"/>
      </w:r>
      <w:r w:rsidRPr="00BD3126">
        <w:rPr>
          <w:noProof/>
        </w:rPr>
        <w:t>(Plank and Langmuir, 1998)</w:t>
      </w:r>
      <w:r w:rsidRPr="00BD3126">
        <w:fldChar w:fldCharType="end"/>
      </w:r>
    </w:p>
    <w:p w14:paraId="02888295" w14:textId="4E34A088" w:rsidR="00BB4AFD" w:rsidRPr="00BD3126" w:rsidRDefault="000A06E7" w:rsidP="00BB4AFD">
      <w:r w:rsidRPr="00BD3126">
        <w:t>If the normali</w:t>
      </w:r>
      <w:r w:rsidR="00F23559">
        <w:t>z</w:t>
      </w:r>
      <w:r w:rsidRPr="00BD3126">
        <w:t xml:space="preserve">ation values from the literature do not contain </w:t>
      </w:r>
      <w:r w:rsidR="006733ED" w:rsidRPr="00BD3126">
        <w:t>a</w:t>
      </w:r>
      <w:r w:rsidR="00F23559">
        <w:t xml:space="preserve"> specific</w:t>
      </w:r>
      <w:r w:rsidR="006733ED" w:rsidRPr="00BD3126">
        <w:t xml:space="preserve"> element, this element or these elements will </w:t>
      </w:r>
      <w:r w:rsidR="00F23559">
        <w:t>not</w:t>
      </w:r>
      <w:r w:rsidR="006733ED" w:rsidRPr="00BD3126">
        <w:t xml:space="preserve"> be shown on the x-axis</w:t>
      </w:r>
      <w:r w:rsidR="00F17B49" w:rsidRPr="00BD3126">
        <w:t xml:space="preserve">! </w:t>
      </w:r>
      <w:r w:rsidR="00BB4AFD" w:rsidRPr="00BD3126">
        <w:t>The database of normali</w:t>
      </w:r>
      <w:r w:rsidR="00F23559">
        <w:t>z</w:t>
      </w:r>
      <w:r w:rsidR="00BB4AFD" w:rsidRPr="00BD3126">
        <w:t>ation values can be easily enhanced</w:t>
      </w:r>
      <w:r w:rsidR="00F23559">
        <w:t xml:space="preserve"> </w:t>
      </w:r>
      <w:r w:rsidR="007B754A">
        <w:t>(see section 11.3)</w:t>
      </w:r>
      <w:r w:rsidR="00BB4AFD" w:rsidRPr="00BD3126">
        <w:t xml:space="preserve">. </w:t>
      </w:r>
      <w:r w:rsidR="007B754A">
        <w:t xml:space="preserve">Users are encouraged </w:t>
      </w:r>
      <w:r w:rsidR="00BB4AFD" w:rsidRPr="00BD3126">
        <w:t>to s</w:t>
      </w:r>
      <w:r w:rsidR="007B754A">
        <w:t xml:space="preserve">hare </w:t>
      </w:r>
      <w:r w:rsidR="003F63A6">
        <w:t>other normalization values in digital form with the developer</w:t>
      </w:r>
      <w:r w:rsidR="00BB4AFD" w:rsidRPr="00BD3126">
        <w:t xml:space="preserve"> to integrate these for future versions</w:t>
      </w:r>
      <w:r w:rsidR="00E734C3" w:rsidRPr="00BD3126">
        <w:t xml:space="preserve"> of FastGAPP</w:t>
      </w:r>
      <w:r w:rsidR="00BB4AFD" w:rsidRPr="00BD3126">
        <w:t>.</w:t>
      </w:r>
    </w:p>
    <w:p w14:paraId="59839774" w14:textId="3B4B8FA6" w:rsidR="00086357" w:rsidRPr="00BD3126" w:rsidRDefault="004539BE" w:rsidP="00F00B97">
      <w:r w:rsidRPr="00BD3126">
        <w:t>N</w:t>
      </w:r>
      <w:r w:rsidR="00384C2A" w:rsidRPr="00BD3126">
        <w:t>on-normali</w:t>
      </w:r>
      <w:r w:rsidR="007F1B43">
        <w:t>z</w:t>
      </w:r>
      <w:r w:rsidR="00384C2A" w:rsidRPr="00BD3126">
        <w:t xml:space="preserve">ed elemental concentration can be also shown by using the </w:t>
      </w:r>
      <w:r w:rsidR="00A57FAD" w:rsidRPr="00BD3126">
        <w:t>‘Normal</w:t>
      </w:r>
      <w:r w:rsidR="00BB4AFD" w:rsidRPr="00BD3126">
        <w:t>i</w:t>
      </w:r>
      <w:r w:rsidR="007F1B43">
        <w:t>z</w:t>
      </w:r>
      <w:r w:rsidR="00A57FAD" w:rsidRPr="00BD3126">
        <w:t>ation values’ popup (Fig. 5.5-2) and selec</w:t>
      </w:r>
      <w:r w:rsidRPr="00BD3126">
        <w:t>ting ‘Not-Normali</w:t>
      </w:r>
      <w:r w:rsidR="007F1B43">
        <w:t>z</w:t>
      </w:r>
      <w:r w:rsidRPr="00BD3126">
        <w:t xml:space="preserve">ed’. </w:t>
      </w:r>
      <w:r w:rsidR="007F1B43">
        <w:t>Addtionally</w:t>
      </w:r>
      <w:r w:rsidR="00086357" w:rsidRPr="00BD3126">
        <w:t xml:space="preserve">, </w:t>
      </w:r>
      <w:r w:rsidR="00CE123A" w:rsidRPr="00BD3126">
        <w:t>MULTIPLE supports</w:t>
      </w:r>
      <w:r w:rsidR="00086357" w:rsidRPr="00BD3126">
        <w:t xml:space="preserve"> normali</w:t>
      </w:r>
      <w:r w:rsidR="007F1B43">
        <w:t>z</w:t>
      </w:r>
      <w:r w:rsidR="00CE123A" w:rsidRPr="00BD3126">
        <w:t>ation of</w:t>
      </w:r>
      <w:r w:rsidR="00086357" w:rsidRPr="00BD3126">
        <w:t xml:space="preserve"> the input</w:t>
      </w:r>
      <w:r w:rsidR="0026517E" w:rsidRPr="00BD3126">
        <w:t xml:space="preserve"> data on </w:t>
      </w:r>
      <w:r w:rsidR="00CE123A" w:rsidRPr="00BD3126">
        <w:t>any</w:t>
      </w:r>
      <w:r w:rsidR="0026517E" w:rsidRPr="00BD3126">
        <w:t xml:space="preserve"> sample from the</w:t>
      </w:r>
      <w:r w:rsidR="007F1B43">
        <w:t xml:space="preserve"> input</w:t>
      </w:r>
      <w:r w:rsidR="0026517E" w:rsidRPr="00BD3126">
        <w:t xml:space="preserve"> data</w:t>
      </w:r>
      <w:r w:rsidR="00CE123A" w:rsidRPr="00BD3126">
        <w:t>sets (Fig. 5.5-4)</w:t>
      </w:r>
      <w:r w:rsidR="0026517E" w:rsidRPr="00BD3126">
        <w:t xml:space="preserve">. To do that, </w:t>
      </w:r>
      <w:r w:rsidR="00C925FD" w:rsidRPr="00BD3126">
        <w:t>use the ‘Normal</w:t>
      </w:r>
      <w:r w:rsidR="00BB4AFD" w:rsidRPr="00BD3126">
        <w:t>i</w:t>
      </w:r>
      <w:r w:rsidR="007F1B43">
        <w:t>z</w:t>
      </w:r>
      <w:r w:rsidR="00C925FD" w:rsidRPr="00BD3126">
        <w:t xml:space="preserve">ation values’ popup and select ‘Select Sample’. </w:t>
      </w:r>
      <w:r w:rsidR="00CE123A" w:rsidRPr="00BD3126">
        <w:t>A</w:t>
      </w:r>
      <w:r w:rsidR="00C925FD" w:rsidRPr="00BD3126">
        <w:t xml:space="preserve"> new window with the list of data</w:t>
      </w:r>
      <w:r w:rsidR="00CE123A" w:rsidRPr="00BD3126">
        <w:t>sets</w:t>
      </w:r>
      <w:r w:rsidR="00C925FD" w:rsidRPr="00BD3126">
        <w:t xml:space="preserve"> appear</w:t>
      </w:r>
      <w:r w:rsidR="005F517B" w:rsidRPr="00BD3126">
        <w:t>s</w:t>
      </w:r>
      <w:r w:rsidR="00CE123A" w:rsidRPr="00BD3126">
        <w:t>.</w:t>
      </w:r>
      <w:r w:rsidR="005F517B" w:rsidRPr="00BD3126">
        <w:t xml:space="preserve"> Select the dataset and click on ‘OK’. A second window appears with the list of samples contained in the</w:t>
      </w:r>
      <w:r w:rsidR="008D5856" w:rsidRPr="00BD3126">
        <w:t xml:space="preserve"> </w:t>
      </w:r>
      <w:r w:rsidR="005F517B" w:rsidRPr="00BD3126">
        <w:t>se</w:t>
      </w:r>
      <w:r w:rsidR="008D5856" w:rsidRPr="00BD3126">
        <w:t>lected</w:t>
      </w:r>
      <w:r w:rsidR="005F517B" w:rsidRPr="00BD3126">
        <w:t xml:space="preserve"> dataset</w:t>
      </w:r>
      <w:r w:rsidR="008D5856" w:rsidRPr="00BD3126">
        <w:t>. Select the sample and click on ‘OK’.</w:t>
      </w:r>
      <w:r w:rsidR="004E6B38" w:rsidRPr="00BD3126">
        <w:t xml:space="preserve"> After updating the preview</w:t>
      </w:r>
      <w:r w:rsidR="00A215F5" w:rsidRPr="00BD3126">
        <w:t xml:space="preserve">, all samples from all datasets </w:t>
      </w:r>
      <w:r w:rsidR="00F17B49" w:rsidRPr="00BD3126">
        <w:t>are shown as normali</w:t>
      </w:r>
      <w:r w:rsidR="007F1B43">
        <w:t>z</w:t>
      </w:r>
      <w:r w:rsidR="00F17B49" w:rsidRPr="00BD3126">
        <w:t>ed on this sample</w:t>
      </w:r>
      <w:r w:rsidR="00712F0E" w:rsidRPr="00BD3126">
        <w:t xml:space="preserve"> (Fig. 5.5-5)</w:t>
      </w:r>
      <w:r w:rsidR="007F1B43">
        <w:t>. This will be also indicated with</w:t>
      </w:r>
      <w:r w:rsidR="00712F0E" w:rsidRPr="00BD3126">
        <w:t xml:space="preserve"> the </w:t>
      </w:r>
      <w:r w:rsidR="00485CCC" w:rsidRPr="00BD3126">
        <w:t>y-axis label.</w:t>
      </w:r>
    </w:p>
    <w:p w14:paraId="4D22B525" w14:textId="77777777" w:rsidR="005F5C74" w:rsidRPr="00BD3126" w:rsidRDefault="005F5C74" w:rsidP="005F5C74">
      <w:pPr>
        <w:keepNext/>
        <w:jc w:val="center"/>
      </w:pPr>
      <w:r w:rsidRPr="00BD3126">
        <w:rPr>
          <w:noProof/>
        </w:rPr>
        <w:lastRenderedPageBreak/>
        <w:drawing>
          <wp:inline distT="0" distB="0" distL="0" distR="0" wp14:anchorId="138E2AA6" wp14:editId="662029F9">
            <wp:extent cx="5569528" cy="4691761"/>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572711" cy="4694443"/>
                    </a:xfrm>
                    <a:prstGeom prst="rect">
                      <a:avLst/>
                    </a:prstGeom>
                    <a:noFill/>
                    <a:ln>
                      <a:noFill/>
                    </a:ln>
                  </pic:spPr>
                </pic:pic>
              </a:graphicData>
            </a:graphic>
          </wp:inline>
        </w:drawing>
      </w:r>
    </w:p>
    <w:p w14:paraId="0A9601EE" w14:textId="18C93DBD" w:rsidR="00EF7FFD" w:rsidRPr="00BD3126" w:rsidRDefault="005F5C74" w:rsidP="005F5C74">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5.5</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4</w:t>
      </w:r>
      <w:r w:rsidR="00F179DF" w:rsidRPr="00BD3126">
        <w:rPr>
          <w:lang w:val="en-US"/>
        </w:rPr>
        <w:fldChar w:fldCharType="end"/>
      </w:r>
      <w:r w:rsidRPr="00BD3126">
        <w:rPr>
          <w:lang w:val="en-US"/>
        </w:rPr>
        <w:t xml:space="preserve">: </w:t>
      </w:r>
      <w:r w:rsidR="00E734C3" w:rsidRPr="00BD3126">
        <w:rPr>
          <w:lang w:val="en-US"/>
        </w:rPr>
        <w:t>Screenshot of the normali</w:t>
      </w:r>
      <w:r w:rsidR="00275430">
        <w:rPr>
          <w:lang w:val="en-US"/>
        </w:rPr>
        <w:t>z</w:t>
      </w:r>
      <w:r w:rsidR="00E734C3" w:rsidRPr="00BD3126">
        <w:rPr>
          <w:lang w:val="en-US"/>
        </w:rPr>
        <w:t>ation value</w:t>
      </w:r>
      <w:r w:rsidR="00627569" w:rsidRPr="00BD3126">
        <w:rPr>
          <w:lang w:val="en-US"/>
        </w:rPr>
        <w:t xml:space="preserve">s popup </w:t>
      </w:r>
      <w:r w:rsidR="00F578E2">
        <w:rPr>
          <w:lang w:val="en-US"/>
        </w:rPr>
        <w:t xml:space="preserve">to </w:t>
      </w:r>
      <w:r w:rsidR="00627569" w:rsidRPr="00BD3126">
        <w:rPr>
          <w:lang w:val="en-US"/>
        </w:rPr>
        <w:t>illustrat</w:t>
      </w:r>
      <w:r w:rsidR="00F578E2">
        <w:rPr>
          <w:lang w:val="en-US"/>
        </w:rPr>
        <w:t>e</w:t>
      </w:r>
      <w:r w:rsidR="00627569" w:rsidRPr="00BD3126">
        <w:rPr>
          <w:lang w:val="en-US"/>
        </w:rPr>
        <w:t xml:space="preserve"> the workflow to normali</w:t>
      </w:r>
      <w:r w:rsidR="00275430">
        <w:rPr>
          <w:lang w:val="en-US"/>
        </w:rPr>
        <w:t>z</w:t>
      </w:r>
      <w:r w:rsidR="00627569" w:rsidRPr="00BD3126">
        <w:rPr>
          <w:lang w:val="en-US"/>
        </w:rPr>
        <w:t xml:space="preserve">e datasets on a specific sample. </w:t>
      </w:r>
      <w:r w:rsidR="00FE5622" w:rsidRPr="00BD3126">
        <w:rPr>
          <w:lang w:val="en-US"/>
        </w:rPr>
        <w:t>Click on the normali</w:t>
      </w:r>
      <w:r w:rsidR="00275430">
        <w:rPr>
          <w:lang w:val="en-US"/>
        </w:rPr>
        <w:t>z</w:t>
      </w:r>
      <w:r w:rsidR="00FE5622" w:rsidRPr="00BD3126">
        <w:rPr>
          <w:lang w:val="en-US"/>
        </w:rPr>
        <w:t xml:space="preserve">ation values popup (1) and then select ‘Select Sample’ (2). </w:t>
      </w:r>
      <w:r w:rsidR="008214B8" w:rsidRPr="00BD3126">
        <w:rPr>
          <w:lang w:val="en-US"/>
        </w:rPr>
        <w:t xml:space="preserve">Select a dataset from the list in the new window </w:t>
      </w:r>
      <w:r w:rsidR="00F578E2" w:rsidRPr="00BD3126">
        <w:rPr>
          <w:lang w:val="en-US"/>
        </w:rPr>
        <w:t>(</w:t>
      </w:r>
      <w:r w:rsidR="00F578E2">
        <w:rPr>
          <w:lang w:val="en-US"/>
        </w:rPr>
        <w:t>3</w:t>
      </w:r>
      <w:r w:rsidR="00F578E2" w:rsidRPr="00BD3126">
        <w:rPr>
          <w:lang w:val="en-US"/>
        </w:rPr>
        <w:t xml:space="preserve">) </w:t>
      </w:r>
      <w:r w:rsidR="008214B8" w:rsidRPr="00BD3126">
        <w:rPr>
          <w:lang w:val="en-US"/>
        </w:rPr>
        <w:t xml:space="preserve">and click on ‘OK’ (4). Finally, </w:t>
      </w:r>
      <w:r w:rsidR="00CE6A67" w:rsidRPr="00BD3126">
        <w:rPr>
          <w:lang w:val="en-US"/>
        </w:rPr>
        <w:t>select a sample from the previously selected dataset (5) and click on ‘OK’ again (6).</w:t>
      </w:r>
      <w:r w:rsidR="00F578E2">
        <w:rPr>
          <w:lang w:val="en-US"/>
        </w:rPr>
        <w:t xml:space="preserve"> See Fig. 5.5-5 for the results.</w:t>
      </w:r>
    </w:p>
    <w:p w14:paraId="1D7EA665" w14:textId="77777777" w:rsidR="005F5C74" w:rsidRPr="00BD3126" w:rsidRDefault="005F5C74" w:rsidP="0074313A">
      <w:pPr>
        <w:keepNext/>
        <w:jc w:val="center"/>
      </w:pPr>
      <w:r w:rsidRPr="00BD3126">
        <w:rPr>
          <w:noProof/>
        </w:rPr>
        <w:drawing>
          <wp:inline distT="0" distB="0" distL="0" distR="0" wp14:anchorId="51AF4BBD" wp14:editId="1AD49C28">
            <wp:extent cx="5242191" cy="3120352"/>
            <wp:effectExtent l="0" t="0" r="0" b="444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5242191" cy="3120352"/>
                    </a:xfrm>
                    <a:prstGeom prst="rect">
                      <a:avLst/>
                    </a:prstGeom>
                    <a:noFill/>
                    <a:ln>
                      <a:noFill/>
                    </a:ln>
                  </pic:spPr>
                </pic:pic>
              </a:graphicData>
            </a:graphic>
          </wp:inline>
        </w:drawing>
      </w:r>
    </w:p>
    <w:p w14:paraId="378C9146" w14:textId="6A9E133F" w:rsidR="00D01087" w:rsidRPr="00BD3126" w:rsidRDefault="005F5C74" w:rsidP="0074313A">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5.5</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5</w:t>
      </w:r>
      <w:r w:rsidR="00F179DF" w:rsidRPr="00BD3126">
        <w:rPr>
          <w:lang w:val="en-US"/>
        </w:rPr>
        <w:fldChar w:fldCharType="end"/>
      </w:r>
      <w:r w:rsidRPr="00BD3126">
        <w:rPr>
          <w:lang w:val="en-US"/>
        </w:rPr>
        <w:t xml:space="preserve">: </w:t>
      </w:r>
      <w:r w:rsidR="00485CCC" w:rsidRPr="00BD3126">
        <w:rPr>
          <w:lang w:val="en-US"/>
        </w:rPr>
        <w:t>Screenshot of MULTIPL v1.0. The input data is arranged in a multi-element plot from incompatible to compatible elements normali</w:t>
      </w:r>
      <w:r w:rsidR="00FE6979">
        <w:rPr>
          <w:lang w:val="en-US"/>
        </w:rPr>
        <w:t>z</w:t>
      </w:r>
      <w:r w:rsidR="00485CCC" w:rsidRPr="00BD3126">
        <w:rPr>
          <w:lang w:val="en-US"/>
        </w:rPr>
        <w:t>ed to specific sample</w:t>
      </w:r>
      <w:r w:rsidR="00D01087" w:rsidRPr="00BD3126">
        <w:rPr>
          <w:lang w:val="en-US"/>
        </w:rPr>
        <w:t xml:space="preserve"> (see Fig. 5.5-4 for the workflow)</w:t>
      </w:r>
      <w:r w:rsidR="00485CCC" w:rsidRPr="00BD3126">
        <w:rPr>
          <w:lang w:val="en-US"/>
        </w:rPr>
        <w:t>.</w:t>
      </w:r>
    </w:p>
    <w:p w14:paraId="5352B8EA" w14:textId="77777777" w:rsidR="0003061E" w:rsidRPr="00BD3126" w:rsidRDefault="0003061E" w:rsidP="0003061E">
      <w:pPr>
        <w:sectPr w:rsidR="0003061E" w:rsidRPr="00BD3126">
          <w:pgSz w:w="11906" w:h="16838"/>
          <w:pgMar w:top="1417" w:right="1417" w:bottom="1134" w:left="1417" w:header="708" w:footer="708" w:gutter="0"/>
          <w:cols w:space="708"/>
          <w:docGrid w:linePitch="360"/>
        </w:sectPr>
      </w:pPr>
    </w:p>
    <w:p w14:paraId="278CCD57" w14:textId="7BF34AE8" w:rsidR="0003061E" w:rsidRPr="00BD3126" w:rsidRDefault="0003061E" w:rsidP="00C27AA2">
      <w:pPr>
        <w:pStyle w:val="berschrift1"/>
        <w:numPr>
          <w:ilvl w:val="0"/>
          <w:numId w:val="2"/>
        </w:numPr>
      </w:pPr>
      <w:bookmarkStart w:id="51" w:name="_Toc23951190"/>
      <w:r w:rsidRPr="00BD3126">
        <w:lastRenderedPageBreak/>
        <w:t>PetroPlot</w:t>
      </w:r>
      <w:r w:rsidR="008A2728" w:rsidRPr="00BD3126">
        <w:t xml:space="preserve"> v2.0</w:t>
      </w:r>
      <w:bookmarkEnd w:id="51"/>
    </w:p>
    <w:p w14:paraId="05DADA13" w14:textId="017A3349" w:rsidR="00EE6919" w:rsidRPr="00BD3126" w:rsidRDefault="000570AB" w:rsidP="0003061E">
      <w:r w:rsidRPr="00BD3126">
        <w:t xml:space="preserve">PetroPlot imports petrographic data from igneous rocks. </w:t>
      </w:r>
      <w:r w:rsidR="001A71EA">
        <w:t xml:space="preserve"> The p</w:t>
      </w:r>
      <w:r w:rsidRPr="00BD3126">
        <w:t>etrographic data can be plotted in 16 classification diagrams. 13 diagrams are available for rocks classification (felsic-mafic-ultramafic and melilite-bearing rocks). Additionally, three diagrams allow mineral classification</w:t>
      </w:r>
      <w:r w:rsidR="001A71EA">
        <w:t>s</w:t>
      </w:r>
      <w:r w:rsidRPr="00BD3126">
        <w:t>.</w:t>
      </w:r>
    </w:p>
    <w:p w14:paraId="0D5BF5A4" w14:textId="77777777" w:rsidR="00F04901" w:rsidRPr="00BD3126" w:rsidRDefault="00F04901" w:rsidP="00F04901">
      <w:pPr>
        <w:keepNext/>
      </w:pPr>
      <w:r w:rsidRPr="00BD3126">
        <w:rPr>
          <w:noProof/>
        </w:rPr>
        <w:drawing>
          <wp:inline distT="0" distB="0" distL="0" distR="0" wp14:anchorId="0D905F37" wp14:editId="0A131E46">
            <wp:extent cx="5398770" cy="2941955"/>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98770" cy="2941955"/>
                    </a:xfrm>
                    <a:prstGeom prst="rect">
                      <a:avLst/>
                    </a:prstGeom>
                    <a:noFill/>
                    <a:ln>
                      <a:noFill/>
                    </a:ln>
                  </pic:spPr>
                </pic:pic>
              </a:graphicData>
            </a:graphic>
          </wp:inline>
        </w:drawing>
      </w:r>
    </w:p>
    <w:p w14:paraId="586A483A" w14:textId="57F583B6" w:rsidR="00F04901" w:rsidRPr="00BD3126" w:rsidRDefault="00F04901" w:rsidP="00F04901">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5.5</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00300ED3">
        <w:rPr>
          <w:lang w:val="en-US"/>
        </w:rPr>
        <w:t>: Screenshot of PetroPlot v2.0</w:t>
      </w:r>
      <w:r w:rsidR="004B5932">
        <w:rPr>
          <w:lang w:val="en-US"/>
        </w:rPr>
        <w:t>’s main window</w:t>
      </w:r>
      <w:r w:rsidR="00300ED3">
        <w:rPr>
          <w:lang w:val="en-US"/>
        </w:rPr>
        <w:t>.</w:t>
      </w:r>
    </w:p>
    <w:p w14:paraId="2645606E" w14:textId="4C86EEDF" w:rsidR="0046629D" w:rsidRPr="00BD3126" w:rsidRDefault="0046629D" w:rsidP="00C27AA2">
      <w:pPr>
        <w:pStyle w:val="berschrift2"/>
        <w:numPr>
          <w:ilvl w:val="1"/>
          <w:numId w:val="2"/>
        </w:numPr>
      </w:pPr>
      <w:bookmarkStart w:id="52" w:name="_Toc23951191"/>
      <w:r w:rsidRPr="00BD3126">
        <w:t>Supported header values, units and internal storage</w:t>
      </w:r>
      <w:bookmarkEnd w:id="52"/>
    </w:p>
    <w:p w14:paraId="32EDD395" w14:textId="25DEFD53" w:rsidR="00D528E6" w:rsidRPr="00BD3126" w:rsidRDefault="00DD1C1D" w:rsidP="0003061E">
      <w:r w:rsidRPr="00BD3126">
        <w:t xml:space="preserve">In this version </w:t>
      </w:r>
      <w:r w:rsidR="00D90B4D" w:rsidRPr="00BD3126">
        <w:t>PetroPlot v2.0 supports 20 different header values</w:t>
      </w:r>
      <w:r w:rsidR="00FE64EE">
        <w:t>. These</w:t>
      </w:r>
      <w:r w:rsidR="00D90B4D" w:rsidRPr="00BD3126">
        <w:t xml:space="preserve"> are listed in Tab. 6.1-1.</w:t>
      </w:r>
    </w:p>
    <w:p w14:paraId="41379F35" w14:textId="19E1B02C" w:rsidR="00C5399C" w:rsidRPr="00BD3126" w:rsidRDefault="00C5399C" w:rsidP="008006D8">
      <w:pPr>
        <w:pStyle w:val="Beschriftung"/>
        <w:keepNext/>
        <w:spacing w:after="40"/>
        <w:rPr>
          <w:lang w:val="en-US"/>
        </w:rPr>
      </w:pPr>
      <w:r w:rsidRPr="00BD3126">
        <w:rPr>
          <w:lang w:val="en-US"/>
        </w:rPr>
        <w:t xml:space="preserve">Tab. </w:t>
      </w:r>
      <w:r w:rsidR="00C41E1B" w:rsidRPr="00BD3126">
        <w:rPr>
          <w:lang w:val="en-US"/>
        </w:rPr>
        <w:fldChar w:fldCharType="begin"/>
      </w:r>
      <w:r w:rsidR="00C41E1B" w:rsidRPr="00BD3126">
        <w:rPr>
          <w:lang w:val="en-US"/>
        </w:rPr>
        <w:instrText xml:space="preserve"> STYLEREF 2 \s </w:instrText>
      </w:r>
      <w:r w:rsidR="00C41E1B" w:rsidRPr="00BD3126">
        <w:rPr>
          <w:lang w:val="en-US"/>
        </w:rPr>
        <w:fldChar w:fldCharType="separate"/>
      </w:r>
      <w:r w:rsidR="00F65358">
        <w:rPr>
          <w:noProof/>
          <w:lang w:val="en-US"/>
        </w:rPr>
        <w:t>6.1</w:t>
      </w:r>
      <w:r w:rsidR="00C41E1B" w:rsidRPr="00BD3126">
        <w:rPr>
          <w:lang w:val="en-US"/>
        </w:rPr>
        <w:fldChar w:fldCharType="end"/>
      </w:r>
      <w:r w:rsidR="00C41E1B" w:rsidRPr="00BD3126">
        <w:rPr>
          <w:lang w:val="en-US"/>
        </w:rPr>
        <w:noBreakHyphen/>
      </w:r>
      <w:r w:rsidR="00C41E1B" w:rsidRPr="00BD3126">
        <w:rPr>
          <w:lang w:val="en-US"/>
        </w:rPr>
        <w:fldChar w:fldCharType="begin"/>
      </w:r>
      <w:r w:rsidR="00C41E1B" w:rsidRPr="00BD3126">
        <w:rPr>
          <w:lang w:val="en-US"/>
        </w:rPr>
        <w:instrText xml:space="preserve"> SEQ Tab. \* ARABIC \s 2 </w:instrText>
      </w:r>
      <w:r w:rsidR="00C41E1B" w:rsidRPr="00BD3126">
        <w:rPr>
          <w:lang w:val="en-US"/>
        </w:rPr>
        <w:fldChar w:fldCharType="separate"/>
      </w:r>
      <w:r w:rsidR="00F65358">
        <w:rPr>
          <w:noProof/>
          <w:lang w:val="en-US"/>
        </w:rPr>
        <w:t>1</w:t>
      </w:r>
      <w:r w:rsidR="00C41E1B" w:rsidRPr="00BD3126">
        <w:rPr>
          <w:lang w:val="en-US"/>
        </w:rPr>
        <w:fldChar w:fldCharType="end"/>
      </w:r>
      <w:r w:rsidRPr="00BD3126">
        <w:rPr>
          <w:lang w:val="en-US"/>
        </w:rPr>
        <w:t xml:space="preserve">: </w:t>
      </w:r>
      <w:r w:rsidR="008006D8" w:rsidRPr="00BD3126">
        <w:rPr>
          <w:lang w:val="en-US"/>
        </w:rPr>
        <w:t>List of the valid header entries for PetroPlot v</w:t>
      </w:r>
      <w:r w:rsidR="00BC0E7D" w:rsidRPr="00BD3126">
        <w:rPr>
          <w:lang w:val="en-US"/>
        </w:rPr>
        <w:t>2</w:t>
      </w:r>
      <w:r w:rsidR="008006D8" w:rsidRPr="00BD3126">
        <w:rPr>
          <w:lang w:val="en-US"/>
        </w:rPr>
        <w:t>.0.</w:t>
      </w:r>
    </w:p>
    <w:tbl>
      <w:tblPr>
        <w:tblStyle w:val="Gitternetztabelle1hell"/>
        <w:tblW w:w="7225" w:type="dxa"/>
        <w:tblLook w:val="04A0" w:firstRow="1" w:lastRow="0" w:firstColumn="1" w:lastColumn="0" w:noHBand="0" w:noVBand="1"/>
      </w:tblPr>
      <w:tblGrid>
        <w:gridCol w:w="1413"/>
        <w:gridCol w:w="4536"/>
        <w:gridCol w:w="1276"/>
      </w:tblGrid>
      <w:tr w:rsidR="00883655" w:rsidRPr="00BD3126" w14:paraId="345B5049" w14:textId="77777777" w:rsidTr="00CC331F">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13" w:type="dxa"/>
            <w:noWrap/>
            <w:vAlign w:val="center"/>
            <w:hideMark/>
          </w:tcPr>
          <w:p w14:paraId="51AC006A" w14:textId="77777777" w:rsidR="00883655" w:rsidRPr="00BD3126" w:rsidRDefault="00883655" w:rsidP="00CC331F">
            <w:pPr>
              <w:jc w:val="center"/>
              <w:rPr>
                <w:rFonts w:ascii="Calibri" w:eastAsia="Times New Roman" w:hAnsi="Calibri" w:cs="Calibri"/>
                <w:b w:val="0"/>
                <w:color w:val="000000"/>
                <w:sz w:val="16"/>
                <w:szCs w:val="16"/>
                <w:lang w:eastAsia="de-DE"/>
              </w:rPr>
            </w:pPr>
            <w:r w:rsidRPr="00BD3126">
              <w:rPr>
                <w:rFonts w:ascii="Calibri" w:eastAsia="Times New Roman" w:hAnsi="Calibri" w:cs="Calibri"/>
                <w:b w:val="0"/>
                <w:color w:val="000000"/>
                <w:sz w:val="16"/>
                <w:szCs w:val="16"/>
                <w:lang w:eastAsia="de-DE"/>
              </w:rPr>
              <w:t>Header Entry</w:t>
            </w:r>
          </w:p>
          <w:p w14:paraId="4E98C064" w14:textId="77777777" w:rsidR="00883655" w:rsidRPr="00BD3126" w:rsidRDefault="00883655" w:rsidP="00CC331F">
            <w:pPr>
              <w:jc w:val="center"/>
              <w:rPr>
                <w:rFonts w:ascii="Calibri" w:eastAsia="Times New Roman" w:hAnsi="Calibri" w:cs="Calibri"/>
                <w:b w:val="0"/>
                <w:color w:val="000000"/>
                <w:sz w:val="16"/>
                <w:szCs w:val="16"/>
                <w:lang w:eastAsia="de-DE"/>
              </w:rPr>
            </w:pPr>
            <w:r w:rsidRPr="00BD3126">
              <w:rPr>
                <w:rFonts w:ascii="Calibri" w:eastAsia="Times New Roman" w:hAnsi="Calibri" w:cs="Calibri"/>
                <w:b w:val="0"/>
                <w:color w:val="000000"/>
                <w:sz w:val="16"/>
                <w:szCs w:val="16"/>
                <w:lang w:eastAsia="de-DE"/>
              </w:rPr>
              <w:t>Component</w:t>
            </w:r>
          </w:p>
        </w:tc>
        <w:tc>
          <w:tcPr>
            <w:tcW w:w="4536" w:type="dxa"/>
            <w:noWrap/>
            <w:vAlign w:val="center"/>
            <w:hideMark/>
          </w:tcPr>
          <w:p w14:paraId="5519AD05" w14:textId="77777777" w:rsidR="00883655" w:rsidRPr="00BD3126" w:rsidRDefault="00883655" w:rsidP="00CC331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sz w:val="16"/>
                <w:szCs w:val="16"/>
                <w:lang w:eastAsia="de-DE"/>
              </w:rPr>
            </w:pPr>
            <w:r w:rsidRPr="00BD3126">
              <w:rPr>
                <w:rFonts w:ascii="Calibri" w:eastAsia="Times New Roman" w:hAnsi="Calibri" w:cs="Calibri"/>
                <w:b w:val="0"/>
                <w:color w:val="000000"/>
                <w:sz w:val="16"/>
                <w:szCs w:val="16"/>
                <w:lang w:eastAsia="de-DE"/>
              </w:rPr>
              <w:t>Header text</w:t>
            </w:r>
          </w:p>
        </w:tc>
        <w:tc>
          <w:tcPr>
            <w:tcW w:w="1276" w:type="dxa"/>
            <w:noWrap/>
            <w:vAlign w:val="center"/>
            <w:hideMark/>
          </w:tcPr>
          <w:p w14:paraId="550F79D9" w14:textId="77777777" w:rsidR="00883655" w:rsidRPr="00BD3126" w:rsidRDefault="00883655" w:rsidP="00CC331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sz w:val="16"/>
                <w:szCs w:val="16"/>
                <w:lang w:eastAsia="de-DE"/>
              </w:rPr>
            </w:pPr>
            <w:r w:rsidRPr="00BD3126">
              <w:rPr>
                <w:rFonts w:ascii="Calibri" w:eastAsia="Times New Roman" w:hAnsi="Calibri" w:cs="Calibri"/>
                <w:b w:val="0"/>
                <w:color w:val="000000"/>
                <w:sz w:val="16"/>
                <w:szCs w:val="16"/>
                <w:lang w:eastAsia="de-DE"/>
              </w:rPr>
              <w:t>Valid Units /</w:t>
            </w:r>
          </w:p>
          <w:p w14:paraId="4DC25C4A" w14:textId="47FD325D" w:rsidR="00883655" w:rsidRPr="00BD3126" w:rsidRDefault="00883655" w:rsidP="00CC331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sz w:val="16"/>
                <w:szCs w:val="16"/>
                <w:lang w:eastAsia="de-DE"/>
              </w:rPr>
            </w:pPr>
            <w:r w:rsidRPr="00BD3126">
              <w:rPr>
                <w:rFonts w:ascii="Calibri" w:eastAsia="Times New Roman" w:hAnsi="Calibri" w:cs="Calibri"/>
                <w:b w:val="0"/>
                <w:color w:val="000000"/>
                <w:sz w:val="16"/>
                <w:szCs w:val="16"/>
                <w:lang w:eastAsia="de-DE"/>
              </w:rPr>
              <w:t xml:space="preserve">Internal </w:t>
            </w:r>
            <w:r w:rsidR="00D90B4D" w:rsidRPr="00BD3126">
              <w:rPr>
                <w:rFonts w:ascii="Calibri" w:eastAsia="Times New Roman" w:hAnsi="Calibri" w:cs="Calibri"/>
                <w:b w:val="0"/>
                <w:color w:val="000000"/>
                <w:sz w:val="16"/>
                <w:szCs w:val="16"/>
                <w:lang w:eastAsia="de-DE"/>
              </w:rPr>
              <w:t>Storage</w:t>
            </w:r>
          </w:p>
        </w:tc>
      </w:tr>
      <w:tr w:rsidR="00C5399C" w:rsidRPr="00BD3126" w14:paraId="208DC97B"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1413" w:type="dxa"/>
            <w:noWrap/>
          </w:tcPr>
          <w:p w14:paraId="2E23CC59" w14:textId="75C90B84" w:rsidR="00C5399C" w:rsidRPr="00BD3126" w:rsidRDefault="00C5399C" w:rsidP="00C5399C">
            <w:pPr>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Q</w:t>
            </w:r>
          </w:p>
        </w:tc>
        <w:tc>
          <w:tcPr>
            <w:tcW w:w="4536" w:type="dxa"/>
            <w:noWrap/>
          </w:tcPr>
          <w:p w14:paraId="2E634547" w14:textId="71CF0DD3"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hAnsi="Calibri" w:cs="Calibri"/>
                <w:color w:val="000000"/>
                <w:sz w:val="16"/>
                <w:szCs w:val="16"/>
              </w:rPr>
              <w:t>Quartz</w:t>
            </w:r>
          </w:p>
        </w:tc>
        <w:tc>
          <w:tcPr>
            <w:tcW w:w="1276" w:type="dxa"/>
            <w:noWrap/>
          </w:tcPr>
          <w:p w14:paraId="3165918E" w14:textId="77777777"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hAnsi="Calibri" w:cs="Calibri"/>
                <w:color w:val="000000"/>
                <w:sz w:val="16"/>
                <w:szCs w:val="16"/>
              </w:rPr>
              <w:t>%</w:t>
            </w:r>
          </w:p>
        </w:tc>
      </w:tr>
      <w:tr w:rsidR="00C5399C" w:rsidRPr="00BD3126" w14:paraId="48D30A34"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1413" w:type="dxa"/>
            <w:noWrap/>
          </w:tcPr>
          <w:p w14:paraId="7A7745CD" w14:textId="04FE5E83" w:rsidR="00C5399C" w:rsidRPr="00BD3126" w:rsidRDefault="00C5399C" w:rsidP="00C5399C">
            <w:pPr>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A</w:t>
            </w:r>
          </w:p>
        </w:tc>
        <w:tc>
          <w:tcPr>
            <w:tcW w:w="4536" w:type="dxa"/>
            <w:noWrap/>
          </w:tcPr>
          <w:p w14:paraId="4CBDCCAC" w14:textId="1E2D8E75"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hAnsi="Calibri" w:cs="Calibri"/>
                <w:color w:val="000000"/>
                <w:sz w:val="16"/>
                <w:szCs w:val="16"/>
              </w:rPr>
              <w:t>Alkali feldspar</w:t>
            </w:r>
          </w:p>
        </w:tc>
        <w:tc>
          <w:tcPr>
            <w:tcW w:w="1276" w:type="dxa"/>
            <w:noWrap/>
          </w:tcPr>
          <w:p w14:paraId="2861BE6C" w14:textId="77777777"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hAnsi="Calibri" w:cs="Calibri"/>
                <w:color w:val="000000"/>
                <w:sz w:val="16"/>
                <w:szCs w:val="16"/>
              </w:rPr>
              <w:t>%</w:t>
            </w:r>
          </w:p>
        </w:tc>
      </w:tr>
      <w:tr w:rsidR="00C5399C" w:rsidRPr="00BD3126" w14:paraId="04BD934E"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1413" w:type="dxa"/>
            <w:noWrap/>
          </w:tcPr>
          <w:p w14:paraId="633B45FB" w14:textId="3BD18A95" w:rsidR="00C5399C" w:rsidRPr="00BD3126" w:rsidRDefault="00C5399C" w:rsidP="00C5399C">
            <w:pPr>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P</w:t>
            </w:r>
          </w:p>
        </w:tc>
        <w:tc>
          <w:tcPr>
            <w:tcW w:w="4536" w:type="dxa"/>
            <w:noWrap/>
          </w:tcPr>
          <w:p w14:paraId="73F886E5" w14:textId="5067CAC1"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hAnsi="Calibri" w:cs="Calibri"/>
                <w:color w:val="000000"/>
                <w:sz w:val="16"/>
                <w:szCs w:val="16"/>
              </w:rPr>
              <w:t>Plagioclase</w:t>
            </w:r>
          </w:p>
        </w:tc>
        <w:tc>
          <w:tcPr>
            <w:tcW w:w="1276" w:type="dxa"/>
            <w:noWrap/>
          </w:tcPr>
          <w:p w14:paraId="205C01CB" w14:textId="77777777"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hAnsi="Calibri" w:cs="Calibri"/>
                <w:color w:val="000000"/>
                <w:sz w:val="16"/>
                <w:szCs w:val="16"/>
              </w:rPr>
              <w:t>%</w:t>
            </w:r>
          </w:p>
        </w:tc>
      </w:tr>
      <w:tr w:rsidR="00C5399C" w:rsidRPr="00BD3126" w14:paraId="3127A5D5" w14:textId="77777777" w:rsidTr="00CC331F">
        <w:trPr>
          <w:trHeight w:val="50"/>
        </w:trPr>
        <w:tc>
          <w:tcPr>
            <w:cnfStyle w:val="001000000000" w:firstRow="0" w:lastRow="0" w:firstColumn="1" w:lastColumn="0" w:oddVBand="0" w:evenVBand="0" w:oddHBand="0" w:evenHBand="0" w:firstRowFirstColumn="0" w:firstRowLastColumn="0" w:lastRowFirstColumn="0" w:lastRowLastColumn="0"/>
            <w:tcW w:w="1413" w:type="dxa"/>
            <w:noWrap/>
          </w:tcPr>
          <w:p w14:paraId="77C8C08B" w14:textId="2807219A" w:rsidR="00C5399C" w:rsidRPr="00BD3126" w:rsidRDefault="00C5399C" w:rsidP="00C5399C">
            <w:pPr>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F</w:t>
            </w:r>
          </w:p>
        </w:tc>
        <w:tc>
          <w:tcPr>
            <w:tcW w:w="4536" w:type="dxa"/>
            <w:noWrap/>
          </w:tcPr>
          <w:p w14:paraId="6B8F90F3" w14:textId="1A8487E7"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hAnsi="Calibri" w:cs="Calibri"/>
                <w:color w:val="000000"/>
                <w:sz w:val="16"/>
                <w:szCs w:val="16"/>
              </w:rPr>
              <w:t>Feldspathoide</w:t>
            </w:r>
          </w:p>
        </w:tc>
        <w:tc>
          <w:tcPr>
            <w:tcW w:w="1276" w:type="dxa"/>
            <w:noWrap/>
          </w:tcPr>
          <w:p w14:paraId="7DB8AF3D" w14:textId="77777777"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hAnsi="Calibri" w:cs="Calibri"/>
                <w:color w:val="000000"/>
                <w:sz w:val="16"/>
                <w:szCs w:val="16"/>
              </w:rPr>
              <w:t>%</w:t>
            </w:r>
          </w:p>
        </w:tc>
      </w:tr>
      <w:tr w:rsidR="00C5399C" w:rsidRPr="00BD3126" w14:paraId="02EEE07C"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1413" w:type="dxa"/>
            <w:noWrap/>
          </w:tcPr>
          <w:p w14:paraId="59119ACB" w14:textId="67867845" w:rsidR="00C5399C" w:rsidRPr="00BD3126" w:rsidRDefault="00C5399C" w:rsidP="00C5399C">
            <w:pPr>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Plg</w:t>
            </w:r>
          </w:p>
        </w:tc>
        <w:tc>
          <w:tcPr>
            <w:tcW w:w="4536" w:type="dxa"/>
            <w:noWrap/>
          </w:tcPr>
          <w:p w14:paraId="136C435A" w14:textId="7EDC106D"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hAnsi="Calibri" w:cs="Calibri"/>
                <w:color w:val="000000"/>
                <w:sz w:val="16"/>
                <w:szCs w:val="16"/>
              </w:rPr>
              <w:t>Plagioclase</w:t>
            </w:r>
          </w:p>
        </w:tc>
        <w:tc>
          <w:tcPr>
            <w:tcW w:w="1276" w:type="dxa"/>
            <w:noWrap/>
          </w:tcPr>
          <w:p w14:paraId="3B6092DC" w14:textId="77777777"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hAnsi="Calibri" w:cs="Calibri"/>
                <w:color w:val="000000"/>
                <w:sz w:val="16"/>
                <w:szCs w:val="16"/>
              </w:rPr>
              <w:t>%</w:t>
            </w:r>
          </w:p>
        </w:tc>
      </w:tr>
      <w:tr w:rsidR="00C5399C" w:rsidRPr="00BD3126" w14:paraId="66A8A670"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126B15E" w14:textId="530CAF94" w:rsidR="00C5399C" w:rsidRPr="00BD3126" w:rsidRDefault="00C5399C" w:rsidP="00C5399C">
            <w:pPr>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Mel</w:t>
            </w:r>
          </w:p>
        </w:tc>
        <w:tc>
          <w:tcPr>
            <w:tcW w:w="4536" w:type="dxa"/>
            <w:noWrap/>
            <w:hideMark/>
          </w:tcPr>
          <w:p w14:paraId="646F1F17" w14:textId="4FF2BCBE"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hAnsi="Calibri" w:cs="Calibri"/>
                <w:color w:val="000000"/>
                <w:sz w:val="16"/>
                <w:szCs w:val="16"/>
              </w:rPr>
              <w:t>Melilite</w:t>
            </w:r>
          </w:p>
        </w:tc>
        <w:tc>
          <w:tcPr>
            <w:tcW w:w="1276" w:type="dxa"/>
            <w:noWrap/>
            <w:hideMark/>
          </w:tcPr>
          <w:p w14:paraId="1608B230" w14:textId="77777777"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r w:rsidR="00C5399C" w:rsidRPr="00BD3126" w14:paraId="24FC2B79"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F061012" w14:textId="5BEEDCBD" w:rsidR="00C5399C" w:rsidRPr="00BD3126" w:rsidRDefault="00C5399C" w:rsidP="00C5399C">
            <w:pPr>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Px</w:t>
            </w:r>
          </w:p>
        </w:tc>
        <w:tc>
          <w:tcPr>
            <w:tcW w:w="4536" w:type="dxa"/>
            <w:noWrap/>
            <w:hideMark/>
          </w:tcPr>
          <w:p w14:paraId="56A36644" w14:textId="40D01575"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hAnsi="Calibri" w:cs="Calibri"/>
                <w:color w:val="000000"/>
                <w:sz w:val="16"/>
                <w:szCs w:val="16"/>
              </w:rPr>
              <w:t>Pyroxene</w:t>
            </w:r>
          </w:p>
        </w:tc>
        <w:tc>
          <w:tcPr>
            <w:tcW w:w="1276" w:type="dxa"/>
            <w:noWrap/>
            <w:hideMark/>
          </w:tcPr>
          <w:p w14:paraId="559735EA" w14:textId="77777777"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r w:rsidR="00C5399C" w:rsidRPr="00BD3126" w14:paraId="66543503"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791C9626" w14:textId="240A2A3B" w:rsidR="00C5399C" w:rsidRPr="00BD3126" w:rsidRDefault="00C5399C" w:rsidP="00C5399C">
            <w:pPr>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Opx</w:t>
            </w:r>
          </w:p>
        </w:tc>
        <w:tc>
          <w:tcPr>
            <w:tcW w:w="4536" w:type="dxa"/>
            <w:noWrap/>
            <w:hideMark/>
          </w:tcPr>
          <w:p w14:paraId="58B91DCC" w14:textId="4AEB70BE"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hAnsi="Calibri" w:cs="Calibri"/>
                <w:color w:val="000000"/>
                <w:sz w:val="16"/>
                <w:szCs w:val="16"/>
              </w:rPr>
              <w:t>Orthopyroxene</w:t>
            </w:r>
          </w:p>
        </w:tc>
        <w:tc>
          <w:tcPr>
            <w:tcW w:w="1276" w:type="dxa"/>
            <w:noWrap/>
            <w:hideMark/>
          </w:tcPr>
          <w:p w14:paraId="50B90DD3" w14:textId="77777777"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r w:rsidR="00C5399C" w:rsidRPr="00BD3126" w14:paraId="0141F2FD"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7829A5E" w14:textId="50942232" w:rsidR="00C5399C" w:rsidRPr="00BD3126" w:rsidRDefault="00C5399C" w:rsidP="00C5399C">
            <w:pPr>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Cpx</w:t>
            </w:r>
          </w:p>
        </w:tc>
        <w:tc>
          <w:tcPr>
            <w:tcW w:w="4536" w:type="dxa"/>
            <w:noWrap/>
            <w:hideMark/>
          </w:tcPr>
          <w:p w14:paraId="7868DFA9" w14:textId="7908BE14"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hAnsi="Calibri" w:cs="Calibri"/>
                <w:color w:val="000000"/>
                <w:sz w:val="16"/>
                <w:szCs w:val="16"/>
              </w:rPr>
              <w:t>Clinopyroxene</w:t>
            </w:r>
          </w:p>
        </w:tc>
        <w:tc>
          <w:tcPr>
            <w:tcW w:w="1276" w:type="dxa"/>
            <w:noWrap/>
            <w:hideMark/>
          </w:tcPr>
          <w:p w14:paraId="6A595C97" w14:textId="77777777"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r w:rsidR="00C5399C" w:rsidRPr="00BD3126" w14:paraId="4AF508BF"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A137720" w14:textId="0EA39611" w:rsidR="00C5399C" w:rsidRPr="00BD3126" w:rsidRDefault="00C5399C" w:rsidP="00C5399C">
            <w:pPr>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Ol</w:t>
            </w:r>
          </w:p>
        </w:tc>
        <w:tc>
          <w:tcPr>
            <w:tcW w:w="4536" w:type="dxa"/>
            <w:noWrap/>
            <w:hideMark/>
          </w:tcPr>
          <w:p w14:paraId="37CDEEB4" w14:textId="62EA8DCF"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hAnsi="Calibri" w:cs="Calibri"/>
                <w:color w:val="000000"/>
                <w:sz w:val="16"/>
                <w:szCs w:val="16"/>
              </w:rPr>
              <w:t>Olivine</w:t>
            </w:r>
          </w:p>
        </w:tc>
        <w:tc>
          <w:tcPr>
            <w:tcW w:w="1276" w:type="dxa"/>
            <w:noWrap/>
            <w:hideMark/>
          </w:tcPr>
          <w:p w14:paraId="724B39CB" w14:textId="77777777"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r w:rsidR="00C5399C" w:rsidRPr="00BD3126" w14:paraId="75A63DE5"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55D65B9" w14:textId="08C3B67C" w:rsidR="00C5399C" w:rsidRPr="00BD3126" w:rsidRDefault="00C5399C" w:rsidP="00C5399C">
            <w:pPr>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Hbl</w:t>
            </w:r>
          </w:p>
        </w:tc>
        <w:tc>
          <w:tcPr>
            <w:tcW w:w="4536" w:type="dxa"/>
            <w:noWrap/>
            <w:hideMark/>
          </w:tcPr>
          <w:p w14:paraId="5B1437FB" w14:textId="41E5A37C"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hAnsi="Calibri" w:cs="Calibri"/>
                <w:color w:val="000000"/>
                <w:sz w:val="16"/>
                <w:szCs w:val="16"/>
              </w:rPr>
              <w:t>Hornblende</w:t>
            </w:r>
          </w:p>
        </w:tc>
        <w:tc>
          <w:tcPr>
            <w:tcW w:w="1276" w:type="dxa"/>
            <w:noWrap/>
            <w:hideMark/>
          </w:tcPr>
          <w:p w14:paraId="31B486DB" w14:textId="77777777"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r w:rsidR="00C5399C" w:rsidRPr="00BD3126" w14:paraId="788CFE70"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5A17F31" w14:textId="0105447F" w:rsidR="00C5399C" w:rsidRPr="00BD3126" w:rsidRDefault="00C5399C" w:rsidP="00C5399C">
            <w:pPr>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An</w:t>
            </w:r>
          </w:p>
        </w:tc>
        <w:tc>
          <w:tcPr>
            <w:tcW w:w="4536" w:type="dxa"/>
            <w:noWrap/>
            <w:hideMark/>
          </w:tcPr>
          <w:p w14:paraId="1F993E2A" w14:textId="19E8B302"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hAnsi="Calibri" w:cs="Calibri"/>
                <w:color w:val="000000"/>
                <w:sz w:val="16"/>
                <w:szCs w:val="16"/>
              </w:rPr>
              <w:t>Anorthite</w:t>
            </w:r>
          </w:p>
        </w:tc>
        <w:tc>
          <w:tcPr>
            <w:tcW w:w="1276" w:type="dxa"/>
            <w:noWrap/>
            <w:hideMark/>
          </w:tcPr>
          <w:p w14:paraId="54F2900C" w14:textId="77777777"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r w:rsidR="00C5399C" w:rsidRPr="00BD3126" w14:paraId="43745DED"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40A05F9" w14:textId="1215B49C" w:rsidR="00C5399C" w:rsidRPr="00BD3126" w:rsidRDefault="00C5399C" w:rsidP="00C5399C">
            <w:pPr>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Ab</w:t>
            </w:r>
          </w:p>
        </w:tc>
        <w:tc>
          <w:tcPr>
            <w:tcW w:w="4536" w:type="dxa"/>
            <w:noWrap/>
            <w:hideMark/>
          </w:tcPr>
          <w:p w14:paraId="1F9401E4" w14:textId="5AE56F81"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hAnsi="Calibri" w:cs="Calibri"/>
                <w:color w:val="000000"/>
                <w:sz w:val="16"/>
                <w:szCs w:val="16"/>
              </w:rPr>
              <w:t>Albite</w:t>
            </w:r>
          </w:p>
        </w:tc>
        <w:tc>
          <w:tcPr>
            <w:tcW w:w="1276" w:type="dxa"/>
            <w:noWrap/>
            <w:hideMark/>
          </w:tcPr>
          <w:p w14:paraId="0C1958E7" w14:textId="77777777"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r w:rsidR="00C5399C" w:rsidRPr="00BD3126" w14:paraId="6B126042"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24415ED" w14:textId="516FC948" w:rsidR="00C5399C" w:rsidRPr="00BD3126" w:rsidRDefault="00C5399C" w:rsidP="00C5399C">
            <w:pPr>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Or</w:t>
            </w:r>
          </w:p>
        </w:tc>
        <w:tc>
          <w:tcPr>
            <w:tcW w:w="4536" w:type="dxa"/>
            <w:noWrap/>
            <w:hideMark/>
          </w:tcPr>
          <w:p w14:paraId="690A1437" w14:textId="6691F45F"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hAnsi="Calibri" w:cs="Calibri"/>
                <w:color w:val="000000"/>
                <w:sz w:val="16"/>
                <w:szCs w:val="16"/>
              </w:rPr>
              <w:t>Orthoclase</w:t>
            </w:r>
          </w:p>
        </w:tc>
        <w:tc>
          <w:tcPr>
            <w:tcW w:w="1276" w:type="dxa"/>
            <w:noWrap/>
            <w:hideMark/>
          </w:tcPr>
          <w:p w14:paraId="42B66A22" w14:textId="77777777"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r w:rsidR="00920720" w:rsidRPr="00BD3126" w14:paraId="17D6653B"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1413" w:type="dxa"/>
            <w:noWrap/>
          </w:tcPr>
          <w:p w14:paraId="145FAA92" w14:textId="03A69A4E" w:rsidR="00920720" w:rsidRPr="00BD3126" w:rsidRDefault="00920720" w:rsidP="00C5399C">
            <w:pPr>
              <w:jc w:val="left"/>
              <w:rPr>
                <w:rFonts w:ascii="Calibri" w:hAnsi="Calibri" w:cs="Calibri"/>
                <w:color w:val="000000"/>
                <w:sz w:val="16"/>
                <w:szCs w:val="16"/>
              </w:rPr>
            </w:pPr>
            <w:r w:rsidRPr="00BD3126">
              <w:rPr>
                <w:rFonts w:ascii="Calibri" w:hAnsi="Calibri" w:cs="Calibri"/>
                <w:color w:val="000000"/>
                <w:sz w:val="16"/>
                <w:szCs w:val="16"/>
              </w:rPr>
              <w:t>Fo</w:t>
            </w:r>
          </w:p>
        </w:tc>
        <w:tc>
          <w:tcPr>
            <w:tcW w:w="4536" w:type="dxa"/>
            <w:noWrap/>
          </w:tcPr>
          <w:p w14:paraId="351F4F2C" w14:textId="6639F70D" w:rsidR="00920720" w:rsidRPr="00BD3126" w:rsidRDefault="00920720" w:rsidP="00C5399C">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BD3126">
              <w:rPr>
                <w:rFonts w:ascii="Calibri" w:hAnsi="Calibri" w:cs="Calibri"/>
                <w:color w:val="000000"/>
                <w:sz w:val="16"/>
                <w:szCs w:val="16"/>
              </w:rPr>
              <w:t>Forsterite</w:t>
            </w:r>
          </w:p>
        </w:tc>
        <w:tc>
          <w:tcPr>
            <w:tcW w:w="1276" w:type="dxa"/>
            <w:noWrap/>
          </w:tcPr>
          <w:p w14:paraId="0D2D244D" w14:textId="58C7ABAD" w:rsidR="00920720" w:rsidRPr="00BD3126" w:rsidRDefault="00920720"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r w:rsidR="00C5399C" w:rsidRPr="00BD3126" w14:paraId="4AA5198C"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B03AFE0" w14:textId="53756C61" w:rsidR="00C5399C" w:rsidRPr="00BD3126" w:rsidRDefault="00C5399C" w:rsidP="00C5399C">
            <w:pPr>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Wo</w:t>
            </w:r>
          </w:p>
        </w:tc>
        <w:tc>
          <w:tcPr>
            <w:tcW w:w="4536" w:type="dxa"/>
            <w:noWrap/>
            <w:hideMark/>
          </w:tcPr>
          <w:p w14:paraId="177EED6F" w14:textId="4F8320DF"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hAnsi="Calibri" w:cs="Calibri"/>
                <w:color w:val="000000"/>
                <w:sz w:val="16"/>
                <w:szCs w:val="16"/>
              </w:rPr>
              <w:t>Wollastonite</w:t>
            </w:r>
          </w:p>
        </w:tc>
        <w:tc>
          <w:tcPr>
            <w:tcW w:w="1276" w:type="dxa"/>
            <w:noWrap/>
            <w:hideMark/>
          </w:tcPr>
          <w:p w14:paraId="7B67729E" w14:textId="77777777"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r w:rsidR="00C5399C" w:rsidRPr="00BD3126" w14:paraId="5D7DB938"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AD1FD55" w14:textId="741BA2B6" w:rsidR="00C5399C" w:rsidRPr="00BD3126" w:rsidRDefault="00C5399C" w:rsidP="00C5399C">
            <w:pPr>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En</w:t>
            </w:r>
          </w:p>
        </w:tc>
        <w:tc>
          <w:tcPr>
            <w:tcW w:w="4536" w:type="dxa"/>
            <w:noWrap/>
            <w:hideMark/>
          </w:tcPr>
          <w:p w14:paraId="24F067D1" w14:textId="6056C7F3"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hAnsi="Calibri" w:cs="Calibri"/>
                <w:color w:val="000000"/>
                <w:sz w:val="16"/>
                <w:szCs w:val="16"/>
              </w:rPr>
              <w:t>Enstatite</w:t>
            </w:r>
          </w:p>
        </w:tc>
        <w:tc>
          <w:tcPr>
            <w:tcW w:w="1276" w:type="dxa"/>
            <w:noWrap/>
            <w:hideMark/>
          </w:tcPr>
          <w:p w14:paraId="35CB90C6" w14:textId="77777777" w:rsidR="00C5399C" w:rsidRPr="00BD3126" w:rsidRDefault="00C5399C" w:rsidP="00C5399C">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bl>
    <w:p w14:paraId="2C883285" w14:textId="613760A2" w:rsidR="00D528E6" w:rsidRPr="00BD3126" w:rsidRDefault="00D528E6" w:rsidP="0003061E"/>
    <w:p w14:paraId="24830B7B" w14:textId="68FE5B16" w:rsidR="009E25C3" w:rsidRPr="00BD3126" w:rsidRDefault="00AF6FB2" w:rsidP="00C27AA2">
      <w:pPr>
        <w:pStyle w:val="berschrift2"/>
        <w:numPr>
          <w:ilvl w:val="1"/>
          <w:numId w:val="2"/>
        </w:numPr>
      </w:pPr>
      <w:bookmarkStart w:id="53" w:name="_Toc23951192"/>
      <w:r w:rsidRPr="00BD3126">
        <w:t>Calculations</w:t>
      </w:r>
      <w:bookmarkEnd w:id="53"/>
    </w:p>
    <w:p w14:paraId="00F9526F" w14:textId="07B6572C" w:rsidR="00AF6FB2" w:rsidRPr="00BD3126" w:rsidRDefault="00AF6FB2" w:rsidP="00AF6FB2">
      <w:r w:rsidRPr="00BD3126">
        <w:t xml:space="preserve">Calculations </w:t>
      </w:r>
      <w:r w:rsidR="00431618" w:rsidRPr="00BD3126">
        <w:t xml:space="preserve">performed by PetroPlot v2.0 are less complex as FastGAPP. </w:t>
      </w:r>
      <w:r w:rsidR="009D78B3" w:rsidRPr="00BD3126">
        <w:t>It only handles headers, which are related to each other.</w:t>
      </w:r>
    </w:p>
    <w:p w14:paraId="336F813B" w14:textId="3223BB0F" w:rsidR="0003061E" w:rsidRPr="00BD3126" w:rsidRDefault="002D7FDE" w:rsidP="002D7FDE">
      <w:pPr>
        <w:pStyle w:val="berschrift3"/>
      </w:pPr>
      <w:bookmarkStart w:id="54" w:name="_Toc23951193"/>
      <w:r w:rsidRPr="00BD3126">
        <w:lastRenderedPageBreak/>
        <w:t>P and Plg</w:t>
      </w:r>
      <w:bookmarkEnd w:id="54"/>
    </w:p>
    <w:p w14:paraId="5801DE42" w14:textId="7C78DC3A" w:rsidR="007C377B" w:rsidRPr="00BD3126" w:rsidRDefault="007C377B" w:rsidP="002D7FDE">
      <w:r w:rsidRPr="00BD3126">
        <w:t xml:space="preserve">These headers </w:t>
      </w:r>
      <w:r w:rsidR="005B26BD" w:rsidRPr="00BD3126">
        <w:t xml:space="preserve">are </w:t>
      </w:r>
      <w:r w:rsidR="00FE64EE">
        <w:t xml:space="preserve">generally </w:t>
      </w:r>
      <w:r w:rsidR="005B26BD" w:rsidRPr="00BD3126">
        <w:t xml:space="preserve">the same component. </w:t>
      </w:r>
      <w:r w:rsidR="00FE64EE">
        <w:t>PetroPlot uses both</w:t>
      </w:r>
      <w:r w:rsidR="005B26BD" w:rsidRPr="00BD3126">
        <w:t xml:space="preserve"> since </w:t>
      </w:r>
      <w:r w:rsidR="006A39B7" w:rsidRPr="00BD3126">
        <w:t>QAPF</w:t>
      </w:r>
      <w:r w:rsidR="00FF31E1" w:rsidRPr="00BD3126">
        <w:t xml:space="preserve"> diagrams</w:t>
      </w:r>
      <w:r w:rsidR="006A39B7" w:rsidRPr="00BD3126">
        <w:t xml:space="preserve"> use P and the gabbroic diagrams use Plg as</w:t>
      </w:r>
      <w:r w:rsidR="00FF31E1" w:rsidRPr="00BD3126">
        <w:t xml:space="preserve"> the</w:t>
      </w:r>
      <w:r w:rsidR="006A39B7" w:rsidRPr="00BD3126">
        <w:t xml:space="preserve"> axis title. </w:t>
      </w:r>
      <w:r w:rsidR="009E6833" w:rsidRPr="00BD3126">
        <w:t>If one</w:t>
      </w:r>
      <w:r w:rsidR="00893009" w:rsidRPr="00BD3126">
        <w:t xml:space="preserve"> of these headers is available and the other is not</w:t>
      </w:r>
      <w:r w:rsidR="00292A60" w:rsidRPr="00BD3126">
        <w:t xml:space="preserve">, </w:t>
      </w:r>
      <w:r w:rsidR="00FE64EE">
        <w:t>Petro</w:t>
      </w:r>
      <w:r w:rsidR="00292A60" w:rsidRPr="00BD3126">
        <w:t>Plot will copy these.</w:t>
      </w:r>
    </w:p>
    <w:p w14:paraId="020B92D1" w14:textId="17791D6B" w:rsidR="002D7FDE" w:rsidRPr="00BD3126" w:rsidRDefault="00913F02" w:rsidP="002D7FDE">
      <w:pPr>
        <w:pStyle w:val="berschrift3"/>
      </w:pPr>
      <w:bookmarkStart w:id="55" w:name="_Toc23951194"/>
      <w:r w:rsidRPr="00BD3126">
        <w:t>Cpx, Opx</w:t>
      </w:r>
      <w:r w:rsidR="005A14E3" w:rsidRPr="00BD3126">
        <w:t>, and Px</w:t>
      </w:r>
      <w:bookmarkEnd w:id="55"/>
    </w:p>
    <w:p w14:paraId="57BD935E" w14:textId="22D3D998" w:rsidR="0003061E" w:rsidRPr="00BD3126" w:rsidRDefault="005A14E3" w:rsidP="0003061E">
      <w:r w:rsidRPr="00BD3126">
        <w:t xml:space="preserve">PetroPlot </w:t>
      </w:r>
      <w:r w:rsidR="009720DC" w:rsidRPr="00BD3126">
        <w:t>calculates the pyroxene (Px) contents from the orthopy</w:t>
      </w:r>
      <w:r w:rsidR="00E075F3" w:rsidRPr="00BD3126">
        <w:t>roxene (Opx) and / or clinopyroxene (Cpx)</w:t>
      </w:r>
      <w:r w:rsidR="00B320F3" w:rsidRPr="00BD3126">
        <w:t>.</w:t>
      </w:r>
      <w:r w:rsidR="005326FA" w:rsidRPr="00BD3126">
        <w:t xml:space="preserve"> </w:t>
      </w:r>
      <w:r w:rsidR="00B320F3" w:rsidRPr="00BD3126">
        <w:t>I</w:t>
      </w:r>
      <w:r w:rsidR="005326FA" w:rsidRPr="00BD3126">
        <w:t>f</w:t>
      </w:r>
      <w:r w:rsidR="00062B35" w:rsidRPr="00BD3126">
        <w:t xml:space="preserve"> Px is not defined in the input file</w:t>
      </w:r>
      <w:r w:rsidR="006D15C0" w:rsidRPr="00BD3126">
        <w:t>, but</w:t>
      </w:r>
      <w:r w:rsidR="00B320F3" w:rsidRPr="00BD3126">
        <w:t xml:space="preserve"> </w:t>
      </w:r>
      <w:r w:rsidR="006D15C0" w:rsidRPr="00BD3126">
        <w:t>Opx or Cpx are given</w:t>
      </w:r>
      <w:r w:rsidR="005216BE" w:rsidRPr="00BD3126">
        <w:t xml:space="preserve">, </w:t>
      </w:r>
      <w:r w:rsidR="007C377B" w:rsidRPr="00BD3126">
        <w:t>PetroPlot calculates the sum of them.</w:t>
      </w:r>
    </w:p>
    <w:p w14:paraId="3FCA6C6C" w14:textId="77777777" w:rsidR="00062B35" w:rsidRPr="00BD3126" w:rsidRDefault="00062B35" w:rsidP="0003061E"/>
    <w:p w14:paraId="7AA11066" w14:textId="53AC610E" w:rsidR="0003061E" w:rsidRPr="00BD3126" w:rsidRDefault="0003061E" w:rsidP="00C27AA2">
      <w:pPr>
        <w:pStyle w:val="berschrift2"/>
        <w:numPr>
          <w:ilvl w:val="1"/>
          <w:numId w:val="2"/>
        </w:numPr>
      </w:pPr>
      <w:bookmarkStart w:id="56" w:name="_Toc23951195"/>
      <w:r w:rsidRPr="00BD3126">
        <w:t>Contained plots</w:t>
      </w:r>
      <w:bookmarkEnd w:id="56"/>
    </w:p>
    <w:p w14:paraId="5AFD66CD" w14:textId="54D9146F" w:rsidR="00D528E6" w:rsidRPr="00BD3126" w:rsidRDefault="00364F91" w:rsidP="00D528E6">
      <w:r w:rsidRPr="00BD3126">
        <w:t>16 plots</w:t>
      </w:r>
      <w:r w:rsidR="004B5932">
        <w:t xml:space="preserve"> are</w:t>
      </w:r>
      <w:r w:rsidRPr="00BD3126">
        <w:t xml:space="preserve"> available in PetroPlot</w:t>
      </w:r>
      <w:r w:rsidR="004B5932">
        <w:t>.</w:t>
      </w:r>
      <w:r w:rsidRPr="00BD3126">
        <w:t xml:space="preserve"> </w:t>
      </w:r>
      <w:r w:rsidR="004B5932">
        <w:t xml:space="preserve">The plots and </w:t>
      </w:r>
      <w:r w:rsidRPr="00BD3126">
        <w:t>corresponding references are listed in Tab. 6.3-1.</w:t>
      </w:r>
    </w:p>
    <w:p w14:paraId="0111579A" w14:textId="5A859BF8" w:rsidR="008006D8" w:rsidRPr="00BD3126" w:rsidRDefault="008006D8" w:rsidP="0082608D">
      <w:pPr>
        <w:pStyle w:val="Beschriftung"/>
        <w:keepNext/>
        <w:spacing w:after="120"/>
        <w:rPr>
          <w:lang w:val="en-US"/>
        </w:rPr>
      </w:pPr>
      <w:r w:rsidRPr="00BD3126">
        <w:rPr>
          <w:lang w:val="en-US"/>
        </w:rPr>
        <w:t xml:space="preserve">Tab. </w:t>
      </w:r>
      <w:r w:rsidR="00C41E1B" w:rsidRPr="00BD3126">
        <w:rPr>
          <w:lang w:val="en-US"/>
        </w:rPr>
        <w:fldChar w:fldCharType="begin"/>
      </w:r>
      <w:r w:rsidR="00C41E1B" w:rsidRPr="00BD3126">
        <w:rPr>
          <w:lang w:val="en-US"/>
        </w:rPr>
        <w:instrText xml:space="preserve"> STYLEREF 2 \s </w:instrText>
      </w:r>
      <w:r w:rsidR="00C41E1B" w:rsidRPr="00BD3126">
        <w:rPr>
          <w:lang w:val="en-US"/>
        </w:rPr>
        <w:fldChar w:fldCharType="separate"/>
      </w:r>
      <w:r w:rsidR="00F65358">
        <w:rPr>
          <w:noProof/>
          <w:lang w:val="en-US"/>
        </w:rPr>
        <w:t>6.3</w:t>
      </w:r>
      <w:r w:rsidR="00C41E1B" w:rsidRPr="00BD3126">
        <w:rPr>
          <w:lang w:val="en-US"/>
        </w:rPr>
        <w:fldChar w:fldCharType="end"/>
      </w:r>
      <w:r w:rsidR="00C41E1B" w:rsidRPr="00BD3126">
        <w:rPr>
          <w:lang w:val="en-US"/>
        </w:rPr>
        <w:noBreakHyphen/>
      </w:r>
      <w:r w:rsidR="00C41E1B" w:rsidRPr="00BD3126">
        <w:rPr>
          <w:lang w:val="en-US"/>
        </w:rPr>
        <w:fldChar w:fldCharType="begin"/>
      </w:r>
      <w:r w:rsidR="00C41E1B" w:rsidRPr="00BD3126">
        <w:rPr>
          <w:lang w:val="en-US"/>
        </w:rPr>
        <w:instrText xml:space="preserve"> SEQ Tab. \* ARABIC \s 2 </w:instrText>
      </w:r>
      <w:r w:rsidR="00C41E1B" w:rsidRPr="00BD3126">
        <w:rPr>
          <w:lang w:val="en-US"/>
        </w:rPr>
        <w:fldChar w:fldCharType="separate"/>
      </w:r>
      <w:r w:rsidR="00F65358">
        <w:rPr>
          <w:noProof/>
          <w:lang w:val="en-US"/>
        </w:rPr>
        <w:t>1</w:t>
      </w:r>
      <w:r w:rsidR="00C41E1B" w:rsidRPr="00BD3126">
        <w:rPr>
          <w:lang w:val="en-US"/>
        </w:rPr>
        <w:fldChar w:fldCharType="end"/>
      </w:r>
      <w:r w:rsidRPr="00BD3126">
        <w:rPr>
          <w:lang w:val="en-US"/>
        </w:rPr>
        <w:t xml:space="preserve">: List of plots contained in </w:t>
      </w:r>
      <w:r w:rsidR="00BC0E7D" w:rsidRPr="00BD3126">
        <w:rPr>
          <w:lang w:val="en-US"/>
        </w:rPr>
        <w:t>Petro</w:t>
      </w:r>
      <w:r w:rsidRPr="00BD3126">
        <w:rPr>
          <w:lang w:val="en-US"/>
        </w:rPr>
        <w:t>Plot v</w:t>
      </w:r>
      <w:r w:rsidR="00BC0E7D" w:rsidRPr="00BD3126">
        <w:rPr>
          <w:lang w:val="en-US"/>
        </w:rPr>
        <w:t>2</w:t>
      </w:r>
      <w:r w:rsidRPr="00BD3126">
        <w:rPr>
          <w:lang w:val="en-US"/>
        </w:rPr>
        <w:t>.0.</w:t>
      </w:r>
    </w:p>
    <w:tbl>
      <w:tblPr>
        <w:tblStyle w:val="Gitternetztabelle1hell"/>
        <w:tblW w:w="9204" w:type="dxa"/>
        <w:tblLook w:val="04A0" w:firstRow="1" w:lastRow="0" w:firstColumn="1" w:lastColumn="0" w:noHBand="0" w:noVBand="1"/>
      </w:tblPr>
      <w:tblGrid>
        <w:gridCol w:w="3109"/>
        <w:gridCol w:w="2410"/>
        <w:gridCol w:w="1984"/>
        <w:gridCol w:w="1701"/>
      </w:tblGrid>
      <w:tr w:rsidR="00734236" w:rsidRPr="00BD3126" w14:paraId="3248AACF" w14:textId="77777777" w:rsidTr="005249AE">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109" w:type="dxa"/>
            <w:noWrap/>
            <w:vAlign w:val="center"/>
            <w:hideMark/>
          </w:tcPr>
          <w:p w14:paraId="488737BA" w14:textId="5640B39B" w:rsidR="00734236" w:rsidRPr="00BD3126" w:rsidRDefault="00734236" w:rsidP="005249AE">
            <w:pPr>
              <w:jc w:val="center"/>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bCs w:val="0"/>
                <w:sz w:val="16"/>
                <w:szCs w:val="16"/>
                <w:lang w:eastAsia="de-DE"/>
              </w:rPr>
              <w:t>Plot Title</w:t>
            </w:r>
          </w:p>
        </w:tc>
        <w:tc>
          <w:tcPr>
            <w:tcW w:w="2410" w:type="dxa"/>
            <w:noWrap/>
            <w:vAlign w:val="center"/>
            <w:hideMark/>
          </w:tcPr>
          <w:p w14:paraId="0671C7B5" w14:textId="5B5E7AE2" w:rsidR="00734236" w:rsidRPr="00BD3126" w:rsidRDefault="00734236" w:rsidP="005249A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bCs w:val="0"/>
                <w:sz w:val="16"/>
                <w:szCs w:val="16"/>
                <w:lang w:eastAsia="de-DE"/>
              </w:rPr>
              <w:t>Purpose</w:t>
            </w:r>
          </w:p>
        </w:tc>
        <w:tc>
          <w:tcPr>
            <w:tcW w:w="1984" w:type="dxa"/>
            <w:noWrap/>
            <w:vAlign w:val="center"/>
            <w:hideMark/>
          </w:tcPr>
          <w:p w14:paraId="5607208D" w14:textId="6D681629" w:rsidR="00734236" w:rsidRPr="00BD3126" w:rsidRDefault="00734236" w:rsidP="005249A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bCs w:val="0"/>
                <w:sz w:val="16"/>
                <w:szCs w:val="16"/>
                <w:lang w:eastAsia="de-DE"/>
              </w:rPr>
              <w:t>Plot Type</w:t>
            </w:r>
          </w:p>
        </w:tc>
        <w:tc>
          <w:tcPr>
            <w:tcW w:w="1701" w:type="dxa"/>
            <w:noWrap/>
            <w:vAlign w:val="center"/>
            <w:hideMark/>
          </w:tcPr>
          <w:p w14:paraId="6A78AB18" w14:textId="6F2D026A" w:rsidR="00734236" w:rsidRPr="00BD3126" w:rsidRDefault="00734236" w:rsidP="005249A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bCs w:val="0"/>
                <w:sz w:val="16"/>
                <w:szCs w:val="16"/>
                <w:lang w:eastAsia="de-DE"/>
              </w:rPr>
              <w:t>Reference</w:t>
            </w:r>
          </w:p>
        </w:tc>
      </w:tr>
      <w:tr w:rsidR="00734236" w:rsidRPr="00BD3126" w14:paraId="5564D765"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3109" w:type="dxa"/>
            <w:noWrap/>
          </w:tcPr>
          <w:p w14:paraId="74CE7B7D" w14:textId="34273F22" w:rsidR="00734236" w:rsidRPr="00BD3126" w:rsidRDefault="00734236" w:rsidP="00734236">
            <w:pPr>
              <w:jc w:val="left"/>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QAPF diagram (volcanic rocks)</w:t>
            </w:r>
          </w:p>
        </w:tc>
        <w:tc>
          <w:tcPr>
            <w:tcW w:w="2410" w:type="dxa"/>
            <w:noWrap/>
          </w:tcPr>
          <w:p w14:paraId="30645868" w14:textId="60ADBBB7" w:rsidR="00734236" w:rsidRPr="00BD3126" w:rsidRDefault="00734236" w:rsidP="0073423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rock classification</w:t>
            </w:r>
          </w:p>
        </w:tc>
        <w:tc>
          <w:tcPr>
            <w:tcW w:w="1984" w:type="dxa"/>
            <w:noWrap/>
          </w:tcPr>
          <w:p w14:paraId="14A05A23" w14:textId="04073673" w:rsidR="00734236" w:rsidRPr="00BD3126" w:rsidRDefault="00734236" w:rsidP="0073423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diamond</w:t>
            </w:r>
          </w:p>
        </w:tc>
        <w:tc>
          <w:tcPr>
            <w:tcW w:w="1701" w:type="dxa"/>
            <w:noWrap/>
          </w:tcPr>
          <w:p w14:paraId="66AEA7B6" w14:textId="0C0AED40" w:rsidR="00734236" w:rsidRPr="00BD3126" w:rsidRDefault="00734236" w:rsidP="00734236">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 xml:space="preserve">Le Maitre et al. </w:t>
            </w:r>
            <w:r w:rsidR="00601429" w:rsidRPr="00BD3126">
              <w:rPr>
                <w:rFonts w:asciiTheme="majorHAnsi" w:eastAsia="Times New Roman" w:hAnsiTheme="majorHAnsi" w:cstheme="majorHAnsi"/>
                <w:color w:val="000000"/>
                <w:sz w:val="16"/>
                <w:szCs w:val="16"/>
                <w:lang w:eastAsia="de-DE"/>
              </w:rPr>
              <w:fldChar w:fldCharType="begin" w:fldLock="1"/>
            </w:r>
            <w:r w:rsidR="00601429" w:rsidRPr="00BD3126">
              <w:rPr>
                <w:rFonts w:asciiTheme="majorHAnsi" w:eastAsia="Times New Roman" w:hAnsiTheme="majorHAnsi" w:cstheme="majorHAnsi"/>
                <w:color w:val="000000"/>
                <w:sz w:val="16"/>
                <w:szCs w:val="16"/>
                <w:lang w:eastAsia="de-DE"/>
              </w:rPr>
              <w:instrText>ADDIN CSL_CITATION {"citationItems":[{"id":"ITEM-1","itemData":{"author":[{"dropping-particle":"","family":"Maitre","given":"R W","non-dropping-particle":"Le","parse-names":false,"suffix":""},{"dropping-particle":"","family":"Bateman","given":"P","non-dropping-particle":"","parse-names":false,"suffix":""},{"dropping-particle":"","family":"Dudek","given":"A","non-dropping-particle":"","parse-names":false,"suffix":""},{"dropping-particle":"","family":"Keller","given":"J","non-dropping-particle":"","parse-names":false,"suffix":""},{"dropping-particle":"","family":"Lameyre","given":"J","non-dropping-particle":"","parse-names":false,"suffix":""},{"dropping-particle":"","family":"Bas","given":"M J","non-dropping-particle":"Le","parse-names":false,"suffix":""},{"dropping-particle":"","family":"Sabine","given":"P A","non-dropping-particle":"","parse-names":false,"suffix":""},{"dropping-particle":"","family":"Schmid","given":"R","non-dropping-particle":"","parse-names":false,"suffix":""},{"dropping-particle":"","family":"Sorensen","given":"H","non-dropping-particle":"","parse-names":false,"suffix":""},{"dropping-particle":"","family":"Streckeisen","given":"A","non-dropping-particle":"","parse-names":false,"suffix":""}],"container-title":"London: Blackwell Scientific Publications","id":"ITEM-1","issued":{"date-parts":[["1989"]]},"title":"A classification of igneous rocks and glossary of terms. Recommendations of the IUGS Subcommission on the Systematics of Igneous rocks","type":"article-journal"},"suppress-author":1,"uris":["http://www.mendeley.com/documents/?uuid=33965230-e924-4c20-b4de-14ee43cc9c76"]}],"mendeley":{"formattedCitation":"(1989)","plainTextFormattedCitation":"(1989)","previouslyFormattedCitation":"(1989)"},"properties":{"noteIndex":0},"schema":"https://github.com/citation-style-language/schema/raw/master/csl-citation.json"}</w:instrText>
            </w:r>
            <w:r w:rsidR="00601429" w:rsidRPr="00BD3126">
              <w:rPr>
                <w:rFonts w:asciiTheme="majorHAnsi" w:eastAsia="Times New Roman" w:hAnsiTheme="majorHAnsi" w:cstheme="majorHAnsi"/>
                <w:color w:val="000000"/>
                <w:sz w:val="16"/>
                <w:szCs w:val="16"/>
                <w:lang w:eastAsia="de-DE"/>
              </w:rPr>
              <w:fldChar w:fldCharType="separate"/>
            </w:r>
            <w:r w:rsidR="00601429" w:rsidRPr="00BD3126">
              <w:rPr>
                <w:rFonts w:asciiTheme="majorHAnsi" w:eastAsia="Times New Roman" w:hAnsiTheme="majorHAnsi" w:cstheme="majorHAnsi"/>
                <w:noProof/>
                <w:color w:val="000000"/>
                <w:sz w:val="16"/>
                <w:szCs w:val="16"/>
                <w:lang w:eastAsia="de-DE"/>
              </w:rPr>
              <w:t>(1989)</w:t>
            </w:r>
            <w:r w:rsidR="00601429" w:rsidRPr="00BD3126">
              <w:rPr>
                <w:rFonts w:asciiTheme="majorHAnsi" w:eastAsia="Times New Roman" w:hAnsiTheme="majorHAnsi" w:cstheme="majorHAnsi"/>
                <w:color w:val="000000"/>
                <w:sz w:val="16"/>
                <w:szCs w:val="16"/>
                <w:lang w:eastAsia="de-DE"/>
              </w:rPr>
              <w:fldChar w:fldCharType="end"/>
            </w:r>
          </w:p>
        </w:tc>
      </w:tr>
      <w:tr w:rsidR="00601429" w:rsidRPr="00BD3126" w14:paraId="4242ADBC"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3109" w:type="dxa"/>
            <w:noWrap/>
            <w:hideMark/>
          </w:tcPr>
          <w:p w14:paraId="28CDA10A" w14:textId="58258169" w:rsidR="00601429" w:rsidRPr="00BD3126" w:rsidRDefault="00601429" w:rsidP="00601429">
            <w:pPr>
              <w:jc w:val="left"/>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QAPF diagram (plutonic rocks)</w:t>
            </w:r>
          </w:p>
        </w:tc>
        <w:tc>
          <w:tcPr>
            <w:tcW w:w="2410" w:type="dxa"/>
            <w:noWrap/>
            <w:hideMark/>
          </w:tcPr>
          <w:p w14:paraId="73A7CE4D" w14:textId="77777777" w:rsidR="00601429" w:rsidRPr="00BD3126" w:rsidRDefault="00601429" w:rsidP="00601429">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rock classification</w:t>
            </w:r>
          </w:p>
        </w:tc>
        <w:tc>
          <w:tcPr>
            <w:tcW w:w="1984" w:type="dxa"/>
            <w:noWrap/>
            <w:hideMark/>
          </w:tcPr>
          <w:p w14:paraId="07A25FBB" w14:textId="77777777" w:rsidR="00601429" w:rsidRPr="00BD3126" w:rsidRDefault="00601429" w:rsidP="00601429">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diamond</w:t>
            </w:r>
          </w:p>
        </w:tc>
        <w:tc>
          <w:tcPr>
            <w:tcW w:w="1701" w:type="dxa"/>
            <w:noWrap/>
            <w:hideMark/>
          </w:tcPr>
          <w:p w14:paraId="7B3F30DE" w14:textId="3ADF5DC8" w:rsidR="00601429" w:rsidRPr="00BD3126" w:rsidRDefault="00601429" w:rsidP="00601429">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 xml:space="preserve">Le Maitre et al. </w:t>
            </w:r>
            <w:r w:rsidRPr="00BD3126">
              <w:rPr>
                <w:rFonts w:asciiTheme="majorHAnsi" w:eastAsia="Times New Roman" w:hAnsiTheme="majorHAnsi" w:cstheme="majorHAnsi"/>
                <w:color w:val="000000"/>
                <w:sz w:val="16"/>
                <w:szCs w:val="16"/>
                <w:lang w:eastAsia="de-DE"/>
              </w:rPr>
              <w:fldChar w:fldCharType="begin" w:fldLock="1"/>
            </w:r>
            <w:r w:rsidRPr="00BD3126">
              <w:rPr>
                <w:rFonts w:asciiTheme="majorHAnsi" w:eastAsia="Times New Roman" w:hAnsiTheme="majorHAnsi" w:cstheme="majorHAnsi"/>
                <w:color w:val="000000"/>
                <w:sz w:val="16"/>
                <w:szCs w:val="16"/>
                <w:lang w:eastAsia="de-DE"/>
              </w:rPr>
              <w:instrText>ADDIN CSL_CITATION {"citationItems":[{"id":"ITEM-1","itemData":{"author":[{"dropping-particle":"","family":"Maitre","given":"R W","non-dropping-particle":"Le","parse-names":false,"suffix":""},{"dropping-particle":"","family":"Bateman","given":"P","non-dropping-particle":"","parse-names":false,"suffix":""},{"dropping-particle":"","family":"Dudek","given":"A","non-dropping-particle":"","parse-names":false,"suffix":""},{"dropping-particle":"","family":"Keller","given":"J","non-dropping-particle":"","parse-names":false,"suffix":""},{"dropping-particle":"","family":"Lameyre","given":"J","non-dropping-particle":"","parse-names":false,"suffix":""},{"dropping-particle":"","family":"Bas","given":"M J","non-dropping-particle":"Le","parse-names":false,"suffix":""},{"dropping-particle":"","family":"Sabine","given":"P A","non-dropping-particle":"","parse-names":false,"suffix":""},{"dropping-particle":"","family":"Schmid","given":"R","non-dropping-particle":"","parse-names":false,"suffix":""},{"dropping-particle":"","family":"Sorensen","given":"H","non-dropping-particle":"","parse-names":false,"suffix":""},{"dropping-particle":"","family":"Streckeisen","given":"A","non-dropping-particle":"","parse-names":false,"suffix":""}],"container-title":"London: Blackwell Scientific Publications","id":"ITEM-1","issued":{"date-parts":[["1989"]]},"title":"A classification of igneous rocks and glossary of terms. Recommendations of the IUGS Subcommission on the Systematics of Igneous rocks","type":"article-journal"},"suppress-author":1,"uris":["http://www.mendeley.com/documents/?uuid=33965230-e924-4c20-b4de-14ee43cc9c76"]}],"mendeley":{"formattedCitation":"(1989)","plainTextFormattedCitation":"(1989)","previouslyFormattedCitation":"(1989)"},"properties":{"noteIndex":0},"schema":"https://github.com/citation-style-language/schema/raw/master/csl-citation.json"}</w:instrText>
            </w:r>
            <w:r w:rsidRPr="00BD3126">
              <w:rPr>
                <w:rFonts w:asciiTheme="majorHAnsi" w:eastAsia="Times New Roman" w:hAnsiTheme="majorHAnsi" w:cstheme="majorHAnsi"/>
                <w:color w:val="000000"/>
                <w:sz w:val="16"/>
                <w:szCs w:val="16"/>
                <w:lang w:eastAsia="de-DE"/>
              </w:rPr>
              <w:fldChar w:fldCharType="separate"/>
            </w:r>
            <w:r w:rsidRPr="00BD3126">
              <w:rPr>
                <w:rFonts w:asciiTheme="majorHAnsi" w:eastAsia="Times New Roman" w:hAnsiTheme="majorHAnsi" w:cstheme="majorHAnsi"/>
                <w:noProof/>
                <w:color w:val="000000"/>
                <w:sz w:val="16"/>
                <w:szCs w:val="16"/>
                <w:lang w:eastAsia="de-DE"/>
              </w:rPr>
              <w:t>(1989)</w:t>
            </w:r>
            <w:r w:rsidRPr="00BD3126">
              <w:rPr>
                <w:rFonts w:asciiTheme="majorHAnsi" w:eastAsia="Times New Roman" w:hAnsiTheme="majorHAnsi" w:cstheme="majorHAnsi"/>
                <w:color w:val="000000"/>
                <w:sz w:val="16"/>
                <w:szCs w:val="16"/>
                <w:lang w:eastAsia="de-DE"/>
              </w:rPr>
              <w:fldChar w:fldCharType="end"/>
            </w:r>
          </w:p>
        </w:tc>
      </w:tr>
      <w:tr w:rsidR="00601429" w:rsidRPr="00BD3126" w14:paraId="1A26A6B7"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3109" w:type="dxa"/>
            <w:noWrap/>
            <w:hideMark/>
          </w:tcPr>
          <w:p w14:paraId="130FCD28" w14:textId="31E28245" w:rsidR="00601429" w:rsidRPr="00BD3126" w:rsidRDefault="00601429" w:rsidP="00601429">
            <w:pPr>
              <w:jc w:val="left"/>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QAP diagram (volcanic rocks)</w:t>
            </w:r>
          </w:p>
        </w:tc>
        <w:tc>
          <w:tcPr>
            <w:tcW w:w="2410" w:type="dxa"/>
            <w:noWrap/>
            <w:hideMark/>
          </w:tcPr>
          <w:p w14:paraId="603E326C" w14:textId="77777777" w:rsidR="00601429" w:rsidRPr="00BD3126" w:rsidRDefault="00601429" w:rsidP="00601429">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rock classification</w:t>
            </w:r>
          </w:p>
        </w:tc>
        <w:tc>
          <w:tcPr>
            <w:tcW w:w="1984" w:type="dxa"/>
            <w:noWrap/>
            <w:hideMark/>
          </w:tcPr>
          <w:p w14:paraId="4D215098" w14:textId="77777777" w:rsidR="00601429" w:rsidRPr="00BD3126" w:rsidRDefault="00601429" w:rsidP="00601429">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ternary</w:t>
            </w:r>
          </w:p>
        </w:tc>
        <w:tc>
          <w:tcPr>
            <w:tcW w:w="1701" w:type="dxa"/>
            <w:noWrap/>
            <w:hideMark/>
          </w:tcPr>
          <w:p w14:paraId="121DBE9F" w14:textId="10A121E6" w:rsidR="00601429" w:rsidRPr="00BD3126" w:rsidRDefault="00601429" w:rsidP="00601429">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 xml:space="preserve">Le Maitre et al. </w:t>
            </w:r>
            <w:r w:rsidRPr="00BD3126">
              <w:rPr>
                <w:rFonts w:asciiTheme="majorHAnsi" w:eastAsia="Times New Roman" w:hAnsiTheme="majorHAnsi" w:cstheme="majorHAnsi"/>
                <w:color w:val="000000"/>
                <w:sz w:val="16"/>
                <w:szCs w:val="16"/>
                <w:lang w:eastAsia="de-DE"/>
              </w:rPr>
              <w:fldChar w:fldCharType="begin" w:fldLock="1"/>
            </w:r>
            <w:r w:rsidRPr="00BD3126">
              <w:rPr>
                <w:rFonts w:asciiTheme="majorHAnsi" w:eastAsia="Times New Roman" w:hAnsiTheme="majorHAnsi" w:cstheme="majorHAnsi"/>
                <w:color w:val="000000"/>
                <w:sz w:val="16"/>
                <w:szCs w:val="16"/>
                <w:lang w:eastAsia="de-DE"/>
              </w:rPr>
              <w:instrText>ADDIN CSL_CITATION {"citationItems":[{"id":"ITEM-1","itemData":{"author":[{"dropping-particle":"","family":"Maitre","given":"R W","non-dropping-particle":"Le","parse-names":false,"suffix":""},{"dropping-particle":"","family":"Bateman","given":"P","non-dropping-particle":"","parse-names":false,"suffix":""},{"dropping-particle":"","family":"Dudek","given":"A","non-dropping-particle":"","parse-names":false,"suffix":""},{"dropping-particle":"","family":"Keller","given":"J","non-dropping-particle":"","parse-names":false,"suffix":""},{"dropping-particle":"","family":"Lameyre","given":"J","non-dropping-particle":"","parse-names":false,"suffix":""},{"dropping-particle":"","family":"Bas","given":"M J","non-dropping-particle":"Le","parse-names":false,"suffix":""},{"dropping-particle":"","family":"Sabine","given":"P A","non-dropping-particle":"","parse-names":false,"suffix":""},{"dropping-particle":"","family":"Schmid","given":"R","non-dropping-particle":"","parse-names":false,"suffix":""},{"dropping-particle":"","family":"Sorensen","given":"H","non-dropping-particle":"","parse-names":false,"suffix":""},{"dropping-particle":"","family":"Streckeisen","given":"A","non-dropping-particle":"","parse-names":false,"suffix":""}],"container-title":"London: Blackwell Scientific Publications","id":"ITEM-1","issued":{"date-parts":[["1989"]]},"title":"A classification of igneous rocks and glossary of terms. Recommendations of the IUGS Subcommission on the Systematics of Igneous rocks","type":"article-journal"},"suppress-author":1,"uris":["http://www.mendeley.com/documents/?uuid=33965230-e924-4c20-b4de-14ee43cc9c76"]}],"mendeley":{"formattedCitation":"(1989)","plainTextFormattedCitation":"(1989)","previouslyFormattedCitation":"(1989)"},"properties":{"noteIndex":0},"schema":"https://github.com/citation-style-language/schema/raw/master/csl-citation.json"}</w:instrText>
            </w:r>
            <w:r w:rsidRPr="00BD3126">
              <w:rPr>
                <w:rFonts w:asciiTheme="majorHAnsi" w:eastAsia="Times New Roman" w:hAnsiTheme="majorHAnsi" w:cstheme="majorHAnsi"/>
                <w:color w:val="000000"/>
                <w:sz w:val="16"/>
                <w:szCs w:val="16"/>
                <w:lang w:eastAsia="de-DE"/>
              </w:rPr>
              <w:fldChar w:fldCharType="separate"/>
            </w:r>
            <w:r w:rsidRPr="00BD3126">
              <w:rPr>
                <w:rFonts w:asciiTheme="majorHAnsi" w:eastAsia="Times New Roman" w:hAnsiTheme="majorHAnsi" w:cstheme="majorHAnsi"/>
                <w:noProof/>
                <w:color w:val="000000"/>
                <w:sz w:val="16"/>
                <w:szCs w:val="16"/>
                <w:lang w:eastAsia="de-DE"/>
              </w:rPr>
              <w:t>(1989)</w:t>
            </w:r>
            <w:r w:rsidRPr="00BD3126">
              <w:rPr>
                <w:rFonts w:asciiTheme="majorHAnsi" w:eastAsia="Times New Roman" w:hAnsiTheme="majorHAnsi" w:cstheme="majorHAnsi"/>
                <w:color w:val="000000"/>
                <w:sz w:val="16"/>
                <w:szCs w:val="16"/>
                <w:lang w:eastAsia="de-DE"/>
              </w:rPr>
              <w:fldChar w:fldCharType="end"/>
            </w:r>
          </w:p>
        </w:tc>
      </w:tr>
      <w:tr w:rsidR="00601429" w:rsidRPr="00BD3126" w14:paraId="070C5EAC"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3109" w:type="dxa"/>
            <w:noWrap/>
            <w:hideMark/>
          </w:tcPr>
          <w:p w14:paraId="57D682DC" w14:textId="59AC64D6" w:rsidR="00601429" w:rsidRPr="00BD3126" w:rsidRDefault="00601429" w:rsidP="00601429">
            <w:pPr>
              <w:jc w:val="left"/>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QAP diagram (plutonic rocks)</w:t>
            </w:r>
          </w:p>
        </w:tc>
        <w:tc>
          <w:tcPr>
            <w:tcW w:w="2410" w:type="dxa"/>
            <w:noWrap/>
            <w:hideMark/>
          </w:tcPr>
          <w:p w14:paraId="5B671D98" w14:textId="77777777" w:rsidR="00601429" w:rsidRPr="00BD3126" w:rsidRDefault="00601429" w:rsidP="00601429">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rock classification</w:t>
            </w:r>
          </w:p>
        </w:tc>
        <w:tc>
          <w:tcPr>
            <w:tcW w:w="1984" w:type="dxa"/>
            <w:noWrap/>
            <w:hideMark/>
          </w:tcPr>
          <w:p w14:paraId="1DE72ABC" w14:textId="77777777" w:rsidR="00601429" w:rsidRPr="00BD3126" w:rsidRDefault="00601429" w:rsidP="00601429">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ternary</w:t>
            </w:r>
          </w:p>
        </w:tc>
        <w:tc>
          <w:tcPr>
            <w:tcW w:w="1701" w:type="dxa"/>
            <w:noWrap/>
            <w:hideMark/>
          </w:tcPr>
          <w:p w14:paraId="485F31F5" w14:textId="3ABB9B8F" w:rsidR="00601429" w:rsidRPr="00BD3126" w:rsidRDefault="00601429" w:rsidP="00601429">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 xml:space="preserve">Le Maitre et al. </w:t>
            </w:r>
            <w:r w:rsidRPr="00BD3126">
              <w:rPr>
                <w:rFonts w:asciiTheme="majorHAnsi" w:eastAsia="Times New Roman" w:hAnsiTheme="majorHAnsi" w:cstheme="majorHAnsi"/>
                <w:color w:val="000000"/>
                <w:sz w:val="16"/>
                <w:szCs w:val="16"/>
                <w:lang w:eastAsia="de-DE"/>
              </w:rPr>
              <w:fldChar w:fldCharType="begin" w:fldLock="1"/>
            </w:r>
            <w:r w:rsidRPr="00BD3126">
              <w:rPr>
                <w:rFonts w:asciiTheme="majorHAnsi" w:eastAsia="Times New Roman" w:hAnsiTheme="majorHAnsi" w:cstheme="majorHAnsi"/>
                <w:color w:val="000000"/>
                <w:sz w:val="16"/>
                <w:szCs w:val="16"/>
                <w:lang w:eastAsia="de-DE"/>
              </w:rPr>
              <w:instrText>ADDIN CSL_CITATION {"citationItems":[{"id":"ITEM-1","itemData":{"author":[{"dropping-particle":"","family":"Maitre","given":"R W","non-dropping-particle":"Le","parse-names":false,"suffix":""},{"dropping-particle":"","family":"Bateman","given":"P","non-dropping-particle":"","parse-names":false,"suffix":""},{"dropping-particle":"","family":"Dudek","given":"A","non-dropping-particle":"","parse-names":false,"suffix":""},{"dropping-particle":"","family":"Keller","given":"J","non-dropping-particle":"","parse-names":false,"suffix":""},{"dropping-particle":"","family":"Lameyre","given":"J","non-dropping-particle":"","parse-names":false,"suffix":""},{"dropping-particle":"","family":"Bas","given":"M J","non-dropping-particle":"Le","parse-names":false,"suffix":""},{"dropping-particle":"","family":"Sabine","given":"P A","non-dropping-particle":"","parse-names":false,"suffix":""},{"dropping-particle":"","family":"Schmid","given":"R","non-dropping-particle":"","parse-names":false,"suffix":""},{"dropping-particle":"","family":"Sorensen","given":"H","non-dropping-particle":"","parse-names":false,"suffix":""},{"dropping-particle":"","family":"Streckeisen","given":"A","non-dropping-particle":"","parse-names":false,"suffix":""}],"container-title":"London: Blackwell Scientific Publications","id":"ITEM-1","issued":{"date-parts":[["1989"]]},"title":"A classification of igneous rocks and glossary of terms. Recommendations of the IUGS Subcommission on the Systematics of Igneous rocks","type":"article-journal"},"suppress-author":1,"uris":["http://www.mendeley.com/documents/?uuid=33965230-e924-4c20-b4de-14ee43cc9c76"]}],"mendeley":{"formattedCitation":"(1989)","plainTextFormattedCitation":"(1989)","previouslyFormattedCitation":"(1989)"},"properties":{"noteIndex":0},"schema":"https://github.com/citation-style-language/schema/raw/master/csl-citation.json"}</w:instrText>
            </w:r>
            <w:r w:rsidRPr="00BD3126">
              <w:rPr>
                <w:rFonts w:asciiTheme="majorHAnsi" w:eastAsia="Times New Roman" w:hAnsiTheme="majorHAnsi" w:cstheme="majorHAnsi"/>
                <w:color w:val="000000"/>
                <w:sz w:val="16"/>
                <w:szCs w:val="16"/>
                <w:lang w:eastAsia="de-DE"/>
              </w:rPr>
              <w:fldChar w:fldCharType="separate"/>
            </w:r>
            <w:r w:rsidRPr="00BD3126">
              <w:rPr>
                <w:rFonts w:asciiTheme="majorHAnsi" w:eastAsia="Times New Roman" w:hAnsiTheme="majorHAnsi" w:cstheme="majorHAnsi"/>
                <w:noProof/>
                <w:color w:val="000000"/>
                <w:sz w:val="16"/>
                <w:szCs w:val="16"/>
                <w:lang w:eastAsia="de-DE"/>
              </w:rPr>
              <w:t>(1989)</w:t>
            </w:r>
            <w:r w:rsidRPr="00BD3126">
              <w:rPr>
                <w:rFonts w:asciiTheme="majorHAnsi" w:eastAsia="Times New Roman" w:hAnsiTheme="majorHAnsi" w:cstheme="majorHAnsi"/>
                <w:color w:val="000000"/>
                <w:sz w:val="16"/>
                <w:szCs w:val="16"/>
                <w:lang w:eastAsia="de-DE"/>
              </w:rPr>
              <w:fldChar w:fldCharType="end"/>
            </w:r>
          </w:p>
        </w:tc>
      </w:tr>
      <w:tr w:rsidR="00601429" w:rsidRPr="00BD3126" w14:paraId="37ABE1E6"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3109" w:type="dxa"/>
            <w:noWrap/>
            <w:hideMark/>
          </w:tcPr>
          <w:p w14:paraId="009897B9" w14:textId="45A5426E" w:rsidR="00601429" w:rsidRPr="00BD3126" w:rsidRDefault="00601429" w:rsidP="00601429">
            <w:pPr>
              <w:jc w:val="left"/>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APF diagram (volcanic rocks)</w:t>
            </w:r>
          </w:p>
        </w:tc>
        <w:tc>
          <w:tcPr>
            <w:tcW w:w="2410" w:type="dxa"/>
            <w:noWrap/>
            <w:hideMark/>
          </w:tcPr>
          <w:p w14:paraId="79014043" w14:textId="77777777" w:rsidR="00601429" w:rsidRPr="00BD3126" w:rsidRDefault="00601429" w:rsidP="00601429">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rock classification</w:t>
            </w:r>
          </w:p>
        </w:tc>
        <w:tc>
          <w:tcPr>
            <w:tcW w:w="1984" w:type="dxa"/>
            <w:noWrap/>
            <w:hideMark/>
          </w:tcPr>
          <w:p w14:paraId="400B430D" w14:textId="77777777" w:rsidR="00601429" w:rsidRPr="00BD3126" w:rsidRDefault="00601429" w:rsidP="00601429">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ternary inverted</w:t>
            </w:r>
          </w:p>
        </w:tc>
        <w:tc>
          <w:tcPr>
            <w:tcW w:w="1701" w:type="dxa"/>
            <w:noWrap/>
            <w:hideMark/>
          </w:tcPr>
          <w:p w14:paraId="0B1820B8" w14:textId="01008892" w:rsidR="00601429" w:rsidRPr="00BD3126" w:rsidRDefault="00601429" w:rsidP="00601429">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 xml:space="preserve">Le Maitre et al. </w:t>
            </w:r>
            <w:r w:rsidRPr="00BD3126">
              <w:rPr>
                <w:rFonts w:asciiTheme="majorHAnsi" w:eastAsia="Times New Roman" w:hAnsiTheme="majorHAnsi" w:cstheme="majorHAnsi"/>
                <w:color w:val="000000"/>
                <w:sz w:val="16"/>
                <w:szCs w:val="16"/>
                <w:lang w:eastAsia="de-DE"/>
              </w:rPr>
              <w:fldChar w:fldCharType="begin" w:fldLock="1"/>
            </w:r>
            <w:r w:rsidRPr="00BD3126">
              <w:rPr>
                <w:rFonts w:asciiTheme="majorHAnsi" w:eastAsia="Times New Roman" w:hAnsiTheme="majorHAnsi" w:cstheme="majorHAnsi"/>
                <w:color w:val="000000"/>
                <w:sz w:val="16"/>
                <w:szCs w:val="16"/>
                <w:lang w:eastAsia="de-DE"/>
              </w:rPr>
              <w:instrText>ADDIN CSL_CITATION {"citationItems":[{"id":"ITEM-1","itemData":{"author":[{"dropping-particle":"","family":"Maitre","given":"R W","non-dropping-particle":"Le","parse-names":false,"suffix":""},{"dropping-particle":"","family":"Bateman","given":"P","non-dropping-particle":"","parse-names":false,"suffix":""},{"dropping-particle":"","family":"Dudek","given":"A","non-dropping-particle":"","parse-names":false,"suffix":""},{"dropping-particle":"","family":"Keller","given":"J","non-dropping-particle":"","parse-names":false,"suffix":""},{"dropping-particle":"","family":"Lameyre","given":"J","non-dropping-particle":"","parse-names":false,"suffix":""},{"dropping-particle":"","family":"Bas","given":"M J","non-dropping-particle":"Le","parse-names":false,"suffix":""},{"dropping-particle":"","family":"Sabine","given":"P A","non-dropping-particle":"","parse-names":false,"suffix":""},{"dropping-particle":"","family":"Schmid","given":"R","non-dropping-particle":"","parse-names":false,"suffix":""},{"dropping-particle":"","family":"Sorensen","given":"H","non-dropping-particle":"","parse-names":false,"suffix":""},{"dropping-particle":"","family":"Streckeisen","given":"A","non-dropping-particle":"","parse-names":false,"suffix":""}],"container-title":"London: Blackwell Scientific Publications","id":"ITEM-1","issued":{"date-parts":[["1989"]]},"title":"A classification of igneous rocks and glossary of terms. Recommendations of the IUGS Subcommission on the Systematics of Igneous rocks","type":"article-journal"},"suppress-author":1,"uris":["http://www.mendeley.com/documents/?uuid=33965230-e924-4c20-b4de-14ee43cc9c76"]}],"mendeley":{"formattedCitation":"(1989)","plainTextFormattedCitation":"(1989)","previouslyFormattedCitation":"(1989)"},"properties":{"noteIndex":0},"schema":"https://github.com/citation-style-language/schema/raw/master/csl-citation.json"}</w:instrText>
            </w:r>
            <w:r w:rsidRPr="00BD3126">
              <w:rPr>
                <w:rFonts w:asciiTheme="majorHAnsi" w:eastAsia="Times New Roman" w:hAnsiTheme="majorHAnsi" w:cstheme="majorHAnsi"/>
                <w:color w:val="000000"/>
                <w:sz w:val="16"/>
                <w:szCs w:val="16"/>
                <w:lang w:eastAsia="de-DE"/>
              </w:rPr>
              <w:fldChar w:fldCharType="separate"/>
            </w:r>
            <w:r w:rsidRPr="00BD3126">
              <w:rPr>
                <w:rFonts w:asciiTheme="majorHAnsi" w:eastAsia="Times New Roman" w:hAnsiTheme="majorHAnsi" w:cstheme="majorHAnsi"/>
                <w:noProof/>
                <w:color w:val="000000"/>
                <w:sz w:val="16"/>
                <w:szCs w:val="16"/>
                <w:lang w:eastAsia="de-DE"/>
              </w:rPr>
              <w:t>(1989)</w:t>
            </w:r>
            <w:r w:rsidRPr="00BD3126">
              <w:rPr>
                <w:rFonts w:asciiTheme="majorHAnsi" w:eastAsia="Times New Roman" w:hAnsiTheme="majorHAnsi" w:cstheme="majorHAnsi"/>
                <w:color w:val="000000"/>
                <w:sz w:val="16"/>
                <w:szCs w:val="16"/>
                <w:lang w:eastAsia="de-DE"/>
              </w:rPr>
              <w:fldChar w:fldCharType="end"/>
            </w:r>
          </w:p>
        </w:tc>
      </w:tr>
      <w:tr w:rsidR="00601429" w:rsidRPr="00BD3126" w14:paraId="52D1DB4F"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3109" w:type="dxa"/>
            <w:noWrap/>
            <w:hideMark/>
          </w:tcPr>
          <w:p w14:paraId="58061117" w14:textId="6FF243E2" w:rsidR="00601429" w:rsidRPr="00BD3126" w:rsidRDefault="00601429" w:rsidP="00601429">
            <w:pPr>
              <w:jc w:val="left"/>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APF diagram (plutonic rocks)</w:t>
            </w:r>
          </w:p>
        </w:tc>
        <w:tc>
          <w:tcPr>
            <w:tcW w:w="2410" w:type="dxa"/>
            <w:noWrap/>
            <w:hideMark/>
          </w:tcPr>
          <w:p w14:paraId="7BCA85B4" w14:textId="77777777" w:rsidR="00601429" w:rsidRPr="00BD3126" w:rsidRDefault="00601429" w:rsidP="00601429">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rock classification</w:t>
            </w:r>
          </w:p>
        </w:tc>
        <w:tc>
          <w:tcPr>
            <w:tcW w:w="1984" w:type="dxa"/>
            <w:noWrap/>
            <w:hideMark/>
          </w:tcPr>
          <w:p w14:paraId="23784F3E" w14:textId="77777777" w:rsidR="00601429" w:rsidRPr="00BD3126" w:rsidRDefault="00601429" w:rsidP="00601429">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ternary inverted</w:t>
            </w:r>
          </w:p>
        </w:tc>
        <w:tc>
          <w:tcPr>
            <w:tcW w:w="1701" w:type="dxa"/>
            <w:noWrap/>
            <w:hideMark/>
          </w:tcPr>
          <w:p w14:paraId="5984B2F2" w14:textId="63E982E7" w:rsidR="00601429" w:rsidRPr="00BD3126" w:rsidRDefault="00601429" w:rsidP="00601429">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 xml:space="preserve">Le Maitre et al. </w:t>
            </w:r>
            <w:r w:rsidRPr="00BD3126">
              <w:rPr>
                <w:rFonts w:asciiTheme="majorHAnsi" w:eastAsia="Times New Roman" w:hAnsiTheme="majorHAnsi" w:cstheme="majorHAnsi"/>
                <w:color w:val="000000"/>
                <w:sz w:val="16"/>
                <w:szCs w:val="16"/>
                <w:lang w:eastAsia="de-DE"/>
              </w:rPr>
              <w:fldChar w:fldCharType="begin" w:fldLock="1"/>
            </w:r>
            <w:r w:rsidRPr="00BD3126">
              <w:rPr>
                <w:rFonts w:asciiTheme="majorHAnsi" w:eastAsia="Times New Roman" w:hAnsiTheme="majorHAnsi" w:cstheme="majorHAnsi"/>
                <w:color w:val="000000"/>
                <w:sz w:val="16"/>
                <w:szCs w:val="16"/>
                <w:lang w:eastAsia="de-DE"/>
              </w:rPr>
              <w:instrText>ADDIN CSL_CITATION {"citationItems":[{"id":"ITEM-1","itemData":{"author":[{"dropping-particle":"","family":"Maitre","given":"R W","non-dropping-particle":"Le","parse-names":false,"suffix":""},{"dropping-particle":"","family":"Bateman","given":"P","non-dropping-particle":"","parse-names":false,"suffix":""},{"dropping-particle":"","family":"Dudek","given":"A","non-dropping-particle":"","parse-names":false,"suffix":""},{"dropping-particle":"","family":"Keller","given":"J","non-dropping-particle":"","parse-names":false,"suffix":""},{"dropping-particle":"","family":"Lameyre","given":"J","non-dropping-particle":"","parse-names":false,"suffix":""},{"dropping-particle":"","family":"Bas","given":"M J","non-dropping-particle":"Le","parse-names":false,"suffix":""},{"dropping-particle":"","family":"Sabine","given":"P A","non-dropping-particle":"","parse-names":false,"suffix":""},{"dropping-particle":"","family":"Schmid","given":"R","non-dropping-particle":"","parse-names":false,"suffix":""},{"dropping-particle":"","family":"Sorensen","given":"H","non-dropping-particle":"","parse-names":false,"suffix":""},{"dropping-particle":"","family":"Streckeisen","given":"A","non-dropping-particle":"","parse-names":false,"suffix":""}],"container-title":"London: Blackwell Scientific Publications","id":"ITEM-1","issued":{"date-parts":[["1989"]]},"title":"A classification of igneous rocks and glossary of terms. Recommendations of the IUGS Subcommission on the Systematics of Igneous rocks","type":"article-journal"},"suppress-author":1,"uris":["http://www.mendeley.com/documents/?uuid=33965230-e924-4c20-b4de-14ee43cc9c76"]}],"mendeley":{"formattedCitation":"(1989)","plainTextFormattedCitation":"(1989)","previouslyFormattedCitation":"(1989)"},"properties":{"noteIndex":0},"schema":"https://github.com/citation-style-language/schema/raw/master/csl-citation.json"}</w:instrText>
            </w:r>
            <w:r w:rsidRPr="00BD3126">
              <w:rPr>
                <w:rFonts w:asciiTheme="majorHAnsi" w:eastAsia="Times New Roman" w:hAnsiTheme="majorHAnsi" w:cstheme="majorHAnsi"/>
                <w:color w:val="000000"/>
                <w:sz w:val="16"/>
                <w:szCs w:val="16"/>
                <w:lang w:eastAsia="de-DE"/>
              </w:rPr>
              <w:fldChar w:fldCharType="separate"/>
            </w:r>
            <w:r w:rsidRPr="00BD3126">
              <w:rPr>
                <w:rFonts w:asciiTheme="majorHAnsi" w:eastAsia="Times New Roman" w:hAnsiTheme="majorHAnsi" w:cstheme="majorHAnsi"/>
                <w:noProof/>
                <w:color w:val="000000"/>
                <w:sz w:val="16"/>
                <w:szCs w:val="16"/>
                <w:lang w:eastAsia="de-DE"/>
              </w:rPr>
              <w:t>(1989)</w:t>
            </w:r>
            <w:r w:rsidRPr="00BD3126">
              <w:rPr>
                <w:rFonts w:asciiTheme="majorHAnsi" w:eastAsia="Times New Roman" w:hAnsiTheme="majorHAnsi" w:cstheme="majorHAnsi"/>
                <w:color w:val="000000"/>
                <w:sz w:val="16"/>
                <w:szCs w:val="16"/>
                <w:lang w:eastAsia="de-DE"/>
              </w:rPr>
              <w:fldChar w:fldCharType="end"/>
            </w:r>
          </w:p>
        </w:tc>
      </w:tr>
      <w:tr w:rsidR="00601429" w:rsidRPr="00BD3126" w14:paraId="2EB6B522"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3109" w:type="dxa"/>
            <w:noWrap/>
            <w:hideMark/>
          </w:tcPr>
          <w:p w14:paraId="57D74708" w14:textId="3C2331B5" w:rsidR="00601429" w:rsidRPr="00BD3126" w:rsidRDefault="00601429" w:rsidP="00601429">
            <w:pPr>
              <w:jc w:val="left"/>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Plg-Px-Ol diagram (gabbroic rocks)</w:t>
            </w:r>
          </w:p>
        </w:tc>
        <w:tc>
          <w:tcPr>
            <w:tcW w:w="2410" w:type="dxa"/>
            <w:noWrap/>
            <w:hideMark/>
          </w:tcPr>
          <w:p w14:paraId="78CCD5DE" w14:textId="77777777" w:rsidR="00601429" w:rsidRPr="00BD3126" w:rsidRDefault="00601429" w:rsidP="00601429">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rock classification</w:t>
            </w:r>
          </w:p>
        </w:tc>
        <w:tc>
          <w:tcPr>
            <w:tcW w:w="1984" w:type="dxa"/>
            <w:noWrap/>
            <w:hideMark/>
          </w:tcPr>
          <w:p w14:paraId="6535AF4A" w14:textId="77777777" w:rsidR="00601429" w:rsidRPr="00BD3126" w:rsidRDefault="00601429" w:rsidP="00601429">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ternary</w:t>
            </w:r>
          </w:p>
        </w:tc>
        <w:tc>
          <w:tcPr>
            <w:tcW w:w="1701" w:type="dxa"/>
            <w:noWrap/>
            <w:hideMark/>
          </w:tcPr>
          <w:p w14:paraId="57929DA5" w14:textId="1BAC8EB1" w:rsidR="00601429" w:rsidRPr="00BD3126" w:rsidRDefault="00601429" w:rsidP="00601429">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 xml:space="preserve">Le Maitre et al. </w:t>
            </w:r>
            <w:r w:rsidRPr="00BD3126">
              <w:rPr>
                <w:rFonts w:asciiTheme="majorHAnsi" w:eastAsia="Times New Roman" w:hAnsiTheme="majorHAnsi" w:cstheme="majorHAnsi"/>
                <w:color w:val="000000"/>
                <w:sz w:val="16"/>
                <w:szCs w:val="16"/>
                <w:lang w:eastAsia="de-DE"/>
              </w:rPr>
              <w:fldChar w:fldCharType="begin" w:fldLock="1"/>
            </w:r>
            <w:r w:rsidRPr="00BD3126">
              <w:rPr>
                <w:rFonts w:asciiTheme="majorHAnsi" w:eastAsia="Times New Roman" w:hAnsiTheme="majorHAnsi" w:cstheme="majorHAnsi"/>
                <w:color w:val="000000"/>
                <w:sz w:val="16"/>
                <w:szCs w:val="16"/>
                <w:lang w:eastAsia="de-DE"/>
              </w:rPr>
              <w:instrText>ADDIN CSL_CITATION {"citationItems":[{"id":"ITEM-1","itemData":{"author":[{"dropping-particle":"","family":"Maitre","given":"R W","non-dropping-particle":"Le","parse-names":false,"suffix":""},{"dropping-particle":"","family":"Bateman","given":"P","non-dropping-particle":"","parse-names":false,"suffix":""},{"dropping-particle":"","family":"Dudek","given":"A","non-dropping-particle":"","parse-names":false,"suffix":""},{"dropping-particle":"","family":"Keller","given":"J","non-dropping-particle":"","parse-names":false,"suffix":""},{"dropping-particle":"","family":"Lameyre","given":"J","non-dropping-particle":"","parse-names":false,"suffix":""},{"dropping-particle":"","family":"Bas","given":"M J","non-dropping-particle":"Le","parse-names":false,"suffix":""},{"dropping-particle":"","family":"Sabine","given":"P A","non-dropping-particle":"","parse-names":false,"suffix":""},{"dropping-particle":"","family":"Schmid","given":"R","non-dropping-particle":"","parse-names":false,"suffix":""},{"dropping-particle":"","family":"Sorensen","given":"H","non-dropping-particle":"","parse-names":false,"suffix":""},{"dropping-particle":"","family":"Streckeisen","given":"A","non-dropping-particle":"","parse-names":false,"suffix":""}],"container-title":"London: Blackwell Scientific Publications","id":"ITEM-1","issued":{"date-parts":[["1989"]]},"title":"A classification of igneous rocks and glossary of terms. Recommendations of the IUGS Subcommission on the Systematics of Igneous rocks","type":"article-journal"},"suppress-author":1,"uris":["http://www.mendeley.com/documents/?uuid=33965230-e924-4c20-b4de-14ee43cc9c76"]}],"mendeley":{"formattedCitation":"(1989)","plainTextFormattedCitation":"(1989)","previouslyFormattedCitation":"(1989)"},"properties":{"noteIndex":0},"schema":"https://github.com/citation-style-language/schema/raw/master/csl-citation.json"}</w:instrText>
            </w:r>
            <w:r w:rsidRPr="00BD3126">
              <w:rPr>
                <w:rFonts w:asciiTheme="majorHAnsi" w:eastAsia="Times New Roman" w:hAnsiTheme="majorHAnsi" w:cstheme="majorHAnsi"/>
                <w:color w:val="000000"/>
                <w:sz w:val="16"/>
                <w:szCs w:val="16"/>
                <w:lang w:eastAsia="de-DE"/>
              </w:rPr>
              <w:fldChar w:fldCharType="separate"/>
            </w:r>
            <w:r w:rsidRPr="00BD3126">
              <w:rPr>
                <w:rFonts w:asciiTheme="majorHAnsi" w:eastAsia="Times New Roman" w:hAnsiTheme="majorHAnsi" w:cstheme="majorHAnsi"/>
                <w:noProof/>
                <w:color w:val="000000"/>
                <w:sz w:val="16"/>
                <w:szCs w:val="16"/>
                <w:lang w:eastAsia="de-DE"/>
              </w:rPr>
              <w:t>(1989)</w:t>
            </w:r>
            <w:r w:rsidRPr="00BD3126">
              <w:rPr>
                <w:rFonts w:asciiTheme="majorHAnsi" w:eastAsia="Times New Roman" w:hAnsiTheme="majorHAnsi" w:cstheme="majorHAnsi"/>
                <w:color w:val="000000"/>
                <w:sz w:val="16"/>
                <w:szCs w:val="16"/>
                <w:lang w:eastAsia="de-DE"/>
              </w:rPr>
              <w:fldChar w:fldCharType="end"/>
            </w:r>
          </w:p>
        </w:tc>
      </w:tr>
      <w:tr w:rsidR="00601429" w:rsidRPr="00BD3126" w14:paraId="7950EAC0" w14:textId="77777777" w:rsidTr="00CC331F">
        <w:trPr>
          <w:trHeight w:val="170"/>
        </w:trPr>
        <w:tc>
          <w:tcPr>
            <w:cnfStyle w:val="001000000000" w:firstRow="0" w:lastRow="0" w:firstColumn="1" w:lastColumn="0" w:oddVBand="0" w:evenVBand="0" w:oddHBand="0" w:evenHBand="0" w:firstRowFirstColumn="0" w:firstRowLastColumn="0" w:lastRowFirstColumn="0" w:lastRowLastColumn="0"/>
            <w:tcW w:w="3109" w:type="dxa"/>
            <w:noWrap/>
            <w:hideMark/>
          </w:tcPr>
          <w:p w14:paraId="324FAC4C" w14:textId="2D36C94B" w:rsidR="00601429" w:rsidRPr="00BD3126" w:rsidRDefault="00601429" w:rsidP="00601429">
            <w:pPr>
              <w:jc w:val="left"/>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Plg-Opx-Cpx diagram (gabbroic rocks)</w:t>
            </w:r>
          </w:p>
        </w:tc>
        <w:tc>
          <w:tcPr>
            <w:tcW w:w="2410" w:type="dxa"/>
            <w:noWrap/>
            <w:hideMark/>
          </w:tcPr>
          <w:p w14:paraId="3591BC5F" w14:textId="77777777" w:rsidR="00601429" w:rsidRPr="00BD3126" w:rsidRDefault="00601429" w:rsidP="00601429">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rock classification</w:t>
            </w:r>
          </w:p>
        </w:tc>
        <w:tc>
          <w:tcPr>
            <w:tcW w:w="1984" w:type="dxa"/>
            <w:noWrap/>
            <w:hideMark/>
          </w:tcPr>
          <w:p w14:paraId="32F45D68" w14:textId="77777777" w:rsidR="00601429" w:rsidRPr="00BD3126" w:rsidRDefault="00601429" w:rsidP="00601429">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ternary</w:t>
            </w:r>
          </w:p>
        </w:tc>
        <w:tc>
          <w:tcPr>
            <w:tcW w:w="1701" w:type="dxa"/>
            <w:noWrap/>
            <w:hideMark/>
          </w:tcPr>
          <w:p w14:paraId="63B030E7" w14:textId="379DF67F" w:rsidR="00601429" w:rsidRPr="00BD3126" w:rsidRDefault="00601429" w:rsidP="00601429">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 xml:space="preserve">Le Maitre et al. </w:t>
            </w:r>
            <w:r w:rsidRPr="00BD3126">
              <w:rPr>
                <w:rFonts w:asciiTheme="majorHAnsi" w:eastAsia="Times New Roman" w:hAnsiTheme="majorHAnsi" w:cstheme="majorHAnsi"/>
                <w:color w:val="000000"/>
                <w:sz w:val="16"/>
                <w:szCs w:val="16"/>
                <w:lang w:eastAsia="de-DE"/>
              </w:rPr>
              <w:fldChar w:fldCharType="begin" w:fldLock="1"/>
            </w:r>
            <w:r w:rsidRPr="00BD3126">
              <w:rPr>
                <w:rFonts w:asciiTheme="majorHAnsi" w:eastAsia="Times New Roman" w:hAnsiTheme="majorHAnsi" w:cstheme="majorHAnsi"/>
                <w:color w:val="000000"/>
                <w:sz w:val="16"/>
                <w:szCs w:val="16"/>
                <w:lang w:eastAsia="de-DE"/>
              </w:rPr>
              <w:instrText>ADDIN CSL_CITATION {"citationItems":[{"id":"ITEM-1","itemData":{"author":[{"dropping-particle":"","family":"Maitre","given":"R W","non-dropping-particle":"Le","parse-names":false,"suffix":""},{"dropping-particle":"","family":"Bateman","given":"P","non-dropping-particle":"","parse-names":false,"suffix":""},{"dropping-particle":"","family":"Dudek","given":"A","non-dropping-particle":"","parse-names":false,"suffix":""},{"dropping-particle":"","family":"Keller","given":"J","non-dropping-particle":"","parse-names":false,"suffix":""},{"dropping-particle":"","family":"Lameyre","given":"J","non-dropping-particle":"","parse-names":false,"suffix":""},{"dropping-particle":"","family":"Bas","given":"M J","non-dropping-particle":"Le","parse-names":false,"suffix":""},{"dropping-particle":"","family":"Sabine","given":"P A","non-dropping-particle":"","parse-names":false,"suffix":""},{"dropping-particle":"","family":"Schmid","given":"R","non-dropping-particle":"","parse-names":false,"suffix":""},{"dropping-particle":"","family":"Sorensen","given":"H","non-dropping-particle":"","parse-names":false,"suffix":""},{"dropping-particle":"","family":"Streckeisen","given":"A","non-dropping-particle":"","parse-names":false,"suffix":""}],"container-title":"London: Blackwell Scientific Publications","id":"ITEM-1","issued":{"date-parts":[["1989"]]},"title":"A classification of igneous rocks and glossary of terms. Recommendations of the IUGS Subcommission on the Systematics of Igneous rocks","type":"article-journal"},"suppress-author":1,"uris":["http://www.mendeley.com/documents/?uuid=33965230-e924-4c20-b4de-14ee43cc9c76"]}],"mendeley":{"formattedCitation":"(1989)","plainTextFormattedCitation":"(1989)","previouslyFormattedCitation":"(1989)"},"properties":{"noteIndex":0},"schema":"https://github.com/citation-style-language/schema/raw/master/csl-citation.json"}</w:instrText>
            </w:r>
            <w:r w:rsidRPr="00BD3126">
              <w:rPr>
                <w:rFonts w:asciiTheme="majorHAnsi" w:eastAsia="Times New Roman" w:hAnsiTheme="majorHAnsi" w:cstheme="majorHAnsi"/>
                <w:color w:val="000000"/>
                <w:sz w:val="16"/>
                <w:szCs w:val="16"/>
                <w:lang w:eastAsia="de-DE"/>
              </w:rPr>
              <w:fldChar w:fldCharType="separate"/>
            </w:r>
            <w:r w:rsidRPr="00BD3126">
              <w:rPr>
                <w:rFonts w:asciiTheme="majorHAnsi" w:eastAsia="Times New Roman" w:hAnsiTheme="majorHAnsi" w:cstheme="majorHAnsi"/>
                <w:noProof/>
                <w:color w:val="000000"/>
                <w:sz w:val="16"/>
                <w:szCs w:val="16"/>
                <w:lang w:eastAsia="de-DE"/>
              </w:rPr>
              <w:t>(1989)</w:t>
            </w:r>
            <w:r w:rsidRPr="00BD3126">
              <w:rPr>
                <w:rFonts w:asciiTheme="majorHAnsi" w:eastAsia="Times New Roman" w:hAnsiTheme="majorHAnsi" w:cstheme="majorHAnsi"/>
                <w:color w:val="000000"/>
                <w:sz w:val="16"/>
                <w:szCs w:val="16"/>
                <w:lang w:eastAsia="de-DE"/>
              </w:rPr>
              <w:fldChar w:fldCharType="end"/>
            </w:r>
          </w:p>
        </w:tc>
      </w:tr>
      <w:tr w:rsidR="00900476" w:rsidRPr="00BD3126" w14:paraId="163BDF06" w14:textId="77777777" w:rsidTr="00900476">
        <w:trPr>
          <w:trHeight w:val="170"/>
        </w:trPr>
        <w:tc>
          <w:tcPr>
            <w:cnfStyle w:val="001000000000" w:firstRow="0" w:lastRow="0" w:firstColumn="1" w:lastColumn="0" w:oddVBand="0" w:evenVBand="0" w:oddHBand="0" w:evenHBand="0" w:firstRowFirstColumn="0" w:firstRowLastColumn="0" w:lastRowFirstColumn="0" w:lastRowLastColumn="0"/>
            <w:tcW w:w="3109" w:type="dxa"/>
            <w:noWrap/>
            <w:hideMark/>
          </w:tcPr>
          <w:p w14:paraId="5940B4BC" w14:textId="77777777" w:rsidR="00900476" w:rsidRPr="00BD3126" w:rsidRDefault="00900476" w:rsidP="00944CA5">
            <w:pPr>
              <w:jc w:val="left"/>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Plg-Px-Hbl diagram (gabbroic rocks)</w:t>
            </w:r>
          </w:p>
        </w:tc>
        <w:tc>
          <w:tcPr>
            <w:tcW w:w="2410" w:type="dxa"/>
            <w:noWrap/>
            <w:hideMark/>
          </w:tcPr>
          <w:p w14:paraId="22627347"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rock classification</w:t>
            </w:r>
          </w:p>
        </w:tc>
        <w:tc>
          <w:tcPr>
            <w:tcW w:w="1984" w:type="dxa"/>
            <w:noWrap/>
            <w:hideMark/>
          </w:tcPr>
          <w:p w14:paraId="35ED429C"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ternary</w:t>
            </w:r>
          </w:p>
        </w:tc>
        <w:tc>
          <w:tcPr>
            <w:tcW w:w="1701" w:type="dxa"/>
            <w:noWrap/>
            <w:hideMark/>
          </w:tcPr>
          <w:p w14:paraId="6A213003"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 xml:space="preserve">Le Maitre et al. </w:t>
            </w:r>
            <w:r w:rsidRPr="00BD3126">
              <w:rPr>
                <w:rFonts w:asciiTheme="majorHAnsi" w:eastAsia="Times New Roman" w:hAnsiTheme="majorHAnsi" w:cstheme="majorHAnsi"/>
                <w:color w:val="000000"/>
                <w:sz w:val="16"/>
                <w:szCs w:val="16"/>
                <w:lang w:eastAsia="de-DE"/>
              </w:rPr>
              <w:fldChar w:fldCharType="begin" w:fldLock="1"/>
            </w:r>
            <w:r w:rsidRPr="00BD3126">
              <w:rPr>
                <w:rFonts w:asciiTheme="majorHAnsi" w:eastAsia="Times New Roman" w:hAnsiTheme="majorHAnsi" w:cstheme="majorHAnsi"/>
                <w:color w:val="000000"/>
                <w:sz w:val="16"/>
                <w:szCs w:val="16"/>
                <w:lang w:eastAsia="de-DE"/>
              </w:rPr>
              <w:instrText>ADDIN CSL_CITATION {"citationItems":[{"id":"ITEM-1","itemData":{"author":[{"dropping-particle":"","family":"Maitre","given":"R W","non-dropping-particle":"Le","parse-names":false,"suffix":""},{"dropping-particle":"","family":"Bateman","given":"P","non-dropping-particle":"","parse-names":false,"suffix":""},{"dropping-particle":"","family":"Dudek","given":"A","non-dropping-particle":"","parse-names":false,"suffix":""},{"dropping-particle":"","family":"Keller","given":"J","non-dropping-particle":"","parse-names":false,"suffix":""},{"dropping-particle":"","family":"Lameyre","given":"J","non-dropping-particle":"","parse-names":false,"suffix":""},{"dropping-particle":"","family":"Bas","given":"M J","non-dropping-particle":"Le","parse-names":false,"suffix":""},{"dropping-particle":"","family":"Sabine","given":"P A","non-dropping-particle":"","parse-names":false,"suffix":""},{"dropping-particle":"","family":"Schmid","given":"R","non-dropping-particle":"","parse-names":false,"suffix":""},{"dropping-particle":"","family":"Sorensen","given":"H","non-dropping-particle":"","parse-names":false,"suffix":""},{"dropping-particle":"","family":"Streckeisen","given":"A","non-dropping-particle":"","parse-names":false,"suffix":""}],"container-title":"London: Blackwell Scientific Publications","id":"ITEM-1","issued":{"date-parts":[["1989"]]},"title":"A classification of igneous rocks and glossary of terms. Recommendations of the IUGS Subcommission on the Systematics of Igneous rocks","type":"article-journal"},"suppress-author":1,"uris":["http://www.mendeley.com/documents/?uuid=33965230-e924-4c20-b4de-14ee43cc9c76"]}],"mendeley":{"formattedCitation":"(1989)","plainTextFormattedCitation":"(1989)","previouslyFormattedCitation":"(1989)"},"properties":{"noteIndex":0},"schema":"https://github.com/citation-style-language/schema/raw/master/csl-citation.json"}</w:instrText>
            </w:r>
            <w:r w:rsidRPr="00BD3126">
              <w:rPr>
                <w:rFonts w:asciiTheme="majorHAnsi" w:eastAsia="Times New Roman" w:hAnsiTheme="majorHAnsi" w:cstheme="majorHAnsi"/>
                <w:color w:val="000000"/>
                <w:sz w:val="16"/>
                <w:szCs w:val="16"/>
                <w:lang w:eastAsia="de-DE"/>
              </w:rPr>
              <w:fldChar w:fldCharType="separate"/>
            </w:r>
            <w:r w:rsidRPr="00BD3126">
              <w:rPr>
                <w:rFonts w:asciiTheme="majorHAnsi" w:eastAsia="Times New Roman" w:hAnsiTheme="majorHAnsi" w:cstheme="majorHAnsi"/>
                <w:noProof/>
                <w:color w:val="000000"/>
                <w:sz w:val="16"/>
                <w:szCs w:val="16"/>
                <w:lang w:eastAsia="de-DE"/>
              </w:rPr>
              <w:t>(1989)</w:t>
            </w:r>
            <w:r w:rsidRPr="00BD3126">
              <w:rPr>
                <w:rFonts w:asciiTheme="majorHAnsi" w:eastAsia="Times New Roman" w:hAnsiTheme="majorHAnsi" w:cstheme="majorHAnsi"/>
                <w:color w:val="000000"/>
                <w:sz w:val="16"/>
                <w:szCs w:val="16"/>
                <w:lang w:eastAsia="de-DE"/>
              </w:rPr>
              <w:fldChar w:fldCharType="end"/>
            </w:r>
          </w:p>
        </w:tc>
      </w:tr>
      <w:tr w:rsidR="00900476" w:rsidRPr="00BD3126" w14:paraId="56F06FA4" w14:textId="77777777" w:rsidTr="00900476">
        <w:trPr>
          <w:trHeight w:val="170"/>
        </w:trPr>
        <w:tc>
          <w:tcPr>
            <w:cnfStyle w:val="001000000000" w:firstRow="0" w:lastRow="0" w:firstColumn="1" w:lastColumn="0" w:oddVBand="0" w:evenVBand="0" w:oddHBand="0" w:evenHBand="0" w:firstRowFirstColumn="0" w:firstRowLastColumn="0" w:lastRowFirstColumn="0" w:lastRowLastColumn="0"/>
            <w:tcW w:w="3109" w:type="dxa"/>
            <w:noWrap/>
          </w:tcPr>
          <w:p w14:paraId="11E7AD4B" w14:textId="77777777" w:rsidR="00900476" w:rsidRPr="00BD3126" w:rsidRDefault="00900476" w:rsidP="00944CA5">
            <w:pPr>
              <w:jc w:val="left"/>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Ol-Opx-Cpx diagram (ultramafic rocks)</w:t>
            </w:r>
          </w:p>
        </w:tc>
        <w:tc>
          <w:tcPr>
            <w:tcW w:w="2410" w:type="dxa"/>
            <w:noWrap/>
          </w:tcPr>
          <w:p w14:paraId="7FEFCDFD"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rock classification</w:t>
            </w:r>
          </w:p>
        </w:tc>
        <w:tc>
          <w:tcPr>
            <w:tcW w:w="1984" w:type="dxa"/>
            <w:noWrap/>
          </w:tcPr>
          <w:p w14:paraId="2DBE6882"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ternary</w:t>
            </w:r>
          </w:p>
        </w:tc>
        <w:tc>
          <w:tcPr>
            <w:tcW w:w="1701" w:type="dxa"/>
            <w:noWrap/>
          </w:tcPr>
          <w:p w14:paraId="7CBC17F8"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 xml:space="preserve">Le Maitre et al. </w:t>
            </w:r>
            <w:r w:rsidRPr="00BD3126">
              <w:rPr>
                <w:rFonts w:asciiTheme="majorHAnsi" w:eastAsia="Times New Roman" w:hAnsiTheme="majorHAnsi" w:cstheme="majorHAnsi"/>
                <w:color w:val="000000"/>
                <w:sz w:val="16"/>
                <w:szCs w:val="16"/>
                <w:lang w:eastAsia="de-DE"/>
              </w:rPr>
              <w:fldChar w:fldCharType="begin" w:fldLock="1"/>
            </w:r>
            <w:r w:rsidRPr="00BD3126">
              <w:rPr>
                <w:rFonts w:asciiTheme="majorHAnsi" w:eastAsia="Times New Roman" w:hAnsiTheme="majorHAnsi" w:cstheme="majorHAnsi"/>
                <w:color w:val="000000"/>
                <w:sz w:val="16"/>
                <w:szCs w:val="16"/>
                <w:lang w:eastAsia="de-DE"/>
              </w:rPr>
              <w:instrText>ADDIN CSL_CITATION {"citationItems":[{"id":"ITEM-1","itemData":{"author":[{"dropping-particle":"","family":"Maitre","given":"R W","non-dropping-particle":"Le","parse-names":false,"suffix":""},{"dropping-particle":"","family":"Bateman","given":"P","non-dropping-particle":"","parse-names":false,"suffix":""},{"dropping-particle":"","family":"Dudek","given":"A","non-dropping-particle":"","parse-names":false,"suffix":""},{"dropping-particle":"","family":"Keller","given":"J","non-dropping-particle":"","parse-names":false,"suffix":""},{"dropping-particle":"","family":"Lameyre","given":"J","non-dropping-particle":"","parse-names":false,"suffix":""},{"dropping-particle":"","family":"Bas","given":"M J","non-dropping-particle":"Le","parse-names":false,"suffix":""},{"dropping-particle":"","family":"Sabine","given":"P A","non-dropping-particle":"","parse-names":false,"suffix":""},{"dropping-particle":"","family":"Schmid","given":"R","non-dropping-particle":"","parse-names":false,"suffix":""},{"dropping-particle":"","family":"Sorensen","given":"H","non-dropping-particle":"","parse-names":false,"suffix":""},{"dropping-particle":"","family":"Streckeisen","given":"A","non-dropping-particle":"","parse-names":false,"suffix":""}],"container-title":"London: Blackwell Scientific Publications","id":"ITEM-1","issued":{"date-parts":[["1989"]]},"title":"A classification of igneous rocks and glossary of terms. Recommendations of the IUGS Subcommission on the Systematics of Igneous rocks","type":"article-journal"},"suppress-author":1,"uris":["http://www.mendeley.com/documents/?uuid=33965230-e924-4c20-b4de-14ee43cc9c76"]}],"mendeley":{"formattedCitation":"(1989)","plainTextFormattedCitation":"(1989)","previouslyFormattedCitation":"(1989)"},"properties":{"noteIndex":0},"schema":"https://github.com/citation-style-language/schema/raw/master/csl-citation.json"}</w:instrText>
            </w:r>
            <w:r w:rsidRPr="00BD3126">
              <w:rPr>
                <w:rFonts w:asciiTheme="majorHAnsi" w:eastAsia="Times New Roman" w:hAnsiTheme="majorHAnsi" w:cstheme="majorHAnsi"/>
                <w:color w:val="000000"/>
                <w:sz w:val="16"/>
                <w:szCs w:val="16"/>
                <w:lang w:eastAsia="de-DE"/>
              </w:rPr>
              <w:fldChar w:fldCharType="separate"/>
            </w:r>
            <w:r w:rsidRPr="00BD3126">
              <w:rPr>
                <w:rFonts w:asciiTheme="majorHAnsi" w:eastAsia="Times New Roman" w:hAnsiTheme="majorHAnsi" w:cstheme="majorHAnsi"/>
                <w:noProof/>
                <w:color w:val="000000"/>
                <w:sz w:val="16"/>
                <w:szCs w:val="16"/>
                <w:lang w:eastAsia="de-DE"/>
              </w:rPr>
              <w:t>(1989)</w:t>
            </w:r>
            <w:r w:rsidRPr="00BD3126">
              <w:rPr>
                <w:rFonts w:asciiTheme="majorHAnsi" w:eastAsia="Times New Roman" w:hAnsiTheme="majorHAnsi" w:cstheme="majorHAnsi"/>
                <w:color w:val="000000"/>
                <w:sz w:val="16"/>
                <w:szCs w:val="16"/>
                <w:lang w:eastAsia="de-DE"/>
              </w:rPr>
              <w:fldChar w:fldCharType="end"/>
            </w:r>
          </w:p>
        </w:tc>
      </w:tr>
      <w:tr w:rsidR="00900476" w:rsidRPr="00BD3126" w14:paraId="33635325" w14:textId="77777777" w:rsidTr="00900476">
        <w:trPr>
          <w:trHeight w:val="170"/>
        </w:trPr>
        <w:tc>
          <w:tcPr>
            <w:cnfStyle w:val="001000000000" w:firstRow="0" w:lastRow="0" w:firstColumn="1" w:lastColumn="0" w:oddVBand="0" w:evenVBand="0" w:oddHBand="0" w:evenHBand="0" w:firstRowFirstColumn="0" w:firstRowLastColumn="0" w:lastRowFirstColumn="0" w:lastRowLastColumn="0"/>
            <w:tcW w:w="3109" w:type="dxa"/>
            <w:noWrap/>
          </w:tcPr>
          <w:p w14:paraId="60F7CBCE" w14:textId="77777777" w:rsidR="00900476" w:rsidRPr="00BD3126" w:rsidRDefault="00900476" w:rsidP="00944CA5">
            <w:pPr>
              <w:jc w:val="left"/>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Ol-Px-Hbl diagram (ultramafic rocks)</w:t>
            </w:r>
          </w:p>
        </w:tc>
        <w:tc>
          <w:tcPr>
            <w:tcW w:w="2410" w:type="dxa"/>
            <w:noWrap/>
          </w:tcPr>
          <w:p w14:paraId="1D5286E3"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rock classification</w:t>
            </w:r>
          </w:p>
        </w:tc>
        <w:tc>
          <w:tcPr>
            <w:tcW w:w="1984" w:type="dxa"/>
            <w:noWrap/>
          </w:tcPr>
          <w:p w14:paraId="020D7F45"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ternary</w:t>
            </w:r>
          </w:p>
        </w:tc>
        <w:tc>
          <w:tcPr>
            <w:tcW w:w="1701" w:type="dxa"/>
            <w:noWrap/>
          </w:tcPr>
          <w:p w14:paraId="5AD83482"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 xml:space="preserve">Le Maitre et al. </w:t>
            </w:r>
            <w:r w:rsidRPr="00BD3126">
              <w:rPr>
                <w:rFonts w:asciiTheme="majorHAnsi" w:eastAsia="Times New Roman" w:hAnsiTheme="majorHAnsi" w:cstheme="majorHAnsi"/>
                <w:color w:val="000000"/>
                <w:sz w:val="16"/>
                <w:szCs w:val="16"/>
                <w:lang w:eastAsia="de-DE"/>
              </w:rPr>
              <w:fldChar w:fldCharType="begin" w:fldLock="1"/>
            </w:r>
            <w:r w:rsidRPr="00BD3126">
              <w:rPr>
                <w:rFonts w:asciiTheme="majorHAnsi" w:eastAsia="Times New Roman" w:hAnsiTheme="majorHAnsi" w:cstheme="majorHAnsi"/>
                <w:color w:val="000000"/>
                <w:sz w:val="16"/>
                <w:szCs w:val="16"/>
                <w:lang w:eastAsia="de-DE"/>
              </w:rPr>
              <w:instrText>ADDIN CSL_CITATION {"citationItems":[{"id":"ITEM-1","itemData":{"author":[{"dropping-particle":"","family":"Maitre","given":"R W","non-dropping-particle":"Le","parse-names":false,"suffix":""},{"dropping-particle":"","family":"Bateman","given":"P","non-dropping-particle":"","parse-names":false,"suffix":""},{"dropping-particle":"","family":"Dudek","given":"A","non-dropping-particle":"","parse-names":false,"suffix":""},{"dropping-particle":"","family":"Keller","given":"J","non-dropping-particle":"","parse-names":false,"suffix":""},{"dropping-particle":"","family":"Lameyre","given":"J","non-dropping-particle":"","parse-names":false,"suffix":""},{"dropping-particle":"","family":"Bas","given":"M J","non-dropping-particle":"Le","parse-names":false,"suffix":""},{"dropping-particle":"","family":"Sabine","given":"P A","non-dropping-particle":"","parse-names":false,"suffix":""},{"dropping-particle":"","family":"Schmid","given":"R","non-dropping-particle":"","parse-names":false,"suffix":""},{"dropping-particle":"","family":"Sorensen","given":"H","non-dropping-particle":"","parse-names":false,"suffix":""},{"dropping-particle":"","family":"Streckeisen","given":"A","non-dropping-particle":"","parse-names":false,"suffix":""}],"container-title":"London: Blackwell Scientific Publications","id":"ITEM-1","issued":{"date-parts":[["1989"]]},"title":"A classification of igneous rocks and glossary of terms. Recommendations of the IUGS Subcommission on the Systematics of Igneous rocks","type":"article-journal"},"suppress-author":1,"uris":["http://www.mendeley.com/documents/?uuid=33965230-e924-4c20-b4de-14ee43cc9c76"]}],"mendeley":{"formattedCitation":"(1989)","plainTextFormattedCitation":"(1989)","previouslyFormattedCitation":"(1989)"},"properties":{"noteIndex":0},"schema":"https://github.com/citation-style-language/schema/raw/master/csl-citation.json"}</w:instrText>
            </w:r>
            <w:r w:rsidRPr="00BD3126">
              <w:rPr>
                <w:rFonts w:asciiTheme="majorHAnsi" w:eastAsia="Times New Roman" w:hAnsiTheme="majorHAnsi" w:cstheme="majorHAnsi"/>
                <w:color w:val="000000"/>
                <w:sz w:val="16"/>
                <w:szCs w:val="16"/>
                <w:lang w:eastAsia="de-DE"/>
              </w:rPr>
              <w:fldChar w:fldCharType="separate"/>
            </w:r>
            <w:r w:rsidRPr="00BD3126">
              <w:rPr>
                <w:rFonts w:asciiTheme="majorHAnsi" w:eastAsia="Times New Roman" w:hAnsiTheme="majorHAnsi" w:cstheme="majorHAnsi"/>
                <w:noProof/>
                <w:color w:val="000000"/>
                <w:sz w:val="16"/>
                <w:szCs w:val="16"/>
                <w:lang w:eastAsia="de-DE"/>
              </w:rPr>
              <w:t>(1989)</w:t>
            </w:r>
            <w:r w:rsidRPr="00BD3126">
              <w:rPr>
                <w:rFonts w:asciiTheme="majorHAnsi" w:eastAsia="Times New Roman" w:hAnsiTheme="majorHAnsi" w:cstheme="majorHAnsi"/>
                <w:color w:val="000000"/>
                <w:sz w:val="16"/>
                <w:szCs w:val="16"/>
                <w:lang w:eastAsia="de-DE"/>
              </w:rPr>
              <w:fldChar w:fldCharType="end"/>
            </w:r>
          </w:p>
        </w:tc>
      </w:tr>
      <w:tr w:rsidR="00900476" w:rsidRPr="00BD3126" w14:paraId="46937F9E" w14:textId="77777777" w:rsidTr="00900476">
        <w:trPr>
          <w:trHeight w:val="170"/>
        </w:trPr>
        <w:tc>
          <w:tcPr>
            <w:cnfStyle w:val="001000000000" w:firstRow="0" w:lastRow="0" w:firstColumn="1" w:lastColumn="0" w:oddVBand="0" w:evenVBand="0" w:oddHBand="0" w:evenHBand="0" w:firstRowFirstColumn="0" w:firstRowLastColumn="0" w:lastRowFirstColumn="0" w:lastRowLastColumn="0"/>
            <w:tcW w:w="3109" w:type="dxa"/>
            <w:noWrap/>
          </w:tcPr>
          <w:p w14:paraId="04797CD9" w14:textId="77777777" w:rsidR="00900476" w:rsidRPr="00BD3126" w:rsidRDefault="00900476" w:rsidP="00944CA5">
            <w:pPr>
              <w:jc w:val="left"/>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Mel-Cpx-Ol diagram</w:t>
            </w:r>
          </w:p>
        </w:tc>
        <w:tc>
          <w:tcPr>
            <w:tcW w:w="2410" w:type="dxa"/>
            <w:noWrap/>
          </w:tcPr>
          <w:p w14:paraId="43B75278"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rock classification</w:t>
            </w:r>
          </w:p>
        </w:tc>
        <w:tc>
          <w:tcPr>
            <w:tcW w:w="1984" w:type="dxa"/>
            <w:noWrap/>
          </w:tcPr>
          <w:p w14:paraId="6AE3A3ED"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ternary</w:t>
            </w:r>
          </w:p>
        </w:tc>
        <w:tc>
          <w:tcPr>
            <w:tcW w:w="1701" w:type="dxa"/>
            <w:noWrap/>
          </w:tcPr>
          <w:p w14:paraId="3A14AF3D"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 xml:space="preserve">Le Maitre et al. </w:t>
            </w:r>
            <w:r w:rsidRPr="00BD3126">
              <w:rPr>
                <w:rFonts w:asciiTheme="majorHAnsi" w:eastAsia="Times New Roman" w:hAnsiTheme="majorHAnsi" w:cstheme="majorHAnsi"/>
                <w:color w:val="000000"/>
                <w:sz w:val="16"/>
                <w:szCs w:val="16"/>
                <w:lang w:eastAsia="de-DE"/>
              </w:rPr>
              <w:fldChar w:fldCharType="begin" w:fldLock="1"/>
            </w:r>
            <w:r w:rsidRPr="00BD3126">
              <w:rPr>
                <w:rFonts w:asciiTheme="majorHAnsi" w:eastAsia="Times New Roman" w:hAnsiTheme="majorHAnsi" w:cstheme="majorHAnsi"/>
                <w:color w:val="000000"/>
                <w:sz w:val="16"/>
                <w:szCs w:val="16"/>
                <w:lang w:eastAsia="de-DE"/>
              </w:rPr>
              <w:instrText>ADDIN CSL_CITATION {"citationItems":[{"id":"ITEM-1","itemData":{"author":[{"dropping-particle":"","family":"Maitre","given":"R W","non-dropping-particle":"Le","parse-names":false,"suffix":""},{"dropping-particle":"","family":"Bateman","given":"P","non-dropping-particle":"","parse-names":false,"suffix":""},{"dropping-particle":"","family":"Dudek","given":"A","non-dropping-particle":"","parse-names":false,"suffix":""},{"dropping-particle":"","family":"Keller","given":"J","non-dropping-particle":"","parse-names":false,"suffix":""},{"dropping-particle":"","family":"Lameyre","given":"J","non-dropping-particle":"","parse-names":false,"suffix":""},{"dropping-particle":"","family":"Bas","given":"M J","non-dropping-particle":"Le","parse-names":false,"suffix":""},{"dropping-particle":"","family":"Sabine","given":"P A","non-dropping-particle":"","parse-names":false,"suffix":""},{"dropping-particle":"","family":"Schmid","given":"R","non-dropping-particle":"","parse-names":false,"suffix":""},{"dropping-particle":"","family":"Sorensen","given":"H","non-dropping-particle":"","parse-names":false,"suffix":""},{"dropping-particle":"","family":"Streckeisen","given":"A","non-dropping-particle":"","parse-names":false,"suffix":""}],"container-title":"London: Blackwell Scientific Publications","id":"ITEM-1","issued":{"date-parts":[["1989"]]},"title":"A classification of igneous rocks and glossary of terms. Recommendations of the IUGS Subcommission on the Systematics of Igneous rocks","type":"article-journal"},"suppress-author":1,"uris":["http://www.mendeley.com/documents/?uuid=33965230-e924-4c20-b4de-14ee43cc9c76"]}],"mendeley":{"formattedCitation":"(1989)","plainTextFormattedCitation":"(1989)","previouslyFormattedCitation":"(1989)"},"properties":{"noteIndex":0},"schema":"https://github.com/citation-style-language/schema/raw/master/csl-citation.json"}</w:instrText>
            </w:r>
            <w:r w:rsidRPr="00BD3126">
              <w:rPr>
                <w:rFonts w:asciiTheme="majorHAnsi" w:eastAsia="Times New Roman" w:hAnsiTheme="majorHAnsi" w:cstheme="majorHAnsi"/>
                <w:color w:val="000000"/>
                <w:sz w:val="16"/>
                <w:szCs w:val="16"/>
                <w:lang w:eastAsia="de-DE"/>
              </w:rPr>
              <w:fldChar w:fldCharType="separate"/>
            </w:r>
            <w:r w:rsidRPr="00BD3126">
              <w:rPr>
                <w:rFonts w:asciiTheme="majorHAnsi" w:eastAsia="Times New Roman" w:hAnsiTheme="majorHAnsi" w:cstheme="majorHAnsi"/>
                <w:noProof/>
                <w:color w:val="000000"/>
                <w:sz w:val="16"/>
                <w:szCs w:val="16"/>
                <w:lang w:eastAsia="de-DE"/>
              </w:rPr>
              <w:t>(1989)</w:t>
            </w:r>
            <w:r w:rsidRPr="00BD3126">
              <w:rPr>
                <w:rFonts w:asciiTheme="majorHAnsi" w:eastAsia="Times New Roman" w:hAnsiTheme="majorHAnsi" w:cstheme="majorHAnsi"/>
                <w:color w:val="000000"/>
                <w:sz w:val="16"/>
                <w:szCs w:val="16"/>
                <w:lang w:eastAsia="de-DE"/>
              </w:rPr>
              <w:fldChar w:fldCharType="end"/>
            </w:r>
          </w:p>
        </w:tc>
      </w:tr>
      <w:tr w:rsidR="00900476" w:rsidRPr="00BD3126" w14:paraId="03C88FB7" w14:textId="77777777" w:rsidTr="00900476">
        <w:trPr>
          <w:trHeight w:val="170"/>
        </w:trPr>
        <w:tc>
          <w:tcPr>
            <w:cnfStyle w:val="001000000000" w:firstRow="0" w:lastRow="0" w:firstColumn="1" w:lastColumn="0" w:oddVBand="0" w:evenVBand="0" w:oddHBand="0" w:evenHBand="0" w:firstRowFirstColumn="0" w:firstRowLastColumn="0" w:lastRowFirstColumn="0" w:lastRowLastColumn="0"/>
            <w:tcW w:w="3109" w:type="dxa"/>
            <w:noWrap/>
          </w:tcPr>
          <w:p w14:paraId="23939CAD" w14:textId="77777777" w:rsidR="00900476" w:rsidRPr="00BD3126" w:rsidRDefault="00900476" w:rsidP="00944CA5">
            <w:pPr>
              <w:jc w:val="left"/>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Mel-Cpx-Ol diagram</w:t>
            </w:r>
          </w:p>
        </w:tc>
        <w:tc>
          <w:tcPr>
            <w:tcW w:w="2410" w:type="dxa"/>
            <w:noWrap/>
          </w:tcPr>
          <w:p w14:paraId="70EE6F3D"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rock classification</w:t>
            </w:r>
          </w:p>
        </w:tc>
        <w:tc>
          <w:tcPr>
            <w:tcW w:w="1984" w:type="dxa"/>
            <w:noWrap/>
          </w:tcPr>
          <w:p w14:paraId="062E6190"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ternary</w:t>
            </w:r>
          </w:p>
        </w:tc>
        <w:tc>
          <w:tcPr>
            <w:tcW w:w="1701" w:type="dxa"/>
            <w:noWrap/>
          </w:tcPr>
          <w:p w14:paraId="3C618217"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 xml:space="preserve">Le Maitre et al. </w:t>
            </w:r>
            <w:r w:rsidRPr="00BD3126">
              <w:rPr>
                <w:rFonts w:asciiTheme="majorHAnsi" w:eastAsia="Times New Roman" w:hAnsiTheme="majorHAnsi" w:cstheme="majorHAnsi"/>
                <w:color w:val="000000"/>
                <w:sz w:val="16"/>
                <w:szCs w:val="16"/>
                <w:lang w:eastAsia="de-DE"/>
              </w:rPr>
              <w:fldChar w:fldCharType="begin" w:fldLock="1"/>
            </w:r>
            <w:r w:rsidRPr="00BD3126">
              <w:rPr>
                <w:rFonts w:asciiTheme="majorHAnsi" w:eastAsia="Times New Roman" w:hAnsiTheme="majorHAnsi" w:cstheme="majorHAnsi"/>
                <w:color w:val="000000"/>
                <w:sz w:val="16"/>
                <w:szCs w:val="16"/>
                <w:lang w:eastAsia="de-DE"/>
              </w:rPr>
              <w:instrText>ADDIN CSL_CITATION {"citationItems":[{"id":"ITEM-1","itemData":{"author":[{"dropping-particle":"","family":"Maitre","given":"R W","non-dropping-particle":"Le","parse-names":false,"suffix":""},{"dropping-particle":"","family":"Bateman","given":"P","non-dropping-particle":"","parse-names":false,"suffix":""},{"dropping-particle":"","family":"Dudek","given":"A","non-dropping-particle":"","parse-names":false,"suffix":""},{"dropping-particle":"","family":"Keller","given":"J","non-dropping-particle":"","parse-names":false,"suffix":""},{"dropping-particle":"","family":"Lameyre","given":"J","non-dropping-particle":"","parse-names":false,"suffix":""},{"dropping-particle":"","family":"Bas","given":"M J","non-dropping-particle":"Le","parse-names":false,"suffix":""},{"dropping-particle":"","family":"Sabine","given":"P A","non-dropping-particle":"","parse-names":false,"suffix":""},{"dropping-particle":"","family":"Schmid","given":"R","non-dropping-particle":"","parse-names":false,"suffix":""},{"dropping-particle":"","family":"Sorensen","given":"H","non-dropping-particle":"","parse-names":false,"suffix":""},{"dropping-particle":"","family":"Streckeisen","given":"A","non-dropping-particle":"","parse-names":false,"suffix":""}],"container-title":"London: Blackwell Scientific Publications","id":"ITEM-1","issued":{"date-parts":[["1989"]]},"title":"A classification of igneous rocks and glossary of terms. Recommendations of the IUGS Subcommission on the Systematics of Igneous rocks","type":"article-journal"},"suppress-author":1,"uris":["http://www.mendeley.com/documents/?uuid=33965230-e924-4c20-b4de-14ee43cc9c76"]}],"mendeley":{"formattedCitation":"(1989)","plainTextFormattedCitation":"(1989)","previouslyFormattedCitation":"(1989)"},"properties":{"noteIndex":0},"schema":"https://github.com/citation-style-language/schema/raw/master/csl-citation.json"}</w:instrText>
            </w:r>
            <w:r w:rsidRPr="00BD3126">
              <w:rPr>
                <w:rFonts w:asciiTheme="majorHAnsi" w:eastAsia="Times New Roman" w:hAnsiTheme="majorHAnsi" w:cstheme="majorHAnsi"/>
                <w:color w:val="000000"/>
                <w:sz w:val="16"/>
                <w:szCs w:val="16"/>
                <w:lang w:eastAsia="de-DE"/>
              </w:rPr>
              <w:fldChar w:fldCharType="separate"/>
            </w:r>
            <w:r w:rsidRPr="00BD3126">
              <w:rPr>
                <w:rFonts w:asciiTheme="majorHAnsi" w:eastAsia="Times New Roman" w:hAnsiTheme="majorHAnsi" w:cstheme="majorHAnsi"/>
                <w:noProof/>
                <w:color w:val="000000"/>
                <w:sz w:val="16"/>
                <w:szCs w:val="16"/>
                <w:lang w:eastAsia="de-DE"/>
              </w:rPr>
              <w:t>(1989)</w:t>
            </w:r>
            <w:r w:rsidRPr="00BD3126">
              <w:rPr>
                <w:rFonts w:asciiTheme="majorHAnsi" w:eastAsia="Times New Roman" w:hAnsiTheme="majorHAnsi" w:cstheme="majorHAnsi"/>
                <w:color w:val="000000"/>
                <w:sz w:val="16"/>
                <w:szCs w:val="16"/>
                <w:lang w:eastAsia="de-DE"/>
              </w:rPr>
              <w:fldChar w:fldCharType="end"/>
            </w:r>
          </w:p>
        </w:tc>
      </w:tr>
      <w:tr w:rsidR="00900476" w:rsidRPr="00BD3126" w14:paraId="73441A69" w14:textId="77777777" w:rsidTr="00900476">
        <w:trPr>
          <w:trHeight w:val="170"/>
        </w:trPr>
        <w:tc>
          <w:tcPr>
            <w:cnfStyle w:val="001000000000" w:firstRow="0" w:lastRow="0" w:firstColumn="1" w:lastColumn="0" w:oddVBand="0" w:evenVBand="0" w:oddHBand="0" w:evenHBand="0" w:firstRowFirstColumn="0" w:firstRowLastColumn="0" w:lastRowFirstColumn="0" w:lastRowLastColumn="0"/>
            <w:tcW w:w="3109" w:type="dxa"/>
            <w:noWrap/>
          </w:tcPr>
          <w:p w14:paraId="403E0D69" w14:textId="77777777" w:rsidR="00900476" w:rsidRPr="00BD3126" w:rsidRDefault="00900476" w:rsidP="00944CA5">
            <w:pPr>
              <w:jc w:val="left"/>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An-Ab-Or feldspar diagram</w:t>
            </w:r>
          </w:p>
        </w:tc>
        <w:tc>
          <w:tcPr>
            <w:tcW w:w="2410" w:type="dxa"/>
            <w:noWrap/>
          </w:tcPr>
          <w:p w14:paraId="27955C3F"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mineral classification</w:t>
            </w:r>
          </w:p>
        </w:tc>
        <w:tc>
          <w:tcPr>
            <w:tcW w:w="1984" w:type="dxa"/>
            <w:noWrap/>
          </w:tcPr>
          <w:p w14:paraId="2800B454"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ternary</w:t>
            </w:r>
          </w:p>
        </w:tc>
        <w:tc>
          <w:tcPr>
            <w:tcW w:w="1701" w:type="dxa"/>
            <w:noWrap/>
          </w:tcPr>
          <w:p w14:paraId="3E12D362"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 xml:space="preserve">Le Maitre et al. </w:t>
            </w:r>
            <w:r w:rsidRPr="00BD3126">
              <w:rPr>
                <w:rFonts w:asciiTheme="majorHAnsi" w:eastAsia="Times New Roman" w:hAnsiTheme="majorHAnsi" w:cstheme="majorHAnsi"/>
                <w:color w:val="000000"/>
                <w:sz w:val="16"/>
                <w:szCs w:val="16"/>
                <w:lang w:eastAsia="de-DE"/>
              </w:rPr>
              <w:fldChar w:fldCharType="begin" w:fldLock="1"/>
            </w:r>
            <w:r w:rsidRPr="00BD3126">
              <w:rPr>
                <w:rFonts w:asciiTheme="majorHAnsi" w:eastAsia="Times New Roman" w:hAnsiTheme="majorHAnsi" w:cstheme="majorHAnsi"/>
                <w:color w:val="000000"/>
                <w:sz w:val="16"/>
                <w:szCs w:val="16"/>
                <w:lang w:eastAsia="de-DE"/>
              </w:rPr>
              <w:instrText>ADDIN CSL_CITATION {"citationItems":[{"id":"ITEM-1","itemData":{"author":[{"dropping-particle":"","family":"Maitre","given":"R W","non-dropping-particle":"Le","parse-names":false,"suffix":""},{"dropping-particle":"","family":"Bateman","given":"P","non-dropping-particle":"","parse-names":false,"suffix":""},{"dropping-particle":"","family":"Dudek","given":"A","non-dropping-particle":"","parse-names":false,"suffix":""},{"dropping-particle":"","family":"Keller","given":"J","non-dropping-particle":"","parse-names":false,"suffix":""},{"dropping-particle":"","family":"Lameyre","given":"J","non-dropping-particle":"","parse-names":false,"suffix":""},{"dropping-particle":"","family":"Bas","given":"M J","non-dropping-particle":"Le","parse-names":false,"suffix":""},{"dropping-particle":"","family":"Sabine","given":"P A","non-dropping-particle":"","parse-names":false,"suffix":""},{"dropping-particle":"","family":"Schmid","given":"R","non-dropping-particle":"","parse-names":false,"suffix":""},{"dropping-particle":"","family":"Sorensen","given":"H","non-dropping-particle":"","parse-names":false,"suffix":""},{"dropping-particle":"","family":"Streckeisen","given":"A","non-dropping-particle":"","parse-names":false,"suffix":""}],"container-title":"London: Blackwell Scientific Publications","id":"ITEM-1","issued":{"date-parts":[["1989"]]},"title":"A classification of igneous rocks and glossary of terms. Recommendations of the IUGS Subcommission on the Systematics of Igneous rocks","type":"article-journal"},"suppress-author":1,"uris":["http://www.mendeley.com/documents/?uuid=33965230-e924-4c20-b4de-14ee43cc9c76"]}],"mendeley":{"formattedCitation":"(1989)","plainTextFormattedCitation":"(1989)","previouslyFormattedCitation":"(1989)"},"properties":{"noteIndex":0},"schema":"https://github.com/citation-style-language/schema/raw/master/csl-citation.json"}</w:instrText>
            </w:r>
            <w:r w:rsidRPr="00BD3126">
              <w:rPr>
                <w:rFonts w:asciiTheme="majorHAnsi" w:eastAsia="Times New Roman" w:hAnsiTheme="majorHAnsi" w:cstheme="majorHAnsi"/>
                <w:color w:val="000000"/>
                <w:sz w:val="16"/>
                <w:szCs w:val="16"/>
                <w:lang w:eastAsia="de-DE"/>
              </w:rPr>
              <w:fldChar w:fldCharType="separate"/>
            </w:r>
            <w:r w:rsidRPr="00BD3126">
              <w:rPr>
                <w:rFonts w:asciiTheme="majorHAnsi" w:eastAsia="Times New Roman" w:hAnsiTheme="majorHAnsi" w:cstheme="majorHAnsi"/>
                <w:noProof/>
                <w:color w:val="000000"/>
                <w:sz w:val="16"/>
                <w:szCs w:val="16"/>
                <w:lang w:eastAsia="de-DE"/>
              </w:rPr>
              <w:t>(1989)</w:t>
            </w:r>
            <w:r w:rsidRPr="00BD3126">
              <w:rPr>
                <w:rFonts w:asciiTheme="majorHAnsi" w:eastAsia="Times New Roman" w:hAnsiTheme="majorHAnsi" w:cstheme="majorHAnsi"/>
                <w:color w:val="000000"/>
                <w:sz w:val="16"/>
                <w:szCs w:val="16"/>
                <w:lang w:eastAsia="de-DE"/>
              </w:rPr>
              <w:fldChar w:fldCharType="end"/>
            </w:r>
          </w:p>
        </w:tc>
      </w:tr>
      <w:tr w:rsidR="00900476" w:rsidRPr="00BD3126" w14:paraId="1F6CF320" w14:textId="77777777" w:rsidTr="00900476">
        <w:trPr>
          <w:trHeight w:val="170"/>
        </w:trPr>
        <w:tc>
          <w:tcPr>
            <w:cnfStyle w:val="001000000000" w:firstRow="0" w:lastRow="0" w:firstColumn="1" w:lastColumn="0" w:oddVBand="0" w:evenVBand="0" w:oddHBand="0" w:evenHBand="0" w:firstRowFirstColumn="0" w:firstRowLastColumn="0" w:lastRowFirstColumn="0" w:lastRowLastColumn="0"/>
            <w:tcW w:w="3109" w:type="dxa"/>
            <w:noWrap/>
          </w:tcPr>
          <w:p w14:paraId="16B616BF" w14:textId="77777777" w:rsidR="00900476" w:rsidRPr="00BD3126" w:rsidRDefault="00900476" w:rsidP="00944CA5">
            <w:pPr>
              <w:jc w:val="left"/>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Or-Ab-An feldspar diagram</w:t>
            </w:r>
          </w:p>
        </w:tc>
        <w:tc>
          <w:tcPr>
            <w:tcW w:w="2410" w:type="dxa"/>
            <w:noWrap/>
          </w:tcPr>
          <w:p w14:paraId="629366BD"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granite classification</w:t>
            </w:r>
          </w:p>
        </w:tc>
        <w:tc>
          <w:tcPr>
            <w:tcW w:w="1984" w:type="dxa"/>
            <w:noWrap/>
          </w:tcPr>
          <w:p w14:paraId="4BD95A32"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ternary</w:t>
            </w:r>
          </w:p>
        </w:tc>
        <w:tc>
          <w:tcPr>
            <w:tcW w:w="1701" w:type="dxa"/>
            <w:noWrap/>
          </w:tcPr>
          <w:p w14:paraId="6C65FB77"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 xml:space="preserve">Barker </w:t>
            </w:r>
            <w:r w:rsidRPr="00BD3126">
              <w:rPr>
                <w:rFonts w:asciiTheme="majorHAnsi" w:eastAsia="Times New Roman" w:hAnsiTheme="majorHAnsi" w:cstheme="majorHAnsi"/>
                <w:color w:val="000000"/>
                <w:sz w:val="16"/>
                <w:szCs w:val="16"/>
                <w:lang w:eastAsia="de-DE"/>
              </w:rPr>
              <w:fldChar w:fldCharType="begin" w:fldLock="1"/>
            </w:r>
            <w:r w:rsidRPr="00BD3126">
              <w:rPr>
                <w:rFonts w:asciiTheme="majorHAnsi" w:eastAsia="Times New Roman" w:hAnsiTheme="majorHAnsi" w:cstheme="majorHAnsi"/>
                <w:color w:val="000000"/>
                <w:sz w:val="16"/>
                <w:szCs w:val="16"/>
                <w:lang w:eastAsia="de-DE"/>
              </w:rPr>
              <w:instrText>ADDIN CSL_CITATION {"citationItems":[{"id":"ITEM-1","itemData":{"author":[{"dropping-particle":"","family":"Barker","given":"F.","non-dropping-particle":"","parse-names":false,"suffix":""}],"container-title":"Trondhjemites, Dacites, and Related Rocks","editor":[{"dropping-particle":"","family":"Barker","given":"F.","non-dropping-particle":"","parse-names":false,"suffix":""}],"id":"ITEM-1","issued":{"date-parts":[["1979"]]},"page":"1-12","publisher":"Elsevier","publisher-place":"Amsterdam","title":"Trondhjemite: Definition, environment, and hypotheses of origin","type":"chapter"},"suppress-author":1,"uris":["http://www.mendeley.com/documents/?uuid=e049cb92-0d5c-4dfc-bbb7-c683d750e04d"]}],"mendeley":{"formattedCitation":"(1979)","plainTextFormattedCitation":"(1979)","previouslyFormattedCitation":"(1979)"},"properties":{"noteIndex":0},"schema":"https://github.com/citation-style-language/schema/raw/master/csl-citation.json"}</w:instrText>
            </w:r>
            <w:r w:rsidRPr="00BD3126">
              <w:rPr>
                <w:rFonts w:asciiTheme="majorHAnsi" w:eastAsia="Times New Roman" w:hAnsiTheme="majorHAnsi" w:cstheme="majorHAnsi"/>
                <w:color w:val="000000"/>
                <w:sz w:val="16"/>
                <w:szCs w:val="16"/>
                <w:lang w:eastAsia="de-DE"/>
              </w:rPr>
              <w:fldChar w:fldCharType="separate"/>
            </w:r>
            <w:r w:rsidRPr="00BD3126">
              <w:rPr>
                <w:rFonts w:asciiTheme="majorHAnsi" w:eastAsia="Times New Roman" w:hAnsiTheme="majorHAnsi" w:cstheme="majorHAnsi"/>
                <w:noProof/>
                <w:color w:val="000000"/>
                <w:sz w:val="16"/>
                <w:szCs w:val="16"/>
                <w:lang w:eastAsia="de-DE"/>
              </w:rPr>
              <w:t>(1979)</w:t>
            </w:r>
            <w:r w:rsidRPr="00BD3126">
              <w:rPr>
                <w:rFonts w:asciiTheme="majorHAnsi" w:eastAsia="Times New Roman" w:hAnsiTheme="majorHAnsi" w:cstheme="majorHAnsi"/>
                <w:color w:val="000000"/>
                <w:sz w:val="16"/>
                <w:szCs w:val="16"/>
                <w:lang w:eastAsia="de-DE"/>
              </w:rPr>
              <w:fldChar w:fldCharType="end"/>
            </w:r>
          </w:p>
        </w:tc>
      </w:tr>
      <w:tr w:rsidR="00900476" w:rsidRPr="00BD3126" w14:paraId="62B91440" w14:textId="77777777" w:rsidTr="00900476">
        <w:trPr>
          <w:trHeight w:val="170"/>
        </w:trPr>
        <w:tc>
          <w:tcPr>
            <w:cnfStyle w:val="001000000000" w:firstRow="0" w:lastRow="0" w:firstColumn="1" w:lastColumn="0" w:oddVBand="0" w:evenVBand="0" w:oddHBand="0" w:evenHBand="0" w:firstRowFirstColumn="0" w:firstRowLastColumn="0" w:lastRowFirstColumn="0" w:lastRowLastColumn="0"/>
            <w:tcW w:w="3109" w:type="dxa"/>
            <w:noWrap/>
          </w:tcPr>
          <w:p w14:paraId="31B7E5DF" w14:textId="77777777" w:rsidR="00900476" w:rsidRPr="00BD3126" w:rsidRDefault="00900476" w:rsidP="00944CA5">
            <w:pPr>
              <w:jc w:val="left"/>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Fs-Wo-En pyroxene diagram</w:t>
            </w:r>
          </w:p>
        </w:tc>
        <w:tc>
          <w:tcPr>
            <w:tcW w:w="2410" w:type="dxa"/>
            <w:noWrap/>
          </w:tcPr>
          <w:p w14:paraId="76FA6E48"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mineral classification</w:t>
            </w:r>
          </w:p>
        </w:tc>
        <w:tc>
          <w:tcPr>
            <w:tcW w:w="1984" w:type="dxa"/>
            <w:noWrap/>
          </w:tcPr>
          <w:p w14:paraId="0065AAEF"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ternary</w:t>
            </w:r>
          </w:p>
        </w:tc>
        <w:tc>
          <w:tcPr>
            <w:tcW w:w="1701" w:type="dxa"/>
            <w:noWrap/>
          </w:tcPr>
          <w:p w14:paraId="575B4028" w14:textId="77777777" w:rsidR="00900476" w:rsidRPr="00BD3126" w:rsidRDefault="00900476" w:rsidP="00944CA5">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lang w:eastAsia="de-DE"/>
              </w:rPr>
            </w:pPr>
            <w:r w:rsidRPr="00BD3126">
              <w:rPr>
                <w:rFonts w:asciiTheme="majorHAnsi" w:eastAsia="Times New Roman" w:hAnsiTheme="majorHAnsi" w:cstheme="majorHAnsi"/>
                <w:color w:val="000000"/>
                <w:sz w:val="16"/>
                <w:szCs w:val="16"/>
                <w:lang w:eastAsia="de-DE"/>
              </w:rPr>
              <w:t xml:space="preserve">Morimoto </w:t>
            </w:r>
            <w:r w:rsidRPr="00BD3126">
              <w:rPr>
                <w:rFonts w:asciiTheme="majorHAnsi" w:eastAsia="Times New Roman" w:hAnsiTheme="majorHAnsi" w:cstheme="majorHAnsi"/>
                <w:color w:val="000000"/>
                <w:sz w:val="16"/>
                <w:szCs w:val="16"/>
                <w:lang w:eastAsia="de-DE"/>
              </w:rPr>
              <w:fldChar w:fldCharType="begin" w:fldLock="1"/>
            </w:r>
            <w:r w:rsidRPr="00BD3126">
              <w:rPr>
                <w:rFonts w:asciiTheme="majorHAnsi" w:eastAsia="Times New Roman" w:hAnsiTheme="majorHAnsi" w:cstheme="majorHAnsi"/>
                <w:color w:val="000000"/>
                <w:sz w:val="16"/>
                <w:szCs w:val="16"/>
                <w:lang w:eastAsia="de-DE"/>
              </w:rPr>
              <w:instrText>ADDIN CSL_CITATION {"citationItems":[{"id":"ITEM-1","itemData":{"DOI":"10.1007/BF01226262","ISSN":"1438-1168","abstract":"This is the final report on the nomenclature of pyroxenes by the Subcommittee on Pyroxenes established by the Commission on New Minerals and Mineral Names of the International Mineralogical Association. The recommendations of the Subcommittee as put forward in this report have been formally accepted by the Commission. Accepted and widely used names have been chemically defined, by combining new and conventional methods, to agree as far as possible with the consensus of present use. Twenty names are formally accepted, among which thirteen are used to represent the end-members of definite chemical compositions. In common binary solid-solution series, species names are given to the two end-members by the ``50% rule''. Adjectival modifiers for pyroxene mineral names are defined to indicate unusual amounts of chemical constituents. This report includes a list of 105 previously used pyroxene names that have been formally discarded by the Commission.","author":[{"dropping-particle":"","family":"Morimoto","given":"N","non-dropping-particle":"","parse-names":false,"suffix":""}],"container-title":"Mineralogy and Petrology","id":"ITEM-1","issue":"1","issued":{"date-parts":[["1988","9"]]},"page":"55-76","title":"Nomenclature of Pyroxenes","type":"article-journal","volume":"39"},"suppress-author":1,"uris":["http://www.mendeley.com/documents/?uuid=e3e22e60-53c4-45bc-96f9-cc6a457129d0"]}],"mendeley":{"formattedCitation":"(1988)","plainTextFormattedCitation":"(1988)","previouslyFormattedCitation":"(1988)"},"properties":{"noteIndex":0},"schema":"https://github.com/citation-style-language/schema/raw/master/csl-citation.json"}</w:instrText>
            </w:r>
            <w:r w:rsidRPr="00BD3126">
              <w:rPr>
                <w:rFonts w:asciiTheme="majorHAnsi" w:eastAsia="Times New Roman" w:hAnsiTheme="majorHAnsi" w:cstheme="majorHAnsi"/>
                <w:color w:val="000000"/>
                <w:sz w:val="16"/>
                <w:szCs w:val="16"/>
                <w:lang w:eastAsia="de-DE"/>
              </w:rPr>
              <w:fldChar w:fldCharType="separate"/>
            </w:r>
            <w:r w:rsidRPr="00BD3126">
              <w:rPr>
                <w:rFonts w:asciiTheme="majorHAnsi" w:eastAsia="Times New Roman" w:hAnsiTheme="majorHAnsi" w:cstheme="majorHAnsi"/>
                <w:noProof/>
                <w:color w:val="000000"/>
                <w:sz w:val="16"/>
                <w:szCs w:val="16"/>
                <w:lang w:eastAsia="de-DE"/>
              </w:rPr>
              <w:t>(1988)</w:t>
            </w:r>
            <w:r w:rsidRPr="00BD3126">
              <w:rPr>
                <w:rFonts w:asciiTheme="majorHAnsi" w:eastAsia="Times New Roman" w:hAnsiTheme="majorHAnsi" w:cstheme="majorHAnsi"/>
                <w:color w:val="000000"/>
                <w:sz w:val="16"/>
                <w:szCs w:val="16"/>
                <w:lang w:eastAsia="de-DE"/>
              </w:rPr>
              <w:fldChar w:fldCharType="end"/>
            </w:r>
          </w:p>
        </w:tc>
      </w:tr>
    </w:tbl>
    <w:p w14:paraId="24CFD796" w14:textId="77777777" w:rsidR="0003061E" w:rsidRPr="00BD3126" w:rsidRDefault="0003061E" w:rsidP="0003061E"/>
    <w:p w14:paraId="548E61EB" w14:textId="77777777" w:rsidR="007C08E4" w:rsidRPr="00BD3126" w:rsidRDefault="007C08E4" w:rsidP="0003061E">
      <w:pPr>
        <w:sectPr w:rsidR="007C08E4" w:rsidRPr="00BD3126">
          <w:pgSz w:w="11906" w:h="16838"/>
          <w:pgMar w:top="1417" w:right="1417" w:bottom="1134" w:left="1417" w:header="708" w:footer="708" w:gutter="0"/>
          <w:cols w:space="708"/>
          <w:docGrid w:linePitch="360"/>
        </w:sectPr>
      </w:pPr>
    </w:p>
    <w:p w14:paraId="754F6433" w14:textId="73C34614" w:rsidR="007C08E4" w:rsidRPr="00BD3126" w:rsidRDefault="007C08E4" w:rsidP="00C27AA2">
      <w:pPr>
        <w:pStyle w:val="berschrift1"/>
        <w:numPr>
          <w:ilvl w:val="0"/>
          <w:numId w:val="2"/>
        </w:numPr>
      </w:pPr>
      <w:bookmarkStart w:id="57" w:name="_Toc23951196"/>
      <w:r w:rsidRPr="00BD3126">
        <w:lastRenderedPageBreak/>
        <w:t>SediPlot</w:t>
      </w:r>
      <w:r w:rsidR="008A2728" w:rsidRPr="00BD3126">
        <w:t xml:space="preserve"> </w:t>
      </w:r>
      <w:r w:rsidR="008006D8" w:rsidRPr="00BD3126">
        <w:t>v</w:t>
      </w:r>
      <w:r w:rsidR="008A2728" w:rsidRPr="00BD3126">
        <w:t>1.0</w:t>
      </w:r>
      <w:bookmarkEnd w:id="57"/>
    </w:p>
    <w:p w14:paraId="63433582" w14:textId="300BE9A9" w:rsidR="00F25D10" w:rsidRPr="00BD3126" w:rsidRDefault="00240517" w:rsidP="00F25D10">
      <w:pPr>
        <w:tabs>
          <w:tab w:val="left" w:pos="3546"/>
        </w:tabs>
      </w:pPr>
      <w:r w:rsidRPr="00BD3126">
        <w:t xml:space="preserve">In contrast to PetroPlot, </w:t>
      </w:r>
      <w:r w:rsidR="00AE493F" w:rsidRPr="00BD3126">
        <w:t>SediPlot</w:t>
      </w:r>
      <w:r w:rsidRPr="00BD3126">
        <w:t xml:space="preserve"> v</w:t>
      </w:r>
      <w:r w:rsidR="00A26F00" w:rsidRPr="00BD3126">
        <w:t>1</w:t>
      </w:r>
      <w:r w:rsidRPr="00BD3126">
        <w:t>.</w:t>
      </w:r>
      <w:r w:rsidR="00A26F00" w:rsidRPr="00BD3126">
        <w:t>0</w:t>
      </w:r>
      <w:r w:rsidRPr="00BD3126">
        <w:t xml:space="preserve"> i</w:t>
      </w:r>
      <w:r w:rsidR="00F25D10" w:rsidRPr="00BD3126">
        <w:t>mports petrographic data from sedimentary rocks, primar</w:t>
      </w:r>
      <w:r w:rsidR="0023462D" w:rsidRPr="00BD3126">
        <w:t xml:space="preserve">ily sandstone composition. Sandstone compositions can be plotted in </w:t>
      </w:r>
      <w:r w:rsidR="00257F62" w:rsidRPr="00BD3126">
        <w:t xml:space="preserve">10 ternary </w:t>
      </w:r>
      <w:r w:rsidR="004B5932" w:rsidRPr="00BD3126">
        <w:t xml:space="preserve">classification and provenance analyses </w:t>
      </w:r>
      <w:r w:rsidR="00257F62" w:rsidRPr="00BD3126">
        <w:t>diagrams</w:t>
      </w:r>
      <w:r w:rsidR="004B5932">
        <w:t>.</w:t>
      </w:r>
    </w:p>
    <w:p w14:paraId="2B155D7B" w14:textId="77777777" w:rsidR="00E1764C" w:rsidRPr="00BD3126" w:rsidRDefault="00E1764C" w:rsidP="00E1764C">
      <w:pPr>
        <w:keepNext/>
      </w:pPr>
      <w:r w:rsidRPr="00BD3126">
        <w:rPr>
          <w:noProof/>
        </w:rPr>
        <w:drawing>
          <wp:inline distT="0" distB="0" distL="0" distR="0" wp14:anchorId="0E2B6B21" wp14:editId="4D223DD0">
            <wp:extent cx="5398770" cy="2941955"/>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398770" cy="2941955"/>
                    </a:xfrm>
                    <a:prstGeom prst="rect">
                      <a:avLst/>
                    </a:prstGeom>
                    <a:noFill/>
                    <a:ln>
                      <a:noFill/>
                    </a:ln>
                  </pic:spPr>
                </pic:pic>
              </a:graphicData>
            </a:graphic>
          </wp:inline>
        </w:drawing>
      </w:r>
    </w:p>
    <w:p w14:paraId="0B41BE7B" w14:textId="09B2FA0D" w:rsidR="00240517" w:rsidRPr="00BD3126" w:rsidRDefault="00E1764C" w:rsidP="00E1764C">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6.3</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005A16E3" w:rsidRPr="00BD3126">
        <w:rPr>
          <w:lang w:val="en-US"/>
        </w:rPr>
        <w:t xml:space="preserve">: </w:t>
      </w:r>
      <w:r w:rsidR="004B5932">
        <w:rPr>
          <w:lang w:val="en-US"/>
        </w:rPr>
        <w:t xml:space="preserve">Screenshot of </w:t>
      </w:r>
      <w:r w:rsidR="005F2BC2">
        <w:rPr>
          <w:lang w:val="en-US"/>
        </w:rPr>
        <w:t>Sedi</w:t>
      </w:r>
      <w:r w:rsidR="004B5932">
        <w:rPr>
          <w:lang w:val="en-US"/>
        </w:rPr>
        <w:t>Plot v</w:t>
      </w:r>
      <w:r w:rsidR="005F2BC2">
        <w:rPr>
          <w:lang w:val="en-US"/>
        </w:rPr>
        <w:t>1</w:t>
      </w:r>
      <w:r w:rsidR="004B5932">
        <w:rPr>
          <w:lang w:val="en-US"/>
        </w:rPr>
        <w:t>.0’s main window.</w:t>
      </w:r>
    </w:p>
    <w:p w14:paraId="74B334B8" w14:textId="4B570A2E" w:rsidR="0046629D" w:rsidRPr="00BD3126" w:rsidRDefault="0046629D" w:rsidP="00C27AA2">
      <w:pPr>
        <w:pStyle w:val="berschrift2"/>
        <w:numPr>
          <w:ilvl w:val="1"/>
          <w:numId w:val="2"/>
        </w:numPr>
      </w:pPr>
      <w:bookmarkStart w:id="58" w:name="_Toc23951197"/>
      <w:r w:rsidRPr="00BD3126">
        <w:t>Supported header values, units and internal storage</w:t>
      </w:r>
      <w:bookmarkEnd w:id="58"/>
    </w:p>
    <w:p w14:paraId="6FA36787" w14:textId="5E42B960" w:rsidR="00D07969" w:rsidRPr="00BD3126" w:rsidRDefault="00AB7472" w:rsidP="00D07969">
      <w:r w:rsidRPr="00BD3126">
        <w:t>SediPlot supports 16 different header entries, which are listed in Tab. 7.1-1.</w:t>
      </w:r>
    </w:p>
    <w:p w14:paraId="34528A3C" w14:textId="3492A4DC" w:rsidR="00A34CA2" w:rsidRPr="00BD3126" w:rsidRDefault="00A34CA2" w:rsidP="00600F32">
      <w:pPr>
        <w:pStyle w:val="Beschriftung"/>
        <w:keepNext/>
        <w:spacing w:after="40"/>
        <w:rPr>
          <w:lang w:val="en-US"/>
        </w:rPr>
      </w:pPr>
      <w:r w:rsidRPr="00BD3126">
        <w:rPr>
          <w:lang w:val="en-US"/>
        </w:rPr>
        <w:t xml:space="preserve">Tab. </w:t>
      </w:r>
      <w:r w:rsidR="00C41E1B" w:rsidRPr="00BD3126">
        <w:rPr>
          <w:lang w:val="en-US"/>
        </w:rPr>
        <w:fldChar w:fldCharType="begin"/>
      </w:r>
      <w:r w:rsidR="00C41E1B" w:rsidRPr="00BD3126">
        <w:rPr>
          <w:lang w:val="en-US"/>
        </w:rPr>
        <w:instrText xml:space="preserve"> STYLEREF 2 \s </w:instrText>
      </w:r>
      <w:r w:rsidR="00C41E1B" w:rsidRPr="00BD3126">
        <w:rPr>
          <w:lang w:val="en-US"/>
        </w:rPr>
        <w:fldChar w:fldCharType="separate"/>
      </w:r>
      <w:r w:rsidR="00F65358">
        <w:rPr>
          <w:noProof/>
          <w:lang w:val="en-US"/>
        </w:rPr>
        <w:t>7.1</w:t>
      </w:r>
      <w:r w:rsidR="00C41E1B" w:rsidRPr="00BD3126">
        <w:rPr>
          <w:lang w:val="en-US"/>
        </w:rPr>
        <w:fldChar w:fldCharType="end"/>
      </w:r>
      <w:r w:rsidR="00C41E1B" w:rsidRPr="00BD3126">
        <w:rPr>
          <w:lang w:val="en-US"/>
        </w:rPr>
        <w:noBreakHyphen/>
      </w:r>
      <w:r w:rsidR="00C41E1B" w:rsidRPr="00BD3126">
        <w:rPr>
          <w:lang w:val="en-US"/>
        </w:rPr>
        <w:fldChar w:fldCharType="begin"/>
      </w:r>
      <w:r w:rsidR="00C41E1B" w:rsidRPr="00BD3126">
        <w:rPr>
          <w:lang w:val="en-US"/>
        </w:rPr>
        <w:instrText xml:space="preserve"> SEQ Tab. \* ARABIC \s 2 </w:instrText>
      </w:r>
      <w:r w:rsidR="00C41E1B" w:rsidRPr="00BD3126">
        <w:rPr>
          <w:lang w:val="en-US"/>
        </w:rPr>
        <w:fldChar w:fldCharType="separate"/>
      </w:r>
      <w:r w:rsidR="00F65358">
        <w:rPr>
          <w:noProof/>
          <w:lang w:val="en-US"/>
        </w:rPr>
        <w:t>1</w:t>
      </w:r>
      <w:r w:rsidR="00C41E1B" w:rsidRPr="00BD3126">
        <w:rPr>
          <w:lang w:val="en-US"/>
        </w:rPr>
        <w:fldChar w:fldCharType="end"/>
      </w:r>
      <w:r w:rsidRPr="00BD3126">
        <w:rPr>
          <w:lang w:val="en-US"/>
        </w:rPr>
        <w:t>: List of</w:t>
      </w:r>
      <w:r w:rsidR="00C3286F" w:rsidRPr="00BD3126">
        <w:rPr>
          <w:lang w:val="en-US"/>
        </w:rPr>
        <w:t xml:space="preserve"> the</w:t>
      </w:r>
      <w:r w:rsidRPr="00BD3126">
        <w:rPr>
          <w:lang w:val="en-US"/>
        </w:rPr>
        <w:t xml:space="preserve"> valid header entries for SediPlot v1.0</w:t>
      </w:r>
      <w:r w:rsidR="00600F32" w:rsidRPr="00BD3126">
        <w:rPr>
          <w:lang w:val="en-US"/>
        </w:rPr>
        <w:t>.</w:t>
      </w:r>
    </w:p>
    <w:tbl>
      <w:tblPr>
        <w:tblW w:w="7083" w:type="dxa"/>
        <w:tblCellMar>
          <w:left w:w="70" w:type="dxa"/>
          <w:right w:w="70" w:type="dxa"/>
        </w:tblCellMar>
        <w:tblLook w:val="04A0" w:firstRow="1" w:lastRow="0" w:firstColumn="1" w:lastColumn="0" w:noHBand="0" w:noVBand="1"/>
      </w:tblPr>
      <w:tblGrid>
        <w:gridCol w:w="1413"/>
        <w:gridCol w:w="4536"/>
        <w:gridCol w:w="1134"/>
      </w:tblGrid>
      <w:tr w:rsidR="002167AD" w:rsidRPr="00BD3126" w14:paraId="6F6E67FB" w14:textId="77777777" w:rsidTr="002167AD">
        <w:trPr>
          <w:trHeight w:val="17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091E4B" w14:textId="77777777" w:rsidR="002167AD" w:rsidRPr="00BD3126" w:rsidRDefault="002167AD" w:rsidP="00C22C6B">
            <w:pPr>
              <w:spacing w:after="0" w:line="240" w:lineRule="auto"/>
              <w:jc w:val="center"/>
              <w:rPr>
                <w:rFonts w:ascii="Calibri" w:eastAsia="Times New Roman" w:hAnsi="Calibri" w:cs="Calibri"/>
                <w:b/>
                <w:color w:val="000000"/>
                <w:sz w:val="16"/>
                <w:szCs w:val="16"/>
                <w:lang w:eastAsia="de-DE"/>
              </w:rPr>
            </w:pPr>
            <w:r w:rsidRPr="00BD3126">
              <w:rPr>
                <w:rFonts w:ascii="Calibri" w:eastAsia="Times New Roman" w:hAnsi="Calibri" w:cs="Calibri"/>
                <w:b/>
                <w:color w:val="000000"/>
                <w:sz w:val="16"/>
                <w:szCs w:val="16"/>
                <w:lang w:eastAsia="de-DE"/>
              </w:rPr>
              <w:t>Header Entry</w:t>
            </w:r>
          </w:p>
          <w:p w14:paraId="5549648E" w14:textId="7AA1D1C0" w:rsidR="002167AD" w:rsidRPr="00BD3126" w:rsidRDefault="002167AD" w:rsidP="00C22C6B">
            <w:pPr>
              <w:spacing w:after="0" w:line="240" w:lineRule="auto"/>
              <w:jc w:val="center"/>
              <w:rPr>
                <w:rFonts w:ascii="Calibri" w:eastAsia="Times New Roman" w:hAnsi="Calibri" w:cs="Calibri"/>
                <w:b/>
                <w:color w:val="000000"/>
                <w:sz w:val="16"/>
                <w:szCs w:val="16"/>
                <w:lang w:eastAsia="de-DE"/>
              </w:rPr>
            </w:pPr>
            <w:r w:rsidRPr="00BD3126">
              <w:rPr>
                <w:rFonts w:ascii="Calibri" w:eastAsia="Times New Roman" w:hAnsi="Calibri" w:cs="Calibri"/>
                <w:b/>
                <w:color w:val="000000"/>
                <w:sz w:val="16"/>
                <w:szCs w:val="16"/>
                <w:lang w:eastAsia="de-DE"/>
              </w:rPr>
              <w:t>Component</w:t>
            </w:r>
          </w:p>
        </w:tc>
        <w:tc>
          <w:tcPr>
            <w:tcW w:w="4536" w:type="dxa"/>
            <w:tcBorders>
              <w:top w:val="single" w:sz="4" w:space="0" w:color="auto"/>
              <w:left w:val="nil"/>
              <w:bottom w:val="single" w:sz="4" w:space="0" w:color="auto"/>
              <w:right w:val="single" w:sz="4" w:space="0" w:color="auto"/>
            </w:tcBorders>
            <w:shd w:val="clear" w:color="auto" w:fill="auto"/>
            <w:noWrap/>
            <w:vAlign w:val="center"/>
            <w:hideMark/>
          </w:tcPr>
          <w:p w14:paraId="7BA37306" w14:textId="77777777" w:rsidR="002167AD" w:rsidRPr="00BD3126" w:rsidRDefault="002167AD" w:rsidP="00C22C6B">
            <w:pPr>
              <w:spacing w:after="0" w:line="240" w:lineRule="auto"/>
              <w:jc w:val="center"/>
              <w:rPr>
                <w:rFonts w:ascii="Calibri" w:eastAsia="Times New Roman" w:hAnsi="Calibri" w:cs="Calibri"/>
                <w:b/>
                <w:color w:val="000000"/>
                <w:sz w:val="16"/>
                <w:szCs w:val="16"/>
                <w:lang w:eastAsia="de-DE"/>
              </w:rPr>
            </w:pPr>
            <w:r w:rsidRPr="00BD3126">
              <w:rPr>
                <w:rFonts w:ascii="Calibri" w:eastAsia="Times New Roman" w:hAnsi="Calibri" w:cs="Calibri"/>
                <w:b/>
                <w:color w:val="000000"/>
                <w:sz w:val="16"/>
                <w:szCs w:val="16"/>
                <w:lang w:eastAsia="de-DE"/>
              </w:rPr>
              <w:t>Header text</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809D230" w14:textId="77777777" w:rsidR="002167AD" w:rsidRPr="00BD3126" w:rsidRDefault="002167AD" w:rsidP="00C22C6B">
            <w:pPr>
              <w:spacing w:after="0" w:line="240" w:lineRule="auto"/>
              <w:jc w:val="center"/>
              <w:rPr>
                <w:rFonts w:ascii="Calibri" w:eastAsia="Times New Roman" w:hAnsi="Calibri" w:cs="Calibri"/>
                <w:b/>
                <w:color w:val="000000"/>
                <w:sz w:val="16"/>
                <w:szCs w:val="16"/>
                <w:lang w:eastAsia="de-DE"/>
              </w:rPr>
            </w:pPr>
            <w:r w:rsidRPr="00BD3126">
              <w:rPr>
                <w:rFonts w:ascii="Calibri" w:eastAsia="Times New Roman" w:hAnsi="Calibri" w:cs="Calibri"/>
                <w:b/>
                <w:color w:val="000000"/>
                <w:sz w:val="16"/>
                <w:szCs w:val="16"/>
                <w:lang w:eastAsia="de-DE"/>
              </w:rPr>
              <w:t>Valid Units /</w:t>
            </w:r>
          </w:p>
          <w:p w14:paraId="4880AC68" w14:textId="4BD0DAE2" w:rsidR="002167AD" w:rsidRPr="00BD3126" w:rsidRDefault="002167AD" w:rsidP="00C22C6B">
            <w:pPr>
              <w:spacing w:after="0" w:line="240" w:lineRule="auto"/>
              <w:jc w:val="center"/>
              <w:rPr>
                <w:rFonts w:ascii="Calibri" w:eastAsia="Times New Roman" w:hAnsi="Calibri" w:cs="Calibri"/>
                <w:b/>
                <w:color w:val="000000"/>
                <w:sz w:val="16"/>
                <w:szCs w:val="16"/>
                <w:lang w:eastAsia="de-DE"/>
              </w:rPr>
            </w:pPr>
            <w:r w:rsidRPr="00BD3126">
              <w:rPr>
                <w:rFonts w:ascii="Calibri" w:eastAsia="Times New Roman" w:hAnsi="Calibri" w:cs="Calibri"/>
                <w:b/>
                <w:color w:val="000000"/>
                <w:sz w:val="16"/>
                <w:szCs w:val="16"/>
                <w:lang w:eastAsia="de-DE"/>
              </w:rPr>
              <w:t>Internal Unit</w:t>
            </w:r>
          </w:p>
        </w:tc>
      </w:tr>
      <w:tr w:rsidR="002167AD" w:rsidRPr="00BD3126" w14:paraId="520180BD" w14:textId="77777777" w:rsidTr="002167AD">
        <w:trPr>
          <w:trHeight w:val="17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BBAD09" w14:textId="3D08D547" w:rsidR="002167AD" w:rsidRPr="00BD3126" w:rsidRDefault="002167AD" w:rsidP="000048B8">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Gravel</w:t>
            </w:r>
          </w:p>
        </w:tc>
        <w:tc>
          <w:tcPr>
            <w:tcW w:w="4536" w:type="dxa"/>
            <w:tcBorders>
              <w:top w:val="single" w:sz="4" w:space="0" w:color="auto"/>
              <w:left w:val="nil"/>
              <w:bottom w:val="single" w:sz="4" w:space="0" w:color="auto"/>
              <w:right w:val="single" w:sz="4" w:space="0" w:color="auto"/>
            </w:tcBorders>
            <w:shd w:val="clear" w:color="auto" w:fill="auto"/>
            <w:noWrap/>
            <w:vAlign w:val="bottom"/>
          </w:tcPr>
          <w:p w14:paraId="3EEA26EF" w14:textId="16EAE8E6" w:rsidR="002167AD" w:rsidRPr="00BD3126" w:rsidRDefault="002167AD" w:rsidP="000048B8">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gt; 2 mm</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37E4718C" w14:textId="4CF58CCE" w:rsidR="002167AD" w:rsidRPr="00BD3126" w:rsidRDefault="002167AD" w:rsidP="000048B8">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w:t>
            </w:r>
          </w:p>
        </w:tc>
      </w:tr>
      <w:tr w:rsidR="002167AD" w:rsidRPr="00BD3126" w14:paraId="0591ACE4" w14:textId="77777777" w:rsidTr="002167AD">
        <w:trPr>
          <w:trHeight w:val="17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85AA8D" w14:textId="03279F18" w:rsidR="002167AD" w:rsidRPr="00BD3126" w:rsidRDefault="002167AD" w:rsidP="000048B8">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 xml:space="preserve">Sand </w:t>
            </w:r>
          </w:p>
        </w:tc>
        <w:tc>
          <w:tcPr>
            <w:tcW w:w="4536" w:type="dxa"/>
            <w:tcBorders>
              <w:top w:val="single" w:sz="4" w:space="0" w:color="auto"/>
              <w:left w:val="nil"/>
              <w:bottom w:val="single" w:sz="4" w:space="0" w:color="auto"/>
              <w:right w:val="single" w:sz="4" w:space="0" w:color="auto"/>
            </w:tcBorders>
            <w:shd w:val="clear" w:color="auto" w:fill="auto"/>
            <w:noWrap/>
            <w:vAlign w:val="bottom"/>
          </w:tcPr>
          <w:p w14:paraId="00ECCCCD" w14:textId="220F108C" w:rsidR="002167AD" w:rsidRPr="00BD3126" w:rsidRDefault="002167AD" w:rsidP="000048B8">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2 - 0.063 mm</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17798567" w14:textId="36FA8083" w:rsidR="002167AD" w:rsidRPr="00BD3126" w:rsidRDefault="002167AD" w:rsidP="000048B8">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w:t>
            </w:r>
          </w:p>
        </w:tc>
      </w:tr>
      <w:tr w:rsidR="002167AD" w:rsidRPr="00BD3126" w14:paraId="3FDC7DEF" w14:textId="77777777" w:rsidTr="002167AD">
        <w:trPr>
          <w:trHeight w:val="17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CE7666" w14:textId="4320EE2B" w:rsidR="002167AD" w:rsidRPr="00BD3126" w:rsidRDefault="002167AD" w:rsidP="000048B8">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Mud</w:t>
            </w:r>
          </w:p>
        </w:tc>
        <w:tc>
          <w:tcPr>
            <w:tcW w:w="4536" w:type="dxa"/>
            <w:tcBorders>
              <w:top w:val="single" w:sz="4" w:space="0" w:color="auto"/>
              <w:left w:val="nil"/>
              <w:bottom w:val="single" w:sz="4" w:space="0" w:color="auto"/>
              <w:right w:val="single" w:sz="4" w:space="0" w:color="auto"/>
            </w:tcBorders>
            <w:shd w:val="clear" w:color="auto" w:fill="auto"/>
            <w:noWrap/>
            <w:vAlign w:val="bottom"/>
          </w:tcPr>
          <w:p w14:paraId="42A0FD26" w14:textId="59BBA5C4" w:rsidR="002167AD" w:rsidRPr="00BD3126" w:rsidRDefault="002167AD" w:rsidP="000048B8">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lt; 0.063 mm</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351C6955" w14:textId="62BCF598" w:rsidR="002167AD" w:rsidRPr="00BD3126" w:rsidRDefault="002167AD" w:rsidP="000048B8">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w:t>
            </w:r>
          </w:p>
        </w:tc>
      </w:tr>
      <w:tr w:rsidR="002167AD" w:rsidRPr="00BD3126" w14:paraId="47ED91AB" w14:textId="77777777" w:rsidTr="002167AD">
        <w:trPr>
          <w:trHeight w:val="5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C383BB" w14:textId="0626A0DD" w:rsidR="002167AD" w:rsidRPr="00BD3126" w:rsidRDefault="002167AD" w:rsidP="000048B8">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Silt</w:t>
            </w:r>
          </w:p>
        </w:tc>
        <w:tc>
          <w:tcPr>
            <w:tcW w:w="4536" w:type="dxa"/>
            <w:tcBorders>
              <w:top w:val="single" w:sz="4" w:space="0" w:color="auto"/>
              <w:left w:val="nil"/>
              <w:bottom w:val="single" w:sz="4" w:space="0" w:color="auto"/>
              <w:right w:val="single" w:sz="4" w:space="0" w:color="auto"/>
            </w:tcBorders>
            <w:shd w:val="clear" w:color="auto" w:fill="auto"/>
            <w:noWrap/>
            <w:vAlign w:val="bottom"/>
          </w:tcPr>
          <w:p w14:paraId="61A16696" w14:textId="12F5ED31" w:rsidR="002167AD" w:rsidRPr="00BD3126" w:rsidRDefault="002167AD" w:rsidP="000048B8">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0.063 - 0.002 mm</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07E9778A" w14:textId="7F993F66" w:rsidR="002167AD" w:rsidRPr="00BD3126" w:rsidRDefault="002167AD" w:rsidP="000048B8">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w:t>
            </w:r>
          </w:p>
        </w:tc>
      </w:tr>
      <w:tr w:rsidR="002167AD" w:rsidRPr="00BD3126" w14:paraId="6A1534D7" w14:textId="77777777" w:rsidTr="002167AD">
        <w:trPr>
          <w:trHeight w:val="17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DC9868" w14:textId="35221AA6" w:rsidR="002167AD" w:rsidRPr="00BD3126" w:rsidRDefault="002167AD" w:rsidP="000048B8">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Clay</w:t>
            </w:r>
          </w:p>
        </w:tc>
        <w:tc>
          <w:tcPr>
            <w:tcW w:w="4536" w:type="dxa"/>
            <w:tcBorders>
              <w:top w:val="single" w:sz="4" w:space="0" w:color="auto"/>
              <w:left w:val="nil"/>
              <w:bottom w:val="single" w:sz="4" w:space="0" w:color="auto"/>
              <w:right w:val="single" w:sz="4" w:space="0" w:color="auto"/>
            </w:tcBorders>
            <w:shd w:val="clear" w:color="auto" w:fill="auto"/>
            <w:noWrap/>
            <w:vAlign w:val="bottom"/>
          </w:tcPr>
          <w:p w14:paraId="68CFA5D2" w14:textId="78653009" w:rsidR="002167AD" w:rsidRPr="00BD3126" w:rsidRDefault="002167AD" w:rsidP="000048B8">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lt; 0.002 mm</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0119538B" w14:textId="5CF0D263" w:rsidR="002167AD" w:rsidRPr="00BD3126" w:rsidRDefault="002167AD" w:rsidP="000048B8">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w:t>
            </w:r>
          </w:p>
        </w:tc>
      </w:tr>
      <w:tr w:rsidR="002167AD" w:rsidRPr="00BD3126" w14:paraId="7CF016D8" w14:textId="77777777" w:rsidTr="002167AD">
        <w:trPr>
          <w:trHeight w:val="17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7997EFA8" w14:textId="77777777" w:rsidR="002167AD" w:rsidRPr="00BD3126" w:rsidRDefault="002167AD" w:rsidP="00D07969">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Qt</w:t>
            </w:r>
          </w:p>
        </w:tc>
        <w:tc>
          <w:tcPr>
            <w:tcW w:w="4536" w:type="dxa"/>
            <w:tcBorders>
              <w:top w:val="nil"/>
              <w:left w:val="nil"/>
              <w:bottom w:val="single" w:sz="4" w:space="0" w:color="auto"/>
              <w:right w:val="single" w:sz="4" w:space="0" w:color="auto"/>
            </w:tcBorders>
            <w:shd w:val="clear" w:color="auto" w:fill="auto"/>
            <w:noWrap/>
            <w:vAlign w:val="bottom"/>
            <w:hideMark/>
          </w:tcPr>
          <w:p w14:paraId="54D1FA63" w14:textId="77777777" w:rsidR="002167AD" w:rsidRPr="00BD3126" w:rsidRDefault="002167AD" w:rsidP="00D07969">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Quartz (total)</w:t>
            </w:r>
          </w:p>
        </w:tc>
        <w:tc>
          <w:tcPr>
            <w:tcW w:w="1134" w:type="dxa"/>
            <w:tcBorders>
              <w:top w:val="nil"/>
              <w:left w:val="nil"/>
              <w:bottom w:val="single" w:sz="4" w:space="0" w:color="auto"/>
              <w:right w:val="single" w:sz="4" w:space="0" w:color="auto"/>
            </w:tcBorders>
            <w:shd w:val="clear" w:color="auto" w:fill="auto"/>
            <w:noWrap/>
            <w:vAlign w:val="bottom"/>
            <w:hideMark/>
          </w:tcPr>
          <w:p w14:paraId="167F99A2" w14:textId="77777777" w:rsidR="002167AD" w:rsidRPr="00BD3126" w:rsidRDefault="002167AD" w:rsidP="00D07969">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r w:rsidR="002167AD" w:rsidRPr="00BD3126" w14:paraId="348B9300" w14:textId="77777777" w:rsidTr="002167AD">
        <w:trPr>
          <w:trHeight w:val="17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21A9551B" w14:textId="77777777" w:rsidR="002167AD" w:rsidRPr="00BD3126" w:rsidRDefault="002167AD" w:rsidP="00D07969">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F</w:t>
            </w:r>
          </w:p>
        </w:tc>
        <w:tc>
          <w:tcPr>
            <w:tcW w:w="4536" w:type="dxa"/>
            <w:tcBorders>
              <w:top w:val="nil"/>
              <w:left w:val="nil"/>
              <w:bottom w:val="single" w:sz="4" w:space="0" w:color="auto"/>
              <w:right w:val="single" w:sz="4" w:space="0" w:color="auto"/>
            </w:tcBorders>
            <w:shd w:val="clear" w:color="auto" w:fill="auto"/>
            <w:noWrap/>
            <w:vAlign w:val="bottom"/>
            <w:hideMark/>
          </w:tcPr>
          <w:p w14:paraId="7832B15D" w14:textId="77777777" w:rsidR="002167AD" w:rsidRPr="00BD3126" w:rsidRDefault="002167AD" w:rsidP="00D07969">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Feldspar</w:t>
            </w:r>
          </w:p>
        </w:tc>
        <w:tc>
          <w:tcPr>
            <w:tcW w:w="1134" w:type="dxa"/>
            <w:tcBorders>
              <w:top w:val="nil"/>
              <w:left w:val="nil"/>
              <w:bottom w:val="single" w:sz="4" w:space="0" w:color="auto"/>
              <w:right w:val="single" w:sz="4" w:space="0" w:color="auto"/>
            </w:tcBorders>
            <w:shd w:val="clear" w:color="auto" w:fill="auto"/>
            <w:noWrap/>
            <w:vAlign w:val="bottom"/>
            <w:hideMark/>
          </w:tcPr>
          <w:p w14:paraId="4BCB44B4" w14:textId="77777777" w:rsidR="002167AD" w:rsidRPr="00BD3126" w:rsidRDefault="002167AD" w:rsidP="00D07969">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r w:rsidR="002167AD" w:rsidRPr="00BD3126" w14:paraId="7666548C" w14:textId="77777777" w:rsidTr="002167AD">
        <w:trPr>
          <w:trHeight w:val="17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69932D35" w14:textId="77777777" w:rsidR="002167AD" w:rsidRPr="00BD3126" w:rsidRDefault="002167AD" w:rsidP="00D07969">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w:t>
            </w:r>
          </w:p>
        </w:tc>
        <w:tc>
          <w:tcPr>
            <w:tcW w:w="4536" w:type="dxa"/>
            <w:tcBorders>
              <w:top w:val="nil"/>
              <w:left w:val="nil"/>
              <w:bottom w:val="single" w:sz="4" w:space="0" w:color="auto"/>
              <w:right w:val="single" w:sz="4" w:space="0" w:color="auto"/>
            </w:tcBorders>
            <w:shd w:val="clear" w:color="auto" w:fill="auto"/>
            <w:noWrap/>
            <w:vAlign w:val="bottom"/>
            <w:hideMark/>
          </w:tcPr>
          <w:p w14:paraId="4E3A2BA9" w14:textId="77777777" w:rsidR="002167AD" w:rsidRPr="00BD3126" w:rsidRDefault="002167AD" w:rsidP="00D07969">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ithic fragments</w:t>
            </w:r>
          </w:p>
        </w:tc>
        <w:tc>
          <w:tcPr>
            <w:tcW w:w="1134" w:type="dxa"/>
            <w:tcBorders>
              <w:top w:val="nil"/>
              <w:left w:val="nil"/>
              <w:bottom w:val="single" w:sz="4" w:space="0" w:color="auto"/>
              <w:right w:val="single" w:sz="4" w:space="0" w:color="auto"/>
            </w:tcBorders>
            <w:shd w:val="clear" w:color="auto" w:fill="auto"/>
            <w:noWrap/>
            <w:vAlign w:val="bottom"/>
            <w:hideMark/>
          </w:tcPr>
          <w:p w14:paraId="28A9D155" w14:textId="77777777" w:rsidR="002167AD" w:rsidRPr="00BD3126" w:rsidRDefault="002167AD" w:rsidP="00D07969">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r w:rsidR="002167AD" w:rsidRPr="00BD3126" w14:paraId="400E612D" w14:textId="77777777" w:rsidTr="002167AD">
        <w:trPr>
          <w:trHeight w:val="17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4EC6668F" w14:textId="77777777" w:rsidR="002167AD" w:rsidRPr="00BD3126" w:rsidRDefault="002167AD" w:rsidP="00D07969">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Qp</w:t>
            </w:r>
          </w:p>
        </w:tc>
        <w:tc>
          <w:tcPr>
            <w:tcW w:w="4536" w:type="dxa"/>
            <w:tcBorders>
              <w:top w:val="nil"/>
              <w:left w:val="nil"/>
              <w:bottom w:val="single" w:sz="4" w:space="0" w:color="auto"/>
              <w:right w:val="single" w:sz="4" w:space="0" w:color="auto"/>
            </w:tcBorders>
            <w:shd w:val="clear" w:color="auto" w:fill="auto"/>
            <w:noWrap/>
            <w:vAlign w:val="bottom"/>
            <w:hideMark/>
          </w:tcPr>
          <w:p w14:paraId="2C5964C7" w14:textId="77777777" w:rsidR="002167AD" w:rsidRPr="00BD3126" w:rsidRDefault="002167AD" w:rsidP="00D07969">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Quartz (polycrystalline)</w:t>
            </w:r>
          </w:p>
        </w:tc>
        <w:tc>
          <w:tcPr>
            <w:tcW w:w="1134" w:type="dxa"/>
            <w:tcBorders>
              <w:top w:val="nil"/>
              <w:left w:val="nil"/>
              <w:bottom w:val="single" w:sz="4" w:space="0" w:color="auto"/>
              <w:right w:val="single" w:sz="4" w:space="0" w:color="auto"/>
            </w:tcBorders>
            <w:shd w:val="clear" w:color="auto" w:fill="auto"/>
            <w:noWrap/>
            <w:vAlign w:val="bottom"/>
            <w:hideMark/>
          </w:tcPr>
          <w:p w14:paraId="7C7BDE30" w14:textId="77777777" w:rsidR="002167AD" w:rsidRPr="00BD3126" w:rsidRDefault="002167AD" w:rsidP="00D07969">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r w:rsidR="002167AD" w:rsidRPr="00BD3126" w14:paraId="50426B3B" w14:textId="77777777" w:rsidTr="002167AD">
        <w:trPr>
          <w:trHeight w:val="17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02B2C049" w14:textId="77777777" w:rsidR="002167AD" w:rsidRPr="00BD3126" w:rsidRDefault="002167AD" w:rsidP="00975EEB">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Qm</w:t>
            </w:r>
          </w:p>
        </w:tc>
        <w:tc>
          <w:tcPr>
            <w:tcW w:w="4536" w:type="dxa"/>
            <w:tcBorders>
              <w:top w:val="nil"/>
              <w:left w:val="nil"/>
              <w:bottom w:val="single" w:sz="4" w:space="0" w:color="auto"/>
              <w:right w:val="single" w:sz="4" w:space="0" w:color="auto"/>
            </w:tcBorders>
            <w:shd w:val="clear" w:color="auto" w:fill="auto"/>
            <w:noWrap/>
            <w:vAlign w:val="bottom"/>
            <w:hideMark/>
          </w:tcPr>
          <w:p w14:paraId="1E876832" w14:textId="77777777" w:rsidR="002167AD" w:rsidRPr="00BD3126" w:rsidRDefault="002167AD" w:rsidP="00975EEB">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Quartz (monocrystalline)</w:t>
            </w:r>
          </w:p>
        </w:tc>
        <w:tc>
          <w:tcPr>
            <w:tcW w:w="1134" w:type="dxa"/>
            <w:tcBorders>
              <w:top w:val="nil"/>
              <w:left w:val="nil"/>
              <w:bottom w:val="single" w:sz="4" w:space="0" w:color="auto"/>
              <w:right w:val="single" w:sz="4" w:space="0" w:color="auto"/>
            </w:tcBorders>
            <w:shd w:val="clear" w:color="auto" w:fill="auto"/>
            <w:noWrap/>
            <w:vAlign w:val="bottom"/>
            <w:hideMark/>
          </w:tcPr>
          <w:p w14:paraId="4BB4F811" w14:textId="77777777" w:rsidR="002167AD" w:rsidRPr="00BD3126" w:rsidRDefault="002167AD" w:rsidP="00975EEB">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r w:rsidR="002167AD" w:rsidRPr="00BD3126" w14:paraId="770C5B42" w14:textId="77777777" w:rsidTr="002167AD">
        <w:trPr>
          <w:trHeight w:val="17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1F18A40E" w14:textId="77777777" w:rsidR="002167AD" w:rsidRPr="00BD3126" w:rsidRDefault="002167AD" w:rsidP="00975EEB">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t</w:t>
            </w:r>
          </w:p>
        </w:tc>
        <w:tc>
          <w:tcPr>
            <w:tcW w:w="4536" w:type="dxa"/>
            <w:tcBorders>
              <w:top w:val="nil"/>
              <w:left w:val="nil"/>
              <w:bottom w:val="single" w:sz="4" w:space="0" w:color="auto"/>
              <w:right w:val="single" w:sz="4" w:space="0" w:color="auto"/>
            </w:tcBorders>
            <w:shd w:val="clear" w:color="auto" w:fill="auto"/>
            <w:noWrap/>
            <w:vAlign w:val="bottom"/>
            <w:hideMark/>
          </w:tcPr>
          <w:p w14:paraId="0F5A7CF6" w14:textId="77777777" w:rsidR="002167AD" w:rsidRPr="00BD3126" w:rsidRDefault="002167AD" w:rsidP="00975EEB">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Total aphanitic lithic grains</w:t>
            </w:r>
          </w:p>
        </w:tc>
        <w:tc>
          <w:tcPr>
            <w:tcW w:w="1134" w:type="dxa"/>
            <w:tcBorders>
              <w:top w:val="nil"/>
              <w:left w:val="nil"/>
              <w:bottom w:val="single" w:sz="4" w:space="0" w:color="auto"/>
              <w:right w:val="single" w:sz="4" w:space="0" w:color="auto"/>
            </w:tcBorders>
            <w:shd w:val="clear" w:color="auto" w:fill="auto"/>
            <w:noWrap/>
            <w:vAlign w:val="bottom"/>
            <w:hideMark/>
          </w:tcPr>
          <w:p w14:paraId="1D78B4F9" w14:textId="77777777" w:rsidR="002167AD" w:rsidRPr="00BD3126" w:rsidRDefault="002167AD" w:rsidP="00975EEB">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r w:rsidR="002167AD" w:rsidRPr="00BD3126" w14:paraId="718BD4C4" w14:textId="77777777" w:rsidTr="002167AD">
        <w:trPr>
          <w:trHeight w:val="17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3015ED1C" w14:textId="77777777" w:rsidR="002167AD" w:rsidRPr="00BD3126" w:rsidRDefault="002167AD" w:rsidP="00975EEB">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m</w:t>
            </w:r>
          </w:p>
        </w:tc>
        <w:tc>
          <w:tcPr>
            <w:tcW w:w="4536" w:type="dxa"/>
            <w:tcBorders>
              <w:top w:val="nil"/>
              <w:left w:val="nil"/>
              <w:bottom w:val="single" w:sz="4" w:space="0" w:color="auto"/>
              <w:right w:val="single" w:sz="4" w:space="0" w:color="auto"/>
            </w:tcBorders>
            <w:shd w:val="clear" w:color="auto" w:fill="auto"/>
            <w:noWrap/>
            <w:vAlign w:val="bottom"/>
            <w:hideMark/>
          </w:tcPr>
          <w:p w14:paraId="54362802" w14:textId="77777777" w:rsidR="002167AD" w:rsidRPr="00BD3126" w:rsidRDefault="002167AD" w:rsidP="00975EEB">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Metamorphic aphanitic lithic grains</w:t>
            </w:r>
          </w:p>
        </w:tc>
        <w:tc>
          <w:tcPr>
            <w:tcW w:w="1134" w:type="dxa"/>
            <w:tcBorders>
              <w:top w:val="nil"/>
              <w:left w:val="nil"/>
              <w:bottom w:val="single" w:sz="4" w:space="0" w:color="auto"/>
              <w:right w:val="single" w:sz="4" w:space="0" w:color="auto"/>
            </w:tcBorders>
            <w:shd w:val="clear" w:color="auto" w:fill="auto"/>
            <w:noWrap/>
            <w:vAlign w:val="bottom"/>
            <w:hideMark/>
          </w:tcPr>
          <w:p w14:paraId="3CA9B097" w14:textId="77777777" w:rsidR="002167AD" w:rsidRPr="00BD3126" w:rsidRDefault="002167AD" w:rsidP="00975EEB">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r w:rsidR="002167AD" w:rsidRPr="00BD3126" w14:paraId="202DCB6E" w14:textId="77777777" w:rsidTr="002167AD">
        <w:trPr>
          <w:trHeight w:val="17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1C6E61E9" w14:textId="77777777" w:rsidR="002167AD" w:rsidRPr="00BD3126" w:rsidRDefault="002167AD" w:rsidP="00975EEB">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v</w:t>
            </w:r>
          </w:p>
        </w:tc>
        <w:tc>
          <w:tcPr>
            <w:tcW w:w="4536" w:type="dxa"/>
            <w:tcBorders>
              <w:top w:val="nil"/>
              <w:left w:val="nil"/>
              <w:bottom w:val="single" w:sz="4" w:space="0" w:color="auto"/>
              <w:right w:val="single" w:sz="4" w:space="0" w:color="auto"/>
            </w:tcBorders>
            <w:shd w:val="clear" w:color="auto" w:fill="auto"/>
            <w:noWrap/>
            <w:vAlign w:val="bottom"/>
            <w:hideMark/>
          </w:tcPr>
          <w:p w14:paraId="51AEE11D" w14:textId="77777777" w:rsidR="002167AD" w:rsidRPr="00BD3126" w:rsidRDefault="002167AD" w:rsidP="00975EEB">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volcanic-hypabyssal aphanitic lithic grains</w:t>
            </w:r>
          </w:p>
        </w:tc>
        <w:tc>
          <w:tcPr>
            <w:tcW w:w="1134" w:type="dxa"/>
            <w:tcBorders>
              <w:top w:val="nil"/>
              <w:left w:val="nil"/>
              <w:bottom w:val="single" w:sz="4" w:space="0" w:color="auto"/>
              <w:right w:val="single" w:sz="4" w:space="0" w:color="auto"/>
            </w:tcBorders>
            <w:shd w:val="clear" w:color="auto" w:fill="auto"/>
            <w:noWrap/>
            <w:vAlign w:val="bottom"/>
            <w:hideMark/>
          </w:tcPr>
          <w:p w14:paraId="3CFEFB97" w14:textId="77777777" w:rsidR="002167AD" w:rsidRPr="00BD3126" w:rsidRDefault="002167AD" w:rsidP="00975EEB">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r w:rsidR="002167AD" w:rsidRPr="00BD3126" w14:paraId="61B38ABF" w14:textId="77777777" w:rsidTr="002167AD">
        <w:trPr>
          <w:trHeight w:val="17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17E1F987" w14:textId="77777777" w:rsidR="002167AD" w:rsidRPr="00BD3126" w:rsidRDefault="002167AD" w:rsidP="00975EEB">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s</w:t>
            </w:r>
          </w:p>
        </w:tc>
        <w:tc>
          <w:tcPr>
            <w:tcW w:w="4536" w:type="dxa"/>
            <w:tcBorders>
              <w:top w:val="nil"/>
              <w:left w:val="nil"/>
              <w:bottom w:val="single" w:sz="4" w:space="0" w:color="auto"/>
              <w:right w:val="single" w:sz="4" w:space="0" w:color="auto"/>
            </w:tcBorders>
            <w:shd w:val="clear" w:color="auto" w:fill="auto"/>
            <w:noWrap/>
            <w:vAlign w:val="bottom"/>
            <w:hideMark/>
          </w:tcPr>
          <w:p w14:paraId="532E7D38" w14:textId="77777777" w:rsidR="002167AD" w:rsidRPr="00BD3126" w:rsidRDefault="002167AD" w:rsidP="00975EEB">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Sedimentary aphanitic grains</w:t>
            </w:r>
          </w:p>
        </w:tc>
        <w:tc>
          <w:tcPr>
            <w:tcW w:w="1134" w:type="dxa"/>
            <w:tcBorders>
              <w:top w:val="nil"/>
              <w:left w:val="nil"/>
              <w:bottom w:val="single" w:sz="4" w:space="0" w:color="auto"/>
              <w:right w:val="single" w:sz="4" w:space="0" w:color="auto"/>
            </w:tcBorders>
            <w:shd w:val="clear" w:color="auto" w:fill="auto"/>
            <w:noWrap/>
            <w:vAlign w:val="bottom"/>
            <w:hideMark/>
          </w:tcPr>
          <w:p w14:paraId="3986AAA1" w14:textId="77777777" w:rsidR="002167AD" w:rsidRPr="00BD3126" w:rsidRDefault="002167AD" w:rsidP="00975EEB">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r w:rsidR="002167AD" w:rsidRPr="00BD3126" w14:paraId="41854F18" w14:textId="77777777" w:rsidTr="002167AD">
        <w:trPr>
          <w:trHeight w:val="17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3FDEA0EC" w14:textId="77777777" w:rsidR="002167AD" w:rsidRPr="00BD3126" w:rsidRDefault="002167AD" w:rsidP="00975EEB">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vm</w:t>
            </w:r>
          </w:p>
        </w:tc>
        <w:tc>
          <w:tcPr>
            <w:tcW w:w="4536" w:type="dxa"/>
            <w:tcBorders>
              <w:top w:val="nil"/>
              <w:left w:val="nil"/>
              <w:bottom w:val="single" w:sz="4" w:space="0" w:color="auto"/>
              <w:right w:val="single" w:sz="4" w:space="0" w:color="auto"/>
            </w:tcBorders>
            <w:shd w:val="clear" w:color="auto" w:fill="auto"/>
            <w:noWrap/>
            <w:vAlign w:val="bottom"/>
            <w:hideMark/>
          </w:tcPr>
          <w:p w14:paraId="5AD047E9" w14:textId="77777777" w:rsidR="002167AD" w:rsidRPr="00BD3126" w:rsidRDefault="002167AD" w:rsidP="00975EEB">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Volcanic-hypabyssal and metavolcanic aphanitic lithic grains</w:t>
            </w:r>
          </w:p>
        </w:tc>
        <w:tc>
          <w:tcPr>
            <w:tcW w:w="1134" w:type="dxa"/>
            <w:tcBorders>
              <w:top w:val="nil"/>
              <w:left w:val="nil"/>
              <w:bottom w:val="single" w:sz="4" w:space="0" w:color="auto"/>
              <w:right w:val="single" w:sz="4" w:space="0" w:color="auto"/>
            </w:tcBorders>
            <w:shd w:val="clear" w:color="auto" w:fill="auto"/>
            <w:noWrap/>
            <w:vAlign w:val="bottom"/>
            <w:hideMark/>
          </w:tcPr>
          <w:p w14:paraId="0363AF1B" w14:textId="77777777" w:rsidR="002167AD" w:rsidRPr="00BD3126" w:rsidRDefault="002167AD" w:rsidP="00975EEB">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r w:rsidR="002167AD" w:rsidRPr="00BD3126" w14:paraId="30394434" w14:textId="77777777" w:rsidTr="002167AD">
        <w:trPr>
          <w:trHeight w:val="17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32381E97" w14:textId="77777777" w:rsidR="002167AD" w:rsidRPr="00BD3126" w:rsidRDefault="002167AD" w:rsidP="00975EEB">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Lsm</w:t>
            </w:r>
          </w:p>
        </w:tc>
        <w:tc>
          <w:tcPr>
            <w:tcW w:w="4536" w:type="dxa"/>
            <w:tcBorders>
              <w:top w:val="nil"/>
              <w:left w:val="nil"/>
              <w:bottom w:val="single" w:sz="4" w:space="0" w:color="auto"/>
              <w:right w:val="single" w:sz="4" w:space="0" w:color="auto"/>
            </w:tcBorders>
            <w:shd w:val="clear" w:color="auto" w:fill="auto"/>
            <w:noWrap/>
            <w:vAlign w:val="bottom"/>
            <w:hideMark/>
          </w:tcPr>
          <w:p w14:paraId="2DFA5CA6" w14:textId="77777777" w:rsidR="002167AD" w:rsidRPr="00BD3126" w:rsidRDefault="002167AD" w:rsidP="00975EEB">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Sedimentary and metasedimentary lithic grains</w:t>
            </w:r>
          </w:p>
        </w:tc>
        <w:tc>
          <w:tcPr>
            <w:tcW w:w="1134" w:type="dxa"/>
            <w:tcBorders>
              <w:top w:val="nil"/>
              <w:left w:val="nil"/>
              <w:bottom w:val="single" w:sz="4" w:space="0" w:color="auto"/>
              <w:right w:val="single" w:sz="4" w:space="0" w:color="auto"/>
            </w:tcBorders>
            <w:shd w:val="clear" w:color="auto" w:fill="auto"/>
            <w:noWrap/>
            <w:vAlign w:val="bottom"/>
            <w:hideMark/>
          </w:tcPr>
          <w:p w14:paraId="78C12551" w14:textId="77777777" w:rsidR="002167AD" w:rsidRPr="00BD3126" w:rsidRDefault="002167AD" w:rsidP="00975EEB">
            <w:pPr>
              <w:spacing w:after="0" w:line="240" w:lineRule="auto"/>
              <w:jc w:val="left"/>
              <w:rPr>
                <w:rFonts w:ascii="Calibri" w:eastAsia="Times New Roman" w:hAnsi="Calibri" w:cs="Calibri"/>
                <w:color w:val="000000"/>
                <w:sz w:val="16"/>
                <w:szCs w:val="16"/>
                <w:lang w:eastAsia="de-DE"/>
              </w:rPr>
            </w:pPr>
            <w:r w:rsidRPr="00BD3126">
              <w:rPr>
                <w:rFonts w:ascii="Calibri" w:eastAsia="Times New Roman" w:hAnsi="Calibri" w:cs="Calibri"/>
                <w:color w:val="000000"/>
                <w:sz w:val="16"/>
                <w:szCs w:val="16"/>
                <w:lang w:eastAsia="de-DE"/>
              </w:rPr>
              <w:t>%</w:t>
            </w:r>
          </w:p>
        </w:tc>
      </w:tr>
    </w:tbl>
    <w:p w14:paraId="44EAF6C7" w14:textId="5E38649C" w:rsidR="007C08E4" w:rsidRPr="00BD3126" w:rsidRDefault="007C08E4" w:rsidP="007C08E4"/>
    <w:p w14:paraId="3478AAE9" w14:textId="16F4F933" w:rsidR="00032508" w:rsidRPr="00BD3126" w:rsidRDefault="00032508" w:rsidP="00C27AA2">
      <w:pPr>
        <w:pStyle w:val="berschrift2"/>
        <w:numPr>
          <w:ilvl w:val="1"/>
          <w:numId w:val="2"/>
        </w:numPr>
      </w:pPr>
      <w:bookmarkStart w:id="59" w:name="_Toc23951198"/>
      <w:r w:rsidRPr="00BD3126">
        <w:t>Calculations</w:t>
      </w:r>
      <w:bookmarkEnd w:id="59"/>
    </w:p>
    <w:p w14:paraId="210BEEF3" w14:textId="78514680" w:rsidR="007C08E4" w:rsidRPr="00BD3126" w:rsidRDefault="00C87292" w:rsidP="003D3227">
      <w:pPr>
        <w:pStyle w:val="berschrift3"/>
      </w:pPr>
      <w:bookmarkStart w:id="60" w:name="_Toc23951199"/>
      <w:r w:rsidRPr="00BD3126">
        <w:t>Qt, Qm</w:t>
      </w:r>
      <w:r w:rsidR="00515120" w:rsidRPr="00BD3126">
        <w:t>, and Qp</w:t>
      </w:r>
      <w:bookmarkEnd w:id="60"/>
    </w:p>
    <w:p w14:paraId="50859F86" w14:textId="14AB9B1D" w:rsidR="00A9005A" w:rsidRPr="00BD3126" w:rsidRDefault="0002748C" w:rsidP="00A9005A">
      <w:r w:rsidRPr="00BD3126">
        <w:t>If the total quartz contents (</w:t>
      </w:r>
      <w:r w:rsidR="00912312" w:rsidRPr="00BD3126">
        <w:t>Qt</w:t>
      </w:r>
      <w:r w:rsidRPr="00BD3126">
        <w:t>)</w:t>
      </w:r>
      <w:r w:rsidR="006C35B7" w:rsidRPr="00BD3126">
        <w:t xml:space="preserve"> are not defined in the input file</w:t>
      </w:r>
      <w:r w:rsidR="000C7016" w:rsidRPr="00BD3126">
        <w:t>, SediPlot calculates the Qt component from</w:t>
      </w:r>
      <w:r w:rsidR="00DF059B" w:rsidRPr="00BD3126">
        <w:t xml:space="preserve"> mono-crystalline quartz (</w:t>
      </w:r>
      <w:r w:rsidR="00912312" w:rsidRPr="00BD3126">
        <w:t>Qm</w:t>
      </w:r>
      <w:r w:rsidR="00DF059B" w:rsidRPr="00BD3126">
        <w:t>) a</w:t>
      </w:r>
      <w:r w:rsidR="00912312" w:rsidRPr="00BD3126">
        <w:t>nd</w:t>
      </w:r>
      <w:r w:rsidR="00DF059B" w:rsidRPr="00BD3126">
        <w:t xml:space="preserve"> / or poly-crystalline quartz</w:t>
      </w:r>
      <w:r w:rsidR="00912312" w:rsidRPr="00BD3126">
        <w:t xml:space="preserve"> </w:t>
      </w:r>
      <w:r w:rsidR="00DF059B" w:rsidRPr="00BD3126">
        <w:t>(</w:t>
      </w:r>
      <w:r w:rsidR="00912312" w:rsidRPr="00BD3126">
        <w:t>Qp</w:t>
      </w:r>
      <w:r w:rsidR="00DF059B" w:rsidRPr="00BD3126">
        <w:t>)</w:t>
      </w:r>
      <w:r w:rsidR="00181982" w:rsidRPr="00BD3126">
        <w:t>, i</w:t>
      </w:r>
      <w:r w:rsidR="00AC3E25" w:rsidRPr="00BD3126">
        <w:t>f</w:t>
      </w:r>
      <w:r w:rsidR="00181982" w:rsidRPr="00BD3126">
        <w:t xml:space="preserve"> at least one of them is defined in the input file.</w:t>
      </w:r>
    </w:p>
    <w:p w14:paraId="5BF13361" w14:textId="19E720F5" w:rsidR="00A9005A" w:rsidRPr="00BD3126" w:rsidRDefault="00A9005A" w:rsidP="00912312">
      <w:pPr>
        <w:pStyle w:val="berschrift3"/>
      </w:pPr>
      <w:bookmarkStart w:id="61" w:name="_Toc23951200"/>
      <w:r w:rsidRPr="00BD3126">
        <w:lastRenderedPageBreak/>
        <w:t>Silt, Clay, and Mud</w:t>
      </w:r>
      <w:bookmarkEnd w:id="61"/>
    </w:p>
    <w:p w14:paraId="61DA9360" w14:textId="5E47D912" w:rsidR="007C08E4" w:rsidRPr="00BD3126" w:rsidRDefault="00912312" w:rsidP="007C08E4">
      <w:r w:rsidRPr="00BD3126">
        <w:t xml:space="preserve">According to the classification scheme after Folk </w:t>
      </w:r>
      <w:r w:rsidRPr="00BD3126">
        <w:fldChar w:fldCharType="begin" w:fldLock="1"/>
      </w:r>
      <w:r w:rsidR="00307401" w:rsidRPr="00BD3126">
        <w:instrText>ADDIN CSL_CITATION {"citationItems":[{"id":"ITEM-1","itemData":{"author":[{"dropping-particle":"","family":"Folk","given":"R.L.","non-dropping-particle":"","parse-names":false,"suffix":""}],"container-title":"Journal of Geology","id":"ITEM-1","issued":{"date-parts":[["1954"]]},"page":"344-359","title":"The distinction between grain size andmineral composition in sedimentary-rock nomenclature","type":"article-journal","volume":"62"},"suppress-author":1,"uris":["http://www.mendeley.com/documents/?uuid=b5e0c22e-999f-457f-bfbe-ecb5aad41317"]}],"mendeley":{"formattedCitation":"(1954)","plainTextFormattedCitation":"(1954)","previouslyFormattedCitation":"(1954)"},"properties":{"noteIndex":0},"schema":"https://github.com/citation-style-language/schema/raw/master/csl-citation.json"}</w:instrText>
      </w:r>
      <w:r w:rsidRPr="00BD3126">
        <w:fldChar w:fldCharType="separate"/>
      </w:r>
      <w:r w:rsidRPr="00BD3126">
        <w:rPr>
          <w:noProof/>
        </w:rPr>
        <w:t>(1954)</w:t>
      </w:r>
      <w:r w:rsidRPr="00BD3126">
        <w:fldChar w:fldCharType="end"/>
      </w:r>
      <w:r w:rsidR="00120B40" w:rsidRPr="00BD3126">
        <w:t xml:space="preserve">, the component mud </w:t>
      </w:r>
      <w:r w:rsidR="00E44EB9" w:rsidRPr="00BD3126">
        <w:t>refers</w:t>
      </w:r>
      <w:r w:rsidR="00120B40" w:rsidRPr="00BD3126">
        <w:t xml:space="preserve"> to </w:t>
      </w:r>
      <w:r w:rsidR="00F5222A" w:rsidRPr="00BD3126">
        <w:t xml:space="preserve">all grains, which are smaller than </w:t>
      </w:r>
      <w:r w:rsidR="00251C86" w:rsidRPr="00BD3126">
        <w:t>0.063 mm. Therefore</w:t>
      </w:r>
      <w:r w:rsidR="00F85A54" w:rsidRPr="00BD3126">
        <w:t xml:space="preserve">, </w:t>
      </w:r>
      <w:r w:rsidR="005A05CD" w:rsidRPr="00BD3126">
        <w:t xml:space="preserve">SediPlot </w:t>
      </w:r>
      <w:r w:rsidR="004534B0" w:rsidRPr="00BD3126">
        <w:t xml:space="preserve">calculates the mud component from given silt and clay components, if at least one of these components is </w:t>
      </w:r>
      <w:r w:rsidR="000C0CAC" w:rsidRPr="00BD3126">
        <w:t>available and the header mud has not been found in the input data</w:t>
      </w:r>
      <w:r w:rsidR="0002748C" w:rsidRPr="00BD3126">
        <w:t>.</w:t>
      </w:r>
    </w:p>
    <w:p w14:paraId="055F69C6" w14:textId="77777777" w:rsidR="00E44EB9" w:rsidRPr="00BD3126" w:rsidRDefault="00E44EB9" w:rsidP="007C08E4"/>
    <w:p w14:paraId="6426FAF4" w14:textId="3B50E8B5" w:rsidR="007C08E4" w:rsidRPr="00BD3126" w:rsidRDefault="007C08E4" w:rsidP="00C27AA2">
      <w:pPr>
        <w:pStyle w:val="berschrift2"/>
        <w:numPr>
          <w:ilvl w:val="1"/>
          <w:numId w:val="2"/>
        </w:numPr>
      </w:pPr>
      <w:bookmarkStart w:id="62" w:name="_Toc23951201"/>
      <w:r w:rsidRPr="00BD3126">
        <w:t>Contained plots</w:t>
      </w:r>
      <w:bookmarkEnd w:id="62"/>
    </w:p>
    <w:p w14:paraId="44B5616B" w14:textId="18D5E1FF" w:rsidR="007C08E4" w:rsidRPr="00BD3126" w:rsidRDefault="00B70FBA" w:rsidP="00495E0D">
      <w:r w:rsidRPr="00BD3126">
        <w:t xml:space="preserve">10 plots are available in this </w:t>
      </w:r>
      <w:r w:rsidR="007658B1">
        <w:t xml:space="preserve">first </w:t>
      </w:r>
      <w:r w:rsidRPr="00BD3126">
        <w:t>version of SediPlot</w:t>
      </w:r>
      <w:r w:rsidR="00495E0D" w:rsidRPr="00BD3126">
        <w:t>. These</w:t>
      </w:r>
      <w:r w:rsidR="007658B1">
        <w:t xml:space="preserve"> plots</w:t>
      </w:r>
      <w:r w:rsidR="00495E0D" w:rsidRPr="00BD3126">
        <w:t xml:space="preserve"> are listed in Tab 6.3-1</w:t>
      </w:r>
      <w:r w:rsidR="007658B1">
        <w:t xml:space="preserve"> together</w:t>
      </w:r>
      <w:r w:rsidR="00495E0D" w:rsidRPr="00BD3126">
        <w:t xml:space="preserve"> with corresponding references.</w:t>
      </w:r>
    </w:p>
    <w:p w14:paraId="585BE81F" w14:textId="03807B7C" w:rsidR="007208AA" w:rsidRPr="00BD3126" w:rsidRDefault="007208AA" w:rsidP="00600F32">
      <w:pPr>
        <w:pStyle w:val="Beschriftung"/>
        <w:keepNext/>
        <w:spacing w:after="40"/>
        <w:rPr>
          <w:lang w:val="en-US"/>
        </w:rPr>
      </w:pPr>
      <w:r w:rsidRPr="00BD3126">
        <w:rPr>
          <w:lang w:val="en-US"/>
        </w:rPr>
        <w:t xml:space="preserve">Tab. </w:t>
      </w:r>
      <w:r w:rsidR="00C41E1B" w:rsidRPr="00BD3126">
        <w:rPr>
          <w:lang w:val="en-US"/>
        </w:rPr>
        <w:fldChar w:fldCharType="begin"/>
      </w:r>
      <w:r w:rsidR="00C41E1B" w:rsidRPr="00BD3126">
        <w:rPr>
          <w:lang w:val="en-US"/>
        </w:rPr>
        <w:instrText xml:space="preserve"> STYLEREF 2 \s </w:instrText>
      </w:r>
      <w:r w:rsidR="00C41E1B" w:rsidRPr="00BD3126">
        <w:rPr>
          <w:lang w:val="en-US"/>
        </w:rPr>
        <w:fldChar w:fldCharType="separate"/>
      </w:r>
      <w:r w:rsidR="00F65358">
        <w:rPr>
          <w:noProof/>
          <w:lang w:val="en-US"/>
        </w:rPr>
        <w:t>7.3</w:t>
      </w:r>
      <w:r w:rsidR="00C41E1B" w:rsidRPr="00BD3126">
        <w:rPr>
          <w:lang w:val="en-US"/>
        </w:rPr>
        <w:fldChar w:fldCharType="end"/>
      </w:r>
      <w:r w:rsidR="00C41E1B" w:rsidRPr="00BD3126">
        <w:rPr>
          <w:lang w:val="en-US"/>
        </w:rPr>
        <w:noBreakHyphen/>
      </w:r>
      <w:r w:rsidR="00C41E1B" w:rsidRPr="00BD3126">
        <w:rPr>
          <w:lang w:val="en-US"/>
        </w:rPr>
        <w:fldChar w:fldCharType="begin"/>
      </w:r>
      <w:r w:rsidR="00C41E1B" w:rsidRPr="00BD3126">
        <w:rPr>
          <w:lang w:val="en-US"/>
        </w:rPr>
        <w:instrText xml:space="preserve"> SEQ Tab. \* ARABIC \s 2 </w:instrText>
      </w:r>
      <w:r w:rsidR="00C41E1B" w:rsidRPr="00BD3126">
        <w:rPr>
          <w:lang w:val="en-US"/>
        </w:rPr>
        <w:fldChar w:fldCharType="separate"/>
      </w:r>
      <w:r w:rsidR="00F65358">
        <w:rPr>
          <w:noProof/>
          <w:lang w:val="en-US"/>
        </w:rPr>
        <w:t>1</w:t>
      </w:r>
      <w:r w:rsidR="00C41E1B" w:rsidRPr="00BD3126">
        <w:rPr>
          <w:lang w:val="en-US"/>
        </w:rPr>
        <w:fldChar w:fldCharType="end"/>
      </w:r>
      <w:r w:rsidRPr="00BD3126">
        <w:rPr>
          <w:lang w:val="en-US"/>
        </w:rPr>
        <w:t xml:space="preserve">: </w:t>
      </w:r>
      <w:r w:rsidR="00115710" w:rsidRPr="00BD3126">
        <w:rPr>
          <w:lang w:val="en-US"/>
        </w:rPr>
        <w:t xml:space="preserve">List of plots contained in </w:t>
      </w:r>
      <w:r w:rsidR="002A4DA6" w:rsidRPr="00BD3126">
        <w:rPr>
          <w:lang w:val="en-US"/>
        </w:rPr>
        <w:t>SediPlot v1.0</w:t>
      </w:r>
      <w:r w:rsidR="00600F32" w:rsidRPr="00BD3126">
        <w:rPr>
          <w:lang w:val="en-US"/>
        </w:rPr>
        <w:t>.</w:t>
      </w:r>
    </w:p>
    <w:tbl>
      <w:tblPr>
        <w:tblW w:w="9528" w:type="dxa"/>
        <w:tblCellMar>
          <w:left w:w="70" w:type="dxa"/>
          <w:right w:w="70" w:type="dxa"/>
        </w:tblCellMar>
        <w:tblLook w:val="04A0" w:firstRow="1" w:lastRow="0" w:firstColumn="1" w:lastColumn="0" w:noHBand="0" w:noVBand="1"/>
      </w:tblPr>
      <w:tblGrid>
        <w:gridCol w:w="3256"/>
        <w:gridCol w:w="3260"/>
        <w:gridCol w:w="850"/>
        <w:gridCol w:w="2162"/>
      </w:tblGrid>
      <w:tr w:rsidR="00D128B2" w:rsidRPr="00BD3126" w14:paraId="7359A0AF" w14:textId="77777777" w:rsidTr="002D0583">
        <w:trPr>
          <w:trHeight w:val="227"/>
        </w:trPr>
        <w:tc>
          <w:tcPr>
            <w:tcW w:w="3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D30290" w14:textId="23206725" w:rsidR="00D128B2" w:rsidRPr="00BD3126" w:rsidRDefault="00570A38" w:rsidP="00D128B2">
            <w:pPr>
              <w:spacing w:after="0" w:line="240" w:lineRule="auto"/>
              <w:jc w:val="center"/>
              <w:rPr>
                <w:rFonts w:ascii="Calibri" w:eastAsia="Times New Roman" w:hAnsi="Calibri" w:cs="Calibri"/>
                <w:b/>
                <w:bCs/>
                <w:sz w:val="16"/>
                <w:szCs w:val="16"/>
                <w:lang w:eastAsia="de-DE"/>
              </w:rPr>
            </w:pPr>
            <w:r w:rsidRPr="00BD3126">
              <w:rPr>
                <w:rFonts w:ascii="Calibri" w:eastAsia="Times New Roman" w:hAnsi="Calibri" w:cs="Calibri"/>
                <w:b/>
                <w:bCs/>
                <w:sz w:val="16"/>
                <w:szCs w:val="16"/>
                <w:lang w:eastAsia="de-DE"/>
              </w:rPr>
              <w:t>Plot Title</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14:paraId="24164992" w14:textId="643DC0B1" w:rsidR="00D128B2" w:rsidRPr="00BD3126" w:rsidRDefault="007208AA" w:rsidP="00D128B2">
            <w:pPr>
              <w:spacing w:after="0" w:line="240" w:lineRule="auto"/>
              <w:jc w:val="center"/>
              <w:rPr>
                <w:rFonts w:ascii="Calibri" w:eastAsia="Times New Roman" w:hAnsi="Calibri" w:cs="Calibri"/>
                <w:b/>
                <w:bCs/>
                <w:sz w:val="16"/>
                <w:szCs w:val="16"/>
                <w:lang w:eastAsia="de-DE"/>
              </w:rPr>
            </w:pPr>
            <w:r w:rsidRPr="00BD3126">
              <w:rPr>
                <w:rFonts w:ascii="Calibri" w:eastAsia="Times New Roman" w:hAnsi="Calibri" w:cs="Calibri"/>
                <w:b/>
                <w:bCs/>
                <w:sz w:val="16"/>
                <w:szCs w:val="16"/>
                <w:lang w:eastAsia="de-DE"/>
              </w:rPr>
              <w:t>Purpose</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0611383D" w14:textId="74907141" w:rsidR="00D128B2" w:rsidRPr="00BD3126" w:rsidRDefault="00875D91" w:rsidP="00D128B2">
            <w:pPr>
              <w:spacing w:after="0" w:line="240" w:lineRule="auto"/>
              <w:jc w:val="center"/>
              <w:rPr>
                <w:rFonts w:ascii="Calibri" w:eastAsia="Times New Roman" w:hAnsi="Calibri" w:cs="Calibri"/>
                <w:b/>
                <w:bCs/>
                <w:sz w:val="16"/>
                <w:szCs w:val="16"/>
                <w:lang w:eastAsia="de-DE"/>
              </w:rPr>
            </w:pPr>
            <w:r w:rsidRPr="00BD3126">
              <w:rPr>
                <w:rFonts w:ascii="Calibri" w:eastAsia="Times New Roman" w:hAnsi="Calibri" w:cs="Calibri"/>
                <w:b/>
                <w:bCs/>
                <w:sz w:val="16"/>
                <w:szCs w:val="16"/>
                <w:lang w:eastAsia="de-DE"/>
              </w:rPr>
              <w:t>Plot Type</w:t>
            </w:r>
          </w:p>
        </w:tc>
        <w:tc>
          <w:tcPr>
            <w:tcW w:w="2162" w:type="dxa"/>
            <w:tcBorders>
              <w:top w:val="single" w:sz="4" w:space="0" w:color="auto"/>
              <w:left w:val="nil"/>
              <w:bottom w:val="single" w:sz="4" w:space="0" w:color="auto"/>
              <w:right w:val="single" w:sz="4" w:space="0" w:color="auto"/>
            </w:tcBorders>
            <w:shd w:val="clear" w:color="auto" w:fill="auto"/>
            <w:noWrap/>
            <w:vAlign w:val="bottom"/>
            <w:hideMark/>
          </w:tcPr>
          <w:p w14:paraId="5DA7399A" w14:textId="44B0CF23" w:rsidR="00D128B2" w:rsidRPr="00BD3126" w:rsidRDefault="00875D91" w:rsidP="00D128B2">
            <w:pPr>
              <w:spacing w:after="0" w:line="240" w:lineRule="auto"/>
              <w:jc w:val="center"/>
              <w:rPr>
                <w:rFonts w:ascii="Calibri" w:eastAsia="Times New Roman" w:hAnsi="Calibri" w:cs="Calibri"/>
                <w:b/>
                <w:bCs/>
                <w:sz w:val="16"/>
                <w:szCs w:val="16"/>
                <w:lang w:eastAsia="de-DE"/>
              </w:rPr>
            </w:pPr>
            <w:r w:rsidRPr="00BD3126">
              <w:rPr>
                <w:rFonts w:ascii="Calibri" w:eastAsia="Times New Roman" w:hAnsi="Calibri" w:cs="Calibri"/>
                <w:b/>
                <w:bCs/>
                <w:sz w:val="16"/>
                <w:szCs w:val="16"/>
                <w:lang w:eastAsia="de-DE"/>
              </w:rPr>
              <w:t>Reference</w:t>
            </w:r>
          </w:p>
        </w:tc>
      </w:tr>
      <w:tr w:rsidR="002D0583" w:rsidRPr="00BD3126" w14:paraId="06FA86E2" w14:textId="77777777" w:rsidTr="002D0583">
        <w:trPr>
          <w:trHeight w:val="227"/>
        </w:trPr>
        <w:tc>
          <w:tcPr>
            <w:tcW w:w="32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A22277" w14:textId="0653168D" w:rsidR="002D0583" w:rsidRPr="00BD3126" w:rsidRDefault="002D0583" w:rsidP="002D0583">
            <w:pPr>
              <w:spacing w:after="0" w:line="240" w:lineRule="auto"/>
              <w:rPr>
                <w:rFonts w:ascii="Calibri" w:eastAsia="Times New Roman" w:hAnsi="Calibri" w:cs="Calibri"/>
                <w:bCs/>
                <w:sz w:val="16"/>
                <w:szCs w:val="16"/>
                <w:lang w:eastAsia="de-DE"/>
              </w:rPr>
            </w:pPr>
            <w:r w:rsidRPr="00BD3126">
              <w:rPr>
                <w:rFonts w:ascii="Calibri" w:hAnsi="Calibri" w:cs="Calibri"/>
                <w:color w:val="000000"/>
                <w:sz w:val="16"/>
                <w:szCs w:val="16"/>
              </w:rPr>
              <w:t>Gravel-Mud-Sand classification diagram</w:t>
            </w:r>
          </w:p>
        </w:tc>
        <w:tc>
          <w:tcPr>
            <w:tcW w:w="3260" w:type="dxa"/>
            <w:tcBorders>
              <w:top w:val="single" w:sz="4" w:space="0" w:color="auto"/>
              <w:left w:val="nil"/>
              <w:bottom w:val="single" w:sz="4" w:space="0" w:color="auto"/>
              <w:right w:val="single" w:sz="4" w:space="0" w:color="auto"/>
            </w:tcBorders>
            <w:shd w:val="clear" w:color="auto" w:fill="auto"/>
            <w:noWrap/>
            <w:vAlign w:val="center"/>
          </w:tcPr>
          <w:p w14:paraId="74112E15" w14:textId="3C94E475" w:rsidR="002D0583" w:rsidRPr="00BD3126" w:rsidRDefault="002D0583" w:rsidP="002D0583">
            <w:pPr>
              <w:spacing w:after="0" w:line="240" w:lineRule="auto"/>
              <w:rPr>
                <w:rFonts w:ascii="Calibri" w:eastAsia="Times New Roman" w:hAnsi="Calibri" w:cs="Calibri"/>
                <w:bCs/>
                <w:sz w:val="16"/>
                <w:szCs w:val="16"/>
                <w:lang w:eastAsia="de-DE"/>
              </w:rPr>
            </w:pPr>
            <w:r w:rsidRPr="00BD3126">
              <w:rPr>
                <w:rFonts w:ascii="Calibri" w:hAnsi="Calibri" w:cs="Calibri"/>
                <w:color w:val="000000"/>
                <w:sz w:val="16"/>
                <w:szCs w:val="16"/>
              </w:rPr>
              <w:t>sedimentary rocks classification</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5221C966" w14:textId="370D300D" w:rsidR="002D0583" w:rsidRPr="00BD3126" w:rsidRDefault="002D0583" w:rsidP="002D0583">
            <w:pPr>
              <w:spacing w:after="0" w:line="240" w:lineRule="auto"/>
              <w:rPr>
                <w:rFonts w:ascii="Calibri" w:eastAsia="Times New Roman" w:hAnsi="Calibri" w:cs="Calibri"/>
                <w:bCs/>
                <w:sz w:val="16"/>
                <w:szCs w:val="16"/>
                <w:lang w:eastAsia="de-DE"/>
              </w:rPr>
            </w:pPr>
            <w:r w:rsidRPr="00BD3126">
              <w:rPr>
                <w:rFonts w:ascii="Calibri" w:hAnsi="Calibri" w:cs="Calibri"/>
                <w:color w:val="000000"/>
                <w:sz w:val="16"/>
                <w:szCs w:val="16"/>
              </w:rPr>
              <w:t>ternary</w:t>
            </w:r>
          </w:p>
        </w:tc>
        <w:tc>
          <w:tcPr>
            <w:tcW w:w="2162" w:type="dxa"/>
            <w:tcBorders>
              <w:top w:val="single" w:sz="4" w:space="0" w:color="auto"/>
              <w:left w:val="nil"/>
              <w:bottom w:val="single" w:sz="4" w:space="0" w:color="auto"/>
              <w:right w:val="single" w:sz="4" w:space="0" w:color="auto"/>
            </w:tcBorders>
            <w:shd w:val="clear" w:color="auto" w:fill="auto"/>
            <w:noWrap/>
            <w:vAlign w:val="center"/>
          </w:tcPr>
          <w:p w14:paraId="75382BF0" w14:textId="6A3332F1" w:rsidR="002D0583" w:rsidRPr="00BD3126" w:rsidRDefault="002D0583" w:rsidP="002D0583">
            <w:pPr>
              <w:spacing w:after="0" w:line="240" w:lineRule="auto"/>
              <w:rPr>
                <w:rFonts w:ascii="Calibri" w:eastAsia="Times New Roman" w:hAnsi="Calibri" w:cs="Calibri"/>
                <w:bCs/>
                <w:sz w:val="16"/>
                <w:szCs w:val="16"/>
                <w:lang w:eastAsia="de-DE"/>
              </w:rPr>
            </w:pPr>
            <w:r w:rsidRPr="00BD3126">
              <w:rPr>
                <w:rFonts w:ascii="Calibri" w:hAnsi="Calibri" w:cs="Calibri"/>
                <w:color w:val="000000"/>
                <w:sz w:val="16"/>
                <w:szCs w:val="16"/>
              </w:rPr>
              <w:t xml:space="preserve">Folk </w:t>
            </w:r>
            <w:r w:rsidR="007F3363" w:rsidRPr="00BD3126">
              <w:rPr>
                <w:rFonts w:ascii="Calibri" w:hAnsi="Calibri" w:cs="Calibri"/>
                <w:color w:val="000000"/>
                <w:sz w:val="16"/>
                <w:szCs w:val="16"/>
              </w:rPr>
              <w:fldChar w:fldCharType="begin" w:fldLock="1"/>
            </w:r>
            <w:r w:rsidR="00307401" w:rsidRPr="00BD3126">
              <w:rPr>
                <w:rFonts w:ascii="Calibri" w:hAnsi="Calibri" w:cs="Calibri"/>
                <w:color w:val="000000"/>
                <w:sz w:val="16"/>
                <w:szCs w:val="16"/>
              </w:rPr>
              <w:instrText>ADDIN CSL_CITATION {"citationItems":[{"id":"ITEM-1","itemData":{"author":[{"dropping-particle":"","family":"Folk","given":"R.L.","non-dropping-particle":"","parse-names":false,"suffix":""}],"container-title":"Journal of Geology","id":"ITEM-1","issued":{"date-parts":[["1954"]]},"page":"344-359","title":"The distinction between grain size andmineral composition in sedimentary-rock nomenclature","type":"article-journal","volume":"62"},"suppress-author":1,"uris":["http://www.mendeley.com/documents/?uuid=b5e0c22e-999f-457f-bfbe-ecb5aad41317"]}],"mendeley":{"formattedCitation":"(1954)","plainTextFormattedCitation":"(1954)","previouslyFormattedCitation":"(1954)"},"properties":{"noteIndex":0},"schema":"https://github.com/citation-style-language/schema/raw/master/csl-citation.json"}</w:instrText>
            </w:r>
            <w:r w:rsidR="007F3363" w:rsidRPr="00BD3126">
              <w:rPr>
                <w:rFonts w:ascii="Calibri" w:hAnsi="Calibri" w:cs="Calibri"/>
                <w:color w:val="000000"/>
                <w:sz w:val="16"/>
                <w:szCs w:val="16"/>
              </w:rPr>
              <w:fldChar w:fldCharType="separate"/>
            </w:r>
            <w:r w:rsidR="007F3363" w:rsidRPr="00BD3126">
              <w:rPr>
                <w:rFonts w:ascii="Calibri" w:hAnsi="Calibri" w:cs="Calibri"/>
                <w:noProof/>
                <w:color w:val="000000"/>
                <w:sz w:val="16"/>
                <w:szCs w:val="16"/>
              </w:rPr>
              <w:t>(1954)</w:t>
            </w:r>
            <w:r w:rsidR="007F3363" w:rsidRPr="00BD3126">
              <w:rPr>
                <w:rFonts w:ascii="Calibri" w:hAnsi="Calibri" w:cs="Calibri"/>
                <w:color w:val="000000"/>
                <w:sz w:val="16"/>
                <w:szCs w:val="16"/>
              </w:rPr>
              <w:fldChar w:fldCharType="end"/>
            </w:r>
          </w:p>
        </w:tc>
      </w:tr>
      <w:tr w:rsidR="002D0583" w:rsidRPr="00BD3126" w14:paraId="002CFA94" w14:textId="77777777" w:rsidTr="002D0583">
        <w:trPr>
          <w:trHeight w:val="227"/>
        </w:trPr>
        <w:tc>
          <w:tcPr>
            <w:tcW w:w="32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2B070F" w14:textId="64E07126" w:rsidR="002D0583" w:rsidRPr="00BD3126" w:rsidRDefault="002D0583" w:rsidP="002D0583">
            <w:pPr>
              <w:spacing w:after="0" w:line="240" w:lineRule="auto"/>
              <w:rPr>
                <w:rFonts w:ascii="Calibri" w:eastAsia="Times New Roman" w:hAnsi="Calibri" w:cs="Calibri"/>
                <w:bCs/>
                <w:sz w:val="16"/>
                <w:szCs w:val="16"/>
                <w:lang w:eastAsia="de-DE"/>
              </w:rPr>
            </w:pPr>
            <w:r w:rsidRPr="00BD3126">
              <w:rPr>
                <w:rFonts w:ascii="Calibri" w:hAnsi="Calibri" w:cs="Calibri"/>
                <w:color w:val="000000"/>
                <w:sz w:val="16"/>
                <w:szCs w:val="16"/>
              </w:rPr>
              <w:t>Sand-Silt-Clay diagram</w:t>
            </w:r>
          </w:p>
        </w:tc>
        <w:tc>
          <w:tcPr>
            <w:tcW w:w="3260" w:type="dxa"/>
            <w:tcBorders>
              <w:top w:val="single" w:sz="4" w:space="0" w:color="auto"/>
              <w:left w:val="nil"/>
              <w:bottom w:val="single" w:sz="4" w:space="0" w:color="auto"/>
              <w:right w:val="single" w:sz="4" w:space="0" w:color="auto"/>
            </w:tcBorders>
            <w:shd w:val="clear" w:color="auto" w:fill="auto"/>
            <w:noWrap/>
            <w:vAlign w:val="center"/>
          </w:tcPr>
          <w:p w14:paraId="12BAA7D0" w14:textId="1161BA4A" w:rsidR="002D0583" w:rsidRPr="00BD3126" w:rsidRDefault="002D0583" w:rsidP="002D0583">
            <w:pPr>
              <w:spacing w:after="0" w:line="240" w:lineRule="auto"/>
              <w:rPr>
                <w:rFonts w:ascii="Calibri" w:eastAsia="Times New Roman" w:hAnsi="Calibri" w:cs="Calibri"/>
                <w:bCs/>
                <w:sz w:val="16"/>
                <w:szCs w:val="16"/>
                <w:lang w:eastAsia="de-DE"/>
              </w:rPr>
            </w:pPr>
            <w:r w:rsidRPr="00BD3126">
              <w:rPr>
                <w:rFonts w:ascii="Calibri" w:hAnsi="Calibri" w:cs="Calibri"/>
                <w:color w:val="000000"/>
                <w:sz w:val="16"/>
                <w:szCs w:val="16"/>
              </w:rPr>
              <w:t>sedimentary rocks classification</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1DC4967B" w14:textId="6D34698B" w:rsidR="002D0583" w:rsidRPr="00BD3126" w:rsidRDefault="002D0583" w:rsidP="002D0583">
            <w:pPr>
              <w:spacing w:after="0" w:line="240" w:lineRule="auto"/>
              <w:rPr>
                <w:rFonts w:ascii="Calibri" w:eastAsia="Times New Roman" w:hAnsi="Calibri" w:cs="Calibri"/>
                <w:bCs/>
                <w:sz w:val="16"/>
                <w:szCs w:val="16"/>
                <w:lang w:eastAsia="de-DE"/>
              </w:rPr>
            </w:pPr>
            <w:r w:rsidRPr="00BD3126">
              <w:rPr>
                <w:rFonts w:ascii="Calibri" w:hAnsi="Calibri" w:cs="Calibri"/>
                <w:color w:val="000000"/>
                <w:sz w:val="16"/>
                <w:szCs w:val="16"/>
              </w:rPr>
              <w:t>ternary</w:t>
            </w:r>
          </w:p>
        </w:tc>
        <w:tc>
          <w:tcPr>
            <w:tcW w:w="2162" w:type="dxa"/>
            <w:tcBorders>
              <w:top w:val="single" w:sz="4" w:space="0" w:color="auto"/>
              <w:left w:val="nil"/>
              <w:bottom w:val="single" w:sz="4" w:space="0" w:color="auto"/>
              <w:right w:val="single" w:sz="4" w:space="0" w:color="auto"/>
            </w:tcBorders>
            <w:shd w:val="clear" w:color="auto" w:fill="auto"/>
            <w:noWrap/>
            <w:vAlign w:val="center"/>
          </w:tcPr>
          <w:p w14:paraId="19CD9DD7" w14:textId="595574D6" w:rsidR="002D0583" w:rsidRPr="00BD3126" w:rsidRDefault="00B4702E" w:rsidP="002D0583">
            <w:pPr>
              <w:spacing w:after="0" w:line="240" w:lineRule="auto"/>
              <w:rPr>
                <w:rFonts w:ascii="Calibri" w:eastAsia="Times New Roman" w:hAnsi="Calibri" w:cs="Calibri"/>
                <w:bCs/>
                <w:sz w:val="16"/>
                <w:szCs w:val="16"/>
                <w:lang w:eastAsia="de-DE"/>
              </w:rPr>
            </w:pPr>
            <w:r w:rsidRPr="00BD3126">
              <w:rPr>
                <w:rFonts w:ascii="Calibri" w:hAnsi="Calibri" w:cs="Calibri"/>
                <w:color w:val="000000"/>
                <w:sz w:val="16"/>
                <w:szCs w:val="16"/>
              </w:rPr>
              <w:t xml:space="preserve">Folk </w:t>
            </w:r>
            <w:r w:rsidRPr="00BD3126">
              <w:rPr>
                <w:rFonts w:ascii="Calibri" w:hAnsi="Calibri" w:cs="Calibri"/>
                <w:color w:val="000000"/>
                <w:sz w:val="16"/>
                <w:szCs w:val="16"/>
              </w:rPr>
              <w:fldChar w:fldCharType="begin" w:fldLock="1"/>
            </w:r>
            <w:r w:rsidR="00307401" w:rsidRPr="00BD3126">
              <w:rPr>
                <w:rFonts w:ascii="Calibri" w:hAnsi="Calibri" w:cs="Calibri"/>
                <w:color w:val="000000"/>
                <w:sz w:val="16"/>
                <w:szCs w:val="16"/>
              </w:rPr>
              <w:instrText>ADDIN CSL_CITATION {"citationItems":[{"id":"ITEM-1","itemData":{"author":[{"dropping-particle":"","family":"Folk","given":"R.L.","non-dropping-particle":"","parse-names":false,"suffix":""}],"container-title":"Journal of Geology","id":"ITEM-1","issued":{"date-parts":[["1954"]]},"page":"344-359","title":"The distinction between grain size andmineral composition in sedimentary-rock nomenclature","type":"article-journal","volume":"62"},"suppress-author":1,"uris":["http://www.mendeley.com/documents/?uuid=b5e0c22e-999f-457f-bfbe-ecb5aad41317"]}],"mendeley":{"formattedCitation":"(1954)","plainTextFormattedCitation":"(1954)","previouslyFormattedCitation":"(1954)"},"properties":{"noteIndex":0},"schema":"https://github.com/citation-style-language/schema/raw/master/csl-citation.json"}</w:instrText>
            </w:r>
            <w:r w:rsidRPr="00BD3126">
              <w:rPr>
                <w:rFonts w:ascii="Calibri" w:hAnsi="Calibri" w:cs="Calibri"/>
                <w:color w:val="000000"/>
                <w:sz w:val="16"/>
                <w:szCs w:val="16"/>
              </w:rPr>
              <w:fldChar w:fldCharType="separate"/>
            </w:r>
            <w:r w:rsidRPr="00BD3126">
              <w:rPr>
                <w:rFonts w:ascii="Calibri" w:hAnsi="Calibri" w:cs="Calibri"/>
                <w:noProof/>
                <w:color w:val="000000"/>
                <w:sz w:val="16"/>
                <w:szCs w:val="16"/>
              </w:rPr>
              <w:t>(1954)</w:t>
            </w:r>
            <w:r w:rsidRPr="00BD3126">
              <w:rPr>
                <w:rFonts w:ascii="Calibri" w:hAnsi="Calibri" w:cs="Calibri"/>
                <w:color w:val="000000"/>
                <w:sz w:val="16"/>
                <w:szCs w:val="16"/>
              </w:rPr>
              <w:fldChar w:fldCharType="end"/>
            </w:r>
          </w:p>
        </w:tc>
      </w:tr>
      <w:tr w:rsidR="002D0583" w:rsidRPr="00BD3126" w14:paraId="4CE1D006" w14:textId="77777777" w:rsidTr="002D0583">
        <w:trPr>
          <w:trHeight w:val="227"/>
        </w:trPr>
        <w:tc>
          <w:tcPr>
            <w:tcW w:w="32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B3AD0F" w14:textId="412DCA04" w:rsidR="002D0583" w:rsidRPr="00BD3126" w:rsidRDefault="002D0583" w:rsidP="002D0583">
            <w:pPr>
              <w:spacing w:after="0" w:line="240" w:lineRule="auto"/>
              <w:rPr>
                <w:rFonts w:ascii="Calibri" w:eastAsia="Times New Roman" w:hAnsi="Calibri" w:cs="Calibri"/>
                <w:bCs/>
                <w:sz w:val="16"/>
                <w:szCs w:val="16"/>
                <w:lang w:eastAsia="de-DE"/>
              </w:rPr>
            </w:pPr>
            <w:r w:rsidRPr="00BD3126">
              <w:rPr>
                <w:rFonts w:ascii="Calibri" w:hAnsi="Calibri" w:cs="Calibri"/>
                <w:sz w:val="16"/>
                <w:szCs w:val="16"/>
              </w:rPr>
              <w:t>Qt-F-L sedimentary rocks classification diagram</w:t>
            </w:r>
          </w:p>
        </w:tc>
        <w:tc>
          <w:tcPr>
            <w:tcW w:w="3260" w:type="dxa"/>
            <w:tcBorders>
              <w:top w:val="single" w:sz="4" w:space="0" w:color="auto"/>
              <w:left w:val="nil"/>
              <w:bottom w:val="single" w:sz="4" w:space="0" w:color="auto"/>
              <w:right w:val="single" w:sz="4" w:space="0" w:color="auto"/>
            </w:tcBorders>
            <w:shd w:val="clear" w:color="auto" w:fill="auto"/>
            <w:noWrap/>
            <w:vAlign w:val="center"/>
          </w:tcPr>
          <w:p w14:paraId="3402D7FD" w14:textId="14ABCCD4" w:rsidR="002D0583" w:rsidRPr="00BD3126" w:rsidRDefault="002D0583" w:rsidP="002D0583">
            <w:pPr>
              <w:spacing w:after="0" w:line="240" w:lineRule="auto"/>
              <w:rPr>
                <w:rFonts w:ascii="Calibri" w:eastAsia="Times New Roman" w:hAnsi="Calibri" w:cs="Calibri"/>
                <w:bCs/>
                <w:sz w:val="16"/>
                <w:szCs w:val="16"/>
                <w:lang w:eastAsia="de-DE"/>
              </w:rPr>
            </w:pPr>
            <w:r w:rsidRPr="00BD3126">
              <w:rPr>
                <w:rFonts w:ascii="Calibri" w:hAnsi="Calibri" w:cs="Calibri"/>
                <w:color w:val="000000"/>
                <w:sz w:val="16"/>
                <w:szCs w:val="16"/>
              </w:rPr>
              <w:t>sedimentary rocks (0-15% matrix) classification</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6C24DFF2" w14:textId="1DDD9E89" w:rsidR="002D0583" w:rsidRPr="00BD3126" w:rsidRDefault="002D0583" w:rsidP="002D0583">
            <w:pPr>
              <w:spacing w:after="0" w:line="240" w:lineRule="auto"/>
              <w:rPr>
                <w:rFonts w:ascii="Calibri" w:eastAsia="Times New Roman" w:hAnsi="Calibri" w:cs="Calibri"/>
                <w:bCs/>
                <w:sz w:val="16"/>
                <w:szCs w:val="16"/>
                <w:lang w:eastAsia="de-DE"/>
              </w:rPr>
            </w:pPr>
            <w:r w:rsidRPr="00BD3126">
              <w:rPr>
                <w:rFonts w:ascii="Calibri" w:hAnsi="Calibri" w:cs="Calibri"/>
                <w:color w:val="000000"/>
                <w:sz w:val="16"/>
                <w:szCs w:val="16"/>
              </w:rPr>
              <w:t>ternary</w:t>
            </w:r>
          </w:p>
        </w:tc>
        <w:tc>
          <w:tcPr>
            <w:tcW w:w="2162" w:type="dxa"/>
            <w:tcBorders>
              <w:top w:val="single" w:sz="4" w:space="0" w:color="auto"/>
              <w:left w:val="nil"/>
              <w:bottom w:val="single" w:sz="4" w:space="0" w:color="auto"/>
              <w:right w:val="single" w:sz="4" w:space="0" w:color="auto"/>
            </w:tcBorders>
            <w:shd w:val="clear" w:color="auto" w:fill="auto"/>
            <w:noWrap/>
            <w:vAlign w:val="center"/>
          </w:tcPr>
          <w:p w14:paraId="5DB03B5A" w14:textId="4058A56A" w:rsidR="002D0583" w:rsidRPr="00BD3126" w:rsidRDefault="002D0583" w:rsidP="002D0583">
            <w:pPr>
              <w:spacing w:after="0" w:line="240" w:lineRule="auto"/>
              <w:rPr>
                <w:rFonts w:ascii="Calibri" w:eastAsia="Times New Roman" w:hAnsi="Calibri" w:cs="Calibri"/>
                <w:bCs/>
                <w:sz w:val="16"/>
                <w:szCs w:val="16"/>
                <w:lang w:eastAsia="de-DE"/>
              </w:rPr>
            </w:pPr>
            <w:r w:rsidRPr="00BD3126">
              <w:rPr>
                <w:rFonts w:ascii="Calibri" w:hAnsi="Calibri" w:cs="Calibri"/>
                <w:color w:val="000000"/>
                <w:sz w:val="16"/>
                <w:szCs w:val="16"/>
              </w:rPr>
              <w:t xml:space="preserve">Dott </w:t>
            </w:r>
            <w:r w:rsidR="007F3363" w:rsidRPr="00BD3126">
              <w:rPr>
                <w:rFonts w:ascii="Calibri" w:hAnsi="Calibri" w:cs="Calibri"/>
                <w:color w:val="000000"/>
                <w:sz w:val="16"/>
                <w:szCs w:val="16"/>
              </w:rPr>
              <w:fldChar w:fldCharType="begin" w:fldLock="1"/>
            </w:r>
            <w:r w:rsidR="001031CD" w:rsidRPr="00BD3126">
              <w:rPr>
                <w:rFonts w:ascii="Calibri" w:hAnsi="Calibri" w:cs="Calibri"/>
                <w:color w:val="000000"/>
                <w:sz w:val="16"/>
                <w:szCs w:val="16"/>
              </w:rPr>
              <w:instrText>ADDIN CSL_CITATION {"citationItems":[{"id":"ITEM-1","itemData":{"DOI":"10.1306/74d71109-2b21-11d7-8648000102c1865d","ISSN":"1527-1404","abstract":"Huckenholz (1963) showed that the original arkose and graywacke overlap completely in both texture and composition; perhaps suppression of one or both terms is indicated. Graywacke has the longer, if not more signif- icant (albeit confused), history. For 100 years in Germany and 50 in Britain, before development by Sorby of thin section petrography, graywacke was used as a purely hand specimen term based chiefly upon texture. It seems pointless to change this emphasis for an important, large, texturally-similar yet compositlonally-varied rock clan. Modal analysis and interpretation of immature sandstones presents many problems, especially that of matrix which is increasingly attacked as a classificatory parameter, chiefly of maturity. But it matters not how or when conspicuous matrix of graywackes formed for it to be useful for descriptive \"coarse\" separation of pure (arenite) and impure (wacke) sandstones; genesis of fine material must be interpreted in any sand, recent or ancient. Finer subdivision can be made on a compositional basis following flexible schemes such as Gilbert's. Sedimentary struc- tures, tectonics, provenance, depositlonal process and environment should be avoided in petrographic classifica- tion. If textural and compositional maturity be accepted as the prime guides in classification, then purely quanti- tative placing of a rock within each maturity spectrum could replace all troublesome varietal names.","author":[{"dropping-particle":"","family":"Dott","given":"R.H.J.","non-dropping-particle":"","parse-names":false,"suffix":""}],"container-title":"SEPM Journal of Sedimentary Research","id":"ITEM-1","issue":"3","issued":{"date-parts":[["1964"]]},"page":"625-632","title":"Wacke, Graywacke and Matrix--What Approach to Immature Sandstone Classification?","type":"article-journal","volume":"Vol. 34"},"suppress-author":1,"uris":["http://www.mendeley.com/documents/?uuid=0fe87c3f-348c-43d0-9101-f89b46bfbdbc"]}],"mendeley":{"formattedCitation":"(1964)","plainTextFormattedCitation":"(1964)","previouslyFormattedCitation":"(1964)"},"properties":{"noteIndex":0},"schema":"https://github.com/citation-style-language/schema/raw/master/csl-citation.json"}</w:instrText>
            </w:r>
            <w:r w:rsidR="007F3363" w:rsidRPr="00BD3126">
              <w:rPr>
                <w:rFonts w:ascii="Calibri" w:hAnsi="Calibri" w:cs="Calibri"/>
                <w:color w:val="000000"/>
                <w:sz w:val="16"/>
                <w:szCs w:val="16"/>
              </w:rPr>
              <w:fldChar w:fldCharType="separate"/>
            </w:r>
            <w:r w:rsidR="007F3363" w:rsidRPr="00BD3126">
              <w:rPr>
                <w:rFonts w:ascii="Calibri" w:hAnsi="Calibri" w:cs="Calibri"/>
                <w:noProof/>
                <w:color w:val="000000"/>
                <w:sz w:val="16"/>
                <w:szCs w:val="16"/>
              </w:rPr>
              <w:t>(1964)</w:t>
            </w:r>
            <w:r w:rsidR="007F3363" w:rsidRPr="00BD3126">
              <w:rPr>
                <w:rFonts w:ascii="Calibri" w:hAnsi="Calibri" w:cs="Calibri"/>
                <w:color w:val="000000"/>
                <w:sz w:val="16"/>
                <w:szCs w:val="16"/>
              </w:rPr>
              <w:fldChar w:fldCharType="end"/>
            </w:r>
            <w:r w:rsidRPr="00BD3126">
              <w:rPr>
                <w:rFonts w:ascii="Calibri" w:hAnsi="Calibri" w:cs="Calibri"/>
                <w:color w:val="000000"/>
                <w:sz w:val="16"/>
                <w:szCs w:val="16"/>
              </w:rPr>
              <w:t xml:space="preserve">, Pettijohn </w:t>
            </w:r>
            <w:r w:rsidR="007F3363" w:rsidRPr="00BD3126">
              <w:rPr>
                <w:rFonts w:ascii="Calibri" w:hAnsi="Calibri" w:cs="Calibri"/>
                <w:color w:val="000000"/>
                <w:sz w:val="16"/>
                <w:szCs w:val="16"/>
              </w:rPr>
              <w:fldChar w:fldCharType="begin" w:fldLock="1"/>
            </w:r>
            <w:r w:rsidR="00912312" w:rsidRPr="00BD3126">
              <w:rPr>
                <w:rFonts w:ascii="Calibri" w:hAnsi="Calibri" w:cs="Calibri"/>
                <w:color w:val="000000"/>
                <w:sz w:val="16"/>
                <w:szCs w:val="16"/>
              </w:rPr>
              <w:instrText>ADDIN CSL_CITATION {"citationItems":[{"id":"ITEM-1","itemData":{"author":[{"dropping-particle":"","family":"Pettijohn","given":"F.J.","non-dropping-particle":"","parse-names":false,"suffix":""}],"edition":"3rd","id":"ITEM-1","issued":{"date-parts":[["1984"]]},"number-of-pages":"628","publisher":"CBS Pulishers and Distributors","publisher-place":"New Delhi","title":"Sedimentary Rocks","type":"book"},"suppress-author":1,"uris":["http://www.mendeley.com/documents/?uuid=c21beaee-31b7-4a48-91e9-5e44a96d048a"]}],"mendeley":{"formattedCitation":"(1984)","plainTextFormattedCitation":"(1984)","previouslyFormattedCitation":"(1984)"},"properties":{"noteIndex":0},"schema":"https://github.com/citation-style-language/schema/raw/master/csl-citation.json"}</w:instrText>
            </w:r>
            <w:r w:rsidR="007F3363" w:rsidRPr="00BD3126">
              <w:rPr>
                <w:rFonts w:ascii="Calibri" w:hAnsi="Calibri" w:cs="Calibri"/>
                <w:color w:val="000000"/>
                <w:sz w:val="16"/>
                <w:szCs w:val="16"/>
              </w:rPr>
              <w:fldChar w:fldCharType="separate"/>
            </w:r>
            <w:r w:rsidR="007F3363" w:rsidRPr="00BD3126">
              <w:rPr>
                <w:rFonts w:ascii="Calibri" w:hAnsi="Calibri" w:cs="Calibri"/>
                <w:noProof/>
                <w:color w:val="000000"/>
                <w:sz w:val="16"/>
                <w:szCs w:val="16"/>
              </w:rPr>
              <w:t>(1984)</w:t>
            </w:r>
            <w:r w:rsidR="007F3363" w:rsidRPr="00BD3126">
              <w:rPr>
                <w:rFonts w:ascii="Calibri" w:hAnsi="Calibri" w:cs="Calibri"/>
                <w:color w:val="000000"/>
                <w:sz w:val="16"/>
                <w:szCs w:val="16"/>
              </w:rPr>
              <w:fldChar w:fldCharType="end"/>
            </w:r>
          </w:p>
        </w:tc>
      </w:tr>
      <w:tr w:rsidR="007F3363" w:rsidRPr="00BD3126" w14:paraId="1D8E35C9" w14:textId="77777777" w:rsidTr="002D0583">
        <w:trPr>
          <w:trHeight w:val="227"/>
        </w:trPr>
        <w:tc>
          <w:tcPr>
            <w:tcW w:w="32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55CA61" w14:textId="584C9727" w:rsidR="007F3363" w:rsidRPr="00BD3126" w:rsidRDefault="007F3363" w:rsidP="007F3363">
            <w:pPr>
              <w:spacing w:after="0" w:line="240" w:lineRule="auto"/>
              <w:rPr>
                <w:rFonts w:ascii="Calibri" w:eastAsia="Times New Roman" w:hAnsi="Calibri" w:cs="Calibri"/>
                <w:bCs/>
                <w:sz w:val="16"/>
                <w:szCs w:val="16"/>
                <w:lang w:eastAsia="de-DE"/>
              </w:rPr>
            </w:pPr>
            <w:r w:rsidRPr="00BD3126">
              <w:rPr>
                <w:rFonts w:ascii="Calibri" w:hAnsi="Calibri" w:cs="Calibri"/>
                <w:sz w:val="16"/>
                <w:szCs w:val="16"/>
              </w:rPr>
              <w:t>Qt-F-L sedimentary rocks classification diagram</w:t>
            </w:r>
          </w:p>
        </w:tc>
        <w:tc>
          <w:tcPr>
            <w:tcW w:w="3260" w:type="dxa"/>
            <w:tcBorders>
              <w:top w:val="single" w:sz="4" w:space="0" w:color="auto"/>
              <w:left w:val="nil"/>
              <w:bottom w:val="single" w:sz="4" w:space="0" w:color="auto"/>
              <w:right w:val="single" w:sz="4" w:space="0" w:color="auto"/>
            </w:tcBorders>
            <w:shd w:val="clear" w:color="auto" w:fill="auto"/>
            <w:noWrap/>
            <w:vAlign w:val="center"/>
          </w:tcPr>
          <w:p w14:paraId="4C41BF75" w14:textId="0D4F8D3C" w:rsidR="007F3363" w:rsidRPr="00BD3126" w:rsidRDefault="007F3363" w:rsidP="007F3363">
            <w:pPr>
              <w:spacing w:after="0" w:line="240" w:lineRule="auto"/>
              <w:rPr>
                <w:rFonts w:ascii="Calibri" w:eastAsia="Times New Roman" w:hAnsi="Calibri" w:cs="Calibri"/>
                <w:bCs/>
                <w:sz w:val="16"/>
                <w:szCs w:val="16"/>
                <w:lang w:eastAsia="de-DE"/>
              </w:rPr>
            </w:pPr>
            <w:r w:rsidRPr="00BD3126">
              <w:rPr>
                <w:rFonts w:ascii="Calibri" w:hAnsi="Calibri" w:cs="Calibri"/>
                <w:color w:val="000000"/>
                <w:sz w:val="16"/>
                <w:szCs w:val="16"/>
              </w:rPr>
              <w:t>sedimentary rocks (15-75% matrix) classification</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115ACBA4" w14:textId="3FE9F703" w:rsidR="007F3363" w:rsidRPr="00BD3126" w:rsidRDefault="007F3363" w:rsidP="007F3363">
            <w:pPr>
              <w:spacing w:after="0" w:line="240" w:lineRule="auto"/>
              <w:rPr>
                <w:rFonts w:ascii="Calibri" w:eastAsia="Times New Roman" w:hAnsi="Calibri" w:cs="Calibri"/>
                <w:bCs/>
                <w:sz w:val="16"/>
                <w:szCs w:val="16"/>
                <w:lang w:eastAsia="de-DE"/>
              </w:rPr>
            </w:pPr>
            <w:r w:rsidRPr="00BD3126">
              <w:rPr>
                <w:rFonts w:ascii="Calibri" w:hAnsi="Calibri" w:cs="Calibri"/>
                <w:color w:val="000000"/>
                <w:sz w:val="16"/>
                <w:szCs w:val="16"/>
              </w:rPr>
              <w:t>ternary</w:t>
            </w:r>
          </w:p>
        </w:tc>
        <w:tc>
          <w:tcPr>
            <w:tcW w:w="2162" w:type="dxa"/>
            <w:tcBorders>
              <w:top w:val="single" w:sz="4" w:space="0" w:color="auto"/>
              <w:left w:val="nil"/>
              <w:bottom w:val="single" w:sz="4" w:space="0" w:color="auto"/>
              <w:right w:val="single" w:sz="4" w:space="0" w:color="auto"/>
            </w:tcBorders>
            <w:shd w:val="clear" w:color="auto" w:fill="auto"/>
            <w:noWrap/>
            <w:vAlign w:val="center"/>
          </w:tcPr>
          <w:p w14:paraId="634307C6" w14:textId="47B789A0" w:rsidR="007F3363" w:rsidRPr="00BD3126" w:rsidRDefault="007F3363" w:rsidP="007F3363">
            <w:pPr>
              <w:spacing w:after="0" w:line="240" w:lineRule="auto"/>
              <w:rPr>
                <w:rFonts w:ascii="Calibri" w:eastAsia="Times New Roman" w:hAnsi="Calibri" w:cs="Calibri"/>
                <w:bCs/>
                <w:sz w:val="16"/>
                <w:szCs w:val="16"/>
                <w:lang w:eastAsia="de-DE"/>
              </w:rPr>
            </w:pPr>
            <w:r w:rsidRPr="00BD3126">
              <w:rPr>
                <w:rFonts w:ascii="Calibri" w:hAnsi="Calibri" w:cs="Calibri"/>
                <w:color w:val="000000"/>
                <w:sz w:val="16"/>
                <w:szCs w:val="16"/>
              </w:rPr>
              <w:t xml:space="preserve">Dott </w:t>
            </w:r>
            <w:r w:rsidRPr="00BD3126">
              <w:rPr>
                <w:rFonts w:ascii="Calibri" w:hAnsi="Calibri" w:cs="Calibri"/>
                <w:color w:val="000000"/>
                <w:sz w:val="16"/>
                <w:szCs w:val="16"/>
              </w:rPr>
              <w:fldChar w:fldCharType="begin" w:fldLock="1"/>
            </w:r>
            <w:r w:rsidR="001031CD" w:rsidRPr="00BD3126">
              <w:rPr>
                <w:rFonts w:ascii="Calibri" w:hAnsi="Calibri" w:cs="Calibri"/>
                <w:color w:val="000000"/>
                <w:sz w:val="16"/>
                <w:szCs w:val="16"/>
              </w:rPr>
              <w:instrText>ADDIN CSL_CITATION {"citationItems":[{"id":"ITEM-1","itemData":{"DOI":"10.1306/74d71109-2b21-11d7-8648000102c1865d","ISSN":"1527-1404","abstract":"Huckenholz (1963) showed that the original arkose and graywacke overlap completely in both texture and composition; perhaps suppression of one or both terms is indicated. Graywacke has the longer, if not more signif- icant (albeit confused), history. For 100 years in Germany and 50 in Britain, before development by Sorby of thin section petrography, graywacke was used as a purely hand specimen term based chiefly upon texture. It seems pointless to change this emphasis for an important, large, texturally-similar yet compositlonally-varied rock clan. Modal analysis and interpretation of immature sandstones presents many problems, especially that of matrix which is increasingly attacked as a classificatory parameter, chiefly of maturity. But it matters not how or when conspicuous matrix of graywackes formed for it to be useful for descriptive \"coarse\" separation of pure (arenite) and impure (wacke) sandstones; genesis of fine material must be interpreted in any sand, recent or ancient. Finer subdivision can be made on a compositional basis following flexible schemes such as Gilbert's. Sedimentary struc- tures, tectonics, provenance, depositlonal process and environment should be avoided in petrographic classifica- tion. If textural and compositional maturity be accepted as the prime guides in classification, then purely quanti- tative placing of a rock within each maturity spectrum could replace all troublesome varietal names.","author":[{"dropping-particle":"","family":"Dott","given":"R.H.J.","non-dropping-particle":"","parse-names":false,"suffix":""}],"container-title":"SEPM Journal of Sedimentary Research","id":"ITEM-1","issue":"3","issued":{"date-parts":[["1964"]]},"page":"625-632","title":"Wacke, Graywacke and Matrix--What Approach to Immature Sandstone Classification?","type":"article-journal","volume":"Vol. 34"},"suppress-author":1,"uris":["http://www.mendeley.com/documents/?uuid=0fe87c3f-348c-43d0-9101-f89b46bfbdbc"]}],"mendeley":{"formattedCitation":"(1964)","plainTextFormattedCitation":"(1964)","previouslyFormattedCitation":"(1964)"},"properties":{"noteIndex":0},"schema":"https://github.com/citation-style-language/schema/raw/master/csl-citation.json"}</w:instrText>
            </w:r>
            <w:r w:rsidRPr="00BD3126">
              <w:rPr>
                <w:rFonts w:ascii="Calibri" w:hAnsi="Calibri" w:cs="Calibri"/>
                <w:color w:val="000000"/>
                <w:sz w:val="16"/>
                <w:szCs w:val="16"/>
              </w:rPr>
              <w:fldChar w:fldCharType="separate"/>
            </w:r>
            <w:r w:rsidRPr="00BD3126">
              <w:rPr>
                <w:rFonts w:ascii="Calibri" w:hAnsi="Calibri" w:cs="Calibri"/>
                <w:noProof/>
                <w:color w:val="000000"/>
                <w:sz w:val="16"/>
                <w:szCs w:val="16"/>
              </w:rPr>
              <w:t>(1964)</w:t>
            </w:r>
            <w:r w:rsidRPr="00BD3126">
              <w:rPr>
                <w:rFonts w:ascii="Calibri" w:hAnsi="Calibri" w:cs="Calibri"/>
                <w:color w:val="000000"/>
                <w:sz w:val="16"/>
                <w:szCs w:val="16"/>
              </w:rPr>
              <w:fldChar w:fldCharType="end"/>
            </w:r>
            <w:r w:rsidRPr="00BD3126">
              <w:rPr>
                <w:rFonts w:ascii="Calibri" w:hAnsi="Calibri" w:cs="Calibri"/>
                <w:color w:val="000000"/>
                <w:sz w:val="16"/>
                <w:szCs w:val="16"/>
              </w:rPr>
              <w:t xml:space="preserve">, Pettijohn </w:t>
            </w:r>
            <w:r w:rsidRPr="00BD3126">
              <w:rPr>
                <w:rFonts w:ascii="Calibri" w:hAnsi="Calibri" w:cs="Calibri"/>
                <w:color w:val="000000"/>
                <w:sz w:val="16"/>
                <w:szCs w:val="16"/>
              </w:rPr>
              <w:fldChar w:fldCharType="begin" w:fldLock="1"/>
            </w:r>
            <w:r w:rsidR="00912312" w:rsidRPr="00BD3126">
              <w:rPr>
                <w:rFonts w:ascii="Calibri" w:hAnsi="Calibri" w:cs="Calibri"/>
                <w:color w:val="000000"/>
                <w:sz w:val="16"/>
                <w:szCs w:val="16"/>
              </w:rPr>
              <w:instrText>ADDIN CSL_CITATION {"citationItems":[{"id":"ITEM-1","itemData":{"author":[{"dropping-particle":"","family":"Pettijohn","given":"F.J.","non-dropping-particle":"","parse-names":false,"suffix":""}],"edition":"3rd","id":"ITEM-1","issued":{"date-parts":[["1984"]]},"number-of-pages":"628","publisher":"CBS Pulishers and Distributors","publisher-place":"New Delhi","title":"Sedimentary Rocks","type":"book"},"suppress-author":1,"uris":["http://www.mendeley.com/documents/?uuid=c21beaee-31b7-4a48-91e9-5e44a96d048a"]}],"mendeley":{"formattedCitation":"(1984)","plainTextFormattedCitation":"(1984)","previouslyFormattedCitation":"(1984)"},"properties":{"noteIndex":0},"schema":"https://github.com/citation-style-language/schema/raw/master/csl-citation.json"}</w:instrText>
            </w:r>
            <w:r w:rsidRPr="00BD3126">
              <w:rPr>
                <w:rFonts w:ascii="Calibri" w:hAnsi="Calibri" w:cs="Calibri"/>
                <w:color w:val="000000"/>
                <w:sz w:val="16"/>
                <w:szCs w:val="16"/>
              </w:rPr>
              <w:fldChar w:fldCharType="separate"/>
            </w:r>
            <w:r w:rsidRPr="00BD3126">
              <w:rPr>
                <w:rFonts w:ascii="Calibri" w:hAnsi="Calibri" w:cs="Calibri"/>
                <w:noProof/>
                <w:color w:val="000000"/>
                <w:sz w:val="16"/>
                <w:szCs w:val="16"/>
              </w:rPr>
              <w:t>(1984)</w:t>
            </w:r>
            <w:r w:rsidRPr="00BD3126">
              <w:rPr>
                <w:rFonts w:ascii="Calibri" w:hAnsi="Calibri" w:cs="Calibri"/>
                <w:color w:val="000000"/>
                <w:sz w:val="16"/>
                <w:szCs w:val="16"/>
              </w:rPr>
              <w:fldChar w:fldCharType="end"/>
            </w:r>
          </w:p>
        </w:tc>
      </w:tr>
      <w:tr w:rsidR="007F3363" w:rsidRPr="00BD3126" w14:paraId="43EA941D" w14:textId="77777777" w:rsidTr="002D0583">
        <w:trPr>
          <w:trHeight w:val="227"/>
        </w:trPr>
        <w:tc>
          <w:tcPr>
            <w:tcW w:w="3256" w:type="dxa"/>
            <w:tcBorders>
              <w:top w:val="nil"/>
              <w:left w:val="single" w:sz="4" w:space="0" w:color="auto"/>
              <w:bottom w:val="single" w:sz="4" w:space="0" w:color="auto"/>
              <w:right w:val="single" w:sz="4" w:space="0" w:color="auto"/>
            </w:tcBorders>
            <w:shd w:val="clear" w:color="auto" w:fill="auto"/>
            <w:noWrap/>
            <w:vAlign w:val="center"/>
            <w:hideMark/>
          </w:tcPr>
          <w:p w14:paraId="50764E50" w14:textId="77777777" w:rsidR="007F3363" w:rsidRPr="00BD3126" w:rsidRDefault="007F3363"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Qt-F-L sedimentary rocks classification diagram</w:t>
            </w:r>
          </w:p>
        </w:tc>
        <w:tc>
          <w:tcPr>
            <w:tcW w:w="3260" w:type="dxa"/>
            <w:tcBorders>
              <w:top w:val="nil"/>
              <w:left w:val="nil"/>
              <w:bottom w:val="single" w:sz="4" w:space="0" w:color="auto"/>
              <w:right w:val="single" w:sz="4" w:space="0" w:color="auto"/>
            </w:tcBorders>
            <w:shd w:val="clear" w:color="auto" w:fill="auto"/>
            <w:noWrap/>
            <w:vAlign w:val="center"/>
            <w:hideMark/>
          </w:tcPr>
          <w:p w14:paraId="65A72CE6" w14:textId="77777777" w:rsidR="007F3363" w:rsidRPr="00BD3126" w:rsidRDefault="007F3363"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sedimentary rocks classification</w:t>
            </w:r>
          </w:p>
        </w:tc>
        <w:tc>
          <w:tcPr>
            <w:tcW w:w="850" w:type="dxa"/>
            <w:tcBorders>
              <w:top w:val="nil"/>
              <w:left w:val="nil"/>
              <w:bottom w:val="single" w:sz="4" w:space="0" w:color="auto"/>
              <w:right w:val="single" w:sz="4" w:space="0" w:color="auto"/>
            </w:tcBorders>
            <w:shd w:val="clear" w:color="auto" w:fill="auto"/>
            <w:noWrap/>
            <w:vAlign w:val="center"/>
            <w:hideMark/>
          </w:tcPr>
          <w:p w14:paraId="59726B97" w14:textId="77777777" w:rsidR="007F3363" w:rsidRPr="00BD3126" w:rsidRDefault="007F3363"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ternary</w:t>
            </w:r>
          </w:p>
        </w:tc>
        <w:tc>
          <w:tcPr>
            <w:tcW w:w="2162" w:type="dxa"/>
            <w:tcBorders>
              <w:top w:val="nil"/>
              <w:left w:val="nil"/>
              <w:bottom w:val="single" w:sz="4" w:space="0" w:color="auto"/>
              <w:right w:val="single" w:sz="4" w:space="0" w:color="auto"/>
            </w:tcBorders>
            <w:shd w:val="clear" w:color="auto" w:fill="auto"/>
            <w:noWrap/>
            <w:vAlign w:val="center"/>
            <w:hideMark/>
          </w:tcPr>
          <w:p w14:paraId="1596593F" w14:textId="281FB418" w:rsidR="007F3363" w:rsidRPr="00BD3126" w:rsidRDefault="007F3363"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 xml:space="preserve">Folk </w:t>
            </w:r>
            <w:r w:rsidRPr="00BD3126">
              <w:rPr>
                <w:rFonts w:ascii="Calibri" w:eastAsia="Times New Roman" w:hAnsi="Calibri" w:cs="Calibri"/>
                <w:sz w:val="16"/>
                <w:szCs w:val="16"/>
                <w:lang w:eastAsia="de-DE"/>
              </w:rPr>
              <w:fldChar w:fldCharType="begin" w:fldLock="1"/>
            </w:r>
            <w:r w:rsidR="00307401" w:rsidRPr="00BD3126">
              <w:rPr>
                <w:rFonts w:ascii="Calibri" w:eastAsia="Times New Roman" w:hAnsi="Calibri" w:cs="Calibri"/>
                <w:sz w:val="16"/>
                <w:szCs w:val="16"/>
                <w:lang w:eastAsia="de-DE"/>
              </w:rPr>
              <w:instrText>ADDIN CSL_CITATION {"citationItems":[{"id":"ITEM-1","itemData":{"author":[{"dropping-particle":"","family":"Folk","given":"R.L.","non-dropping-particle":"","parse-names":false,"suffix":""}],"id":"ITEM-1","issued":{"date-parts":[["1965"]]},"number-of-pages":"182","publisher":"Hemphill Publishing Company","title":"The Petrology of Sedimentary Rocks","type":"book"},"suppress-author":1,"uris":["http://www.mendeley.com/documents/?uuid=5a6a4fa9-b63f-4ff4-b709-25bfc8300e9f"]}],"mendeley":{"formattedCitation":"(1965)","plainTextFormattedCitation":"(1965)","previouslyFormattedCitation":"(1965)"},"properties":{"noteIndex":0},"schema":"https://github.com/citation-style-language/schema/raw/master/csl-citation.json"}</w:instrText>
            </w:r>
            <w:r w:rsidRPr="00BD3126">
              <w:rPr>
                <w:rFonts w:ascii="Calibri" w:eastAsia="Times New Roman" w:hAnsi="Calibri" w:cs="Calibri"/>
                <w:sz w:val="16"/>
                <w:szCs w:val="16"/>
                <w:lang w:eastAsia="de-DE"/>
              </w:rPr>
              <w:fldChar w:fldCharType="separate"/>
            </w:r>
            <w:r w:rsidRPr="00BD3126">
              <w:rPr>
                <w:rFonts w:ascii="Calibri" w:eastAsia="Times New Roman" w:hAnsi="Calibri" w:cs="Calibri"/>
                <w:noProof/>
                <w:sz w:val="16"/>
                <w:szCs w:val="16"/>
                <w:lang w:eastAsia="de-DE"/>
              </w:rPr>
              <w:t>(1965)</w:t>
            </w:r>
            <w:r w:rsidRPr="00BD3126">
              <w:rPr>
                <w:rFonts w:ascii="Calibri" w:eastAsia="Times New Roman" w:hAnsi="Calibri" w:cs="Calibri"/>
                <w:sz w:val="16"/>
                <w:szCs w:val="16"/>
                <w:lang w:eastAsia="de-DE"/>
              </w:rPr>
              <w:fldChar w:fldCharType="end"/>
            </w:r>
          </w:p>
        </w:tc>
      </w:tr>
      <w:tr w:rsidR="007F3363" w:rsidRPr="00BD3126" w14:paraId="7F5FE9B3" w14:textId="77777777" w:rsidTr="002D0583">
        <w:trPr>
          <w:trHeight w:val="227"/>
        </w:trPr>
        <w:tc>
          <w:tcPr>
            <w:tcW w:w="3256" w:type="dxa"/>
            <w:tcBorders>
              <w:top w:val="nil"/>
              <w:left w:val="single" w:sz="4" w:space="0" w:color="auto"/>
              <w:bottom w:val="single" w:sz="4" w:space="0" w:color="auto"/>
              <w:right w:val="single" w:sz="4" w:space="0" w:color="auto"/>
            </w:tcBorders>
            <w:shd w:val="clear" w:color="auto" w:fill="auto"/>
            <w:noWrap/>
            <w:vAlign w:val="center"/>
            <w:hideMark/>
          </w:tcPr>
          <w:p w14:paraId="1940E84A" w14:textId="5900D3EC" w:rsidR="007F3363" w:rsidRPr="00BD3126" w:rsidRDefault="007F3363"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Qp-Lv-Ls+Lm provenance diagram</w:t>
            </w:r>
          </w:p>
        </w:tc>
        <w:tc>
          <w:tcPr>
            <w:tcW w:w="3260" w:type="dxa"/>
            <w:tcBorders>
              <w:top w:val="nil"/>
              <w:left w:val="nil"/>
              <w:bottom w:val="single" w:sz="4" w:space="0" w:color="auto"/>
              <w:right w:val="single" w:sz="4" w:space="0" w:color="auto"/>
            </w:tcBorders>
            <w:shd w:val="clear" w:color="auto" w:fill="auto"/>
            <w:noWrap/>
            <w:vAlign w:val="center"/>
            <w:hideMark/>
          </w:tcPr>
          <w:p w14:paraId="6A1C2ADC" w14:textId="29305F43" w:rsidR="007F3363" w:rsidRPr="00BD3126" w:rsidRDefault="007F3363"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sediment provenance</w:t>
            </w:r>
          </w:p>
        </w:tc>
        <w:tc>
          <w:tcPr>
            <w:tcW w:w="850" w:type="dxa"/>
            <w:tcBorders>
              <w:top w:val="nil"/>
              <w:left w:val="nil"/>
              <w:bottom w:val="single" w:sz="4" w:space="0" w:color="auto"/>
              <w:right w:val="single" w:sz="4" w:space="0" w:color="auto"/>
            </w:tcBorders>
            <w:shd w:val="clear" w:color="auto" w:fill="auto"/>
            <w:noWrap/>
            <w:vAlign w:val="center"/>
            <w:hideMark/>
          </w:tcPr>
          <w:p w14:paraId="55A51ACE" w14:textId="77777777" w:rsidR="007F3363" w:rsidRPr="00BD3126" w:rsidRDefault="007F3363"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ternary</w:t>
            </w:r>
          </w:p>
        </w:tc>
        <w:tc>
          <w:tcPr>
            <w:tcW w:w="2162" w:type="dxa"/>
            <w:tcBorders>
              <w:top w:val="nil"/>
              <w:left w:val="nil"/>
              <w:bottom w:val="single" w:sz="4" w:space="0" w:color="auto"/>
              <w:right w:val="single" w:sz="4" w:space="0" w:color="auto"/>
            </w:tcBorders>
            <w:shd w:val="clear" w:color="auto" w:fill="auto"/>
            <w:noWrap/>
            <w:vAlign w:val="center"/>
            <w:hideMark/>
          </w:tcPr>
          <w:p w14:paraId="3A02255B" w14:textId="750069A1" w:rsidR="007F3363" w:rsidRPr="00BD3126" w:rsidRDefault="007F3363"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 xml:space="preserve">Dickinson &amp; Suczek </w:t>
            </w:r>
            <w:r w:rsidRPr="00BD3126">
              <w:rPr>
                <w:rFonts w:ascii="Calibri" w:eastAsia="Times New Roman" w:hAnsi="Calibri" w:cs="Calibri"/>
                <w:sz w:val="16"/>
                <w:szCs w:val="16"/>
                <w:lang w:eastAsia="de-DE"/>
              </w:rPr>
              <w:fldChar w:fldCharType="begin" w:fldLock="1"/>
            </w:r>
            <w:r w:rsidR="007141A0" w:rsidRPr="00BD3126">
              <w:rPr>
                <w:rFonts w:ascii="Calibri" w:eastAsia="Times New Roman" w:hAnsi="Calibri" w:cs="Calibri"/>
                <w:sz w:val="16"/>
                <w:szCs w:val="16"/>
                <w:lang w:eastAsia="de-DE"/>
              </w:rPr>
              <w:instrText>ADDIN CSL_CITATION {"citationItems":[{"id":"ITEM-1","itemData":{"DOI":"10.1306/2F9188FB-16CE-11D7-8645000102C1865D","ISBN":"0149-1423","ISSN":"0149-1423","abstract":"Detrital framework modes of sandstone suites from different kinds of basins are a function of provenance types governed by plate tectonics. Quartz- ose sands from continental cratons are widespread within Interior basins, platform successions, mlogeocli- nal wedges, and opening ocean basins. Arkosic sands from uplifted basement blocks are present locally In rift troughs and in wrench basins related to transform rup- tures. Volcaniclastic lithic sands and more complex volcano-plutonic sands derived from magmatic arcs are present In trenches, forearc basins, and marginal seas. Recycled orogenic sands, rich In quartz or chert plus other lithic fragments and derived from subduc- tlon complexes, collision orogens, and foreland uplifts, are present In closing ocean basins, diverse successor basins, and foreland basins. Triangular diagrams showing framework proportions of quartz, the two feld- spars, polycrystalline quartzose llthics, and unstable llthlcs of volcanic and sedimentary parentage success- fully distinguish the key provenance types. Relations between provenance and basin are Important for hy- drocarbon exploration because sand frameworks of contrasting detrital compositions respond differently to diagenesis, and thus display different trends of porosity reduction with depth of burial.","author":[{"dropping-particle":"","family":"Dickinson","given":"William R.","non-dropping-particle":"","parse-names":false,"suffix":""},{"dropping-particle":"","family":"Suczek","given":"Christopher A.","non-dropping-particle":"","parse-names":false,"suffix":""}],"container-title":"AAPG Bulletin","id":"ITEM-1","issue":"12","issued":{"date-parts":[["1979"]]},"page":"2164-2182","title":"Plate Tectonics and Sandstone Compositions","type":"article-journal","volume":"63"},"suppress-author":1,"uris":["http://www.mendeley.com/documents/?uuid=e55656f9-787a-437b-9c63-54821a8d9f88"]}],"mendeley":{"formattedCitation":"(1979)","plainTextFormattedCitation":"(1979)","previouslyFormattedCitation":"(1979)"},"properties":{"noteIndex":0},"schema":"https://github.com/citation-style-language/schema/raw/master/csl-citation.json"}</w:instrText>
            </w:r>
            <w:r w:rsidRPr="00BD3126">
              <w:rPr>
                <w:rFonts w:ascii="Calibri" w:eastAsia="Times New Roman" w:hAnsi="Calibri" w:cs="Calibri"/>
                <w:sz w:val="16"/>
                <w:szCs w:val="16"/>
                <w:lang w:eastAsia="de-DE"/>
              </w:rPr>
              <w:fldChar w:fldCharType="separate"/>
            </w:r>
            <w:r w:rsidR="007141A0" w:rsidRPr="00BD3126">
              <w:rPr>
                <w:rFonts w:ascii="Calibri" w:eastAsia="Times New Roman" w:hAnsi="Calibri" w:cs="Calibri"/>
                <w:noProof/>
                <w:sz w:val="16"/>
                <w:szCs w:val="16"/>
                <w:lang w:eastAsia="de-DE"/>
              </w:rPr>
              <w:t>(1979)</w:t>
            </w:r>
            <w:r w:rsidRPr="00BD3126">
              <w:rPr>
                <w:rFonts w:ascii="Calibri" w:eastAsia="Times New Roman" w:hAnsi="Calibri" w:cs="Calibri"/>
                <w:sz w:val="16"/>
                <w:szCs w:val="16"/>
                <w:lang w:eastAsia="de-DE"/>
              </w:rPr>
              <w:fldChar w:fldCharType="end"/>
            </w:r>
          </w:p>
        </w:tc>
      </w:tr>
      <w:tr w:rsidR="007F3363" w:rsidRPr="00BD3126" w14:paraId="046E1895" w14:textId="77777777" w:rsidTr="002D0583">
        <w:trPr>
          <w:trHeight w:val="227"/>
        </w:trPr>
        <w:tc>
          <w:tcPr>
            <w:tcW w:w="3256" w:type="dxa"/>
            <w:tcBorders>
              <w:top w:val="nil"/>
              <w:left w:val="single" w:sz="4" w:space="0" w:color="auto"/>
              <w:bottom w:val="single" w:sz="4" w:space="0" w:color="auto"/>
              <w:right w:val="single" w:sz="4" w:space="0" w:color="auto"/>
            </w:tcBorders>
            <w:shd w:val="clear" w:color="auto" w:fill="auto"/>
            <w:noWrap/>
            <w:vAlign w:val="center"/>
            <w:hideMark/>
          </w:tcPr>
          <w:p w14:paraId="1D956979" w14:textId="10D58134" w:rsidR="007F3363" w:rsidRPr="00BD3126" w:rsidRDefault="007F3363"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Qm-F-Lt provenance diagram</w:t>
            </w:r>
          </w:p>
        </w:tc>
        <w:tc>
          <w:tcPr>
            <w:tcW w:w="3260" w:type="dxa"/>
            <w:tcBorders>
              <w:top w:val="nil"/>
              <w:left w:val="nil"/>
              <w:bottom w:val="single" w:sz="4" w:space="0" w:color="auto"/>
              <w:right w:val="single" w:sz="4" w:space="0" w:color="auto"/>
            </w:tcBorders>
            <w:shd w:val="clear" w:color="auto" w:fill="auto"/>
            <w:noWrap/>
            <w:vAlign w:val="center"/>
            <w:hideMark/>
          </w:tcPr>
          <w:p w14:paraId="07FBFABC" w14:textId="415AFAEF" w:rsidR="007F3363" w:rsidRPr="00BD3126" w:rsidRDefault="007F3363"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sediment provenance</w:t>
            </w:r>
          </w:p>
        </w:tc>
        <w:tc>
          <w:tcPr>
            <w:tcW w:w="850" w:type="dxa"/>
            <w:tcBorders>
              <w:top w:val="nil"/>
              <w:left w:val="nil"/>
              <w:bottom w:val="single" w:sz="4" w:space="0" w:color="auto"/>
              <w:right w:val="single" w:sz="4" w:space="0" w:color="auto"/>
            </w:tcBorders>
            <w:shd w:val="clear" w:color="auto" w:fill="auto"/>
            <w:noWrap/>
            <w:vAlign w:val="center"/>
            <w:hideMark/>
          </w:tcPr>
          <w:p w14:paraId="68CEC57A" w14:textId="77777777" w:rsidR="007F3363" w:rsidRPr="00BD3126" w:rsidRDefault="007F3363"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ternary</w:t>
            </w:r>
          </w:p>
        </w:tc>
        <w:tc>
          <w:tcPr>
            <w:tcW w:w="2162" w:type="dxa"/>
            <w:tcBorders>
              <w:top w:val="nil"/>
              <w:left w:val="nil"/>
              <w:bottom w:val="single" w:sz="4" w:space="0" w:color="auto"/>
              <w:right w:val="single" w:sz="4" w:space="0" w:color="auto"/>
            </w:tcBorders>
            <w:shd w:val="clear" w:color="auto" w:fill="auto"/>
            <w:noWrap/>
            <w:vAlign w:val="center"/>
            <w:hideMark/>
          </w:tcPr>
          <w:p w14:paraId="5F7AC896" w14:textId="3D05B68F" w:rsidR="007F3363" w:rsidRPr="00BD3126" w:rsidRDefault="007141A0"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 xml:space="preserve">Dickinson &amp; Suczek </w:t>
            </w:r>
            <w:r w:rsidRPr="00BD3126">
              <w:rPr>
                <w:rFonts w:ascii="Calibri" w:eastAsia="Times New Roman" w:hAnsi="Calibri" w:cs="Calibri"/>
                <w:sz w:val="16"/>
                <w:szCs w:val="16"/>
                <w:lang w:eastAsia="de-DE"/>
              </w:rPr>
              <w:fldChar w:fldCharType="begin" w:fldLock="1"/>
            </w:r>
            <w:r w:rsidRPr="00BD3126">
              <w:rPr>
                <w:rFonts w:ascii="Calibri" w:eastAsia="Times New Roman" w:hAnsi="Calibri" w:cs="Calibri"/>
                <w:sz w:val="16"/>
                <w:szCs w:val="16"/>
                <w:lang w:eastAsia="de-DE"/>
              </w:rPr>
              <w:instrText>ADDIN CSL_CITATION {"citationItems":[{"id":"ITEM-1","itemData":{"DOI":"10.1306/2F9188FB-16CE-11D7-8645000102C1865D","ISBN":"0149-1423","ISSN":"0149-1423","abstract":"Detrital framework modes of sandstone suites from different kinds of basins are a function of provenance types governed by plate tectonics. Quartz- ose sands from continental cratons are widespread within Interior basins, platform successions, mlogeocli- nal wedges, and opening ocean basins. Arkosic sands from uplifted basement blocks are present locally In rift troughs and in wrench basins related to transform rup- tures. Volcaniclastic lithic sands and more complex volcano-plutonic sands derived from magmatic arcs are present In trenches, forearc basins, and marginal seas. Recycled orogenic sands, rich In quartz or chert plus other lithic fragments and derived from subduc- tlon complexes, collision orogens, and foreland uplifts, are present In closing ocean basins, diverse successor basins, and foreland basins. Triangular diagrams showing framework proportions of quartz, the two feld- spars, polycrystalline quartzose llthics, and unstable llthlcs of volcanic and sedimentary parentage success- fully distinguish the key provenance types. Relations between provenance and basin are Important for hy- drocarbon exploration because sand frameworks of contrasting detrital compositions respond differently to diagenesis, and thus display different trends of porosity reduction with depth of burial.","author":[{"dropping-particle":"","family":"Dickinson","given":"William R.","non-dropping-particle":"","parse-names":false,"suffix":""},{"dropping-particle":"","family":"Suczek","given":"Christopher A.","non-dropping-particle":"","parse-names":false,"suffix":""}],"container-title":"AAPG Bulletin","id":"ITEM-1","issue":"12","issued":{"date-parts":[["1979"]]},"page":"2164-2182","title":"Plate Tectonics and Sandstone Compositions","type":"article-journal","volume":"63"},"suppress-author":1,"uris":["http://www.mendeley.com/documents/?uuid=e55656f9-787a-437b-9c63-54821a8d9f88"]}],"mendeley":{"formattedCitation":"(1979)","plainTextFormattedCitation":"(1979)","previouslyFormattedCitation":"(1979)"},"properties":{"noteIndex":0},"schema":"https://github.com/citation-style-language/schema/raw/master/csl-citation.json"}</w:instrText>
            </w:r>
            <w:r w:rsidRPr="00BD3126">
              <w:rPr>
                <w:rFonts w:ascii="Calibri" w:eastAsia="Times New Roman" w:hAnsi="Calibri" w:cs="Calibri"/>
                <w:sz w:val="16"/>
                <w:szCs w:val="16"/>
                <w:lang w:eastAsia="de-DE"/>
              </w:rPr>
              <w:fldChar w:fldCharType="separate"/>
            </w:r>
            <w:r w:rsidRPr="00BD3126">
              <w:rPr>
                <w:rFonts w:ascii="Calibri" w:eastAsia="Times New Roman" w:hAnsi="Calibri" w:cs="Calibri"/>
                <w:noProof/>
                <w:sz w:val="16"/>
                <w:szCs w:val="16"/>
                <w:lang w:eastAsia="de-DE"/>
              </w:rPr>
              <w:t>(1979)</w:t>
            </w:r>
            <w:r w:rsidRPr="00BD3126">
              <w:rPr>
                <w:rFonts w:ascii="Calibri" w:eastAsia="Times New Roman" w:hAnsi="Calibri" w:cs="Calibri"/>
                <w:sz w:val="16"/>
                <w:szCs w:val="16"/>
                <w:lang w:eastAsia="de-DE"/>
              </w:rPr>
              <w:fldChar w:fldCharType="end"/>
            </w:r>
          </w:p>
        </w:tc>
      </w:tr>
      <w:tr w:rsidR="007F3363" w:rsidRPr="00BD3126" w14:paraId="71DB836C" w14:textId="77777777" w:rsidTr="002D0583">
        <w:trPr>
          <w:trHeight w:val="227"/>
        </w:trPr>
        <w:tc>
          <w:tcPr>
            <w:tcW w:w="3256" w:type="dxa"/>
            <w:tcBorders>
              <w:top w:val="nil"/>
              <w:left w:val="single" w:sz="4" w:space="0" w:color="auto"/>
              <w:bottom w:val="single" w:sz="4" w:space="0" w:color="auto"/>
              <w:right w:val="single" w:sz="4" w:space="0" w:color="auto"/>
            </w:tcBorders>
            <w:shd w:val="clear" w:color="auto" w:fill="auto"/>
            <w:noWrap/>
            <w:vAlign w:val="center"/>
            <w:hideMark/>
          </w:tcPr>
          <w:p w14:paraId="0EB1C9CC" w14:textId="141FCB50" w:rsidR="007F3363" w:rsidRPr="00BD3126" w:rsidRDefault="007F3363"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Qt-F-L provenance diagram</w:t>
            </w:r>
          </w:p>
        </w:tc>
        <w:tc>
          <w:tcPr>
            <w:tcW w:w="3260" w:type="dxa"/>
            <w:tcBorders>
              <w:top w:val="nil"/>
              <w:left w:val="nil"/>
              <w:bottom w:val="single" w:sz="4" w:space="0" w:color="auto"/>
              <w:right w:val="single" w:sz="4" w:space="0" w:color="auto"/>
            </w:tcBorders>
            <w:shd w:val="clear" w:color="auto" w:fill="auto"/>
            <w:noWrap/>
            <w:vAlign w:val="center"/>
            <w:hideMark/>
          </w:tcPr>
          <w:p w14:paraId="55975D64" w14:textId="5A5974A5" w:rsidR="007F3363" w:rsidRPr="00BD3126" w:rsidRDefault="007F3363"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sediment provenance</w:t>
            </w:r>
          </w:p>
        </w:tc>
        <w:tc>
          <w:tcPr>
            <w:tcW w:w="850" w:type="dxa"/>
            <w:tcBorders>
              <w:top w:val="nil"/>
              <w:left w:val="nil"/>
              <w:bottom w:val="single" w:sz="4" w:space="0" w:color="auto"/>
              <w:right w:val="single" w:sz="4" w:space="0" w:color="auto"/>
            </w:tcBorders>
            <w:shd w:val="clear" w:color="auto" w:fill="auto"/>
            <w:noWrap/>
            <w:vAlign w:val="center"/>
            <w:hideMark/>
          </w:tcPr>
          <w:p w14:paraId="2AE6ADB4" w14:textId="77777777" w:rsidR="007F3363" w:rsidRPr="00BD3126" w:rsidRDefault="007F3363"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ternary</w:t>
            </w:r>
          </w:p>
        </w:tc>
        <w:tc>
          <w:tcPr>
            <w:tcW w:w="2162" w:type="dxa"/>
            <w:tcBorders>
              <w:top w:val="nil"/>
              <w:left w:val="nil"/>
              <w:bottom w:val="single" w:sz="4" w:space="0" w:color="auto"/>
              <w:right w:val="single" w:sz="4" w:space="0" w:color="auto"/>
            </w:tcBorders>
            <w:shd w:val="clear" w:color="auto" w:fill="auto"/>
            <w:noWrap/>
            <w:vAlign w:val="center"/>
            <w:hideMark/>
          </w:tcPr>
          <w:p w14:paraId="6EA2AD34" w14:textId="7A03AB0C" w:rsidR="007F3363" w:rsidRPr="00BD3126" w:rsidRDefault="007141A0"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 xml:space="preserve">Dickinson &amp; Suczek </w:t>
            </w:r>
            <w:r w:rsidRPr="00BD3126">
              <w:rPr>
                <w:rFonts w:ascii="Calibri" w:eastAsia="Times New Roman" w:hAnsi="Calibri" w:cs="Calibri"/>
                <w:sz w:val="16"/>
                <w:szCs w:val="16"/>
                <w:lang w:eastAsia="de-DE"/>
              </w:rPr>
              <w:fldChar w:fldCharType="begin" w:fldLock="1"/>
            </w:r>
            <w:r w:rsidRPr="00BD3126">
              <w:rPr>
                <w:rFonts w:ascii="Calibri" w:eastAsia="Times New Roman" w:hAnsi="Calibri" w:cs="Calibri"/>
                <w:sz w:val="16"/>
                <w:szCs w:val="16"/>
                <w:lang w:eastAsia="de-DE"/>
              </w:rPr>
              <w:instrText>ADDIN CSL_CITATION {"citationItems":[{"id":"ITEM-1","itemData":{"DOI":"10.1306/2F9188FB-16CE-11D7-8645000102C1865D","ISBN":"0149-1423","ISSN":"0149-1423","abstract":"Detrital framework modes of sandstone suites from different kinds of basins are a function of provenance types governed by plate tectonics. Quartz- ose sands from continental cratons are widespread within Interior basins, platform successions, mlogeocli- nal wedges, and opening ocean basins. Arkosic sands from uplifted basement blocks are present locally In rift troughs and in wrench basins related to transform rup- tures. Volcaniclastic lithic sands and more complex volcano-plutonic sands derived from magmatic arcs are present In trenches, forearc basins, and marginal seas. Recycled orogenic sands, rich In quartz or chert plus other lithic fragments and derived from subduc- tlon complexes, collision orogens, and foreland uplifts, are present In closing ocean basins, diverse successor basins, and foreland basins. Triangular diagrams showing framework proportions of quartz, the two feld- spars, polycrystalline quartzose llthics, and unstable llthlcs of volcanic and sedimentary parentage success- fully distinguish the key provenance types. Relations between provenance and basin are Important for hy- drocarbon exploration because sand frameworks of contrasting detrital compositions respond differently to diagenesis, and thus display different trends of porosity reduction with depth of burial.","author":[{"dropping-particle":"","family":"Dickinson","given":"William R.","non-dropping-particle":"","parse-names":false,"suffix":""},{"dropping-particle":"","family":"Suczek","given":"Christopher A.","non-dropping-particle":"","parse-names":false,"suffix":""}],"container-title":"AAPG Bulletin","id":"ITEM-1","issue":"12","issued":{"date-parts":[["1979"]]},"page":"2164-2182","title":"Plate Tectonics and Sandstone Compositions","type":"article-journal","volume":"63"},"suppress-author":1,"uris":["http://www.mendeley.com/documents/?uuid=e55656f9-787a-437b-9c63-54821a8d9f88"]}],"mendeley":{"formattedCitation":"(1979)","plainTextFormattedCitation":"(1979)","previouslyFormattedCitation":"(1979)"},"properties":{"noteIndex":0},"schema":"https://github.com/citation-style-language/schema/raw/master/csl-citation.json"}</w:instrText>
            </w:r>
            <w:r w:rsidRPr="00BD3126">
              <w:rPr>
                <w:rFonts w:ascii="Calibri" w:eastAsia="Times New Roman" w:hAnsi="Calibri" w:cs="Calibri"/>
                <w:sz w:val="16"/>
                <w:szCs w:val="16"/>
                <w:lang w:eastAsia="de-DE"/>
              </w:rPr>
              <w:fldChar w:fldCharType="separate"/>
            </w:r>
            <w:r w:rsidRPr="00BD3126">
              <w:rPr>
                <w:rFonts w:ascii="Calibri" w:eastAsia="Times New Roman" w:hAnsi="Calibri" w:cs="Calibri"/>
                <w:noProof/>
                <w:sz w:val="16"/>
                <w:szCs w:val="16"/>
                <w:lang w:eastAsia="de-DE"/>
              </w:rPr>
              <w:t>(1979)</w:t>
            </w:r>
            <w:r w:rsidRPr="00BD3126">
              <w:rPr>
                <w:rFonts w:ascii="Calibri" w:eastAsia="Times New Roman" w:hAnsi="Calibri" w:cs="Calibri"/>
                <w:sz w:val="16"/>
                <w:szCs w:val="16"/>
                <w:lang w:eastAsia="de-DE"/>
              </w:rPr>
              <w:fldChar w:fldCharType="end"/>
            </w:r>
          </w:p>
        </w:tc>
      </w:tr>
      <w:tr w:rsidR="007F3363" w:rsidRPr="00BD3126" w14:paraId="6E4D7353" w14:textId="77777777" w:rsidTr="002D0583">
        <w:trPr>
          <w:trHeight w:val="227"/>
        </w:trPr>
        <w:tc>
          <w:tcPr>
            <w:tcW w:w="3256" w:type="dxa"/>
            <w:tcBorders>
              <w:top w:val="nil"/>
              <w:left w:val="single" w:sz="4" w:space="0" w:color="auto"/>
              <w:bottom w:val="single" w:sz="4" w:space="0" w:color="auto"/>
              <w:right w:val="single" w:sz="4" w:space="0" w:color="auto"/>
            </w:tcBorders>
            <w:shd w:val="clear" w:color="auto" w:fill="auto"/>
            <w:noWrap/>
            <w:vAlign w:val="center"/>
            <w:hideMark/>
          </w:tcPr>
          <w:p w14:paraId="0D4DB6DB" w14:textId="21F69848" w:rsidR="007F3363" w:rsidRPr="00BD3126" w:rsidRDefault="007F3363"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Lm-Lv-Ls provenance diagram</w:t>
            </w:r>
          </w:p>
        </w:tc>
        <w:tc>
          <w:tcPr>
            <w:tcW w:w="3260" w:type="dxa"/>
            <w:tcBorders>
              <w:top w:val="nil"/>
              <w:left w:val="nil"/>
              <w:bottom w:val="single" w:sz="4" w:space="0" w:color="auto"/>
              <w:right w:val="single" w:sz="4" w:space="0" w:color="auto"/>
            </w:tcBorders>
            <w:shd w:val="clear" w:color="auto" w:fill="auto"/>
            <w:noWrap/>
            <w:vAlign w:val="center"/>
            <w:hideMark/>
          </w:tcPr>
          <w:p w14:paraId="796CA355" w14:textId="34DCC545" w:rsidR="007F3363" w:rsidRPr="00BD3126" w:rsidRDefault="007F3363"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sediment provenance</w:t>
            </w:r>
          </w:p>
        </w:tc>
        <w:tc>
          <w:tcPr>
            <w:tcW w:w="850" w:type="dxa"/>
            <w:tcBorders>
              <w:top w:val="nil"/>
              <w:left w:val="nil"/>
              <w:bottom w:val="single" w:sz="4" w:space="0" w:color="auto"/>
              <w:right w:val="single" w:sz="4" w:space="0" w:color="auto"/>
            </w:tcBorders>
            <w:shd w:val="clear" w:color="auto" w:fill="auto"/>
            <w:noWrap/>
            <w:vAlign w:val="center"/>
            <w:hideMark/>
          </w:tcPr>
          <w:p w14:paraId="57C2E16C" w14:textId="77777777" w:rsidR="007F3363" w:rsidRPr="00BD3126" w:rsidRDefault="007F3363"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ternary</w:t>
            </w:r>
          </w:p>
        </w:tc>
        <w:tc>
          <w:tcPr>
            <w:tcW w:w="2162" w:type="dxa"/>
            <w:tcBorders>
              <w:top w:val="nil"/>
              <w:left w:val="nil"/>
              <w:bottom w:val="single" w:sz="4" w:space="0" w:color="auto"/>
              <w:right w:val="single" w:sz="4" w:space="0" w:color="auto"/>
            </w:tcBorders>
            <w:shd w:val="clear" w:color="auto" w:fill="auto"/>
            <w:noWrap/>
            <w:vAlign w:val="center"/>
            <w:hideMark/>
          </w:tcPr>
          <w:p w14:paraId="6A4EDBA7" w14:textId="7381C1AD" w:rsidR="007F3363" w:rsidRPr="00BD3126" w:rsidRDefault="007F3363"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 xml:space="preserve">Ingersoll &amp; Suczek </w:t>
            </w:r>
            <w:r w:rsidRPr="00BD3126">
              <w:rPr>
                <w:rFonts w:ascii="Calibri" w:eastAsia="Times New Roman" w:hAnsi="Calibri" w:cs="Calibri"/>
                <w:sz w:val="16"/>
                <w:szCs w:val="16"/>
                <w:lang w:eastAsia="de-DE"/>
              </w:rPr>
              <w:fldChar w:fldCharType="begin" w:fldLock="1"/>
            </w:r>
            <w:r w:rsidR="007141A0" w:rsidRPr="00BD3126">
              <w:rPr>
                <w:rFonts w:ascii="Calibri" w:eastAsia="Times New Roman" w:hAnsi="Calibri" w:cs="Calibri"/>
                <w:sz w:val="16"/>
                <w:szCs w:val="16"/>
                <w:lang w:eastAsia="de-DE"/>
              </w:rPr>
              <w:instrText>ADDIN CSL_CITATION {"citationItems":[{"id":"ITEM-1","itemData":{"DOI":"10.1306/212F78F1-2B24-11D7-8648000102C1865D","ISBN":"1527-1404","ISSN":"1527-1404","abstract":"The Bengal-Nicobar submarine fan complex is part of a linked sedimentary chain consisting of molasse, deltaic, and flysch deposits resulting from the sequential closing of a remnant ocean basin. Ultimate sources for turbidite sand from this fan complex are the uplifted gneissic, sedimentary, and metasedimentary terranes of the Himalayas. Detailed point-counts of lithic grains, as well as standard QFL percentages, of 22 Neogene sand samples from DSDP sites 211 and 218 reveal very uniform compositions. Typical QFL percentages are: 55-30-15. Plagioclase/total feldspar is typically near 0.7. Lithic types are dominated by quartz-mica tectonite. quartz-mica aggregate, polycrystalline mica, and other sedimentary and metasedimentary varieties. Andesitic volcanic lithic grains are absent. The indicated provenance (\"tectonic highlands\") for Bengal-Nicobar sands contrasts markedly with that of sand and sandstone derived from magmatic arcs and rifted continental margins. Lithic populations of magmatic arc sand and sandstone are dominated by volcanic grains. whereas lithic populations of rifted continental margin sand and sandstone are dominated by polycrystalline quartz and sedimentary grains. Two triangular plots of lithic grains distinguish the provenance of sandstone derived from major tectonic settings. Detailed point-counts of lithic grains from thick sedimentary accumulations of unknown tectonic setting are a powerful paleogeographic tool when used in the manner outlined here.","author":[{"dropping-particle":"","family":"Ingersoll","given":"RV","non-dropping-particle":"","parse-names":false,"suffix":""},{"dropping-particle":"","family":"Suczek","given":"CA","non-dropping-particle":"","parse-names":false,"suffix":""}],"container-title":"Journal of Sedimentary Petrology","id":"ITEM-1","issue":"4","issued":{"date-parts":[["1979"]]},"page":"1217-1228","title":"Petrology and provenance of Neogene sand from Nicobar and Bengal fans, DSDP sites 211 and 218","type":"article-journal","volume":"49"},"suppress-author":1,"uris":["http://www.mendeley.com/documents/?uuid=c0579c5f-3e95-4c09-850d-025590495757"]}],"mendeley":{"formattedCitation":"(1979)","plainTextFormattedCitation":"(1979)","previouslyFormattedCitation":"(Ingersoll and Suczek, 1979)"},"properties":{"noteIndex":0},"schema":"https://github.com/citation-style-language/schema/raw/master/csl-citation.json"}</w:instrText>
            </w:r>
            <w:r w:rsidRPr="00BD3126">
              <w:rPr>
                <w:rFonts w:ascii="Calibri" w:eastAsia="Times New Roman" w:hAnsi="Calibri" w:cs="Calibri"/>
                <w:sz w:val="16"/>
                <w:szCs w:val="16"/>
                <w:lang w:eastAsia="de-DE"/>
              </w:rPr>
              <w:fldChar w:fldCharType="separate"/>
            </w:r>
            <w:r w:rsidR="007141A0" w:rsidRPr="00BD3126">
              <w:rPr>
                <w:rFonts w:ascii="Calibri" w:eastAsia="Times New Roman" w:hAnsi="Calibri" w:cs="Calibri"/>
                <w:noProof/>
                <w:sz w:val="16"/>
                <w:szCs w:val="16"/>
                <w:lang w:eastAsia="de-DE"/>
              </w:rPr>
              <w:t>(1979)</w:t>
            </w:r>
            <w:r w:rsidRPr="00BD3126">
              <w:rPr>
                <w:rFonts w:ascii="Calibri" w:eastAsia="Times New Roman" w:hAnsi="Calibri" w:cs="Calibri"/>
                <w:sz w:val="16"/>
                <w:szCs w:val="16"/>
                <w:lang w:eastAsia="de-DE"/>
              </w:rPr>
              <w:fldChar w:fldCharType="end"/>
            </w:r>
          </w:p>
        </w:tc>
      </w:tr>
      <w:tr w:rsidR="007F3363" w:rsidRPr="00BD3126" w14:paraId="14F74CCA" w14:textId="77777777" w:rsidTr="002D0583">
        <w:trPr>
          <w:trHeight w:val="227"/>
        </w:trPr>
        <w:tc>
          <w:tcPr>
            <w:tcW w:w="3256" w:type="dxa"/>
            <w:tcBorders>
              <w:top w:val="nil"/>
              <w:left w:val="single" w:sz="4" w:space="0" w:color="auto"/>
              <w:bottom w:val="single" w:sz="4" w:space="0" w:color="auto"/>
              <w:right w:val="single" w:sz="4" w:space="0" w:color="auto"/>
            </w:tcBorders>
            <w:shd w:val="clear" w:color="auto" w:fill="auto"/>
            <w:noWrap/>
            <w:vAlign w:val="center"/>
            <w:hideMark/>
          </w:tcPr>
          <w:p w14:paraId="2C4E394E" w14:textId="07CA436C" w:rsidR="007F3363" w:rsidRPr="00BD3126" w:rsidRDefault="007F3363"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Qp-Lvm-Lsm provenance diagram</w:t>
            </w:r>
          </w:p>
        </w:tc>
        <w:tc>
          <w:tcPr>
            <w:tcW w:w="3260" w:type="dxa"/>
            <w:tcBorders>
              <w:top w:val="nil"/>
              <w:left w:val="nil"/>
              <w:bottom w:val="single" w:sz="4" w:space="0" w:color="auto"/>
              <w:right w:val="single" w:sz="4" w:space="0" w:color="auto"/>
            </w:tcBorders>
            <w:shd w:val="clear" w:color="auto" w:fill="auto"/>
            <w:noWrap/>
            <w:vAlign w:val="center"/>
            <w:hideMark/>
          </w:tcPr>
          <w:p w14:paraId="4FF92C71" w14:textId="1488AE0D" w:rsidR="007F3363" w:rsidRPr="00BD3126" w:rsidRDefault="007F3363"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sediment provenance</w:t>
            </w:r>
          </w:p>
        </w:tc>
        <w:tc>
          <w:tcPr>
            <w:tcW w:w="850" w:type="dxa"/>
            <w:tcBorders>
              <w:top w:val="nil"/>
              <w:left w:val="nil"/>
              <w:bottom w:val="single" w:sz="4" w:space="0" w:color="auto"/>
              <w:right w:val="single" w:sz="4" w:space="0" w:color="auto"/>
            </w:tcBorders>
            <w:shd w:val="clear" w:color="auto" w:fill="auto"/>
            <w:noWrap/>
            <w:vAlign w:val="center"/>
            <w:hideMark/>
          </w:tcPr>
          <w:p w14:paraId="252AD35A" w14:textId="77777777" w:rsidR="007F3363" w:rsidRPr="00BD3126" w:rsidRDefault="007F3363"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ternary</w:t>
            </w:r>
          </w:p>
        </w:tc>
        <w:tc>
          <w:tcPr>
            <w:tcW w:w="2162" w:type="dxa"/>
            <w:tcBorders>
              <w:top w:val="nil"/>
              <w:left w:val="nil"/>
              <w:bottom w:val="single" w:sz="4" w:space="0" w:color="auto"/>
              <w:right w:val="single" w:sz="4" w:space="0" w:color="auto"/>
            </w:tcBorders>
            <w:shd w:val="clear" w:color="auto" w:fill="auto"/>
            <w:noWrap/>
            <w:vAlign w:val="center"/>
            <w:hideMark/>
          </w:tcPr>
          <w:p w14:paraId="76FAF789" w14:textId="675AC5FA" w:rsidR="007F3363" w:rsidRPr="00BD3126" w:rsidRDefault="007141A0" w:rsidP="007F3363">
            <w:pPr>
              <w:spacing w:after="0" w:line="240" w:lineRule="auto"/>
              <w:jc w:val="left"/>
              <w:rPr>
                <w:rFonts w:ascii="Calibri" w:eastAsia="Times New Roman" w:hAnsi="Calibri" w:cs="Calibri"/>
                <w:sz w:val="16"/>
                <w:szCs w:val="16"/>
                <w:lang w:eastAsia="de-DE"/>
              </w:rPr>
            </w:pPr>
            <w:r w:rsidRPr="00BD3126">
              <w:rPr>
                <w:rFonts w:ascii="Calibri" w:eastAsia="Times New Roman" w:hAnsi="Calibri" w:cs="Calibri"/>
                <w:sz w:val="16"/>
                <w:szCs w:val="16"/>
                <w:lang w:eastAsia="de-DE"/>
              </w:rPr>
              <w:t xml:space="preserve">Ingersoll &amp; Suczek </w:t>
            </w:r>
            <w:r w:rsidRPr="00BD3126">
              <w:rPr>
                <w:rFonts w:ascii="Calibri" w:eastAsia="Times New Roman" w:hAnsi="Calibri" w:cs="Calibri"/>
                <w:sz w:val="16"/>
                <w:szCs w:val="16"/>
                <w:lang w:eastAsia="de-DE"/>
              </w:rPr>
              <w:fldChar w:fldCharType="begin" w:fldLock="1"/>
            </w:r>
            <w:r w:rsidRPr="00BD3126">
              <w:rPr>
                <w:rFonts w:ascii="Calibri" w:eastAsia="Times New Roman" w:hAnsi="Calibri" w:cs="Calibri"/>
                <w:sz w:val="16"/>
                <w:szCs w:val="16"/>
                <w:lang w:eastAsia="de-DE"/>
              </w:rPr>
              <w:instrText>ADDIN CSL_CITATION {"citationItems":[{"id":"ITEM-1","itemData":{"DOI":"10.1306/212F78F1-2B24-11D7-8648000102C1865D","ISBN":"1527-1404","ISSN":"1527-1404","abstract":"The Bengal-Nicobar submarine fan complex is part of a linked sedimentary chain consisting of molasse, deltaic, and flysch deposits resulting from the sequential closing of a remnant ocean basin. Ultimate sources for turbidite sand from this fan complex are the uplifted gneissic, sedimentary, and metasedimentary terranes of the Himalayas. Detailed point-counts of lithic grains, as well as standard QFL percentages, of 22 Neogene sand samples from DSDP sites 211 and 218 reveal very uniform compositions. Typical QFL percentages are: 55-30-15. Plagioclase/total feldspar is typically near 0.7. Lithic types are dominated by quartz-mica tectonite. quartz-mica aggregate, polycrystalline mica, and other sedimentary and metasedimentary varieties. Andesitic volcanic lithic grains are absent. The indicated provenance (\"tectonic highlands\") for Bengal-Nicobar sands contrasts markedly with that of sand and sandstone derived from magmatic arcs and rifted continental margins. Lithic populations of magmatic arc sand and sandstone are dominated by volcanic grains. whereas lithic populations of rifted continental margin sand and sandstone are dominated by polycrystalline quartz and sedimentary grains. Two triangular plots of lithic grains distinguish the provenance of sandstone derived from major tectonic settings. Detailed point-counts of lithic grains from thick sedimentary accumulations of unknown tectonic setting are a powerful paleogeographic tool when used in the manner outlined here.","author":[{"dropping-particle":"","family":"Ingersoll","given":"RV","non-dropping-particle":"","parse-names":false,"suffix":""},{"dropping-particle":"","family":"Suczek","given":"CA","non-dropping-particle":"","parse-names":false,"suffix":""}],"container-title":"Journal of Sedimentary Petrology","id":"ITEM-1","issue":"4","issued":{"date-parts":[["1979"]]},"page":"1217-1228","title":"Petrology and provenance of Neogene sand from Nicobar and Bengal fans, DSDP sites 211 and 218","type":"article-journal","volume":"49"},"suppress-author":1,"uris":["http://www.mendeley.com/documents/?uuid=c0579c5f-3e95-4c09-850d-025590495757"]}],"mendeley":{"formattedCitation":"(1979)","plainTextFormattedCitation":"(1979)","previouslyFormattedCitation":"(Ingersoll and Suczek, 1979)"},"properties":{"noteIndex":0},"schema":"https://github.com/citation-style-language/schema/raw/master/csl-citation.json"}</w:instrText>
            </w:r>
            <w:r w:rsidRPr="00BD3126">
              <w:rPr>
                <w:rFonts w:ascii="Calibri" w:eastAsia="Times New Roman" w:hAnsi="Calibri" w:cs="Calibri"/>
                <w:sz w:val="16"/>
                <w:szCs w:val="16"/>
                <w:lang w:eastAsia="de-DE"/>
              </w:rPr>
              <w:fldChar w:fldCharType="separate"/>
            </w:r>
            <w:r w:rsidRPr="00BD3126">
              <w:rPr>
                <w:rFonts w:ascii="Calibri" w:eastAsia="Times New Roman" w:hAnsi="Calibri" w:cs="Calibri"/>
                <w:noProof/>
                <w:sz w:val="16"/>
                <w:szCs w:val="16"/>
                <w:lang w:eastAsia="de-DE"/>
              </w:rPr>
              <w:t>(1979)</w:t>
            </w:r>
            <w:r w:rsidRPr="00BD3126">
              <w:rPr>
                <w:rFonts w:ascii="Calibri" w:eastAsia="Times New Roman" w:hAnsi="Calibri" w:cs="Calibri"/>
                <w:sz w:val="16"/>
                <w:szCs w:val="16"/>
                <w:lang w:eastAsia="de-DE"/>
              </w:rPr>
              <w:fldChar w:fldCharType="end"/>
            </w:r>
          </w:p>
        </w:tc>
      </w:tr>
    </w:tbl>
    <w:p w14:paraId="7A158551" w14:textId="77777777" w:rsidR="007C08E4" w:rsidRPr="00BD3126" w:rsidRDefault="007C08E4" w:rsidP="007C08E4"/>
    <w:p w14:paraId="26A87AA0" w14:textId="77777777" w:rsidR="007C08E4" w:rsidRPr="00BD3126" w:rsidRDefault="007C08E4" w:rsidP="0003061E">
      <w:pPr>
        <w:sectPr w:rsidR="007C08E4" w:rsidRPr="00BD3126">
          <w:pgSz w:w="11906" w:h="16838"/>
          <w:pgMar w:top="1417" w:right="1417" w:bottom="1134" w:left="1417" w:header="708" w:footer="708" w:gutter="0"/>
          <w:cols w:space="708"/>
          <w:docGrid w:linePitch="360"/>
        </w:sectPr>
      </w:pPr>
    </w:p>
    <w:p w14:paraId="28750BE4" w14:textId="037E37D8" w:rsidR="007C08E4" w:rsidRPr="00BD3126" w:rsidRDefault="007C08E4" w:rsidP="00095C62">
      <w:pPr>
        <w:pStyle w:val="berschrift1"/>
        <w:numPr>
          <w:ilvl w:val="0"/>
          <w:numId w:val="2"/>
        </w:numPr>
      </w:pPr>
      <w:bookmarkStart w:id="63" w:name="_Toc23951202"/>
      <w:r w:rsidRPr="00BD3126">
        <w:lastRenderedPageBreak/>
        <w:t>SoilPlot</w:t>
      </w:r>
      <w:r w:rsidR="008A2728" w:rsidRPr="00BD3126">
        <w:t xml:space="preserve"> </w:t>
      </w:r>
      <w:r w:rsidR="008006D8" w:rsidRPr="00BD3126">
        <w:t>v</w:t>
      </w:r>
      <w:r w:rsidR="008A2728" w:rsidRPr="00BD3126">
        <w:t>1.0</w:t>
      </w:r>
      <w:bookmarkEnd w:id="63"/>
    </w:p>
    <w:p w14:paraId="0A138CD8" w14:textId="3580A494" w:rsidR="00736CD2" w:rsidRPr="00BD3126" w:rsidRDefault="00A16F5E" w:rsidP="007C08E4">
      <w:r w:rsidRPr="00BD3126">
        <w:t>In this new version of FastGAPP, the program SoilPlot</w:t>
      </w:r>
      <w:r w:rsidR="00F90385" w:rsidRPr="00BD3126">
        <w:t xml:space="preserve"> v1.0</w:t>
      </w:r>
      <w:r w:rsidR="00B65260" w:rsidRPr="00BD3126">
        <w:t xml:space="preserve"> is introduced. The purpose of SoilPlot </w:t>
      </w:r>
      <w:r w:rsidR="006459E3" w:rsidRPr="00BD3126">
        <w:t>is to support the classification of soils based on the grain size. In this version</w:t>
      </w:r>
      <w:r w:rsidR="00AE76BC" w:rsidRPr="00BD3126">
        <w:t xml:space="preserve">, however, there is only </w:t>
      </w:r>
      <w:r w:rsidR="00736CD2" w:rsidRPr="00BD3126">
        <w:t>1 diagram</w:t>
      </w:r>
      <w:r w:rsidR="00AE76BC" w:rsidRPr="00BD3126">
        <w:t xml:space="preserve"> for soil classification available.</w:t>
      </w:r>
    </w:p>
    <w:p w14:paraId="093EA66C" w14:textId="77777777" w:rsidR="00EF2515" w:rsidRPr="00BD3126" w:rsidRDefault="00EF2515" w:rsidP="00EF2515">
      <w:pPr>
        <w:keepNext/>
      </w:pPr>
      <w:r w:rsidRPr="00BD3126">
        <w:rPr>
          <w:noProof/>
        </w:rPr>
        <w:drawing>
          <wp:inline distT="0" distB="0" distL="0" distR="0" wp14:anchorId="47B7F4EE" wp14:editId="773C2407">
            <wp:extent cx="5407660" cy="2932430"/>
            <wp:effectExtent l="0" t="0" r="254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407660" cy="2932430"/>
                    </a:xfrm>
                    <a:prstGeom prst="rect">
                      <a:avLst/>
                    </a:prstGeom>
                    <a:noFill/>
                    <a:ln>
                      <a:noFill/>
                    </a:ln>
                  </pic:spPr>
                </pic:pic>
              </a:graphicData>
            </a:graphic>
          </wp:inline>
        </w:drawing>
      </w:r>
    </w:p>
    <w:p w14:paraId="787D3B0E" w14:textId="564382F6" w:rsidR="00736CD2" w:rsidRPr="00BD3126" w:rsidRDefault="00EF2515" w:rsidP="00EF2515">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7.3</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00E1764C" w:rsidRPr="00BD3126">
        <w:rPr>
          <w:lang w:val="en-US"/>
        </w:rPr>
        <w:t xml:space="preserve">: </w:t>
      </w:r>
      <w:r w:rsidR="009B14F9">
        <w:rPr>
          <w:lang w:val="en-US"/>
        </w:rPr>
        <w:t>Screenshot of SoilPlot v1.0’s main window.</w:t>
      </w:r>
    </w:p>
    <w:p w14:paraId="077FFB1E" w14:textId="3FAF1260" w:rsidR="0046629D" w:rsidRPr="00BD3126" w:rsidRDefault="0046629D" w:rsidP="00095C62">
      <w:pPr>
        <w:pStyle w:val="berschrift2"/>
        <w:numPr>
          <w:ilvl w:val="1"/>
          <w:numId w:val="2"/>
        </w:numPr>
      </w:pPr>
      <w:bookmarkStart w:id="64" w:name="_Toc23951203"/>
      <w:r w:rsidRPr="00BD3126">
        <w:t>Supported header values, units and internal storage</w:t>
      </w:r>
      <w:bookmarkEnd w:id="64"/>
    </w:p>
    <w:p w14:paraId="276EFDE7" w14:textId="6E0B55B7" w:rsidR="00C3286F" w:rsidRPr="00BD3126" w:rsidRDefault="00BD6D64" w:rsidP="00C3286F">
      <w:r w:rsidRPr="00BD3126">
        <w:t>Soil</w:t>
      </w:r>
      <w:r w:rsidR="00AE76BC" w:rsidRPr="00BD3126">
        <w:t>Plot support three header entries, which are listed in Tab. 8.1-1.</w:t>
      </w:r>
    </w:p>
    <w:p w14:paraId="1234554F" w14:textId="00B31E3B" w:rsidR="00C3286F" w:rsidRPr="00BD3126" w:rsidRDefault="00C3286F" w:rsidP="00C3286F">
      <w:pPr>
        <w:pStyle w:val="Beschriftung"/>
        <w:keepNext/>
        <w:spacing w:after="40"/>
        <w:rPr>
          <w:lang w:val="en-US"/>
        </w:rPr>
      </w:pPr>
      <w:r w:rsidRPr="00BD3126">
        <w:rPr>
          <w:lang w:val="en-US"/>
        </w:rPr>
        <w:t xml:space="preserve">Tab. </w:t>
      </w:r>
      <w:r w:rsidR="00C41E1B" w:rsidRPr="00BD3126">
        <w:rPr>
          <w:lang w:val="en-US"/>
        </w:rPr>
        <w:fldChar w:fldCharType="begin"/>
      </w:r>
      <w:r w:rsidR="00C41E1B" w:rsidRPr="00BD3126">
        <w:rPr>
          <w:lang w:val="en-US"/>
        </w:rPr>
        <w:instrText xml:space="preserve"> STYLEREF 2 \s </w:instrText>
      </w:r>
      <w:r w:rsidR="00C41E1B" w:rsidRPr="00BD3126">
        <w:rPr>
          <w:lang w:val="en-US"/>
        </w:rPr>
        <w:fldChar w:fldCharType="separate"/>
      </w:r>
      <w:r w:rsidR="00F65358">
        <w:rPr>
          <w:noProof/>
          <w:lang w:val="en-US"/>
        </w:rPr>
        <w:t>8.1</w:t>
      </w:r>
      <w:r w:rsidR="00C41E1B" w:rsidRPr="00BD3126">
        <w:rPr>
          <w:lang w:val="en-US"/>
        </w:rPr>
        <w:fldChar w:fldCharType="end"/>
      </w:r>
      <w:r w:rsidR="00C41E1B" w:rsidRPr="00BD3126">
        <w:rPr>
          <w:lang w:val="en-US"/>
        </w:rPr>
        <w:noBreakHyphen/>
      </w:r>
      <w:r w:rsidR="00C41E1B" w:rsidRPr="00BD3126">
        <w:rPr>
          <w:lang w:val="en-US"/>
        </w:rPr>
        <w:fldChar w:fldCharType="begin"/>
      </w:r>
      <w:r w:rsidR="00C41E1B" w:rsidRPr="00BD3126">
        <w:rPr>
          <w:lang w:val="en-US"/>
        </w:rPr>
        <w:instrText xml:space="preserve"> SEQ Tab. \* ARABIC \s 2 </w:instrText>
      </w:r>
      <w:r w:rsidR="00C41E1B" w:rsidRPr="00BD3126">
        <w:rPr>
          <w:lang w:val="en-US"/>
        </w:rPr>
        <w:fldChar w:fldCharType="separate"/>
      </w:r>
      <w:r w:rsidR="00F65358">
        <w:rPr>
          <w:noProof/>
          <w:lang w:val="en-US"/>
        </w:rPr>
        <w:t>1</w:t>
      </w:r>
      <w:r w:rsidR="00C41E1B" w:rsidRPr="00BD3126">
        <w:rPr>
          <w:lang w:val="en-US"/>
        </w:rPr>
        <w:fldChar w:fldCharType="end"/>
      </w:r>
      <w:r w:rsidRPr="00BD3126">
        <w:rPr>
          <w:lang w:val="en-US"/>
        </w:rPr>
        <w:t>: List of the valid header entries for SoilPlot v1.0.</w:t>
      </w:r>
    </w:p>
    <w:tbl>
      <w:tblPr>
        <w:tblW w:w="7083" w:type="dxa"/>
        <w:tblCellMar>
          <w:left w:w="70" w:type="dxa"/>
          <w:right w:w="70" w:type="dxa"/>
        </w:tblCellMar>
        <w:tblLook w:val="04A0" w:firstRow="1" w:lastRow="0" w:firstColumn="1" w:lastColumn="0" w:noHBand="0" w:noVBand="1"/>
      </w:tblPr>
      <w:tblGrid>
        <w:gridCol w:w="1413"/>
        <w:gridCol w:w="4536"/>
        <w:gridCol w:w="1134"/>
      </w:tblGrid>
      <w:tr w:rsidR="00C3286F" w:rsidRPr="00BD3126" w14:paraId="027E25D8" w14:textId="77777777" w:rsidTr="000570AB">
        <w:trPr>
          <w:trHeight w:val="17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0F5D70" w14:textId="77777777" w:rsidR="00C3286F" w:rsidRPr="00BD3126" w:rsidRDefault="00C3286F" w:rsidP="000570AB">
            <w:pPr>
              <w:spacing w:after="0" w:line="240" w:lineRule="auto"/>
              <w:jc w:val="center"/>
              <w:rPr>
                <w:rFonts w:ascii="Calibri" w:eastAsia="Times New Roman" w:hAnsi="Calibri" w:cs="Calibri"/>
                <w:b/>
                <w:color w:val="000000"/>
                <w:sz w:val="16"/>
                <w:szCs w:val="16"/>
                <w:lang w:eastAsia="de-DE"/>
              </w:rPr>
            </w:pPr>
            <w:r w:rsidRPr="00BD3126">
              <w:rPr>
                <w:rFonts w:ascii="Calibri" w:eastAsia="Times New Roman" w:hAnsi="Calibri" w:cs="Calibri"/>
                <w:b/>
                <w:color w:val="000000"/>
                <w:sz w:val="16"/>
                <w:szCs w:val="16"/>
                <w:lang w:eastAsia="de-DE"/>
              </w:rPr>
              <w:t>Header Entry</w:t>
            </w:r>
          </w:p>
          <w:p w14:paraId="308091E4" w14:textId="77777777" w:rsidR="00C3286F" w:rsidRPr="00BD3126" w:rsidRDefault="00C3286F" w:rsidP="000570AB">
            <w:pPr>
              <w:spacing w:after="0" w:line="240" w:lineRule="auto"/>
              <w:jc w:val="center"/>
              <w:rPr>
                <w:rFonts w:ascii="Calibri" w:eastAsia="Times New Roman" w:hAnsi="Calibri" w:cs="Calibri"/>
                <w:b/>
                <w:color w:val="000000"/>
                <w:sz w:val="16"/>
                <w:szCs w:val="16"/>
                <w:lang w:eastAsia="de-DE"/>
              </w:rPr>
            </w:pPr>
            <w:r w:rsidRPr="00BD3126">
              <w:rPr>
                <w:rFonts w:ascii="Calibri" w:eastAsia="Times New Roman" w:hAnsi="Calibri" w:cs="Calibri"/>
                <w:b/>
                <w:color w:val="000000"/>
                <w:sz w:val="16"/>
                <w:szCs w:val="16"/>
                <w:lang w:eastAsia="de-DE"/>
              </w:rPr>
              <w:t>Component</w:t>
            </w:r>
          </w:p>
        </w:tc>
        <w:tc>
          <w:tcPr>
            <w:tcW w:w="4536" w:type="dxa"/>
            <w:tcBorders>
              <w:top w:val="single" w:sz="4" w:space="0" w:color="auto"/>
              <w:left w:val="nil"/>
              <w:bottom w:val="single" w:sz="4" w:space="0" w:color="auto"/>
              <w:right w:val="single" w:sz="4" w:space="0" w:color="auto"/>
            </w:tcBorders>
            <w:shd w:val="clear" w:color="auto" w:fill="auto"/>
            <w:noWrap/>
            <w:vAlign w:val="center"/>
            <w:hideMark/>
          </w:tcPr>
          <w:p w14:paraId="4F69A980" w14:textId="77777777" w:rsidR="00C3286F" w:rsidRPr="00BD3126" w:rsidRDefault="00C3286F" w:rsidP="000570AB">
            <w:pPr>
              <w:spacing w:after="0" w:line="240" w:lineRule="auto"/>
              <w:jc w:val="center"/>
              <w:rPr>
                <w:rFonts w:ascii="Calibri" w:eastAsia="Times New Roman" w:hAnsi="Calibri" w:cs="Calibri"/>
                <w:b/>
                <w:color w:val="000000"/>
                <w:sz w:val="16"/>
                <w:szCs w:val="16"/>
                <w:lang w:eastAsia="de-DE"/>
              </w:rPr>
            </w:pPr>
            <w:r w:rsidRPr="00BD3126">
              <w:rPr>
                <w:rFonts w:ascii="Calibri" w:eastAsia="Times New Roman" w:hAnsi="Calibri" w:cs="Calibri"/>
                <w:b/>
                <w:color w:val="000000"/>
                <w:sz w:val="16"/>
                <w:szCs w:val="16"/>
                <w:lang w:eastAsia="de-DE"/>
              </w:rPr>
              <w:t>Header text</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3986CE4" w14:textId="77777777" w:rsidR="00C3286F" w:rsidRPr="00BD3126" w:rsidRDefault="00C3286F" w:rsidP="000570AB">
            <w:pPr>
              <w:spacing w:after="0" w:line="240" w:lineRule="auto"/>
              <w:jc w:val="center"/>
              <w:rPr>
                <w:rFonts w:ascii="Calibri" w:eastAsia="Times New Roman" w:hAnsi="Calibri" w:cs="Calibri"/>
                <w:b/>
                <w:color w:val="000000"/>
                <w:sz w:val="16"/>
                <w:szCs w:val="16"/>
                <w:lang w:eastAsia="de-DE"/>
              </w:rPr>
            </w:pPr>
            <w:r w:rsidRPr="00BD3126">
              <w:rPr>
                <w:rFonts w:ascii="Calibri" w:eastAsia="Times New Roman" w:hAnsi="Calibri" w:cs="Calibri"/>
                <w:b/>
                <w:color w:val="000000"/>
                <w:sz w:val="16"/>
                <w:szCs w:val="16"/>
                <w:lang w:eastAsia="de-DE"/>
              </w:rPr>
              <w:t>Valid Units /</w:t>
            </w:r>
          </w:p>
          <w:p w14:paraId="2996350E" w14:textId="77777777" w:rsidR="00C3286F" w:rsidRPr="00BD3126" w:rsidRDefault="00C3286F" w:rsidP="000570AB">
            <w:pPr>
              <w:spacing w:after="0" w:line="240" w:lineRule="auto"/>
              <w:jc w:val="center"/>
              <w:rPr>
                <w:rFonts w:ascii="Calibri" w:eastAsia="Times New Roman" w:hAnsi="Calibri" w:cs="Calibri"/>
                <w:b/>
                <w:color w:val="000000"/>
                <w:sz w:val="16"/>
                <w:szCs w:val="16"/>
                <w:lang w:eastAsia="de-DE"/>
              </w:rPr>
            </w:pPr>
            <w:r w:rsidRPr="00BD3126">
              <w:rPr>
                <w:rFonts w:ascii="Calibri" w:eastAsia="Times New Roman" w:hAnsi="Calibri" w:cs="Calibri"/>
                <w:b/>
                <w:color w:val="000000"/>
                <w:sz w:val="16"/>
                <w:szCs w:val="16"/>
                <w:lang w:eastAsia="de-DE"/>
              </w:rPr>
              <w:t>Internal Unit</w:t>
            </w:r>
          </w:p>
        </w:tc>
      </w:tr>
      <w:tr w:rsidR="00C3286F" w:rsidRPr="00BD3126" w14:paraId="41B55D1D" w14:textId="77777777" w:rsidTr="000570AB">
        <w:trPr>
          <w:trHeight w:val="17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7E7515" w14:textId="77777777" w:rsidR="00C3286F" w:rsidRPr="00BD3126" w:rsidRDefault="00C3286F" w:rsidP="000570AB">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 xml:space="preserve">Sand </w:t>
            </w:r>
          </w:p>
        </w:tc>
        <w:tc>
          <w:tcPr>
            <w:tcW w:w="4536" w:type="dxa"/>
            <w:tcBorders>
              <w:top w:val="single" w:sz="4" w:space="0" w:color="auto"/>
              <w:left w:val="nil"/>
              <w:bottom w:val="single" w:sz="4" w:space="0" w:color="auto"/>
              <w:right w:val="single" w:sz="4" w:space="0" w:color="auto"/>
            </w:tcBorders>
            <w:shd w:val="clear" w:color="auto" w:fill="auto"/>
            <w:noWrap/>
            <w:vAlign w:val="bottom"/>
          </w:tcPr>
          <w:p w14:paraId="5A5E8783" w14:textId="77777777" w:rsidR="00C3286F" w:rsidRPr="00BD3126" w:rsidRDefault="00C3286F" w:rsidP="000570AB">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2 - 0.063 mm</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7781981C" w14:textId="77777777" w:rsidR="00C3286F" w:rsidRPr="00BD3126" w:rsidRDefault="00C3286F" w:rsidP="000570AB">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w:t>
            </w:r>
          </w:p>
        </w:tc>
      </w:tr>
      <w:tr w:rsidR="00C3286F" w:rsidRPr="00BD3126" w14:paraId="30A07F2B" w14:textId="77777777" w:rsidTr="000570AB">
        <w:trPr>
          <w:trHeight w:val="5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C1ED96" w14:textId="77777777" w:rsidR="00C3286F" w:rsidRPr="00BD3126" w:rsidRDefault="00C3286F" w:rsidP="000570AB">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Silt</w:t>
            </w:r>
          </w:p>
        </w:tc>
        <w:tc>
          <w:tcPr>
            <w:tcW w:w="4536" w:type="dxa"/>
            <w:tcBorders>
              <w:top w:val="single" w:sz="4" w:space="0" w:color="auto"/>
              <w:left w:val="nil"/>
              <w:bottom w:val="single" w:sz="4" w:space="0" w:color="auto"/>
              <w:right w:val="single" w:sz="4" w:space="0" w:color="auto"/>
            </w:tcBorders>
            <w:shd w:val="clear" w:color="auto" w:fill="auto"/>
            <w:noWrap/>
            <w:vAlign w:val="bottom"/>
          </w:tcPr>
          <w:p w14:paraId="5BC47B57" w14:textId="77777777" w:rsidR="00C3286F" w:rsidRPr="00BD3126" w:rsidRDefault="00C3286F" w:rsidP="000570AB">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0.063 - 0.002 mm</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1BBCAF5F" w14:textId="77777777" w:rsidR="00C3286F" w:rsidRPr="00BD3126" w:rsidRDefault="00C3286F" w:rsidP="000570AB">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w:t>
            </w:r>
          </w:p>
        </w:tc>
      </w:tr>
      <w:tr w:rsidR="00C3286F" w:rsidRPr="00BD3126" w14:paraId="2C28226E" w14:textId="77777777" w:rsidTr="000570AB">
        <w:trPr>
          <w:trHeight w:val="17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3B5C2E" w14:textId="77777777" w:rsidR="00C3286F" w:rsidRPr="00BD3126" w:rsidRDefault="00C3286F" w:rsidP="000570AB">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Clay</w:t>
            </w:r>
          </w:p>
        </w:tc>
        <w:tc>
          <w:tcPr>
            <w:tcW w:w="4536" w:type="dxa"/>
            <w:tcBorders>
              <w:top w:val="single" w:sz="4" w:space="0" w:color="auto"/>
              <w:left w:val="nil"/>
              <w:bottom w:val="single" w:sz="4" w:space="0" w:color="auto"/>
              <w:right w:val="single" w:sz="4" w:space="0" w:color="auto"/>
            </w:tcBorders>
            <w:shd w:val="clear" w:color="auto" w:fill="auto"/>
            <w:noWrap/>
            <w:vAlign w:val="bottom"/>
          </w:tcPr>
          <w:p w14:paraId="384C1618" w14:textId="77777777" w:rsidR="00C3286F" w:rsidRPr="00BD3126" w:rsidRDefault="00C3286F" w:rsidP="000570AB">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lt; 0.002 mm</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59F87833" w14:textId="77777777" w:rsidR="00C3286F" w:rsidRPr="00BD3126" w:rsidRDefault="00C3286F" w:rsidP="000570AB">
            <w:pPr>
              <w:spacing w:after="0" w:line="240" w:lineRule="auto"/>
              <w:jc w:val="left"/>
              <w:rPr>
                <w:rFonts w:ascii="Calibri" w:eastAsia="Times New Roman" w:hAnsi="Calibri" w:cs="Calibri"/>
                <w:color w:val="000000"/>
                <w:sz w:val="16"/>
                <w:szCs w:val="16"/>
                <w:lang w:eastAsia="de-DE"/>
              </w:rPr>
            </w:pPr>
            <w:r w:rsidRPr="00BD3126">
              <w:rPr>
                <w:rFonts w:ascii="Calibri" w:hAnsi="Calibri" w:cs="Calibri"/>
                <w:color w:val="000000"/>
                <w:sz w:val="16"/>
                <w:szCs w:val="16"/>
              </w:rPr>
              <w:t>%</w:t>
            </w:r>
          </w:p>
        </w:tc>
      </w:tr>
    </w:tbl>
    <w:p w14:paraId="13083FFF" w14:textId="4AC37026" w:rsidR="007C08E4" w:rsidRPr="00BD3126" w:rsidRDefault="007C08E4" w:rsidP="007C08E4"/>
    <w:p w14:paraId="46B2502D" w14:textId="5CA71BFD" w:rsidR="00032508" w:rsidRPr="00BD3126" w:rsidRDefault="00032508" w:rsidP="00095C62">
      <w:pPr>
        <w:pStyle w:val="berschrift2"/>
        <w:numPr>
          <w:ilvl w:val="1"/>
          <w:numId w:val="2"/>
        </w:numPr>
      </w:pPr>
      <w:bookmarkStart w:id="65" w:name="_Toc23951204"/>
      <w:r w:rsidRPr="00BD3126">
        <w:t>Calculations with header entries</w:t>
      </w:r>
      <w:bookmarkEnd w:id="65"/>
    </w:p>
    <w:p w14:paraId="2E468878" w14:textId="25689EA5" w:rsidR="00032508" w:rsidRPr="00BD3126" w:rsidRDefault="00AE76BC" w:rsidP="007C08E4">
      <w:r w:rsidRPr="00BD3126">
        <w:t>No calculation</w:t>
      </w:r>
      <w:r w:rsidR="009148F6" w:rsidRPr="00BD3126">
        <w:t>s</w:t>
      </w:r>
      <w:r w:rsidRPr="00BD3126">
        <w:t xml:space="preserve"> are performed </w:t>
      </w:r>
      <w:r w:rsidR="009148F6" w:rsidRPr="00BD3126">
        <w:t>in SoilPlot v1.0.</w:t>
      </w:r>
    </w:p>
    <w:p w14:paraId="399AD391" w14:textId="77777777" w:rsidR="00525114" w:rsidRPr="00BD3126" w:rsidRDefault="00525114" w:rsidP="007C08E4"/>
    <w:p w14:paraId="1695E8B3" w14:textId="158A730D" w:rsidR="007C08E4" w:rsidRPr="00BD3126" w:rsidRDefault="007C08E4" w:rsidP="00095C62">
      <w:pPr>
        <w:pStyle w:val="berschrift2"/>
        <w:numPr>
          <w:ilvl w:val="1"/>
          <w:numId w:val="2"/>
        </w:numPr>
      </w:pPr>
      <w:bookmarkStart w:id="66" w:name="_Toc23951205"/>
      <w:r w:rsidRPr="00BD3126">
        <w:t>Contained plots</w:t>
      </w:r>
      <w:bookmarkEnd w:id="66"/>
    </w:p>
    <w:p w14:paraId="03B26AC9" w14:textId="32DD57C4" w:rsidR="00C3286F" w:rsidRPr="00BD3126" w:rsidRDefault="009148F6" w:rsidP="00C3286F">
      <w:r w:rsidRPr="00BD3126">
        <w:t xml:space="preserve">SoilPlot </w:t>
      </w:r>
      <w:r w:rsidR="00BD6D64" w:rsidRPr="00BD3126">
        <w:t>contain only one diagram, which is listed in Tab. 8.3-1</w:t>
      </w:r>
      <w:r w:rsidR="000D765B" w:rsidRPr="00BD3126">
        <w:t xml:space="preserve"> with its corresponding reference.</w:t>
      </w:r>
    </w:p>
    <w:p w14:paraId="28BE2AFF" w14:textId="64CDF562" w:rsidR="00C3286F" w:rsidRPr="00BD3126" w:rsidRDefault="00C3286F" w:rsidP="00C3286F">
      <w:pPr>
        <w:pStyle w:val="Beschriftung"/>
        <w:keepNext/>
        <w:spacing w:after="40"/>
        <w:rPr>
          <w:lang w:val="en-US"/>
        </w:rPr>
      </w:pPr>
      <w:r w:rsidRPr="00BD3126">
        <w:rPr>
          <w:lang w:val="en-US"/>
        </w:rPr>
        <w:t xml:space="preserve">Tab. </w:t>
      </w:r>
      <w:r w:rsidR="00C41E1B" w:rsidRPr="00BD3126">
        <w:rPr>
          <w:lang w:val="en-US"/>
        </w:rPr>
        <w:fldChar w:fldCharType="begin"/>
      </w:r>
      <w:r w:rsidR="00C41E1B" w:rsidRPr="00BD3126">
        <w:rPr>
          <w:lang w:val="en-US"/>
        </w:rPr>
        <w:instrText xml:space="preserve"> STYLEREF 2 \s </w:instrText>
      </w:r>
      <w:r w:rsidR="00C41E1B" w:rsidRPr="00BD3126">
        <w:rPr>
          <w:lang w:val="en-US"/>
        </w:rPr>
        <w:fldChar w:fldCharType="separate"/>
      </w:r>
      <w:r w:rsidR="00F65358">
        <w:rPr>
          <w:noProof/>
          <w:lang w:val="en-US"/>
        </w:rPr>
        <w:t>8.3</w:t>
      </w:r>
      <w:r w:rsidR="00C41E1B" w:rsidRPr="00BD3126">
        <w:rPr>
          <w:lang w:val="en-US"/>
        </w:rPr>
        <w:fldChar w:fldCharType="end"/>
      </w:r>
      <w:r w:rsidR="00C41E1B" w:rsidRPr="00BD3126">
        <w:rPr>
          <w:lang w:val="en-US"/>
        </w:rPr>
        <w:noBreakHyphen/>
      </w:r>
      <w:r w:rsidR="00C41E1B" w:rsidRPr="00BD3126">
        <w:rPr>
          <w:lang w:val="en-US"/>
        </w:rPr>
        <w:fldChar w:fldCharType="begin"/>
      </w:r>
      <w:r w:rsidR="00C41E1B" w:rsidRPr="00BD3126">
        <w:rPr>
          <w:lang w:val="en-US"/>
        </w:rPr>
        <w:instrText xml:space="preserve"> SEQ Tab. \* ARABIC \s 2 </w:instrText>
      </w:r>
      <w:r w:rsidR="00C41E1B" w:rsidRPr="00BD3126">
        <w:rPr>
          <w:lang w:val="en-US"/>
        </w:rPr>
        <w:fldChar w:fldCharType="separate"/>
      </w:r>
      <w:r w:rsidR="00F65358">
        <w:rPr>
          <w:noProof/>
          <w:lang w:val="en-US"/>
        </w:rPr>
        <w:t>1</w:t>
      </w:r>
      <w:r w:rsidR="00C41E1B" w:rsidRPr="00BD3126">
        <w:rPr>
          <w:lang w:val="en-US"/>
        </w:rPr>
        <w:fldChar w:fldCharType="end"/>
      </w:r>
      <w:r w:rsidRPr="00BD3126">
        <w:rPr>
          <w:lang w:val="en-US"/>
        </w:rPr>
        <w:t>: List of the contained plots in SoilPlot v1.0.</w:t>
      </w:r>
    </w:p>
    <w:tbl>
      <w:tblPr>
        <w:tblW w:w="9528" w:type="dxa"/>
        <w:tblCellMar>
          <w:left w:w="70" w:type="dxa"/>
          <w:right w:w="70" w:type="dxa"/>
        </w:tblCellMar>
        <w:tblLook w:val="04A0" w:firstRow="1" w:lastRow="0" w:firstColumn="1" w:lastColumn="0" w:noHBand="0" w:noVBand="1"/>
      </w:tblPr>
      <w:tblGrid>
        <w:gridCol w:w="3256"/>
        <w:gridCol w:w="3260"/>
        <w:gridCol w:w="850"/>
        <w:gridCol w:w="2162"/>
      </w:tblGrid>
      <w:tr w:rsidR="00C3286F" w:rsidRPr="00BD3126" w14:paraId="7D58FEA7" w14:textId="77777777" w:rsidTr="000570AB">
        <w:trPr>
          <w:trHeight w:val="227"/>
        </w:trPr>
        <w:tc>
          <w:tcPr>
            <w:tcW w:w="3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3B6DBC" w14:textId="77777777" w:rsidR="00C3286F" w:rsidRPr="00BD3126" w:rsidRDefault="00C3286F" w:rsidP="000570AB">
            <w:pPr>
              <w:spacing w:after="0" w:line="240" w:lineRule="auto"/>
              <w:jc w:val="center"/>
              <w:rPr>
                <w:rFonts w:ascii="Calibri" w:eastAsia="Times New Roman" w:hAnsi="Calibri" w:cs="Calibri"/>
                <w:b/>
                <w:bCs/>
                <w:sz w:val="16"/>
                <w:szCs w:val="16"/>
                <w:lang w:eastAsia="de-DE"/>
              </w:rPr>
            </w:pPr>
            <w:r w:rsidRPr="00BD3126">
              <w:rPr>
                <w:rFonts w:ascii="Calibri" w:eastAsia="Times New Roman" w:hAnsi="Calibri" w:cs="Calibri"/>
                <w:b/>
                <w:bCs/>
                <w:sz w:val="16"/>
                <w:szCs w:val="16"/>
                <w:lang w:eastAsia="de-DE"/>
              </w:rPr>
              <w:t>Plot Title</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14:paraId="5DED8150" w14:textId="77777777" w:rsidR="00C3286F" w:rsidRPr="00BD3126" w:rsidRDefault="00C3286F" w:rsidP="000570AB">
            <w:pPr>
              <w:spacing w:after="0" w:line="240" w:lineRule="auto"/>
              <w:jc w:val="center"/>
              <w:rPr>
                <w:rFonts w:ascii="Calibri" w:eastAsia="Times New Roman" w:hAnsi="Calibri" w:cs="Calibri"/>
                <w:b/>
                <w:bCs/>
                <w:sz w:val="16"/>
                <w:szCs w:val="16"/>
                <w:lang w:eastAsia="de-DE"/>
              </w:rPr>
            </w:pPr>
            <w:r w:rsidRPr="00BD3126">
              <w:rPr>
                <w:rFonts w:ascii="Calibri" w:eastAsia="Times New Roman" w:hAnsi="Calibri" w:cs="Calibri"/>
                <w:b/>
                <w:bCs/>
                <w:sz w:val="16"/>
                <w:szCs w:val="16"/>
                <w:lang w:eastAsia="de-DE"/>
              </w:rPr>
              <w:t>Purpose</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7B86C6DB" w14:textId="77777777" w:rsidR="00C3286F" w:rsidRPr="00BD3126" w:rsidRDefault="00C3286F" w:rsidP="000570AB">
            <w:pPr>
              <w:spacing w:after="0" w:line="240" w:lineRule="auto"/>
              <w:jc w:val="center"/>
              <w:rPr>
                <w:rFonts w:ascii="Calibri" w:eastAsia="Times New Roman" w:hAnsi="Calibri" w:cs="Calibri"/>
                <w:b/>
                <w:bCs/>
                <w:sz w:val="16"/>
                <w:szCs w:val="16"/>
                <w:lang w:eastAsia="de-DE"/>
              </w:rPr>
            </w:pPr>
            <w:r w:rsidRPr="00BD3126">
              <w:rPr>
                <w:rFonts w:ascii="Calibri" w:eastAsia="Times New Roman" w:hAnsi="Calibri" w:cs="Calibri"/>
                <w:b/>
                <w:bCs/>
                <w:sz w:val="16"/>
                <w:szCs w:val="16"/>
                <w:lang w:eastAsia="de-DE"/>
              </w:rPr>
              <w:t>Plot Type</w:t>
            </w:r>
          </w:p>
        </w:tc>
        <w:tc>
          <w:tcPr>
            <w:tcW w:w="2162" w:type="dxa"/>
            <w:tcBorders>
              <w:top w:val="single" w:sz="4" w:space="0" w:color="auto"/>
              <w:left w:val="nil"/>
              <w:bottom w:val="single" w:sz="4" w:space="0" w:color="auto"/>
              <w:right w:val="single" w:sz="4" w:space="0" w:color="auto"/>
            </w:tcBorders>
            <w:shd w:val="clear" w:color="auto" w:fill="auto"/>
            <w:noWrap/>
            <w:vAlign w:val="bottom"/>
            <w:hideMark/>
          </w:tcPr>
          <w:p w14:paraId="7C87B5DE" w14:textId="77777777" w:rsidR="00C3286F" w:rsidRPr="00BD3126" w:rsidRDefault="00C3286F" w:rsidP="000570AB">
            <w:pPr>
              <w:spacing w:after="0" w:line="240" w:lineRule="auto"/>
              <w:jc w:val="center"/>
              <w:rPr>
                <w:rFonts w:ascii="Calibri" w:eastAsia="Times New Roman" w:hAnsi="Calibri" w:cs="Calibri"/>
                <w:b/>
                <w:bCs/>
                <w:sz w:val="16"/>
                <w:szCs w:val="16"/>
                <w:lang w:eastAsia="de-DE"/>
              </w:rPr>
            </w:pPr>
            <w:r w:rsidRPr="00BD3126">
              <w:rPr>
                <w:rFonts w:ascii="Calibri" w:eastAsia="Times New Roman" w:hAnsi="Calibri" w:cs="Calibri"/>
                <w:b/>
                <w:bCs/>
                <w:sz w:val="16"/>
                <w:szCs w:val="16"/>
                <w:lang w:eastAsia="de-DE"/>
              </w:rPr>
              <w:t>Reference</w:t>
            </w:r>
          </w:p>
        </w:tc>
      </w:tr>
      <w:tr w:rsidR="00C3286F" w:rsidRPr="00BD3126" w14:paraId="00D28862" w14:textId="77777777" w:rsidTr="000570AB">
        <w:trPr>
          <w:trHeight w:val="227"/>
        </w:trPr>
        <w:tc>
          <w:tcPr>
            <w:tcW w:w="32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2E5A5B" w14:textId="77777777" w:rsidR="00C3286F" w:rsidRPr="00BD3126" w:rsidRDefault="00C3286F" w:rsidP="000570AB">
            <w:pPr>
              <w:spacing w:after="0" w:line="240" w:lineRule="auto"/>
              <w:rPr>
                <w:rFonts w:ascii="Calibri" w:eastAsia="Times New Roman" w:hAnsi="Calibri" w:cs="Calibri"/>
                <w:bCs/>
                <w:sz w:val="16"/>
                <w:szCs w:val="16"/>
                <w:lang w:eastAsia="de-DE"/>
              </w:rPr>
            </w:pPr>
            <w:r w:rsidRPr="00BD3126">
              <w:rPr>
                <w:rFonts w:ascii="Calibri" w:hAnsi="Calibri" w:cs="Calibri"/>
                <w:color w:val="000000"/>
                <w:sz w:val="16"/>
                <w:szCs w:val="16"/>
              </w:rPr>
              <w:t>Sand-Silt-Clay soil classification diagram</w:t>
            </w:r>
          </w:p>
        </w:tc>
        <w:tc>
          <w:tcPr>
            <w:tcW w:w="3260" w:type="dxa"/>
            <w:tcBorders>
              <w:top w:val="single" w:sz="4" w:space="0" w:color="auto"/>
              <w:left w:val="nil"/>
              <w:bottom w:val="single" w:sz="4" w:space="0" w:color="auto"/>
              <w:right w:val="single" w:sz="4" w:space="0" w:color="auto"/>
            </w:tcBorders>
            <w:shd w:val="clear" w:color="auto" w:fill="auto"/>
            <w:noWrap/>
            <w:vAlign w:val="center"/>
          </w:tcPr>
          <w:p w14:paraId="3F4D417B" w14:textId="77777777" w:rsidR="00C3286F" w:rsidRPr="00BD3126" w:rsidRDefault="00C3286F" w:rsidP="000570AB">
            <w:pPr>
              <w:spacing w:after="0" w:line="240" w:lineRule="auto"/>
              <w:rPr>
                <w:rFonts w:ascii="Calibri" w:eastAsia="Times New Roman" w:hAnsi="Calibri" w:cs="Calibri"/>
                <w:bCs/>
                <w:sz w:val="16"/>
                <w:szCs w:val="16"/>
                <w:lang w:eastAsia="de-DE"/>
              </w:rPr>
            </w:pPr>
            <w:r w:rsidRPr="00BD3126">
              <w:rPr>
                <w:rFonts w:ascii="Calibri" w:eastAsia="Times New Roman" w:hAnsi="Calibri" w:cs="Calibri"/>
                <w:bCs/>
                <w:sz w:val="16"/>
                <w:szCs w:val="16"/>
                <w:lang w:eastAsia="de-DE"/>
              </w:rPr>
              <w:t>Soil classification</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11D5DF28" w14:textId="77777777" w:rsidR="00C3286F" w:rsidRPr="00BD3126" w:rsidRDefault="00C3286F" w:rsidP="000570AB">
            <w:pPr>
              <w:spacing w:after="0" w:line="240" w:lineRule="auto"/>
              <w:rPr>
                <w:rFonts w:ascii="Calibri" w:eastAsia="Times New Roman" w:hAnsi="Calibri" w:cs="Calibri"/>
                <w:bCs/>
                <w:sz w:val="16"/>
                <w:szCs w:val="16"/>
                <w:lang w:eastAsia="de-DE"/>
              </w:rPr>
            </w:pPr>
            <w:r w:rsidRPr="00BD3126">
              <w:rPr>
                <w:rFonts w:ascii="Calibri" w:hAnsi="Calibri" w:cs="Calibri"/>
                <w:color w:val="000000"/>
                <w:sz w:val="16"/>
                <w:szCs w:val="16"/>
              </w:rPr>
              <w:t>ternary</w:t>
            </w:r>
          </w:p>
        </w:tc>
        <w:tc>
          <w:tcPr>
            <w:tcW w:w="2162" w:type="dxa"/>
            <w:tcBorders>
              <w:top w:val="single" w:sz="4" w:space="0" w:color="auto"/>
              <w:left w:val="nil"/>
              <w:bottom w:val="single" w:sz="4" w:space="0" w:color="auto"/>
              <w:right w:val="single" w:sz="4" w:space="0" w:color="auto"/>
            </w:tcBorders>
            <w:shd w:val="clear" w:color="auto" w:fill="auto"/>
            <w:noWrap/>
            <w:vAlign w:val="center"/>
          </w:tcPr>
          <w:p w14:paraId="54DEC258" w14:textId="77777777" w:rsidR="00C3286F" w:rsidRPr="00BD3126" w:rsidRDefault="00C3286F" w:rsidP="000570AB">
            <w:pPr>
              <w:spacing w:after="0" w:line="240" w:lineRule="auto"/>
              <w:rPr>
                <w:rFonts w:ascii="Calibri" w:eastAsia="Times New Roman" w:hAnsi="Calibri" w:cs="Calibri"/>
                <w:bCs/>
                <w:sz w:val="16"/>
                <w:szCs w:val="16"/>
                <w:lang w:eastAsia="de-DE"/>
              </w:rPr>
            </w:pPr>
            <w:r w:rsidRPr="00BD3126">
              <w:rPr>
                <w:rFonts w:ascii="Calibri" w:eastAsia="Times New Roman" w:hAnsi="Calibri" w:cs="Calibri"/>
                <w:bCs/>
                <w:sz w:val="16"/>
                <w:szCs w:val="16"/>
                <w:lang w:eastAsia="de-DE"/>
              </w:rPr>
              <w:t>USDA classification of soils</w:t>
            </w:r>
          </w:p>
        </w:tc>
      </w:tr>
    </w:tbl>
    <w:p w14:paraId="562A1EBC" w14:textId="1032F4E3" w:rsidR="007C08E4" w:rsidRPr="00BD3126" w:rsidRDefault="007C08E4" w:rsidP="007C08E4"/>
    <w:p w14:paraId="3206DF89" w14:textId="77777777" w:rsidR="0000624D" w:rsidRPr="00BD3126" w:rsidRDefault="0000624D" w:rsidP="007C08E4">
      <w:pPr>
        <w:sectPr w:rsidR="0000624D" w:rsidRPr="00BD3126">
          <w:pgSz w:w="11906" w:h="16838"/>
          <w:pgMar w:top="1417" w:right="1417" w:bottom="1134" w:left="1417" w:header="708" w:footer="708" w:gutter="0"/>
          <w:cols w:space="708"/>
          <w:docGrid w:linePitch="360"/>
        </w:sectPr>
      </w:pPr>
    </w:p>
    <w:p w14:paraId="0E38885E" w14:textId="4950107C" w:rsidR="0000624D" w:rsidRPr="00BD3126" w:rsidRDefault="0000624D" w:rsidP="00095C62">
      <w:pPr>
        <w:pStyle w:val="berschrift1"/>
        <w:numPr>
          <w:ilvl w:val="0"/>
          <w:numId w:val="2"/>
        </w:numPr>
      </w:pPr>
      <w:bookmarkStart w:id="67" w:name="_Toc23951206"/>
      <w:r w:rsidRPr="00BD3126">
        <w:lastRenderedPageBreak/>
        <w:t xml:space="preserve">User-defined </w:t>
      </w:r>
      <w:r w:rsidR="00282AEC" w:rsidRPr="00BD3126">
        <w:t xml:space="preserve">marker and </w:t>
      </w:r>
      <w:r w:rsidRPr="00BD3126">
        <w:t>labels</w:t>
      </w:r>
      <w:bookmarkEnd w:id="67"/>
    </w:p>
    <w:p w14:paraId="4DAB8B59" w14:textId="42BEE626" w:rsidR="00C35B7B" w:rsidRPr="00BD3126" w:rsidRDefault="00DB7E02" w:rsidP="007C08E4">
      <w:r w:rsidRPr="00BD3126">
        <w:t>FastGAPP supports the input of user-defined marker and labels</w:t>
      </w:r>
      <w:r w:rsidR="00CA780A" w:rsidRPr="00BD3126">
        <w:t xml:space="preserve"> for all sub-programs</w:t>
      </w:r>
      <w:r w:rsidR="00E034E1" w:rsidRPr="00BD3126">
        <w:t>. This</w:t>
      </w:r>
      <w:r w:rsidR="00CA780A" w:rsidRPr="00BD3126">
        <w:t xml:space="preserve"> feature</w:t>
      </w:r>
      <w:r w:rsidR="00E034E1" w:rsidRPr="00BD3126">
        <w:t xml:space="preserve"> may be important, if large datasets </w:t>
      </w:r>
      <w:r w:rsidR="00970E4B" w:rsidRPr="00BD3126">
        <w:t>contain data from several publications</w:t>
      </w:r>
      <w:r w:rsidR="009079E5" w:rsidRPr="00BD3126">
        <w:t xml:space="preserve"> / expeditions</w:t>
      </w:r>
      <w:r w:rsidR="00970E4B" w:rsidRPr="00BD3126">
        <w:t xml:space="preserve">. </w:t>
      </w:r>
      <w:r w:rsidR="00916892" w:rsidRPr="00BD3126">
        <w:t xml:space="preserve">Similar to the program-specific </w:t>
      </w:r>
      <w:r w:rsidR="00C65DF6" w:rsidRPr="00BD3126">
        <w:t xml:space="preserve">input </w:t>
      </w:r>
      <w:r w:rsidR="00916892" w:rsidRPr="00BD3126">
        <w:t>header columns</w:t>
      </w:r>
      <w:r w:rsidR="00FA4C6A" w:rsidRPr="00BD3126">
        <w:t>, the marker and label column need to be defined in the input dataset.</w:t>
      </w:r>
      <w:r w:rsidR="00514E7E" w:rsidRPr="00BD3126">
        <w:t xml:space="preserve"> Here</w:t>
      </w:r>
      <w:r w:rsidR="00B140B8" w:rsidRPr="00BD3126">
        <w:t xml:space="preserve">, all header entries </w:t>
      </w:r>
      <w:r w:rsidR="00E53DC8">
        <w:t>need</w:t>
      </w:r>
      <w:r w:rsidR="00B140B8" w:rsidRPr="00BD3126">
        <w:t xml:space="preserve"> to be present, else the definition</w:t>
      </w:r>
      <w:r w:rsidR="00E53DC8">
        <w:t>s</w:t>
      </w:r>
      <w:r w:rsidR="00B140B8" w:rsidRPr="00BD3126">
        <w:t xml:space="preserve"> will no</w:t>
      </w:r>
      <w:r w:rsidR="005C504D" w:rsidRPr="00BD3126">
        <w:t>t be imported</w:t>
      </w:r>
      <w:r w:rsidR="00E53DC8">
        <w:t xml:space="preserve"> into the sub-programs</w:t>
      </w:r>
      <w:r w:rsidR="005C504D" w:rsidRPr="00BD3126">
        <w:t>.</w:t>
      </w:r>
      <w:r w:rsidR="00C65DF6" w:rsidRPr="00BD3126">
        <w:t xml:space="preserve"> The </w:t>
      </w:r>
      <w:r w:rsidR="008153DF" w:rsidRPr="00BD3126">
        <w:t>values and strings below need to be present for all samples.</w:t>
      </w:r>
    </w:p>
    <w:p w14:paraId="4A8E5E31" w14:textId="6C3733AF" w:rsidR="00FA4C6A" w:rsidRPr="00BD3126" w:rsidRDefault="00512932" w:rsidP="00095C62">
      <w:pPr>
        <w:pStyle w:val="berschrift2"/>
        <w:numPr>
          <w:ilvl w:val="1"/>
          <w:numId w:val="2"/>
        </w:numPr>
      </w:pPr>
      <w:bookmarkStart w:id="68" w:name="_Toc23951207"/>
      <w:r w:rsidRPr="00BD3126">
        <w:t>User-defined markers</w:t>
      </w:r>
      <w:bookmarkEnd w:id="68"/>
    </w:p>
    <w:p w14:paraId="271DBBEB" w14:textId="46AC5506" w:rsidR="007718B9" w:rsidRPr="00BD3126" w:rsidRDefault="00447996" w:rsidP="00512932">
      <w:r w:rsidRPr="00BD3126">
        <w:t>Definition of marker</w:t>
      </w:r>
      <w:r w:rsidR="008153DF" w:rsidRPr="00BD3126">
        <w:t xml:space="preserve"> requires </w:t>
      </w:r>
      <w:r w:rsidR="007C57B5" w:rsidRPr="00BD3126">
        <w:t>5 header columns</w:t>
      </w:r>
      <w:r w:rsidR="005C504D" w:rsidRPr="00BD3126">
        <w:t xml:space="preserve"> </w:t>
      </w:r>
      <w:r w:rsidR="007C57B5" w:rsidRPr="00BD3126">
        <w:t>with specific data types and formats</w:t>
      </w:r>
      <w:r w:rsidR="0048679C" w:rsidRPr="00BD3126">
        <w:t>. An example is shown in Fig. 9.1-1</w:t>
      </w:r>
      <w:r w:rsidR="004D3DB3" w:rsidRPr="00BD3126">
        <w:t xml:space="preserve"> and explained</w:t>
      </w:r>
      <w:r w:rsidR="007C57B5" w:rsidRPr="00BD3126">
        <w:t xml:space="preserve"> </w:t>
      </w:r>
      <w:r w:rsidR="007718B9" w:rsidRPr="00BD3126">
        <w:t>below:</w:t>
      </w:r>
    </w:p>
    <w:p w14:paraId="1B0C8078" w14:textId="77777777" w:rsidR="004D3DB3" w:rsidRPr="00BD3126" w:rsidRDefault="004D3DB3" w:rsidP="004D3DB3">
      <w:pPr>
        <w:keepNext/>
        <w:jc w:val="center"/>
      </w:pPr>
      <w:r w:rsidRPr="00BD3126">
        <w:rPr>
          <w:noProof/>
        </w:rPr>
        <w:drawing>
          <wp:inline distT="0" distB="0" distL="0" distR="0" wp14:anchorId="7A09BC83" wp14:editId="6291D67D">
            <wp:extent cx="4357370" cy="1351915"/>
            <wp:effectExtent l="0" t="0" r="5080" b="63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357370" cy="1351915"/>
                    </a:xfrm>
                    <a:prstGeom prst="rect">
                      <a:avLst/>
                    </a:prstGeom>
                    <a:noFill/>
                    <a:ln>
                      <a:noFill/>
                    </a:ln>
                  </pic:spPr>
                </pic:pic>
              </a:graphicData>
            </a:graphic>
          </wp:inline>
        </w:drawing>
      </w:r>
    </w:p>
    <w:p w14:paraId="5C46969A" w14:textId="4AA01ACB" w:rsidR="004D3DB3" w:rsidRPr="00BD3126" w:rsidRDefault="004D3DB3" w:rsidP="004D3DB3">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9.1</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Pr="00BD3126">
        <w:rPr>
          <w:lang w:val="en-US"/>
        </w:rPr>
        <w:t>: Screenshot of an example f</w:t>
      </w:r>
      <w:r w:rsidR="00264C37">
        <w:rPr>
          <w:lang w:val="en-US"/>
        </w:rPr>
        <w:t>or</w:t>
      </w:r>
      <w:r w:rsidRPr="00BD3126">
        <w:rPr>
          <w:lang w:val="en-US"/>
        </w:rPr>
        <w:t xml:space="preserve"> correctly defined marker columns. </w:t>
      </w:r>
      <w:r w:rsidR="009303FB" w:rsidRPr="00BD3126">
        <w:rPr>
          <w:lang w:val="en-US"/>
        </w:rPr>
        <w:t>Header</w:t>
      </w:r>
      <w:r w:rsidR="00264C37">
        <w:rPr>
          <w:lang w:val="en-US"/>
        </w:rPr>
        <w:t xml:space="preserve"> words</w:t>
      </w:r>
      <w:r w:rsidR="009303FB" w:rsidRPr="00BD3126">
        <w:rPr>
          <w:lang w:val="en-US"/>
        </w:rPr>
        <w:t xml:space="preserve">: </w:t>
      </w:r>
      <w:r w:rsidRPr="00BD3126">
        <w:rPr>
          <w:lang w:val="en-US"/>
        </w:rPr>
        <w:t>(1) Marker, (2), MarkerSize, (3) MarkerEdgeColor, (4) MarkerFaceColor,</w:t>
      </w:r>
      <w:r w:rsidR="009303FB" w:rsidRPr="00BD3126">
        <w:rPr>
          <w:lang w:val="en-US"/>
        </w:rPr>
        <w:t xml:space="preserve"> (5) EdgeWidth. See text below for further explanations. Although units are listed in </w:t>
      </w:r>
      <w:r w:rsidR="00D16423" w:rsidRPr="00BD3126">
        <w:rPr>
          <w:lang w:val="en-US"/>
        </w:rPr>
        <w:t>this screenshot,</w:t>
      </w:r>
      <w:r w:rsidR="00264C37">
        <w:rPr>
          <w:lang w:val="en-US"/>
        </w:rPr>
        <w:t xml:space="preserve"> </w:t>
      </w:r>
      <w:r w:rsidR="000252CA">
        <w:rPr>
          <w:lang w:val="en-US"/>
        </w:rPr>
        <w:t>definition of</w:t>
      </w:r>
      <w:r w:rsidR="00D16423" w:rsidRPr="00BD3126">
        <w:rPr>
          <w:lang w:val="en-US"/>
        </w:rPr>
        <w:t xml:space="preserve"> </w:t>
      </w:r>
      <w:r w:rsidR="00264C37">
        <w:rPr>
          <w:lang w:val="en-US"/>
        </w:rPr>
        <w:t>units</w:t>
      </w:r>
      <w:r w:rsidR="00D16423" w:rsidRPr="00BD3126">
        <w:rPr>
          <w:lang w:val="en-US"/>
        </w:rPr>
        <w:t xml:space="preserve"> </w:t>
      </w:r>
      <w:r w:rsidR="000252CA">
        <w:rPr>
          <w:lang w:val="en-US"/>
        </w:rPr>
        <w:t>is</w:t>
      </w:r>
      <w:r w:rsidR="00D16423" w:rsidRPr="00BD3126">
        <w:rPr>
          <w:lang w:val="en-US"/>
        </w:rPr>
        <w:t xml:space="preserve"> not required to be given</w:t>
      </w:r>
      <w:r w:rsidR="000252CA">
        <w:rPr>
          <w:lang w:val="en-US"/>
        </w:rPr>
        <w:t xml:space="preserve"> below the header words</w:t>
      </w:r>
      <w:r w:rsidR="00D16423" w:rsidRPr="00BD3126">
        <w:rPr>
          <w:lang w:val="en-US"/>
        </w:rPr>
        <w:t>.</w:t>
      </w:r>
    </w:p>
    <w:p w14:paraId="13862A7D" w14:textId="0EDC71F0" w:rsidR="007718B9" w:rsidRPr="00BD3126" w:rsidRDefault="0048679C" w:rsidP="00512932">
      <w:r w:rsidRPr="00BD3126">
        <w:t>(</w:t>
      </w:r>
      <w:r w:rsidR="007718B9" w:rsidRPr="00BD3126">
        <w:t xml:space="preserve">1) </w:t>
      </w:r>
      <w:r w:rsidR="002A76DD" w:rsidRPr="00BD3126">
        <w:rPr>
          <w:rStyle w:val="FettKursivZchn"/>
        </w:rPr>
        <w:t>Marker</w:t>
      </w:r>
      <w:r w:rsidR="008530D1" w:rsidRPr="00BD3126">
        <w:rPr>
          <w:rStyle w:val="FettKursivZchn"/>
        </w:rPr>
        <w:t xml:space="preserve"> </w:t>
      </w:r>
      <w:r w:rsidR="000B17DB" w:rsidRPr="00BD3126">
        <w:t>(numeric</w:t>
      </w:r>
      <w:r w:rsidR="00F132AD" w:rsidRPr="00BD3126">
        <w:t>, 1-13</w:t>
      </w:r>
      <w:r w:rsidR="000B17DB" w:rsidRPr="00BD3126">
        <w:t>)</w:t>
      </w:r>
      <w:r w:rsidR="00446949" w:rsidRPr="00BD3126">
        <w:t xml:space="preserve">. All </w:t>
      </w:r>
      <w:r w:rsidR="000252CA">
        <w:t xml:space="preserve">standard </w:t>
      </w:r>
      <w:r w:rsidR="00446949" w:rsidRPr="00BD3126">
        <w:t>marker</w:t>
      </w:r>
      <w:r w:rsidR="000252CA">
        <w:t>s</w:t>
      </w:r>
      <w:r w:rsidR="00446949" w:rsidRPr="00BD3126">
        <w:t xml:space="preserve"> available in MATLAB</w:t>
      </w:r>
      <w:r w:rsidR="00C829A6" w:rsidRPr="00BD3126">
        <w:t xml:space="preserve"> are also available for FastGAPP</w:t>
      </w:r>
      <w:r w:rsidR="00E11EC4" w:rsidRPr="00BD3126">
        <w:t>.</w:t>
      </w:r>
      <w:r w:rsidR="00F132AD" w:rsidRPr="00BD3126">
        <w:t xml:space="preserve"> 1 = circle, 2 = square, </w:t>
      </w:r>
      <w:r w:rsidR="00933226" w:rsidRPr="00BD3126">
        <w:t>3 = diamond, 4 = triangle, 5 = inverted triangle, 6 =</w:t>
      </w:r>
      <w:r w:rsidR="00BD0250" w:rsidRPr="00BD3126">
        <w:t xml:space="preserve"> right-directed triangle, 7 =</w:t>
      </w:r>
      <w:r w:rsidR="00933226" w:rsidRPr="00BD3126">
        <w:t xml:space="preserve"> </w:t>
      </w:r>
      <w:r w:rsidR="00BD0250" w:rsidRPr="00BD3126">
        <w:t xml:space="preserve">left-directed triangle, 8 = pentagon, 9 = </w:t>
      </w:r>
      <w:r w:rsidR="001C19AA" w:rsidRPr="00BD3126">
        <w:t>hexagon, 10 = plus sign, 11 = x</w:t>
      </w:r>
      <w:r w:rsidR="000252CA">
        <w:t>-</w:t>
      </w:r>
      <w:r w:rsidR="001C19AA" w:rsidRPr="00BD3126">
        <w:t>sign</w:t>
      </w:r>
      <w:r w:rsidR="00C80132" w:rsidRPr="00BD3126">
        <w:t>, 12 = star</w:t>
      </w:r>
      <w:r w:rsidR="000252CA">
        <w:t>-</w:t>
      </w:r>
      <w:r w:rsidR="00C80132" w:rsidRPr="00BD3126">
        <w:t>sign, 13 = dot. Note that</w:t>
      </w:r>
      <w:r w:rsidR="002F2419" w:rsidRPr="00BD3126">
        <w:t xml:space="preserve"> no marker face color can be defined for </w:t>
      </w:r>
      <w:r w:rsidR="000252CA">
        <w:t>10</w:t>
      </w:r>
      <w:r w:rsidR="002F2419" w:rsidRPr="00BD3126">
        <w:t>-13.</w:t>
      </w:r>
    </w:p>
    <w:p w14:paraId="74022175" w14:textId="4EA953DA" w:rsidR="007718B9" w:rsidRPr="00BD3126" w:rsidRDefault="0048679C" w:rsidP="00512932">
      <w:r w:rsidRPr="00BD3126">
        <w:t>(</w:t>
      </w:r>
      <w:r w:rsidR="007718B9" w:rsidRPr="00BD3126">
        <w:t xml:space="preserve">2) </w:t>
      </w:r>
      <w:r w:rsidR="002A76DD" w:rsidRPr="00BD3126">
        <w:rPr>
          <w:rStyle w:val="FettKursivZchn"/>
        </w:rPr>
        <w:t>MarkerSize</w:t>
      </w:r>
      <w:r w:rsidR="008530D1" w:rsidRPr="00BD3126">
        <w:t xml:space="preserve"> (numeric</w:t>
      </w:r>
      <w:r w:rsidR="00446949" w:rsidRPr="00BD3126">
        <w:t xml:space="preserve"> in points</w:t>
      </w:r>
      <w:r w:rsidR="008530D1" w:rsidRPr="00BD3126">
        <w:t>)</w:t>
      </w:r>
      <w:r w:rsidR="00C829A6" w:rsidRPr="00BD3126">
        <w:t>. The marker</w:t>
      </w:r>
      <w:r w:rsidR="006302A2" w:rsidRPr="00BD3126">
        <w:t xml:space="preserve"> size</w:t>
      </w:r>
      <w:r w:rsidR="001D6E7D" w:rsidRPr="00BD3126">
        <w:t xml:space="preserve"> can be defined by a single number</w:t>
      </w:r>
      <w:r w:rsidR="00072943" w:rsidRPr="00BD3126">
        <w:t>. Example: 12 = 12 points marker size.</w:t>
      </w:r>
      <w:r w:rsidR="002F2419" w:rsidRPr="00BD3126">
        <w:t xml:space="preserve"> </w:t>
      </w:r>
      <w:r w:rsidR="0040335B" w:rsidRPr="00BD3126">
        <w:t>Values &lt; 1 are invalid (and 1 is already very small).</w:t>
      </w:r>
    </w:p>
    <w:p w14:paraId="361E8E75" w14:textId="654942A2" w:rsidR="007718B9" w:rsidRPr="00BD3126" w:rsidRDefault="0048679C" w:rsidP="00512932">
      <w:r w:rsidRPr="00BD3126">
        <w:t>(</w:t>
      </w:r>
      <w:r w:rsidR="007718B9" w:rsidRPr="00BD3126">
        <w:t xml:space="preserve">3) </w:t>
      </w:r>
      <w:r w:rsidR="002A76DD" w:rsidRPr="00BD3126">
        <w:rPr>
          <w:rStyle w:val="FettKursivZchn"/>
        </w:rPr>
        <w:t>MarkerEdgeColor</w:t>
      </w:r>
      <w:r w:rsidR="000B17DB" w:rsidRPr="00BD3126">
        <w:t xml:space="preserve"> (normalized R,G,B)</w:t>
      </w:r>
      <w:r w:rsidR="00067673" w:rsidRPr="00BD3126">
        <w:t>. Marker edge color can be defined by using</w:t>
      </w:r>
      <w:r w:rsidR="006F067C" w:rsidRPr="00BD3126">
        <w:t xml:space="preserve"> comma-sep</w:t>
      </w:r>
      <w:r w:rsidR="000252CA">
        <w:t>a</w:t>
      </w:r>
      <w:r w:rsidR="006F067C" w:rsidRPr="00BD3126">
        <w:t>rated</w:t>
      </w:r>
      <w:r w:rsidR="001B74ED" w:rsidRPr="00BD3126">
        <w:t xml:space="preserve"> normalized RGB triplets </w:t>
      </w:r>
      <w:r w:rsidR="00C93BEA" w:rsidRPr="00BD3126">
        <w:t xml:space="preserve">in square brackets. Examples: [1.0,0.0,0.0] </w:t>
      </w:r>
      <w:r w:rsidR="00C53E23" w:rsidRPr="00BD3126">
        <w:t>=</w:t>
      </w:r>
      <w:r w:rsidR="00C93BEA" w:rsidRPr="00BD3126">
        <w:t xml:space="preserve"> red, [0.0,1.0,0.0] </w:t>
      </w:r>
      <w:r w:rsidR="00C53E23" w:rsidRPr="00BD3126">
        <w:t>=</w:t>
      </w:r>
      <w:r w:rsidR="00C93BEA" w:rsidRPr="00BD3126">
        <w:t xml:space="preserve"> green, </w:t>
      </w:r>
      <w:r w:rsidR="006302A2" w:rsidRPr="00BD3126">
        <w:t>[</w:t>
      </w:r>
      <w:r w:rsidR="00C93BEA" w:rsidRPr="00BD3126">
        <w:t xml:space="preserve">0.0,0.0,1.0] </w:t>
      </w:r>
      <w:r w:rsidR="00C53E23" w:rsidRPr="00BD3126">
        <w:t>=</w:t>
      </w:r>
      <w:r w:rsidR="00C93BEA" w:rsidRPr="00BD3126">
        <w:t xml:space="preserve"> blue</w:t>
      </w:r>
      <w:r w:rsidR="00C53E23" w:rsidRPr="00BD3126">
        <w:t xml:space="preserve">, </w:t>
      </w:r>
      <w:r w:rsidR="006302A2" w:rsidRPr="00BD3126">
        <w:t>[0.0,0.0,0.0] = black.</w:t>
      </w:r>
    </w:p>
    <w:p w14:paraId="6A553110" w14:textId="6C979D92" w:rsidR="007718B9" w:rsidRPr="00BD3126" w:rsidRDefault="0048679C" w:rsidP="00512932">
      <w:r w:rsidRPr="00BD3126">
        <w:t>(</w:t>
      </w:r>
      <w:r w:rsidR="007718B9" w:rsidRPr="00BD3126">
        <w:t xml:space="preserve">4) </w:t>
      </w:r>
      <w:r w:rsidR="008530D1" w:rsidRPr="00BD3126">
        <w:rPr>
          <w:rStyle w:val="FettKursivZchn"/>
        </w:rPr>
        <w:t>MarkerFaceColor</w:t>
      </w:r>
      <w:r w:rsidR="000B17DB" w:rsidRPr="00BD3126">
        <w:t xml:space="preserve"> (normalized R,G,B)</w:t>
      </w:r>
      <w:r w:rsidR="00C73B24" w:rsidRPr="00BD3126">
        <w:t>. See marker edge color above.</w:t>
      </w:r>
    </w:p>
    <w:p w14:paraId="7C04BEDD" w14:textId="0F84E214" w:rsidR="00512932" w:rsidRPr="00BD3126" w:rsidRDefault="0048679C" w:rsidP="00512932">
      <w:r w:rsidRPr="00BD3126">
        <w:t>(</w:t>
      </w:r>
      <w:r w:rsidR="007718B9" w:rsidRPr="00BD3126">
        <w:t xml:space="preserve">5) </w:t>
      </w:r>
      <w:r w:rsidR="00446949" w:rsidRPr="00BD3126">
        <w:rPr>
          <w:rStyle w:val="FettKursivZchn"/>
        </w:rPr>
        <w:t>EdgeWidth</w:t>
      </w:r>
      <w:r w:rsidR="00446949" w:rsidRPr="00BD3126">
        <w:t xml:space="preserve"> (numeric in points)</w:t>
      </w:r>
      <w:r w:rsidR="00C73B24" w:rsidRPr="00BD3126">
        <w:t>.</w:t>
      </w:r>
      <w:r w:rsidR="003F2B4F" w:rsidRPr="00BD3126">
        <w:t xml:space="preserve"> A </w:t>
      </w:r>
      <w:r w:rsidR="00237260" w:rsidRPr="00BD3126">
        <w:t>single numeric value</w:t>
      </w:r>
      <w:r w:rsidR="003F2B4F" w:rsidRPr="00BD3126">
        <w:t xml:space="preserve"> defines the width of the edge. 1 </w:t>
      </w:r>
      <w:r w:rsidR="00237260" w:rsidRPr="00BD3126">
        <w:t>(point) is typical.</w:t>
      </w:r>
    </w:p>
    <w:p w14:paraId="04EEC28E" w14:textId="2712C88F" w:rsidR="00514E7E" w:rsidRPr="00BD3126" w:rsidRDefault="006165F1" w:rsidP="00512932">
      <w:r w:rsidRPr="00BD3126">
        <w:t>I</w:t>
      </w:r>
      <w:r w:rsidR="00181652" w:rsidRPr="00BD3126">
        <w:t>f all header columns are correctly defined</w:t>
      </w:r>
      <w:r w:rsidRPr="00BD3126">
        <w:t xml:space="preserve"> in</w:t>
      </w:r>
      <w:r w:rsidR="000252CA">
        <w:t xml:space="preserve"> the</w:t>
      </w:r>
      <w:r w:rsidRPr="00BD3126">
        <w:t xml:space="preserve"> input dataset</w:t>
      </w:r>
      <w:r w:rsidR="00181652" w:rsidRPr="00BD3126">
        <w:t>,</w:t>
      </w:r>
      <w:r w:rsidR="004E4D6D" w:rsidRPr="00BD3126">
        <w:t xml:space="preserve"> </w:t>
      </w:r>
      <w:r w:rsidR="00181652" w:rsidRPr="00BD3126">
        <w:t xml:space="preserve">this will be indicated </w:t>
      </w:r>
      <w:r w:rsidR="00CF43FE" w:rsidRPr="00BD3126">
        <w:t xml:space="preserve">by </w:t>
      </w:r>
      <w:r w:rsidR="000252CA">
        <w:t>a</w:t>
      </w:r>
      <w:r w:rsidR="00CF43FE" w:rsidRPr="00BD3126">
        <w:t xml:space="preserve"> green box</w:t>
      </w:r>
      <w:r w:rsidRPr="00BD3126">
        <w:t>es</w:t>
      </w:r>
      <w:r w:rsidR="00CF43FE" w:rsidRPr="00BD3126">
        <w:t xml:space="preserve"> below the </w:t>
      </w:r>
      <w:r w:rsidR="00D27539" w:rsidRPr="00BD3126">
        <w:t>M</w:t>
      </w:r>
      <w:r w:rsidR="00CF43FE" w:rsidRPr="00BD3126">
        <w:t>C header</w:t>
      </w:r>
      <w:r w:rsidR="001E2B70" w:rsidRPr="00BD3126">
        <w:t xml:space="preserve"> (= Marker Columns)</w:t>
      </w:r>
      <w:r w:rsidR="00CF43FE" w:rsidRPr="00BD3126">
        <w:t xml:space="preserve"> l</w:t>
      </w:r>
      <w:r w:rsidR="00C93C95" w:rsidRPr="00BD3126">
        <w:t>eft of the program-specific header values</w:t>
      </w:r>
      <w:r w:rsidR="001E2B70" w:rsidRPr="00BD3126">
        <w:t xml:space="preserve"> in the data overview panel</w:t>
      </w:r>
      <w:r w:rsidR="00C93C95" w:rsidRPr="00BD3126">
        <w:t xml:space="preserve"> </w:t>
      </w:r>
      <w:r w:rsidR="005A5A52" w:rsidRPr="00BD3126">
        <w:t>(Fig. 9.1</w:t>
      </w:r>
      <w:r w:rsidR="008E5877" w:rsidRPr="00BD3126">
        <w:t>-2</w:t>
      </w:r>
      <w:r w:rsidR="005A5A52" w:rsidRPr="00BD3126">
        <w:t>)</w:t>
      </w:r>
      <w:r w:rsidR="004E4D6D" w:rsidRPr="00BD3126">
        <w:t>.</w:t>
      </w:r>
      <w:r w:rsidR="008E5877" w:rsidRPr="00BD3126">
        <w:t xml:space="preserve"> </w:t>
      </w:r>
      <w:r w:rsidR="001E2B70" w:rsidRPr="00BD3126">
        <w:t xml:space="preserve">Present and activated </w:t>
      </w:r>
      <w:r w:rsidR="00A16AA5" w:rsidRPr="00BD3126">
        <w:t>user-defined markers</w:t>
      </w:r>
      <w:r w:rsidR="00202358" w:rsidRPr="00BD3126">
        <w:t xml:space="preserve"> will be also indicated in the marker / label </w:t>
      </w:r>
      <w:r w:rsidR="00621299" w:rsidRPr="00BD3126">
        <w:t xml:space="preserve">overview panel (Fig. 9.1-2). </w:t>
      </w:r>
      <w:r w:rsidR="00A16AA5" w:rsidRPr="00BD3126">
        <w:t>However, i</w:t>
      </w:r>
      <w:r w:rsidR="007C1836" w:rsidRPr="00BD3126">
        <w:t xml:space="preserve">t is possible to override the </w:t>
      </w:r>
      <w:r w:rsidR="001A03ED" w:rsidRPr="00BD3126">
        <w:t>marker column in a session. If the marker / label setup</w:t>
      </w:r>
      <w:r w:rsidR="0041395C">
        <w:t xml:space="preserve"> panel</w:t>
      </w:r>
      <w:r w:rsidR="001A03ED" w:rsidRPr="00BD3126">
        <w:t xml:space="preserve"> is </w:t>
      </w:r>
      <w:r w:rsidR="0041395C">
        <w:t>visible</w:t>
      </w:r>
      <w:r w:rsidR="002F4F42" w:rsidRPr="00BD3126">
        <w:t>, a table show</w:t>
      </w:r>
      <w:r w:rsidR="0041395C">
        <w:t>s</w:t>
      </w:r>
      <w:r w:rsidR="002F4F42" w:rsidRPr="00BD3126">
        <w:t xml:space="preserve"> the marker columns </w:t>
      </w:r>
      <w:r w:rsidR="000D7C1C" w:rsidRPr="00BD3126">
        <w:t>and</w:t>
      </w:r>
      <w:r w:rsidR="00DA24CF" w:rsidRPr="00BD3126">
        <w:t xml:space="preserve"> an additional checkbox </w:t>
      </w:r>
      <w:r w:rsidR="00542EB2" w:rsidRPr="00BD3126">
        <w:t>allows to switch to</w:t>
      </w:r>
      <w:r w:rsidR="0041395C">
        <w:t xml:space="preserve"> normal</w:t>
      </w:r>
      <w:r w:rsidR="00542EB2" w:rsidRPr="00BD3126">
        <w:t xml:space="preserve"> </w:t>
      </w:r>
      <w:r w:rsidR="00324553">
        <w:t>ma</w:t>
      </w:r>
      <w:r w:rsidR="002777A3">
        <w:t>rker</w:t>
      </w:r>
      <w:r w:rsidR="000D7C1C" w:rsidRPr="00BD3126">
        <w:t xml:space="preserve"> definition</w:t>
      </w:r>
      <w:r w:rsidR="00542EB2" w:rsidRPr="00BD3126">
        <w:t xml:space="preserve"> (Fig. 9.1-2).</w:t>
      </w:r>
      <w:r w:rsidR="000D7C1C" w:rsidRPr="00BD3126">
        <w:t xml:space="preserve"> </w:t>
      </w:r>
      <w:r w:rsidR="00051337" w:rsidRPr="00BD3126">
        <w:t xml:space="preserve">Nevertheless, </w:t>
      </w:r>
      <w:r w:rsidR="00F20571" w:rsidRPr="00BD3126">
        <w:t xml:space="preserve">unchecking the box will activate the </w:t>
      </w:r>
      <w:r w:rsidR="002777A3">
        <w:t>marker</w:t>
      </w:r>
      <w:r w:rsidR="00F20571" w:rsidRPr="00BD3126">
        <w:t xml:space="preserve"> columns again.</w:t>
      </w:r>
    </w:p>
    <w:p w14:paraId="4481D7FF" w14:textId="77777777" w:rsidR="00257EA5" w:rsidRPr="00BD3126" w:rsidRDefault="00F44CE0" w:rsidP="00257EA5">
      <w:pPr>
        <w:keepNext/>
      </w:pPr>
      <w:r w:rsidRPr="00BD3126">
        <w:rPr>
          <w:noProof/>
        </w:rPr>
        <w:lastRenderedPageBreak/>
        <w:drawing>
          <wp:inline distT="0" distB="0" distL="0" distR="0" wp14:anchorId="3C605721" wp14:editId="03B6C79C">
            <wp:extent cx="5788660" cy="3204210"/>
            <wp:effectExtent l="0" t="0" r="2540" b="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88660" cy="3204210"/>
                    </a:xfrm>
                    <a:prstGeom prst="rect">
                      <a:avLst/>
                    </a:prstGeom>
                    <a:noFill/>
                    <a:ln>
                      <a:noFill/>
                    </a:ln>
                  </pic:spPr>
                </pic:pic>
              </a:graphicData>
            </a:graphic>
          </wp:inline>
        </w:drawing>
      </w:r>
    </w:p>
    <w:p w14:paraId="5614A5C1" w14:textId="597EC2B6" w:rsidR="00A95258" w:rsidRPr="00BD3126" w:rsidRDefault="00257EA5" w:rsidP="00257EA5">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9.1</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2</w:t>
      </w:r>
      <w:r w:rsidR="00F179DF" w:rsidRPr="00BD3126">
        <w:rPr>
          <w:lang w:val="en-US"/>
        </w:rPr>
        <w:fldChar w:fldCharType="end"/>
      </w:r>
      <w:r w:rsidRPr="00BD3126">
        <w:rPr>
          <w:lang w:val="en-US"/>
        </w:rPr>
        <w:t xml:space="preserve">: </w:t>
      </w:r>
      <w:r w:rsidR="00F20571" w:rsidRPr="00BD3126">
        <w:rPr>
          <w:lang w:val="en-US"/>
        </w:rPr>
        <w:t>Screenshot</w:t>
      </w:r>
      <w:r w:rsidR="00E06AA6" w:rsidRPr="00BD3126">
        <w:rPr>
          <w:lang w:val="en-US"/>
        </w:rPr>
        <w:t>s of the data overview panel, marker / label overview panel and marker / label setup panels</w:t>
      </w:r>
      <w:r w:rsidR="008A34F9" w:rsidRPr="00BD3126">
        <w:rPr>
          <w:lang w:val="en-US"/>
        </w:rPr>
        <w:t xml:space="preserve"> after input datasets contained valid marker columns</w:t>
      </w:r>
      <w:r w:rsidR="002C34B0" w:rsidRPr="00BD3126">
        <w:rPr>
          <w:lang w:val="en-US"/>
        </w:rPr>
        <w:t xml:space="preserve">. </w:t>
      </w:r>
      <w:r w:rsidR="00AE3E5B" w:rsidRPr="00BD3126">
        <w:rPr>
          <w:lang w:val="en-US"/>
        </w:rPr>
        <w:t xml:space="preserve">If </w:t>
      </w:r>
      <w:r w:rsidR="00095C6E" w:rsidRPr="00BD3126">
        <w:rPr>
          <w:lang w:val="en-US"/>
        </w:rPr>
        <w:t xml:space="preserve">correctly defined </w:t>
      </w:r>
      <w:r w:rsidR="00AE3E5B" w:rsidRPr="00BD3126">
        <w:rPr>
          <w:lang w:val="en-US"/>
        </w:rPr>
        <w:t xml:space="preserve">marker </w:t>
      </w:r>
      <w:r w:rsidR="00095C6E" w:rsidRPr="00BD3126">
        <w:rPr>
          <w:lang w:val="en-US"/>
        </w:rPr>
        <w:t>columns were present in the input file this will be indicated by the green boxes below the MC header (1)</w:t>
      </w:r>
      <w:r w:rsidR="00500726" w:rsidRPr="00BD3126">
        <w:rPr>
          <w:lang w:val="en-US"/>
        </w:rPr>
        <w:t>. If marker columns are active, text is shown instead a single marker in the marker / label</w:t>
      </w:r>
      <w:r w:rsidR="008A34F9" w:rsidRPr="00BD3126">
        <w:rPr>
          <w:lang w:val="en-US"/>
        </w:rPr>
        <w:t xml:space="preserve"> overview panel (2).</w:t>
      </w:r>
      <w:r w:rsidR="0004369C" w:rsidRPr="00BD3126">
        <w:rPr>
          <w:lang w:val="en-US"/>
        </w:rPr>
        <w:t xml:space="preserve"> A table with the marker columns</w:t>
      </w:r>
      <w:r w:rsidR="00C878E1" w:rsidRPr="00BD3126">
        <w:rPr>
          <w:lang w:val="en-US"/>
        </w:rPr>
        <w:t xml:space="preserve"> (3)</w:t>
      </w:r>
      <w:r w:rsidR="0004369C" w:rsidRPr="00BD3126">
        <w:rPr>
          <w:lang w:val="en-US"/>
        </w:rPr>
        <w:t xml:space="preserve"> </w:t>
      </w:r>
      <w:r w:rsidR="00324553">
        <w:rPr>
          <w:lang w:val="en-US"/>
        </w:rPr>
        <w:t>is</w:t>
      </w:r>
      <w:r w:rsidR="0004369C" w:rsidRPr="00BD3126">
        <w:rPr>
          <w:lang w:val="en-US"/>
        </w:rPr>
        <w:t xml:space="preserve"> shown </w:t>
      </w:r>
      <w:r w:rsidR="00C878E1" w:rsidRPr="00BD3126">
        <w:rPr>
          <w:lang w:val="en-US"/>
        </w:rPr>
        <w:t>in the marker / label setup panel</w:t>
      </w:r>
      <w:r w:rsidR="00411222" w:rsidRPr="00BD3126">
        <w:rPr>
          <w:lang w:val="en-US"/>
        </w:rPr>
        <w:t xml:space="preserve">. The </w:t>
      </w:r>
      <w:r w:rsidR="00324553">
        <w:rPr>
          <w:lang w:val="en-US"/>
        </w:rPr>
        <w:t>checkbox</w:t>
      </w:r>
      <w:r w:rsidR="00411222" w:rsidRPr="00BD3126">
        <w:rPr>
          <w:lang w:val="en-US"/>
        </w:rPr>
        <w:t xml:space="preserve"> (4) allows to override the marker columns and switch to normal </w:t>
      </w:r>
      <w:r w:rsidR="00A84A1F" w:rsidRPr="00BD3126">
        <w:rPr>
          <w:lang w:val="en-US"/>
        </w:rPr>
        <w:t>marker definition.</w:t>
      </w:r>
    </w:p>
    <w:p w14:paraId="7425CECF" w14:textId="03D5DC18" w:rsidR="00512932" w:rsidRPr="00BD3126" w:rsidRDefault="00512932" w:rsidP="00095C62">
      <w:pPr>
        <w:pStyle w:val="berschrift2"/>
        <w:numPr>
          <w:ilvl w:val="1"/>
          <w:numId w:val="2"/>
        </w:numPr>
      </w:pPr>
      <w:bookmarkStart w:id="69" w:name="_Toc23951208"/>
      <w:r w:rsidRPr="00BD3126">
        <w:t>User-defined labels</w:t>
      </w:r>
      <w:bookmarkEnd w:id="69"/>
    </w:p>
    <w:p w14:paraId="240AEA73" w14:textId="7E9A3668" w:rsidR="00512932" w:rsidRPr="00BD3126" w:rsidRDefault="008A6C44" w:rsidP="00512932">
      <w:r w:rsidRPr="00BD3126">
        <w:t xml:space="preserve">Definition of label columns require </w:t>
      </w:r>
      <w:r w:rsidR="009A1B56" w:rsidRPr="00BD3126">
        <w:t>8 header columns with specific data types and formats below.</w:t>
      </w:r>
      <w:r w:rsidR="00A84A1F" w:rsidRPr="00BD3126">
        <w:t xml:space="preserve"> An example is shown in Fig. 9.2-1.</w:t>
      </w:r>
    </w:p>
    <w:p w14:paraId="734EBCFB" w14:textId="77777777" w:rsidR="00A84A1F" w:rsidRPr="00BD3126" w:rsidRDefault="00A84A1F" w:rsidP="00A84A1F">
      <w:pPr>
        <w:keepNext/>
      </w:pPr>
      <w:r w:rsidRPr="00BD3126">
        <w:rPr>
          <w:noProof/>
        </w:rPr>
        <w:drawing>
          <wp:inline distT="0" distB="0" distL="0" distR="0" wp14:anchorId="6E0585BA" wp14:editId="64E81892">
            <wp:extent cx="5764530" cy="1121410"/>
            <wp:effectExtent l="0" t="0" r="7620" b="254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4530" cy="1121410"/>
                    </a:xfrm>
                    <a:prstGeom prst="rect">
                      <a:avLst/>
                    </a:prstGeom>
                    <a:noFill/>
                    <a:ln>
                      <a:noFill/>
                    </a:ln>
                  </pic:spPr>
                </pic:pic>
              </a:graphicData>
            </a:graphic>
          </wp:inline>
        </w:drawing>
      </w:r>
    </w:p>
    <w:p w14:paraId="5E5EBB92" w14:textId="68F4052F" w:rsidR="00A84A1F" w:rsidRPr="00BD3126" w:rsidRDefault="00A84A1F" w:rsidP="000F1DE6">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9.2</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Pr="00BD3126">
        <w:rPr>
          <w:lang w:val="en-US"/>
        </w:rPr>
        <w:t>: Screenshot of correctly defined label columns. Headers: (1) Font</w:t>
      </w:r>
      <w:r w:rsidR="00FC394C">
        <w:rPr>
          <w:lang w:val="en-US"/>
        </w:rPr>
        <w:t>N</w:t>
      </w:r>
      <w:r w:rsidRPr="00BD3126">
        <w:rPr>
          <w:lang w:val="en-US"/>
        </w:rPr>
        <w:t>ame, (2), FontWei</w:t>
      </w:r>
      <w:r w:rsidR="001F7816" w:rsidRPr="00BD3126">
        <w:rPr>
          <w:lang w:val="en-US"/>
        </w:rPr>
        <w:t>ght</w:t>
      </w:r>
      <w:r w:rsidRPr="00BD3126">
        <w:rPr>
          <w:lang w:val="en-US"/>
        </w:rPr>
        <w:t>, (3</w:t>
      </w:r>
      <w:r w:rsidR="001F7816" w:rsidRPr="00BD3126">
        <w:rPr>
          <w:lang w:val="en-US"/>
        </w:rPr>
        <w:t>) FontAngle</w:t>
      </w:r>
      <w:r w:rsidRPr="00BD3126">
        <w:rPr>
          <w:lang w:val="en-US"/>
        </w:rPr>
        <w:t xml:space="preserve">, (4) </w:t>
      </w:r>
      <w:r w:rsidR="001F7816" w:rsidRPr="00BD3126">
        <w:rPr>
          <w:lang w:val="en-US"/>
        </w:rPr>
        <w:t>FontSize</w:t>
      </w:r>
      <w:r w:rsidRPr="00BD3126">
        <w:rPr>
          <w:lang w:val="en-US"/>
        </w:rPr>
        <w:t xml:space="preserve">, (5) </w:t>
      </w:r>
      <w:r w:rsidR="001F7816" w:rsidRPr="00BD3126">
        <w:rPr>
          <w:lang w:val="en-US"/>
        </w:rPr>
        <w:t xml:space="preserve">FontColor, (6) </w:t>
      </w:r>
      <w:r w:rsidR="00683A28" w:rsidRPr="00BD3126">
        <w:rPr>
          <w:lang w:val="en-US"/>
        </w:rPr>
        <w:t>FontUnits</w:t>
      </w:r>
      <w:r w:rsidR="001F7816" w:rsidRPr="00BD3126">
        <w:rPr>
          <w:lang w:val="en-US"/>
        </w:rPr>
        <w:t>,</w:t>
      </w:r>
      <w:r w:rsidR="00683A28" w:rsidRPr="00BD3126">
        <w:rPr>
          <w:lang w:val="en-US"/>
        </w:rPr>
        <w:t xml:space="preserve"> (7) VerticalAlignment, (8) HorizontalAlignment</w:t>
      </w:r>
      <w:r w:rsidRPr="00BD3126">
        <w:rPr>
          <w:lang w:val="en-US"/>
        </w:rPr>
        <w:t>. See text below for further explanations</w:t>
      </w:r>
      <w:r w:rsidR="00C70ABC">
        <w:rPr>
          <w:lang w:val="en-US"/>
        </w:rPr>
        <w:t xml:space="preserve"> </w:t>
      </w:r>
      <w:r w:rsidR="009E0D91">
        <w:rPr>
          <w:lang w:val="en-US"/>
        </w:rPr>
        <w:t>about</w:t>
      </w:r>
      <w:r w:rsidR="00C70ABC">
        <w:rPr>
          <w:lang w:val="en-US"/>
        </w:rPr>
        <w:t xml:space="preserve"> the header</w:t>
      </w:r>
      <w:r w:rsidR="009E0D91">
        <w:rPr>
          <w:lang w:val="en-US"/>
        </w:rPr>
        <w:t xml:space="preserve"> words</w:t>
      </w:r>
      <w:r w:rsidRPr="00BD3126">
        <w:rPr>
          <w:lang w:val="en-US"/>
        </w:rPr>
        <w:t>. Although units are listed in this screenshot, these are not required to be given</w:t>
      </w:r>
      <w:r w:rsidR="00C70ABC">
        <w:rPr>
          <w:lang w:val="en-US"/>
        </w:rPr>
        <w:t xml:space="preserve"> below the header words</w:t>
      </w:r>
      <w:r w:rsidRPr="00BD3126">
        <w:rPr>
          <w:lang w:val="en-US"/>
        </w:rPr>
        <w:t>.</w:t>
      </w:r>
    </w:p>
    <w:p w14:paraId="7E431A8E" w14:textId="0D2549C5" w:rsidR="009A1B56" w:rsidRPr="00BD3126" w:rsidRDefault="009A1B56" w:rsidP="00512932">
      <w:r w:rsidRPr="00BD3126">
        <w:t xml:space="preserve">1) </w:t>
      </w:r>
      <w:r w:rsidRPr="00BD3126">
        <w:rPr>
          <w:rStyle w:val="FettKursivZchn"/>
        </w:rPr>
        <w:t>FontName</w:t>
      </w:r>
      <w:r w:rsidR="00237260" w:rsidRPr="00BD3126">
        <w:t xml:space="preserve"> (text). Defines the font type.</w:t>
      </w:r>
      <w:r w:rsidR="003764DD" w:rsidRPr="00BD3126">
        <w:t xml:space="preserve"> All system fonts are available.</w:t>
      </w:r>
      <w:r w:rsidR="006F30F7" w:rsidRPr="00BD3126">
        <w:t xml:space="preserve"> Type </w:t>
      </w:r>
      <w:r w:rsidR="000B2B30" w:rsidRPr="00BD3126">
        <w:rPr>
          <w:rStyle w:val="FettKursivZchn"/>
        </w:rPr>
        <w:t>listfonts</w:t>
      </w:r>
      <w:r w:rsidR="000B2B30" w:rsidRPr="00BD3126">
        <w:t xml:space="preserve"> into the MATLAB command window to see a complete list of possible fonts.</w:t>
      </w:r>
      <w:r w:rsidR="00237260" w:rsidRPr="00BD3126">
        <w:t xml:space="preserve"> Example: Arial</w:t>
      </w:r>
      <w:r w:rsidR="003764DD" w:rsidRPr="00BD3126">
        <w:t>.</w:t>
      </w:r>
    </w:p>
    <w:p w14:paraId="2B5ADFE0" w14:textId="4C7B11A2" w:rsidR="009A1B56" w:rsidRPr="00BD3126" w:rsidRDefault="009A1B56" w:rsidP="00512932">
      <w:r w:rsidRPr="00BD3126">
        <w:t xml:space="preserve">2) </w:t>
      </w:r>
      <w:r w:rsidRPr="00BD3126">
        <w:rPr>
          <w:rStyle w:val="FettKursivZchn"/>
        </w:rPr>
        <w:t>FontWeight</w:t>
      </w:r>
      <w:r w:rsidR="000B2B30" w:rsidRPr="00BD3126">
        <w:rPr>
          <w:rStyle w:val="FettKursivZchn"/>
        </w:rPr>
        <w:t xml:space="preserve"> </w:t>
      </w:r>
      <w:r w:rsidR="000B2B30" w:rsidRPr="00BD3126">
        <w:t>(</w:t>
      </w:r>
      <w:r w:rsidR="001C355A" w:rsidRPr="00BD3126">
        <w:t>text</w:t>
      </w:r>
      <w:r w:rsidR="000B2B30" w:rsidRPr="00BD3126">
        <w:t>)</w:t>
      </w:r>
      <w:r w:rsidR="009B754F" w:rsidRPr="00BD3126">
        <w:t>. Possibilities are</w:t>
      </w:r>
      <w:r w:rsidR="00600E07" w:rsidRPr="00BD3126">
        <w:t xml:space="preserve"> </w:t>
      </w:r>
      <w:r w:rsidR="009B754F" w:rsidRPr="00BD3126">
        <w:t xml:space="preserve">normal / bold / </w:t>
      </w:r>
      <w:r w:rsidR="00600E07" w:rsidRPr="00BD3126">
        <w:t xml:space="preserve">demi / light. Availability </w:t>
      </w:r>
      <w:r w:rsidR="006B7203" w:rsidRPr="00BD3126">
        <w:t>of demi and light is dependent on the defined font.</w:t>
      </w:r>
    </w:p>
    <w:p w14:paraId="105BCED3" w14:textId="73189E56" w:rsidR="009A1B56" w:rsidRPr="00BD3126" w:rsidRDefault="009A1B56" w:rsidP="00512932">
      <w:r w:rsidRPr="00BD3126">
        <w:t xml:space="preserve">3) </w:t>
      </w:r>
      <w:r w:rsidRPr="00BD3126">
        <w:rPr>
          <w:rStyle w:val="FettKursivZchn"/>
        </w:rPr>
        <w:t>FontAngle</w:t>
      </w:r>
      <w:r w:rsidR="006B7203" w:rsidRPr="00BD3126">
        <w:rPr>
          <w:rStyle w:val="FettKursivZchn"/>
        </w:rPr>
        <w:t xml:space="preserve"> </w:t>
      </w:r>
      <w:r w:rsidR="006B7203" w:rsidRPr="00BD3126">
        <w:t xml:space="preserve">(text). </w:t>
      </w:r>
      <w:r w:rsidR="0029308B" w:rsidRPr="00BD3126">
        <w:t>Options include normal / italic / oblique. Availability is dependent on the defined font.</w:t>
      </w:r>
    </w:p>
    <w:p w14:paraId="565B0BC3" w14:textId="3B492EC9" w:rsidR="009A1B56" w:rsidRPr="00BD3126" w:rsidRDefault="009A1B56" w:rsidP="00512932">
      <w:r w:rsidRPr="00BD3126">
        <w:t xml:space="preserve">4) </w:t>
      </w:r>
      <w:r w:rsidRPr="00BD3126">
        <w:rPr>
          <w:rStyle w:val="FettKursivZchn"/>
        </w:rPr>
        <w:t>FontSize</w:t>
      </w:r>
      <w:r w:rsidR="0029308B" w:rsidRPr="00BD3126">
        <w:t xml:space="preserve"> (numeric)</w:t>
      </w:r>
      <w:r w:rsidR="004F6355" w:rsidRPr="00BD3126">
        <w:t>.</w:t>
      </w:r>
      <w:r w:rsidR="00C815DC" w:rsidRPr="00BD3126">
        <w:t xml:space="preserve"> </w:t>
      </w:r>
      <w:r w:rsidR="00360BDD" w:rsidRPr="00BD3126">
        <w:t>Defines the font size in font units (</w:t>
      </w:r>
      <w:r w:rsidR="007E0562" w:rsidRPr="00BD3126">
        <w:t>see point 6 below</w:t>
      </w:r>
      <w:r w:rsidR="00360BDD" w:rsidRPr="00BD3126">
        <w:t>)</w:t>
      </w:r>
      <w:r w:rsidR="00DA6294">
        <w:t>.</w:t>
      </w:r>
    </w:p>
    <w:p w14:paraId="5777124E" w14:textId="3F680693" w:rsidR="009A1B56" w:rsidRPr="00BD3126" w:rsidRDefault="009A1B56" w:rsidP="00512932">
      <w:r w:rsidRPr="00BD3126">
        <w:t xml:space="preserve">5) </w:t>
      </w:r>
      <w:r w:rsidRPr="00BD3126">
        <w:rPr>
          <w:rStyle w:val="FettKursivZchn"/>
        </w:rPr>
        <w:t>FontColor</w:t>
      </w:r>
      <w:r w:rsidR="00A05F59" w:rsidRPr="00BD3126">
        <w:t xml:space="preserve"> (</w:t>
      </w:r>
      <w:r w:rsidR="004F6355" w:rsidRPr="00BD3126">
        <w:t>normalized R,G,B</w:t>
      </w:r>
      <w:r w:rsidR="00A05F59" w:rsidRPr="00BD3126">
        <w:t>).</w:t>
      </w:r>
      <w:r w:rsidR="00C815DC" w:rsidRPr="00BD3126">
        <w:t xml:space="preserve"> Font color</w:t>
      </w:r>
      <w:r w:rsidR="00DA6294">
        <w:t>s</w:t>
      </w:r>
      <w:r w:rsidR="00C815DC" w:rsidRPr="00BD3126">
        <w:t xml:space="preserve"> can be defined by using comma-sep</w:t>
      </w:r>
      <w:r w:rsidR="00D27539" w:rsidRPr="00BD3126">
        <w:t>a</w:t>
      </w:r>
      <w:r w:rsidR="00C815DC" w:rsidRPr="00BD3126">
        <w:t>rated normalized RGB triplets in square brackets. Examples: [1.0,0.0,0.0] = red, [0.0,1.0,0.0] = green, [0.0,0.0,1.0] = blue, [0.0,0.0,0.0] = black.</w:t>
      </w:r>
    </w:p>
    <w:p w14:paraId="0EB39269" w14:textId="60A4C892" w:rsidR="009A1B56" w:rsidRPr="00BD3126" w:rsidRDefault="009A1B56" w:rsidP="00512932">
      <w:r w:rsidRPr="00BD3126">
        <w:lastRenderedPageBreak/>
        <w:t xml:space="preserve">6) </w:t>
      </w:r>
      <w:r w:rsidRPr="00BD3126">
        <w:rPr>
          <w:rStyle w:val="FettKursivZchn"/>
        </w:rPr>
        <w:t>FontUnits</w:t>
      </w:r>
      <w:r w:rsidR="00A05F59" w:rsidRPr="00BD3126">
        <w:t xml:space="preserve"> (text).</w:t>
      </w:r>
      <w:r w:rsidR="00C815DC" w:rsidRPr="00BD3126">
        <w:t xml:space="preserve"> Definition of the font size</w:t>
      </w:r>
      <w:r w:rsidR="00DA6294">
        <w:t xml:space="preserve"> units</w:t>
      </w:r>
      <w:r w:rsidR="00C815DC" w:rsidRPr="00BD3126">
        <w:t>.</w:t>
      </w:r>
      <w:r w:rsidR="004F6355" w:rsidRPr="00BD3126">
        <w:t xml:space="preserve"> Options include </w:t>
      </w:r>
      <w:r w:rsidR="005203AD" w:rsidRPr="00BD3126">
        <w:t>points / normalized / inches / centimeters / pixels</w:t>
      </w:r>
      <w:r w:rsidR="00C815DC" w:rsidRPr="00BD3126">
        <w:t>. Usage of points is strongly recommended.</w:t>
      </w:r>
    </w:p>
    <w:p w14:paraId="0EEC195B" w14:textId="755D1B7F" w:rsidR="009A1B56" w:rsidRPr="00BD3126" w:rsidRDefault="009A1B56" w:rsidP="00512932">
      <w:r w:rsidRPr="00BD3126">
        <w:t xml:space="preserve">7) </w:t>
      </w:r>
      <w:r w:rsidR="00A05F59" w:rsidRPr="00BD3126">
        <w:rPr>
          <w:rStyle w:val="FettKursivZchn"/>
        </w:rPr>
        <w:t>VerticalAlignment</w:t>
      </w:r>
      <w:r w:rsidR="00A05F59" w:rsidRPr="00BD3126">
        <w:t xml:space="preserve"> (</w:t>
      </w:r>
      <w:r w:rsidR="00D55B94" w:rsidRPr="00BD3126">
        <w:t>numeric</w:t>
      </w:r>
      <w:r w:rsidR="00A05F59" w:rsidRPr="00BD3126">
        <w:t>)</w:t>
      </w:r>
      <w:r w:rsidR="00D55B94" w:rsidRPr="00BD3126">
        <w:t xml:space="preserve">. </w:t>
      </w:r>
      <w:r w:rsidR="008057AE" w:rsidRPr="00BD3126">
        <w:t>Vertical p</w:t>
      </w:r>
      <w:r w:rsidR="00D55B94" w:rsidRPr="00BD3126">
        <w:t xml:space="preserve">lacement of the text relative to the data point (sample). </w:t>
      </w:r>
      <w:r w:rsidR="00D80D9F" w:rsidRPr="00BD3126">
        <w:t xml:space="preserve">Options: </w:t>
      </w:r>
      <w:r w:rsidR="00F33DD1" w:rsidRPr="00BD3126">
        <w:t>Bottom</w:t>
      </w:r>
      <w:r w:rsidR="00D80D9F" w:rsidRPr="00BD3126">
        <w:t xml:space="preserve"> /</w:t>
      </w:r>
      <w:r w:rsidR="004D0DFB" w:rsidRPr="00BD3126">
        <w:t xml:space="preserve"> Baseline /</w:t>
      </w:r>
      <w:r w:rsidR="00D80D9F" w:rsidRPr="00BD3126">
        <w:t xml:space="preserve"> </w:t>
      </w:r>
      <w:r w:rsidR="00F33DD1" w:rsidRPr="00BD3126">
        <w:t>Middle</w:t>
      </w:r>
      <w:r w:rsidR="00D80D9F" w:rsidRPr="00BD3126">
        <w:t xml:space="preserve"> /</w:t>
      </w:r>
      <w:r w:rsidR="004D0DFB" w:rsidRPr="00BD3126">
        <w:t xml:space="preserve"> </w:t>
      </w:r>
      <w:r w:rsidR="00A0250A" w:rsidRPr="00BD3126">
        <w:t>Cap</w:t>
      </w:r>
      <w:r w:rsidR="004D0DFB" w:rsidRPr="00BD3126">
        <w:t xml:space="preserve"> /</w:t>
      </w:r>
      <w:r w:rsidR="00D80D9F" w:rsidRPr="00BD3126">
        <w:t xml:space="preserve"> </w:t>
      </w:r>
      <w:r w:rsidR="00F33DD1" w:rsidRPr="00BD3126">
        <w:t>Top</w:t>
      </w:r>
      <w:r w:rsidR="004426B7" w:rsidRPr="00BD3126">
        <w:t>. It is a broad</w:t>
      </w:r>
      <w:r w:rsidR="00306847">
        <w:t>ly</w:t>
      </w:r>
      <w:r w:rsidR="004426B7" w:rsidRPr="00BD3126">
        <w:t xml:space="preserve"> used convention that </w:t>
      </w:r>
      <w:r w:rsidR="00F33DD1" w:rsidRPr="00BD3126">
        <w:t>top</w:t>
      </w:r>
      <w:r w:rsidR="008057AE" w:rsidRPr="00BD3126">
        <w:t xml:space="preserve"> means the text is placed </w:t>
      </w:r>
      <w:r w:rsidR="00F33DD1" w:rsidRPr="00BD3126">
        <w:t>below</w:t>
      </w:r>
      <w:r w:rsidR="008057AE" w:rsidRPr="00BD3126">
        <w:t xml:space="preserve"> the data point and vice versa.</w:t>
      </w:r>
      <w:r w:rsidR="00A0250A" w:rsidRPr="00BD3126">
        <w:t xml:space="preserve"> Baseline and Cap </w:t>
      </w:r>
      <w:r w:rsidR="006D5F62" w:rsidRPr="00BD3126">
        <w:t xml:space="preserve">place the </w:t>
      </w:r>
      <w:r w:rsidR="00E77F84" w:rsidRPr="00BD3126">
        <w:t>letters indented to the specified y-position.</w:t>
      </w:r>
    </w:p>
    <w:p w14:paraId="3BF6A8FE" w14:textId="7127D406" w:rsidR="009A1B56" w:rsidRPr="00BD3126" w:rsidRDefault="009A1B56" w:rsidP="00512932">
      <w:r w:rsidRPr="00BD3126">
        <w:t xml:space="preserve">8) </w:t>
      </w:r>
      <w:r w:rsidR="00A05F59" w:rsidRPr="00BD3126">
        <w:rPr>
          <w:rStyle w:val="FettKursivZchn"/>
        </w:rPr>
        <w:t>HorizontalAlignment</w:t>
      </w:r>
      <w:r w:rsidR="00A05F59" w:rsidRPr="00BD3126">
        <w:t xml:space="preserve"> (</w:t>
      </w:r>
      <w:r w:rsidR="00D55B94" w:rsidRPr="00BD3126">
        <w:t>numeric</w:t>
      </w:r>
      <w:r w:rsidR="00A05F59" w:rsidRPr="00BD3126">
        <w:t>)</w:t>
      </w:r>
      <w:r w:rsidR="00D55B94" w:rsidRPr="00BD3126">
        <w:t>.</w:t>
      </w:r>
      <w:r w:rsidR="008057AE" w:rsidRPr="00BD3126">
        <w:t xml:space="preserve"> Horizontal placement of the text relative to the data point (sample). Options: Left / Center / Right. It is a broad used convention that left means the text is placed right of the data point and vice versa.</w:t>
      </w:r>
    </w:p>
    <w:p w14:paraId="2BF7C8D0" w14:textId="3477E7B0" w:rsidR="0000624D" w:rsidRPr="00BD3126" w:rsidRDefault="00D27539" w:rsidP="007C08E4">
      <w:r w:rsidRPr="00BD3126">
        <w:t>If all header columns are correctly defined, this will be indicated by the green box below the LC</w:t>
      </w:r>
      <w:r w:rsidR="006E0D70" w:rsidRPr="00BD3126">
        <w:t xml:space="preserve"> (= Label Columns)</w:t>
      </w:r>
      <w:r w:rsidRPr="00BD3126">
        <w:t xml:space="preserve"> header left of the program-specific header values (Fig. 9.2-2). Furthermore, this will be also indicated in the marker / label overview panel (Fig. 9.2-2).</w:t>
      </w:r>
      <w:r w:rsidR="00771C65" w:rsidRPr="00BD3126">
        <w:t xml:space="preserve"> Labels are automatically activated if </w:t>
      </w:r>
      <w:r w:rsidR="005866D7" w:rsidRPr="00BD3126">
        <w:t>label columns were found in the input file.</w:t>
      </w:r>
      <w:r w:rsidRPr="00BD3126">
        <w:t xml:space="preserve"> It is also possible to override the </w:t>
      </w:r>
      <w:r w:rsidR="00771C65" w:rsidRPr="00BD3126">
        <w:t>label</w:t>
      </w:r>
      <w:r w:rsidRPr="00BD3126">
        <w:t xml:space="preserve"> column in a session. If the marker / label setup is active an additional checkbox allows to switch to normal </w:t>
      </w:r>
      <w:r w:rsidR="002D6554" w:rsidRPr="00BD3126">
        <w:t>label</w:t>
      </w:r>
      <w:r w:rsidR="00306847">
        <w:t xml:space="preserve"> definition</w:t>
      </w:r>
      <w:r w:rsidRPr="00BD3126">
        <w:t xml:space="preserve"> (Fig.</w:t>
      </w:r>
      <w:r w:rsidR="00306847">
        <w:t> </w:t>
      </w:r>
      <w:r w:rsidRPr="00BD3126">
        <w:t>9.2-2).</w:t>
      </w:r>
    </w:p>
    <w:p w14:paraId="73BB73D8" w14:textId="77777777" w:rsidR="00257EA5" w:rsidRPr="00BD3126" w:rsidRDefault="00F44CE0" w:rsidP="00257EA5">
      <w:pPr>
        <w:keepNext/>
      </w:pPr>
      <w:r w:rsidRPr="00BD3126">
        <w:rPr>
          <w:noProof/>
        </w:rPr>
        <w:drawing>
          <wp:inline distT="0" distB="0" distL="0" distR="0" wp14:anchorId="30A25DFB" wp14:editId="0CD0F36E">
            <wp:extent cx="5764530" cy="3434715"/>
            <wp:effectExtent l="0" t="0" r="762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4530" cy="3434715"/>
                    </a:xfrm>
                    <a:prstGeom prst="rect">
                      <a:avLst/>
                    </a:prstGeom>
                    <a:noFill/>
                    <a:ln>
                      <a:noFill/>
                    </a:ln>
                  </pic:spPr>
                </pic:pic>
              </a:graphicData>
            </a:graphic>
          </wp:inline>
        </w:drawing>
      </w:r>
    </w:p>
    <w:p w14:paraId="2F8A9467" w14:textId="22771C1A" w:rsidR="0000624D" w:rsidRPr="00BD3126" w:rsidRDefault="00257EA5" w:rsidP="00257EA5">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9.2</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2</w:t>
      </w:r>
      <w:r w:rsidR="00F179DF" w:rsidRPr="00BD3126">
        <w:rPr>
          <w:lang w:val="en-US"/>
        </w:rPr>
        <w:fldChar w:fldCharType="end"/>
      </w:r>
      <w:r w:rsidRPr="00BD3126">
        <w:rPr>
          <w:lang w:val="en-US"/>
        </w:rPr>
        <w:t xml:space="preserve">: </w:t>
      </w:r>
      <w:r w:rsidR="00C91050" w:rsidRPr="00BD3126">
        <w:rPr>
          <w:lang w:val="en-US"/>
        </w:rPr>
        <w:t>Screenshots of the data overview panel, marker / label overview panel and marker / label setup panels after input datasets contained valid label columns. If correctly defined label columns were present in the input file this will be indicated by the green boxes below the LC header (1). If label columns are active, text is shown instead a label in the marker / label overview panel (2). A table with the label columns (3) will be shown in the marker / label setup panel. The checkbox (4) allows to override the label columns and switch to normal label definition.</w:t>
      </w:r>
    </w:p>
    <w:p w14:paraId="1EA02A77" w14:textId="77777777" w:rsidR="0000624D" w:rsidRPr="00BD3126" w:rsidRDefault="0000624D" w:rsidP="007C08E4"/>
    <w:p w14:paraId="66F3E75A" w14:textId="271D0045" w:rsidR="00F44CE0" w:rsidRPr="00BD3126" w:rsidRDefault="00F44CE0" w:rsidP="007C08E4">
      <w:pPr>
        <w:sectPr w:rsidR="00F44CE0" w:rsidRPr="00BD3126">
          <w:pgSz w:w="11906" w:h="16838"/>
          <w:pgMar w:top="1417" w:right="1417" w:bottom="1134" w:left="1417" w:header="708" w:footer="708" w:gutter="0"/>
          <w:cols w:space="708"/>
          <w:docGrid w:linePitch="360"/>
        </w:sectPr>
      </w:pPr>
    </w:p>
    <w:p w14:paraId="21D62737" w14:textId="7D390346" w:rsidR="00B40A27" w:rsidRPr="00BD3126" w:rsidRDefault="0000624D" w:rsidP="00C27AA2">
      <w:pPr>
        <w:pStyle w:val="berschrift1"/>
        <w:numPr>
          <w:ilvl w:val="0"/>
          <w:numId w:val="2"/>
        </w:numPr>
      </w:pPr>
      <w:bookmarkStart w:id="70" w:name="_Toc23951209"/>
      <w:r w:rsidRPr="00BD3126">
        <w:lastRenderedPageBreak/>
        <w:t>Other Tools</w:t>
      </w:r>
      <w:bookmarkEnd w:id="70"/>
    </w:p>
    <w:p w14:paraId="403F6E2A" w14:textId="774A7172" w:rsidR="00BE2484" w:rsidRPr="00BD3126" w:rsidRDefault="00BE2484" w:rsidP="00BE2484">
      <w:r w:rsidRPr="00BD3126">
        <w:t xml:space="preserve">A </w:t>
      </w:r>
      <w:r w:rsidR="00EC1A04">
        <w:t>chemical</w:t>
      </w:r>
      <w:r w:rsidRPr="00BD3126">
        <w:t xml:space="preserve"> </w:t>
      </w:r>
      <w:r w:rsidR="000075F1" w:rsidRPr="00BD3126">
        <w:t xml:space="preserve">database is </w:t>
      </w:r>
      <w:r w:rsidR="00EC1A04">
        <w:t>implemented in FastGAPP</w:t>
      </w:r>
      <w:r w:rsidR="00CB435A">
        <w:t xml:space="preserve"> </w:t>
      </w:r>
      <w:r w:rsidR="000B07F4">
        <w:t>(</w:t>
      </w:r>
      <w:r w:rsidR="000B07F4" w:rsidRPr="009C5835">
        <w:rPr>
          <w:rStyle w:val="FettKursivZchn"/>
        </w:rPr>
        <w:t>FastGAPP20/db</w:t>
      </w:r>
      <w:r w:rsidR="009C5835" w:rsidRPr="009C5835">
        <w:rPr>
          <w:rStyle w:val="FettKursivZchn"/>
        </w:rPr>
        <w:t>/tools/elements_database.m</w:t>
      </w:r>
      <w:r w:rsidR="000B07F4">
        <w:t>)</w:t>
      </w:r>
      <w:r w:rsidR="004C6EA9" w:rsidRPr="00BD3126">
        <w:t>. It</w:t>
      </w:r>
      <w:r w:rsidR="000075F1" w:rsidRPr="00BD3126">
        <w:t xml:space="preserve"> contains (I) chemical symbols, (II) </w:t>
      </w:r>
      <w:r w:rsidR="00B56EDD">
        <w:t>full</w:t>
      </w:r>
      <w:r w:rsidR="000075F1" w:rsidRPr="00BD3126">
        <w:t xml:space="preserve"> names of the elements, (III) the atomic numbers, (IV) states of the element (solid, liquid, gaseous, radioactive), (V) the molar weights, and (VI) the electro negativities</w:t>
      </w:r>
      <w:r w:rsidR="004C6EA9" w:rsidRPr="00BD3126">
        <w:t>. The tools ‘Chelements’ and ‘PTE’ were developed to quickly display the information from this database.</w:t>
      </w:r>
    </w:p>
    <w:p w14:paraId="0401CDF5" w14:textId="2B16D29C" w:rsidR="00BE2484" w:rsidRPr="00BD3126" w:rsidRDefault="001D7A60" w:rsidP="001D7A60">
      <w:pPr>
        <w:pStyle w:val="berschrift2"/>
        <w:numPr>
          <w:ilvl w:val="1"/>
          <w:numId w:val="2"/>
        </w:numPr>
        <w:ind w:left="709"/>
      </w:pPr>
      <w:bookmarkStart w:id="71" w:name="_Toc23951210"/>
      <w:r w:rsidRPr="00BD3126">
        <w:t>Chelements &amp; PTE</w:t>
      </w:r>
      <w:bookmarkEnd w:id="71"/>
    </w:p>
    <w:p w14:paraId="5446DC23" w14:textId="3B130FC0" w:rsidR="00BE2484" w:rsidRPr="00BD3126" w:rsidRDefault="00BE2484" w:rsidP="00BE2484">
      <w:r w:rsidRPr="00BD3126">
        <w:t xml:space="preserve">In the following screenshot (Fig. 9.2-1) it is shown how to access these two tools. Click on ‘Tools’ in the program selection of FastGAPP’s main window and afterwards </w:t>
      </w:r>
      <w:r w:rsidR="00E816B0" w:rsidRPr="00BD3126">
        <w:t>click on the buttons</w:t>
      </w:r>
      <w:r w:rsidRPr="00BD3126">
        <w:t xml:space="preserve"> ‘</w:t>
      </w:r>
      <w:r w:rsidR="00E816B0" w:rsidRPr="00BD3126">
        <w:t>Chelements</w:t>
      </w:r>
      <w:r w:rsidRPr="00BD3126">
        <w:t>’</w:t>
      </w:r>
      <w:r w:rsidR="00F25388" w:rsidRPr="00BD3126">
        <w:t xml:space="preserve"> </w:t>
      </w:r>
      <w:r w:rsidRPr="00BD3126">
        <w:t>and/or ‘PTE’</w:t>
      </w:r>
      <w:r w:rsidR="00F25388" w:rsidRPr="00BD3126">
        <w:t xml:space="preserve"> </w:t>
      </w:r>
      <w:r w:rsidR="00777C43" w:rsidRPr="00BD3126">
        <w:t>to start these tools</w:t>
      </w:r>
      <w:r w:rsidRPr="00BD3126">
        <w:t>.</w:t>
      </w:r>
    </w:p>
    <w:p w14:paraId="4E14DA91" w14:textId="77777777" w:rsidR="002504EE" w:rsidRPr="00BD3126" w:rsidRDefault="00AB4B73" w:rsidP="002504EE">
      <w:pPr>
        <w:keepNext/>
      </w:pPr>
      <w:r w:rsidRPr="00BD3126">
        <w:rPr>
          <w:noProof/>
        </w:rPr>
        <w:drawing>
          <wp:inline distT="0" distB="0" distL="0" distR="0" wp14:anchorId="2443DCE7" wp14:editId="03DB5CAB">
            <wp:extent cx="5760000" cy="2788571"/>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cstate="print">
                      <a:extLst>
                        <a:ext uri="{28A0092B-C50C-407E-A947-70E740481C1C}">
                          <a14:useLocalDpi xmlns:a14="http://schemas.microsoft.com/office/drawing/2010/main" val="0"/>
                        </a:ext>
                      </a:extLst>
                    </a:blip>
                    <a:stretch>
                      <a:fillRect/>
                    </a:stretch>
                  </pic:blipFill>
                  <pic:spPr bwMode="auto">
                    <a:xfrm>
                      <a:off x="0" y="0"/>
                      <a:ext cx="5760000" cy="2788571"/>
                    </a:xfrm>
                    <a:prstGeom prst="rect">
                      <a:avLst/>
                    </a:prstGeom>
                    <a:noFill/>
                    <a:ln>
                      <a:noFill/>
                    </a:ln>
                  </pic:spPr>
                </pic:pic>
              </a:graphicData>
            </a:graphic>
          </wp:inline>
        </w:drawing>
      </w:r>
    </w:p>
    <w:p w14:paraId="6783BA16" w14:textId="3598F07F" w:rsidR="00AB4B73" w:rsidRPr="00BD3126" w:rsidRDefault="00373FB2" w:rsidP="00373FB2">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10.1</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Pr="00BD3126">
        <w:rPr>
          <w:lang w:val="en-US"/>
        </w:rPr>
        <w:t xml:space="preserve">: </w:t>
      </w:r>
      <w:r w:rsidR="00E6460C" w:rsidRPr="00BD3126">
        <w:rPr>
          <w:lang w:val="en-US"/>
        </w:rPr>
        <w:t xml:space="preserve">Screenshot to show how to access the tools ‘Chelements’ and ‘PTE’. First, click on ‘Tools’ </w:t>
      </w:r>
      <w:r w:rsidR="00B85A6F" w:rsidRPr="00BD3126">
        <w:rPr>
          <w:lang w:val="en-US"/>
        </w:rPr>
        <w:t>in the program selection (1) and then start the program by clicking on the ‘Chelements’ or ‘PTE’ buttons (2 &amp; 3).</w:t>
      </w:r>
    </w:p>
    <w:p w14:paraId="1D1D2FD0" w14:textId="00DF4278" w:rsidR="004F4A7B" w:rsidRPr="00BD3126" w:rsidRDefault="0010503F" w:rsidP="004F4A7B">
      <w:pPr>
        <w:pStyle w:val="berschrift3"/>
      </w:pPr>
      <w:bookmarkStart w:id="72" w:name="_Toc23951211"/>
      <w:r w:rsidRPr="00BD3126">
        <w:t>Che</w:t>
      </w:r>
      <w:r w:rsidR="00BD00E5" w:rsidRPr="00BD3126">
        <w:t>lements</w:t>
      </w:r>
      <w:r w:rsidR="004751A4" w:rsidRPr="00BD3126">
        <w:t xml:space="preserve"> – Usage and Background</w:t>
      </w:r>
      <w:bookmarkEnd w:id="72"/>
    </w:p>
    <w:p w14:paraId="025B3AA0" w14:textId="40C47A0F" w:rsidR="00BD00E5" w:rsidRPr="00BD3126" w:rsidRDefault="00A7528C" w:rsidP="00BD00E5">
      <w:r w:rsidRPr="00BD3126">
        <w:t xml:space="preserve">After </w:t>
      </w:r>
      <w:r w:rsidR="00E13BE6" w:rsidRPr="00BD3126">
        <w:t>‘C</w:t>
      </w:r>
      <w:r w:rsidRPr="00BD3126">
        <w:t>helements</w:t>
      </w:r>
      <w:r w:rsidR="00E13BE6" w:rsidRPr="00BD3126">
        <w:t>’</w:t>
      </w:r>
      <w:r w:rsidRPr="00BD3126">
        <w:t xml:space="preserve"> has been started </w:t>
      </w:r>
      <w:r w:rsidR="00F968C1" w:rsidRPr="00BD3126">
        <w:t>it shows the first entry from the database</w:t>
      </w:r>
      <w:r w:rsidR="008719E9" w:rsidRPr="00BD3126">
        <w:t xml:space="preserve"> (Fig. 9.2-2)</w:t>
      </w:r>
      <w:r w:rsidR="00F968C1" w:rsidRPr="00BD3126">
        <w:t xml:space="preserve">, which is logically hydrogen </w:t>
      </w:r>
      <w:r w:rsidR="00AA5A94" w:rsidRPr="00BD3126">
        <w:t xml:space="preserve">(atomic number 1). </w:t>
      </w:r>
      <w:r w:rsidR="008719E9" w:rsidRPr="00BD3126">
        <w:t xml:space="preserve">To change the displayed </w:t>
      </w:r>
      <w:r w:rsidR="004B65BA" w:rsidRPr="00BD3126">
        <w:t>chemical elements, click on the popup menu</w:t>
      </w:r>
      <w:r w:rsidR="00D6192E" w:rsidRPr="00BD3126">
        <w:t xml:space="preserve"> (1) and click on another </w:t>
      </w:r>
      <w:r w:rsidR="00AB5E90" w:rsidRPr="00BD3126">
        <w:t>element (2)</w:t>
      </w:r>
      <w:r w:rsidR="007E4F7D" w:rsidRPr="00BD3126">
        <w:t>.</w:t>
      </w:r>
    </w:p>
    <w:p w14:paraId="2C38F56C" w14:textId="77777777" w:rsidR="00E13BE6" w:rsidRPr="00BD3126" w:rsidRDefault="00E13BE6" w:rsidP="00757930">
      <w:pPr>
        <w:keepNext/>
        <w:jc w:val="center"/>
      </w:pPr>
      <w:r w:rsidRPr="00BD3126">
        <w:rPr>
          <w:noProof/>
        </w:rPr>
        <w:drawing>
          <wp:inline distT="0" distB="0" distL="0" distR="0" wp14:anchorId="42D3B96B" wp14:editId="1426F113">
            <wp:extent cx="4860000" cy="1668120"/>
            <wp:effectExtent l="0" t="0" r="0" b="889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860000" cy="1668120"/>
                    </a:xfrm>
                    <a:prstGeom prst="rect">
                      <a:avLst/>
                    </a:prstGeom>
                    <a:noFill/>
                    <a:ln>
                      <a:noFill/>
                    </a:ln>
                  </pic:spPr>
                </pic:pic>
              </a:graphicData>
            </a:graphic>
          </wp:inline>
        </w:drawing>
      </w:r>
    </w:p>
    <w:p w14:paraId="2FEAE6AA" w14:textId="60C6F75A" w:rsidR="00EA6E3D" w:rsidRPr="00BD3126" w:rsidRDefault="00E13BE6" w:rsidP="00E13BE6">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10.1</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2</w:t>
      </w:r>
      <w:r w:rsidR="00F179DF" w:rsidRPr="00BD3126">
        <w:rPr>
          <w:lang w:val="en-US"/>
        </w:rPr>
        <w:fldChar w:fldCharType="end"/>
      </w:r>
      <w:r w:rsidR="007E4F7D" w:rsidRPr="00BD3126">
        <w:rPr>
          <w:lang w:val="en-US"/>
        </w:rPr>
        <w:t xml:space="preserve">: After ‘Chelements’ has been started it shows the first </w:t>
      </w:r>
      <w:r w:rsidR="000C6C1F" w:rsidRPr="00BD3126">
        <w:rPr>
          <w:lang w:val="en-US"/>
        </w:rPr>
        <w:t>entry from the basic database – hydrogen with the atomic number 1. To change the element</w:t>
      </w:r>
      <w:r w:rsidR="009C5835">
        <w:rPr>
          <w:lang w:val="en-US"/>
        </w:rPr>
        <w:t xml:space="preserve"> to display</w:t>
      </w:r>
      <w:r w:rsidR="000C6C1F" w:rsidRPr="00BD3126">
        <w:rPr>
          <w:lang w:val="en-US"/>
        </w:rPr>
        <w:t xml:space="preserve">, click on the popup on top (1) and select </w:t>
      </w:r>
      <w:r w:rsidR="007A4110" w:rsidRPr="00BD3126">
        <w:rPr>
          <w:lang w:val="en-US"/>
        </w:rPr>
        <w:t>other</w:t>
      </w:r>
      <w:r w:rsidR="000C6C1F" w:rsidRPr="00BD3126">
        <w:rPr>
          <w:lang w:val="en-US"/>
        </w:rPr>
        <w:t xml:space="preserve"> </w:t>
      </w:r>
      <w:r w:rsidR="00BA6A1A" w:rsidRPr="00BD3126">
        <w:rPr>
          <w:lang w:val="en-US"/>
        </w:rPr>
        <w:t xml:space="preserve">elements (2). </w:t>
      </w:r>
      <w:r w:rsidR="009C5835">
        <w:rPr>
          <w:lang w:val="en-US"/>
        </w:rPr>
        <w:t>Then, t</w:t>
      </w:r>
      <w:r w:rsidR="00BA6A1A" w:rsidRPr="00BD3126">
        <w:rPr>
          <w:lang w:val="en-US"/>
        </w:rPr>
        <w:t>he selected element</w:t>
      </w:r>
      <w:r w:rsidR="007A4110" w:rsidRPr="00BD3126">
        <w:rPr>
          <w:lang w:val="en-US"/>
        </w:rPr>
        <w:t xml:space="preserve"> and corresponding information</w:t>
      </w:r>
      <w:r w:rsidR="00BA6A1A" w:rsidRPr="00BD3126">
        <w:rPr>
          <w:lang w:val="en-US"/>
        </w:rPr>
        <w:t xml:space="preserve"> </w:t>
      </w:r>
      <w:r w:rsidR="009C5835">
        <w:rPr>
          <w:lang w:val="en-US"/>
        </w:rPr>
        <w:t>is</w:t>
      </w:r>
      <w:r w:rsidR="00BA6A1A" w:rsidRPr="00BD3126">
        <w:rPr>
          <w:lang w:val="en-US"/>
        </w:rPr>
        <w:t xml:space="preserve"> </w:t>
      </w:r>
      <w:r w:rsidR="00311A40" w:rsidRPr="00BD3126">
        <w:rPr>
          <w:lang w:val="en-US"/>
        </w:rPr>
        <w:t xml:space="preserve">shown in the </w:t>
      </w:r>
      <w:r w:rsidR="009C5835">
        <w:rPr>
          <w:lang w:val="en-US"/>
        </w:rPr>
        <w:t>‘Chelements’ user interface</w:t>
      </w:r>
      <w:r w:rsidR="00311A40" w:rsidRPr="00BD3126">
        <w:rPr>
          <w:lang w:val="en-US"/>
        </w:rPr>
        <w:t>.</w:t>
      </w:r>
    </w:p>
    <w:p w14:paraId="5F782C92" w14:textId="6C896DFF" w:rsidR="00BD00E5" w:rsidRPr="00BD3126" w:rsidRDefault="00BD00E5" w:rsidP="00BD00E5">
      <w:pPr>
        <w:pStyle w:val="berschrift3"/>
      </w:pPr>
      <w:bookmarkStart w:id="73" w:name="_Toc23951212"/>
      <w:r w:rsidRPr="00BD3126">
        <w:lastRenderedPageBreak/>
        <w:t>PTE – Periodic Table of Elements</w:t>
      </w:r>
      <w:bookmarkEnd w:id="73"/>
    </w:p>
    <w:p w14:paraId="36AEEAF2" w14:textId="5E793CBF" w:rsidR="00160F98" w:rsidRPr="00BD3126" w:rsidRDefault="00001731" w:rsidP="00160F98">
      <w:r>
        <w:t>No function is included in the ‘</w:t>
      </w:r>
      <w:r w:rsidR="00311A40" w:rsidRPr="00BD3126">
        <w:t>PTE’</w:t>
      </w:r>
      <w:r>
        <w:t xml:space="preserve">. </w:t>
      </w:r>
      <w:r w:rsidR="00311A40" w:rsidRPr="00BD3126">
        <w:t xml:space="preserve">It </w:t>
      </w:r>
      <w:r w:rsidR="00C841B0" w:rsidRPr="00BD3126">
        <w:t xml:space="preserve">simply displays the Periodic Table of Elements </w:t>
      </w:r>
      <w:r>
        <w:t xml:space="preserve">(PTE) </w:t>
      </w:r>
      <w:r w:rsidR="00C841B0" w:rsidRPr="00BD3126">
        <w:t xml:space="preserve">in </w:t>
      </w:r>
      <w:r>
        <w:t>a new</w:t>
      </w:r>
      <w:r w:rsidR="00C841B0" w:rsidRPr="00BD3126">
        <w:t xml:space="preserve"> window. All </w:t>
      </w:r>
      <w:r w:rsidR="00F67242" w:rsidRPr="00BD3126">
        <w:t xml:space="preserve">available information from the database is plotted in </w:t>
      </w:r>
      <w:r w:rsidR="00C51139" w:rsidRPr="00BD3126">
        <w:t>th</w:t>
      </w:r>
      <w:r>
        <w:t xml:space="preserve">is PTE </w:t>
      </w:r>
      <w:r w:rsidR="002E2879" w:rsidRPr="00BD3126">
        <w:t>(</w:t>
      </w:r>
      <w:r w:rsidR="00924532" w:rsidRPr="00BD3126">
        <w:t>Fig. 9.1-3</w:t>
      </w:r>
      <w:r w:rsidR="002E2879" w:rsidRPr="00BD3126">
        <w:t>)</w:t>
      </w:r>
      <w:r w:rsidR="00F67242" w:rsidRPr="00BD3126">
        <w:t>.</w:t>
      </w:r>
    </w:p>
    <w:p w14:paraId="5716913C" w14:textId="77777777" w:rsidR="002E2879" w:rsidRPr="00BD3126" w:rsidRDefault="00F1383C" w:rsidP="002E2879">
      <w:pPr>
        <w:keepNext/>
      </w:pPr>
      <w:r w:rsidRPr="00BD3126">
        <w:rPr>
          <w:noProof/>
        </w:rPr>
        <w:drawing>
          <wp:inline distT="0" distB="0" distL="0" distR="0" wp14:anchorId="78594FA7" wp14:editId="1A052DF7">
            <wp:extent cx="5762625" cy="4067175"/>
            <wp:effectExtent l="0" t="0" r="9525" b="952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62625" cy="4067175"/>
                    </a:xfrm>
                    <a:prstGeom prst="rect">
                      <a:avLst/>
                    </a:prstGeom>
                    <a:noFill/>
                    <a:ln>
                      <a:noFill/>
                    </a:ln>
                  </pic:spPr>
                </pic:pic>
              </a:graphicData>
            </a:graphic>
          </wp:inline>
        </w:drawing>
      </w:r>
    </w:p>
    <w:p w14:paraId="6CD492E3" w14:textId="555A6EE6" w:rsidR="00160F98" w:rsidRPr="00BD3126" w:rsidRDefault="002E2879" w:rsidP="002E2879">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10.1</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3</w:t>
      </w:r>
      <w:r w:rsidR="00F179DF" w:rsidRPr="00BD3126">
        <w:rPr>
          <w:lang w:val="en-US"/>
        </w:rPr>
        <w:fldChar w:fldCharType="end"/>
      </w:r>
      <w:r w:rsidRPr="00BD3126">
        <w:rPr>
          <w:lang w:val="en-US"/>
        </w:rPr>
        <w:t xml:space="preserve">: </w:t>
      </w:r>
      <w:r w:rsidR="004265ED" w:rsidRPr="00BD3126">
        <w:rPr>
          <w:lang w:val="en-US"/>
        </w:rPr>
        <w:t xml:space="preserve">The Periodic Table of Elements created with </w:t>
      </w:r>
      <w:r w:rsidR="00A24C1D" w:rsidRPr="00BD3126">
        <w:rPr>
          <w:lang w:val="en-US"/>
        </w:rPr>
        <w:t xml:space="preserve">the tool ‘PTE’. </w:t>
      </w:r>
    </w:p>
    <w:p w14:paraId="7FCAE80E" w14:textId="0088AA7B" w:rsidR="00F25388" w:rsidRPr="00BD3126" w:rsidRDefault="00F25388" w:rsidP="00F25388">
      <w:pPr>
        <w:pStyle w:val="berschrift3"/>
      </w:pPr>
      <w:bookmarkStart w:id="74" w:name="_Toc23951213"/>
      <w:r w:rsidRPr="00BD3126">
        <w:t>Further development information</w:t>
      </w:r>
      <w:bookmarkEnd w:id="74"/>
    </w:p>
    <w:p w14:paraId="0159CA60" w14:textId="088D7C5F" w:rsidR="00D528E6" w:rsidRPr="00BD3126" w:rsidRDefault="00F25388" w:rsidP="00160F98">
      <w:pPr>
        <w:sectPr w:rsidR="00D528E6" w:rsidRPr="00BD3126">
          <w:pgSz w:w="11906" w:h="16838"/>
          <w:pgMar w:top="1417" w:right="1417" w:bottom="1134" w:left="1417" w:header="708" w:footer="708" w:gutter="0"/>
          <w:cols w:space="708"/>
          <w:docGrid w:linePitch="360"/>
        </w:sectPr>
      </w:pPr>
      <w:r w:rsidRPr="00BD3126">
        <w:t xml:space="preserve">At some point I wrote a database with several information of all chemical elements. </w:t>
      </w:r>
      <w:r w:rsidR="00060BCE" w:rsidRPr="00BD3126">
        <w:t>All</w:t>
      </w:r>
      <w:r w:rsidRPr="00BD3126">
        <w:t xml:space="preserve"> information </w:t>
      </w:r>
      <w:r w:rsidR="00060BCE" w:rsidRPr="00BD3126">
        <w:t>is</w:t>
      </w:r>
      <w:r w:rsidRPr="00BD3126">
        <w:t xml:space="preserve"> stored in the MATLAB file </w:t>
      </w:r>
      <w:r w:rsidRPr="00BD3126">
        <w:rPr>
          <w:rStyle w:val="FettKursivZchn"/>
        </w:rPr>
        <w:t>FASTGAPP20/db/elements_database.m</w:t>
      </w:r>
      <w:r w:rsidRPr="00BD3126">
        <w:t>.</w:t>
      </w:r>
      <w:r w:rsidR="00D82DCE" w:rsidRPr="00BD3126">
        <w:t xml:space="preserve"> </w:t>
      </w:r>
      <w:r w:rsidRPr="00BD3126">
        <w:t>This function creates a cell array ‘elements’</w:t>
      </w:r>
      <w:r w:rsidR="0089089F">
        <w:t xml:space="preserve">, which contains </w:t>
      </w:r>
      <w:r w:rsidRPr="00BD3126">
        <w:t xml:space="preserve">only the chemical symbol of each element, whereby the position in the cell array represents the atomic number. </w:t>
      </w:r>
      <w:r w:rsidR="0089089F">
        <w:t>T</w:t>
      </w:r>
      <w:r w:rsidRPr="00BD3126">
        <w:t>he structure ‘chem’ contains</w:t>
      </w:r>
      <w:r w:rsidR="0089089F">
        <w:t xml:space="preserve"> nested</w:t>
      </w:r>
      <w:r w:rsidRPr="00BD3126">
        <w:t xml:space="preserve"> structures for every chemical element, whereby structure names are the chemical symbols</w:t>
      </w:r>
      <w:r w:rsidR="0089089F">
        <w:t xml:space="preserve"> and</w:t>
      </w:r>
      <w:r w:rsidRPr="00BD3126">
        <w:t xml:space="preserve"> included fields contain (I) again the chemical symbols, (II) complete names of the elements, (III) the atomic numbers, (IV) states of the element (solid, liquid, gaseous, radioactive), (V) the molar weights, and (VI) the electro negativities.</w:t>
      </w:r>
      <w:r w:rsidR="0089089F">
        <w:t xml:space="preserve"> </w:t>
      </w:r>
      <w:r w:rsidR="00D82DCE" w:rsidRPr="00BD3126">
        <w:t xml:space="preserve">The </w:t>
      </w:r>
      <w:r w:rsidR="0026461C" w:rsidRPr="00BD3126">
        <w:t>information in the database has no direct geoscientific context</w:t>
      </w:r>
      <w:r w:rsidR="00A9381C" w:rsidRPr="00BD3126">
        <w:t>. However, the database</w:t>
      </w:r>
      <w:r w:rsidR="00D82DCE" w:rsidRPr="00BD3126">
        <w:t xml:space="preserve"> can be easily extended </w:t>
      </w:r>
      <w:r w:rsidR="00A9381C" w:rsidRPr="00BD3126">
        <w:t xml:space="preserve">with more information about the </w:t>
      </w:r>
      <w:r w:rsidR="00995DB2" w:rsidRPr="00BD3126">
        <w:t xml:space="preserve">chemical </w:t>
      </w:r>
      <w:r w:rsidR="00A9381C" w:rsidRPr="00BD3126">
        <w:t>elements</w:t>
      </w:r>
      <w:r w:rsidR="00995DB2" w:rsidRPr="00BD3126">
        <w:t xml:space="preserve">, which </w:t>
      </w:r>
      <w:r w:rsidR="0032488D" w:rsidRPr="00BD3126">
        <w:t>can then</w:t>
      </w:r>
      <w:r w:rsidR="00995DB2" w:rsidRPr="00BD3126">
        <w:t xml:space="preserve"> be displayed or </w:t>
      </w:r>
      <w:r w:rsidR="0032488D" w:rsidRPr="00BD3126">
        <w:t xml:space="preserve">used for calculations. Please contact </w:t>
      </w:r>
      <w:r w:rsidR="0089089F">
        <w:t>the developer</w:t>
      </w:r>
      <w:r w:rsidR="0032488D" w:rsidRPr="00BD3126">
        <w:t>, if you have ideas or wishes regarding these tools.</w:t>
      </w:r>
    </w:p>
    <w:p w14:paraId="1F506D5A" w14:textId="092633DE" w:rsidR="0000624D" w:rsidRPr="00BD3126" w:rsidRDefault="0000624D" w:rsidP="00683A54">
      <w:pPr>
        <w:pStyle w:val="berschrift2"/>
        <w:numPr>
          <w:ilvl w:val="1"/>
          <w:numId w:val="2"/>
        </w:numPr>
      </w:pPr>
      <w:bookmarkStart w:id="75" w:name="_Toc23951214"/>
      <w:r w:rsidRPr="00BD3126">
        <w:lastRenderedPageBreak/>
        <w:t>GeoT</w:t>
      </w:r>
      <w:bookmarkEnd w:id="75"/>
    </w:p>
    <w:p w14:paraId="00604F9A" w14:textId="66A017E7" w:rsidR="00FA48D3" w:rsidRPr="00BD3126" w:rsidRDefault="00AF0323" w:rsidP="00757930">
      <w:r>
        <w:t>T</w:t>
      </w:r>
      <w:r w:rsidR="00332234" w:rsidRPr="00BD3126">
        <w:t xml:space="preserve">his tool </w:t>
      </w:r>
      <w:r>
        <w:t xml:space="preserve">calculates </w:t>
      </w:r>
      <w:r w:rsidR="001973C9" w:rsidRPr="00BD3126">
        <w:t>a simple 1D geothermal gradient</w:t>
      </w:r>
      <w:r w:rsidR="00FA48D3" w:rsidRPr="00BD3126">
        <w:t xml:space="preserve"> in a purely conductive equilibrium (absence of heat advection)</w:t>
      </w:r>
      <w:r w:rsidR="001973C9" w:rsidRPr="00BD3126">
        <w:t xml:space="preserve"> from parameters like surface / basal temperature, model (crustal) thickness, thermal diffusivity, and </w:t>
      </w:r>
      <w:r w:rsidR="00201134" w:rsidRPr="00BD3126">
        <w:t xml:space="preserve">heat production rate. </w:t>
      </w:r>
      <w:r w:rsidR="00FA48D3" w:rsidRPr="00BD3126">
        <w:t>For further information about the calculation and equation used for ‘GeoT’</w:t>
      </w:r>
      <w:r w:rsidR="00201134" w:rsidRPr="00BD3126">
        <w:t xml:space="preserve"> </w:t>
      </w:r>
      <w:r w:rsidR="00FA48D3" w:rsidRPr="00BD3126">
        <w:t>see</w:t>
      </w:r>
      <w:r w:rsidR="00201134" w:rsidRPr="00BD3126">
        <w:t xml:space="preserve"> Braun et al. </w:t>
      </w:r>
      <w:r w:rsidR="00201134" w:rsidRPr="00BD3126">
        <w:fldChar w:fldCharType="begin" w:fldLock="1"/>
      </w:r>
      <w:r w:rsidR="001730D8" w:rsidRPr="00BD3126">
        <w:instrText>ADDIN CSL_CITATION {"citationItems":[{"id":"ITEM-1","itemData":{"DOI":"10.1017/CBO9780511616433","ISBN":"9780511616433","PMID":"27353","abstract":"Thermochronology is a technique that permits the extraction of information about the thermal history of rocks. It is based on the interplay between the accumu- lation of a daughter product produced through a nuclear decay reaction in the rock (whether this daughter product be an isotope or some sort of structural damage to the mineral lattice) and the removal of that daughter product by ther- mally activated diffusion. Because temperature increases with depth in the Earth’s lithosphere, this temperature information can be translated into structural infor- mation – thermochronological data thus contain a record of the depth below the surface at which rocks resided at a given time. For eroding basement terrains, where rocks have been brought to the surface from depths of several to several tens of kilometres, thermochronology is the only technique that will provide such information and permit one to constrain the timing of rock exhumation towards the surface quantitatively.","author":[{"dropping-particle":"","family":"Braun","given":"Jean","non-dropping-particle":"","parse-names":false,"suffix":""},{"dropping-particle":"","family":"Beek","given":"Peter","non-dropping-particle":"Van der","parse-names":false,"suffix":""},{"dropping-particle":"","family":"Batt","given":"Geoffrey E.","non-dropping-particle":"","parse-names":false,"suffix":""}],"container-title":"Time","id":"ITEM-1","issued":{"date-parts":[["2006"]]},"number-of-pages":"258","publisher":"Cambrige University Press","publisher-place":"New York","title":"Quantitative Thermochronology: Numerical Methods for the Interpretation of Thermochronological Data","type":"book"},"suppress-author":1,"uris":["http://www.mendeley.com/documents/?uuid=0cb01b36-0417-48e0-83f6-92633fcfb6b5"]}],"mendeley":{"formattedCitation":"(2006)","plainTextFormattedCitation":"(2006)","previouslyFormattedCitation":"(2006)"},"properties":{"noteIndex":0},"schema":"https://github.com/citation-style-language/schema/raw/master/csl-citation.json"}</w:instrText>
      </w:r>
      <w:r w:rsidR="00201134" w:rsidRPr="00BD3126">
        <w:fldChar w:fldCharType="separate"/>
      </w:r>
      <w:r w:rsidR="00201134" w:rsidRPr="00BD3126">
        <w:rPr>
          <w:noProof/>
        </w:rPr>
        <w:t>(2006)</w:t>
      </w:r>
      <w:r w:rsidR="00201134" w:rsidRPr="00BD3126">
        <w:fldChar w:fldCharType="end"/>
      </w:r>
      <w:r w:rsidR="00201134" w:rsidRPr="00BD3126">
        <w:t>.</w:t>
      </w:r>
    </w:p>
    <w:p w14:paraId="316B13E1" w14:textId="0415773F" w:rsidR="00201134" w:rsidRPr="00BD3126" w:rsidRDefault="00FA48D3" w:rsidP="00201134">
      <w:pPr>
        <w:pStyle w:val="berschrift3"/>
      </w:pPr>
      <w:bookmarkStart w:id="76" w:name="_Toc23951215"/>
      <w:r w:rsidRPr="00BD3126">
        <w:t>How to sta</w:t>
      </w:r>
      <w:r w:rsidR="0000624D" w:rsidRPr="00BD3126">
        <w:t>r</w:t>
      </w:r>
      <w:r w:rsidRPr="00BD3126">
        <w:t>t and us</w:t>
      </w:r>
      <w:r w:rsidR="00683A54" w:rsidRPr="00BD3126">
        <w:t>e</w:t>
      </w:r>
      <w:bookmarkEnd w:id="76"/>
    </w:p>
    <w:p w14:paraId="12053852" w14:textId="275351E9" w:rsidR="00FA48D3" w:rsidRPr="00BD3126" w:rsidRDefault="00FA48D3" w:rsidP="00FA48D3">
      <w:r w:rsidRPr="00BD3126">
        <w:t xml:space="preserve">The tool ‘GeoT’ can be found in the ‘Tools’ section (Fig. 9.2-1). Click on ‘Tools’ in the program selection and click on the ‘GeoT’ button to start the program. After the ‘GeoT’ </w:t>
      </w:r>
      <w:r w:rsidR="00520435">
        <w:t>is</w:t>
      </w:r>
      <w:r w:rsidRPr="00BD3126">
        <w:t xml:space="preserve"> opened (Fig. 9.2-2), parameters of the 1D model can be adjusted by changing the values in the editable fields of the ‘Model Parameters’ panel in the </w:t>
      </w:r>
      <w:r w:rsidR="00520435">
        <w:t>‘Model parameters’ panel</w:t>
      </w:r>
      <w:r w:rsidR="00924532" w:rsidRPr="00BD3126">
        <w:t>. The results (</w:t>
      </w:r>
      <w:r w:rsidR="00520435">
        <w:t xml:space="preserve">plotted </w:t>
      </w:r>
      <w:r w:rsidR="00924532" w:rsidRPr="00BD3126">
        <w:t>temperature curve</w:t>
      </w:r>
      <w:r w:rsidR="00296B81">
        <w:t xml:space="preserve"> and corresponding table data</w:t>
      </w:r>
      <w:r w:rsidR="00924532" w:rsidRPr="00BD3126">
        <w:t xml:space="preserve"> and</w:t>
      </w:r>
      <w:r w:rsidR="005C69F8">
        <w:t xml:space="preserve"> the</w:t>
      </w:r>
      <w:r w:rsidR="00924532" w:rsidRPr="00BD3126">
        <w:t xml:space="preserve"> calculated geothermal gradient</w:t>
      </w:r>
      <w:r w:rsidR="005C69F8">
        <w:t xml:space="preserve"> calculated over different </w:t>
      </w:r>
      <w:r w:rsidR="00F65760">
        <w:t>depth</w:t>
      </w:r>
      <w:r w:rsidR="00924532" w:rsidRPr="00BD3126">
        <w:t>) are automatically updated.</w:t>
      </w:r>
    </w:p>
    <w:p w14:paraId="35BBD7B8" w14:textId="77777777" w:rsidR="007E10E2" w:rsidRPr="00BD3126" w:rsidRDefault="007E10E2" w:rsidP="00D528E6">
      <w:pPr>
        <w:keepNext/>
        <w:jc w:val="center"/>
      </w:pPr>
      <w:r w:rsidRPr="00BD3126">
        <w:rPr>
          <w:noProof/>
        </w:rPr>
        <w:drawing>
          <wp:inline distT="0" distB="0" distL="0" distR="0" wp14:anchorId="24DD94AB" wp14:editId="303A6C45">
            <wp:extent cx="5040000" cy="2442666"/>
            <wp:effectExtent l="0" t="0" r="8255"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tretch>
                      <a:fillRect/>
                    </a:stretch>
                  </pic:blipFill>
                  <pic:spPr bwMode="auto">
                    <a:xfrm>
                      <a:off x="0" y="0"/>
                      <a:ext cx="5040000" cy="2442666"/>
                    </a:xfrm>
                    <a:prstGeom prst="rect">
                      <a:avLst/>
                    </a:prstGeom>
                    <a:noFill/>
                    <a:ln>
                      <a:noFill/>
                    </a:ln>
                  </pic:spPr>
                </pic:pic>
              </a:graphicData>
            </a:graphic>
          </wp:inline>
        </w:drawing>
      </w:r>
    </w:p>
    <w:p w14:paraId="024F7EFF" w14:textId="7DA59CAD" w:rsidR="007E10E2" w:rsidRPr="00BD3126" w:rsidRDefault="007E10E2" w:rsidP="007E10E2">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10.2</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Pr="00BD3126">
        <w:rPr>
          <w:lang w:val="en-US"/>
        </w:rPr>
        <w:t>: Screenshot to show how to access the tools ‘GeoT. First, click on ‘Tools’ in the program selection (1) and then start the program by clicking on the ‘GeoT’ button (2).</w:t>
      </w:r>
      <w:r w:rsidR="009236A9" w:rsidRPr="00BD3126">
        <w:rPr>
          <w:lang w:val="en-US"/>
        </w:rPr>
        <w:t xml:space="preserve"> </w:t>
      </w:r>
      <w:r w:rsidR="007A4110" w:rsidRPr="00BD3126">
        <w:rPr>
          <w:lang w:val="en-US"/>
        </w:rPr>
        <w:t>The user interface of ‘GeoT’</w:t>
      </w:r>
      <w:r w:rsidR="009236A9" w:rsidRPr="00BD3126">
        <w:rPr>
          <w:lang w:val="en-US"/>
        </w:rPr>
        <w:t xml:space="preserve"> will open</w:t>
      </w:r>
      <w:r w:rsidR="007A4110" w:rsidRPr="00BD3126">
        <w:rPr>
          <w:lang w:val="en-US"/>
        </w:rPr>
        <w:t xml:space="preserve"> afterwards</w:t>
      </w:r>
      <w:r w:rsidR="009236A9" w:rsidRPr="00BD3126">
        <w:rPr>
          <w:lang w:val="en-US"/>
        </w:rPr>
        <w:t xml:space="preserve"> (see Fig. 9.2-2)</w:t>
      </w:r>
      <w:r w:rsidR="007A4110" w:rsidRPr="00BD3126">
        <w:rPr>
          <w:lang w:val="en-US"/>
        </w:rPr>
        <w:t>.</w:t>
      </w:r>
    </w:p>
    <w:p w14:paraId="0E645981" w14:textId="77777777" w:rsidR="007E10E2" w:rsidRPr="00BD3126" w:rsidRDefault="007E10E2" w:rsidP="00D528E6">
      <w:pPr>
        <w:keepNext/>
        <w:jc w:val="center"/>
      </w:pPr>
      <w:r w:rsidRPr="00BD3126">
        <w:rPr>
          <w:noProof/>
        </w:rPr>
        <w:drawing>
          <wp:inline distT="0" distB="0" distL="0" distR="0" wp14:anchorId="21EBE8B7" wp14:editId="6E372D75">
            <wp:extent cx="4320000" cy="2694890"/>
            <wp:effectExtent l="0" t="0" r="444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320000" cy="2694890"/>
                    </a:xfrm>
                    <a:prstGeom prst="rect">
                      <a:avLst/>
                    </a:prstGeom>
                  </pic:spPr>
                </pic:pic>
              </a:graphicData>
            </a:graphic>
          </wp:inline>
        </w:drawing>
      </w:r>
    </w:p>
    <w:p w14:paraId="3ACA5F10" w14:textId="4DD58A39" w:rsidR="007E10E2" w:rsidRPr="00BD3126" w:rsidRDefault="007E10E2" w:rsidP="007E10E2">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10.2</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2</w:t>
      </w:r>
      <w:r w:rsidR="00F179DF" w:rsidRPr="00BD3126">
        <w:rPr>
          <w:lang w:val="en-US"/>
        </w:rPr>
        <w:fldChar w:fldCharType="end"/>
      </w:r>
      <w:r w:rsidRPr="00BD3126">
        <w:rPr>
          <w:lang w:val="en-US"/>
        </w:rPr>
        <w:t xml:space="preserve">: Screenshot of the </w:t>
      </w:r>
      <w:r w:rsidR="009236A9" w:rsidRPr="00BD3126">
        <w:rPr>
          <w:lang w:val="en-US"/>
        </w:rPr>
        <w:t>‘GeoT’</w:t>
      </w:r>
      <w:r w:rsidRPr="00BD3126">
        <w:rPr>
          <w:lang w:val="en-US"/>
        </w:rPr>
        <w:t xml:space="preserve"> user interface. Edit the text fields </w:t>
      </w:r>
      <w:r w:rsidR="009236A9" w:rsidRPr="00BD3126">
        <w:rPr>
          <w:lang w:val="en-US"/>
        </w:rPr>
        <w:t>in the ‘Model Parameters’ panel</w:t>
      </w:r>
      <w:r w:rsidRPr="00BD3126">
        <w:rPr>
          <w:lang w:val="en-US"/>
        </w:rPr>
        <w:t xml:space="preserve"> </w:t>
      </w:r>
      <w:r w:rsidR="009236A9" w:rsidRPr="00BD3126">
        <w:rPr>
          <w:lang w:val="en-US"/>
        </w:rPr>
        <w:t>to change parameters of the 1D model</w:t>
      </w:r>
      <w:r w:rsidRPr="00BD3126">
        <w:rPr>
          <w:lang w:val="en-US"/>
        </w:rPr>
        <w:t xml:space="preserve">. The </w:t>
      </w:r>
      <w:r w:rsidR="009236A9" w:rsidRPr="00BD3126">
        <w:rPr>
          <w:lang w:val="en-US"/>
        </w:rPr>
        <w:t xml:space="preserve">temperature curve </w:t>
      </w:r>
      <w:r w:rsidRPr="00BD3126">
        <w:rPr>
          <w:lang w:val="en-US"/>
        </w:rPr>
        <w:t>plot and</w:t>
      </w:r>
      <w:r w:rsidR="009236A9" w:rsidRPr="00BD3126">
        <w:rPr>
          <w:lang w:val="en-US"/>
        </w:rPr>
        <w:t xml:space="preserve"> </w:t>
      </w:r>
      <w:r w:rsidRPr="00BD3126">
        <w:rPr>
          <w:lang w:val="en-US"/>
        </w:rPr>
        <w:t>table to</w:t>
      </w:r>
      <w:r w:rsidR="009236A9" w:rsidRPr="00BD3126">
        <w:rPr>
          <w:lang w:val="en-US"/>
        </w:rPr>
        <w:t xml:space="preserve"> the</w:t>
      </w:r>
      <w:r w:rsidRPr="00BD3126">
        <w:rPr>
          <w:lang w:val="en-US"/>
        </w:rPr>
        <w:t xml:space="preserve"> right </w:t>
      </w:r>
      <w:r w:rsidR="009236A9" w:rsidRPr="00BD3126">
        <w:rPr>
          <w:lang w:val="en-US"/>
        </w:rPr>
        <w:t>are automatically updated after changing the model parameters</w:t>
      </w:r>
      <w:r w:rsidRPr="00BD3126">
        <w:rPr>
          <w:lang w:val="en-US"/>
        </w:rPr>
        <w:t xml:space="preserve">. The </w:t>
      </w:r>
      <w:r w:rsidR="009236A9" w:rsidRPr="00BD3126">
        <w:rPr>
          <w:lang w:val="en-US"/>
        </w:rPr>
        <w:t>resulting</w:t>
      </w:r>
      <w:r w:rsidRPr="00BD3126">
        <w:rPr>
          <w:lang w:val="en-US"/>
        </w:rPr>
        <w:t xml:space="preserve"> geothermal gradient</w:t>
      </w:r>
      <w:r w:rsidR="009236A9" w:rsidRPr="00BD3126">
        <w:rPr>
          <w:lang w:val="en-US"/>
        </w:rPr>
        <w:t xml:space="preserve"> is</w:t>
      </w:r>
      <w:r w:rsidRPr="00BD3126">
        <w:rPr>
          <w:lang w:val="en-US"/>
        </w:rPr>
        <w:t xml:space="preserve"> calculated over different depths of the model</w:t>
      </w:r>
      <w:r w:rsidR="009236A9" w:rsidRPr="00BD3126">
        <w:rPr>
          <w:lang w:val="en-US"/>
        </w:rPr>
        <w:t xml:space="preserve"> and shown at the</w:t>
      </w:r>
      <w:r w:rsidRPr="00BD3126">
        <w:rPr>
          <w:lang w:val="en-US"/>
        </w:rPr>
        <w:t xml:space="preserve"> bottom left </w:t>
      </w:r>
      <w:r w:rsidR="009236A9" w:rsidRPr="00BD3126">
        <w:rPr>
          <w:lang w:val="en-US"/>
        </w:rPr>
        <w:t>‘Results</w:t>
      </w:r>
      <w:r w:rsidR="00510311" w:rsidRPr="00BD3126">
        <w:rPr>
          <w:lang w:val="en-US"/>
        </w:rPr>
        <w:t xml:space="preserve"> – Geothermal Gradient</w:t>
      </w:r>
      <w:r w:rsidR="009236A9" w:rsidRPr="00BD3126">
        <w:rPr>
          <w:lang w:val="en-US"/>
        </w:rPr>
        <w:t>’ panel</w:t>
      </w:r>
      <w:r w:rsidRPr="00BD3126">
        <w:rPr>
          <w:lang w:val="en-US"/>
        </w:rPr>
        <w:t>.</w:t>
      </w:r>
    </w:p>
    <w:p w14:paraId="60597E17" w14:textId="757C83F0" w:rsidR="00757930" w:rsidRPr="00BD3126" w:rsidRDefault="00757930" w:rsidP="00757930">
      <w:pPr>
        <w:pStyle w:val="berschrift3"/>
      </w:pPr>
      <w:bookmarkStart w:id="77" w:name="_Toc23951216"/>
      <w:r w:rsidRPr="00BD3126">
        <w:lastRenderedPageBreak/>
        <w:t>Further information</w:t>
      </w:r>
      <w:bookmarkEnd w:id="77"/>
    </w:p>
    <w:p w14:paraId="34688216" w14:textId="0698E103" w:rsidR="00002C6A" w:rsidRPr="00BD3126" w:rsidRDefault="000E5F6A" w:rsidP="00757930">
      <w:pPr>
        <w:sectPr w:rsidR="00002C6A" w:rsidRPr="00BD3126">
          <w:pgSz w:w="11906" w:h="16838"/>
          <w:pgMar w:top="1417" w:right="1417" w:bottom="1134" w:left="1417" w:header="708" w:footer="708" w:gutter="0"/>
          <w:cols w:space="708"/>
          <w:docGrid w:linePitch="360"/>
        </w:sectPr>
      </w:pPr>
      <w:r w:rsidRPr="00BD3126">
        <w:t>The tool ‘GeoT’ is a bit more specific than</w:t>
      </w:r>
      <w:r w:rsidR="0008623E">
        <w:t xml:space="preserve"> the</w:t>
      </w:r>
      <w:r w:rsidRPr="00BD3126">
        <w:t xml:space="preserve"> other tools integrated in FastGAPP. </w:t>
      </w:r>
      <w:r w:rsidR="0008623E">
        <w:t>The developer</w:t>
      </w:r>
      <w:r w:rsidR="00757930" w:rsidRPr="00BD3126">
        <w:t xml:space="preserve"> wrote </w:t>
      </w:r>
      <w:r w:rsidRPr="00BD3126">
        <w:t>this tool</w:t>
      </w:r>
      <w:r w:rsidR="00757930" w:rsidRPr="00BD3126">
        <w:t xml:space="preserve"> during </w:t>
      </w:r>
      <w:r w:rsidR="0008623E">
        <w:t>his</w:t>
      </w:r>
      <w:r w:rsidR="00757930" w:rsidRPr="00BD3126">
        <w:t xml:space="preserve"> master thesis in 2014/15 </w:t>
      </w:r>
      <w:r w:rsidR="00757930" w:rsidRPr="00BD3126">
        <w:fldChar w:fldCharType="begin" w:fldLock="1"/>
      </w:r>
      <w:r w:rsidR="00201134" w:rsidRPr="00BD3126">
        <w:instrText>ADDIN CSL_CITATION {"citationItems":[{"id":"ITEM-1","itemData":{"abstract":"Several recent studies proposed a strong increase in exhumation rates for the Central European Alps since ~5 Ma. The triggers of this event and the contribution of the Lepontine Dome to the Alpine-wide sediment budget still remain unclear. In this study the late-stage exhumation history of the Lepontine Dome is investigated with pre-existing apatite fission track (AFT) and apatite (U-Th-Sm)/He (AHe) analyses along two elevation profiles situated in key regions of the Lepontine Dome – the Ticino subdome and the Maggia Steep Zone. The latter separates the Ticino subdome in the east from the Toce subdome in the west. Age-elevation relationships and subsequent application of 1D thermal history inversions and 3D thermal-kinematic model inversions suggest episodic exhumation along both elevation profiles but imply different exhumation histories on a small-scale in the Lepontine Dome. Thermal-kinematic modelling results indicate decreasing exhumation rates from ~1.2 to ~0.2 km/Ma at 12 ± 4 Ma for the northern part of the Ticino subdome. This slow-down coincides with decreasing sedimentation in the circum-Alpine foreland basins and is interpreted to be related to an Alpine-wide deceleration of lateral extrusion and normal faulting activity along the Simplon normal fault and is, therefore, structurally controlled. The decrease in exhumation rates in the northern Ticino subdome is contrasting to the modelled exhumation history of the Maggia Steep Zone. Along the Maggia elevation profile, thermal-kinematic models suggest an exhumation rate of ~0.6 km/Ma until 4 ± 3 Ma subsequently increasing to ~1.0 km/Ma. This increase also correlates with the Alpine sediment budget and coincides with increasing exhumation along the Simplon fault and other areas of the Toce subdome. It is probably related to an overall reorganisation of the Alpine stressfield from orogenperpendicular to orogen-parallel extension between ~6 – 3 Ma. After ~3 Ma, cyclic glaciations of the European Alps explain long-lasting high exhumation rates in the Lepontine Dome.","author":[{"dropping-particle":"","family":"Riefstahl","given":"Florian","non-dropping-particle":"","parse-names":false,"suffix":""}],"id":"ITEM-1","issued":{"date-parts":[["2015"]]},"number-of-pages":"90","publisher":"University of Bremen","title":"Late-stage exhumation history of the Lepontine Dome, Central European Alps: Revelation from low-temperature thermochronology and numerical modelling.","type":"thesis"},"uris":["http://www.mendeley.com/documents/?uuid=f8493fb6-3ac3-429c-b26b-c40c99883a76"]}],"mendeley":{"formattedCitation":"(Riefstahl, 2015)","plainTextFormattedCitation":"(Riefstahl, 2015)","previouslyFormattedCitation":"(Riefstahl, 2015)"},"properties":{"noteIndex":0},"schema":"https://github.com/citation-style-language/schema/raw/master/csl-citation.json"}</w:instrText>
      </w:r>
      <w:r w:rsidR="00757930" w:rsidRPr="00BD3126">
        <w:fldChar w:fldCharType="separate"/>
      </w:r>
      <w:r w:rsidR="001973C9" w:rsidRPr="00BD3126">
        <w:rPr>
          <w:noProof/>
        </w:rPr>
        <w:t>(Riefstahl, 2015)</w:t>
      </w:r>
      <w:r w:rsidR="00757930" w:rsidRPr="00BD3126">
        <w:fldChar w:fldCharType="end"/>
      </w:r>
      <w:r w:rsidRPr="00BD3126">
        <w:t xml:space="preserve">, in which </w:t>
      </w:r>
      <w:r w:rsidR="0008623E">
        <w:t>he</w:t>
      </w:r>
      <w:r w:rsidRPr="00BD3126">
        <w:t xml:space="preserve"> used </w:t>
      </w:r>
      <w:r w:rsidR="00757930" w:rsidRPr="00BD3126">
        <w:t xml:space="preserve">the 3D thermo-kinematic code ‘Pecube’ </w:t>
      </w:r>
      <w:r w:rsidR="00757930" w:rsidRPr="00BD3126">
        <w:fldChar w:fldCharType="begin" w:fldLock="1"/>
      </w:r>
      <w:r w:rsidR="00201134" w:rsidRPr="00BD3126">
        <w:instrText>ADDIN CSL_CITATION {"citationItems":[{"id":"ITEM-1","itemData":{"DOI":"10.1016/S0098-3004(03)00052-9","ISBN":"0098-3004","ISSN":"00983004","abstract":"A robust finite-element code (Pecube) has been developed to solve the three-dimensional heat transport equation in a crustal/lithospheric block undergoing uplift and surface erosion, and characterized by an evolving, finite-amplitude surface topography. The time derivative of the temperature field is approximated by a second-order accurate, mid-point, implicit scheme that takes into account the changing geometry of the problem. The method is based on a mixed Eulerian-Lagrangian approach that requires frequent re-interpolation of the temperature field in the vertical direction to ensure accuracy. From the computed crustal thermal structure, the temperature history of rock particles that, following an imposed tectonic scenario, are exhumed at the Earth's surface, is derived. These T-t paths can then be used to compute apparent isotopic ages for a range of geochronometers. The usefulness of the code is demonstrated by computing the predicted distribution of (U-Th)/He apatite ages in a high relief area of the Sierra Nevada, California, for a range of tectonic scenarios and comparing them to existing data. ?? 2003 Elsevier Science Ltd. All rights reserved.","author":[{"dropping-particle":"","family":"Braun","given":"Jean","non-dropping-particle":"","parse-names":false,"suffix":""}],"container-title":"Computers and Geosciences","id":"ITEM-1","issue":"6","issued":{"date-parts":[["2003"]]},"page":"787-794","title":"Pecube: A new finite-element code to solve the 3D heat transport equation including the effects of a time-varying, finite amplitude surface topography","type":"article-journal","volume":"29"},"uris":["http://www.mendeley.com/documents/?uuid=615795fa-b50a-4ed0-84d4-18372a29f25a"]}],"mendeley":{"formattedCitation":"(Braun, 2003)","plainTextFormattedCitation":"(Braun, 2003)","previouslyFormattedCitation":"(Braun, 2003)"},"properties":{"noteIndex":0},"schema":"https://github.com/citation-style-language/schema/raw/master/csl-citation.json"}</w:instrText>
      </w:r>
      <w:r w:rsidR="00757930" w:rsidRPr="00BD3126">
        <w:fldChar w:fldCharType="separate"/>
      </w:r>
      <w:r w:rsidR="001973C9" w:rsidRPr="00BD3126">
        <w:rPr>
          <w:noProof/>
        </w:rPr>
        <w:t>(Braun, 2003)</w:t>
      </w:r>
      <w:r w:rsidR="00757930" w:rsidRPr="00BD3126">
        <w:fldChar w:fldCharType="end"/>
      </w:r>
      <w:r w:rsidR="00757930" w:rsidRPr="00BD3126">
        <w:t xml:space="preserve"> to estimate exhumation rates from low-temperature thermochronological</w:t>
      </w:r>
      <w:r w:rsidRPr="00BD3126">
        <w:t xml:space="preserve"> (apatite U-Th-Sm/He and apatite fission)</w:t>
      </w:r>
      <w:r w:rsidR="00757930" w:rsidRPr="00BD3126">
        <w:t xml:space="preserve"> age-elevation relationships along two profiles in the Lepontine Dome, Central European Alps. It is </w:t>
      </w:r>
      <w:r w:rsidR="0008623E">
        <w:t xml:space="preserve">a </w:t>
      </w:r>
      <w:r w:rsidR="00757930" w:rsidRPr="00BD3126">
        <w:t>challen</w:t>
      </w:r>
      <w:r w:rsidR="0008623E">
        <w:t>ge</w:t>
      </w:r>
      <w:r w:rsidR="00757930" w:rsidRPr="00BD3126">
        <w:t xml:space="preserve"> to estimate </w:t>
      </w:r>
      <w:r w:rsidRPr="00BD3126">
        <w:t xml:space="preserve">any </w:t>
      </w:r>
      <w:r w:rsidR="00757930" w:rsidRPr="00BD3126">
        <w:t xml:space="preserve">geothermal gradient from the complex 3D model and its </w:t>
      </w:r>
      <w:r w:rsidRPr="00BD3126">
        <w:t>numerous</w:t>
      </w:r>
      <w:r w:rsidR="00757930" w:rsidRPr="00BD3126">
        <w:t xml:space="preserve"> parameters (</w:t>
      </w:r>
      <w:r w:rsidR="00F2238E">
        <w:t xml:space="preserve">e.g., </w:t>
      </w:r>
      <w:r w:rsidR="00757930" w:rsidRPr="00BD3126">
        <w:t xml:space="preserve">heat </w:t>
      </w:r>
      <w:r w:rsidR="0008623E">
        <w:t xml:space="preserve">advection, heat </w:t>
      </w:r>
      <w:r w:rsidR="00757930" w:rsidRPr="00BD3126">
        <w:t>production, basal temperature</w:t>
      </w:r>
      <w:r w:rsidR="00F2238E">
        <w:t>)</w:t>
      </w:r>
      <w:r w:rsidR="00757930" w:rsidRPr="00BD3126">
        <w:t xml:space="preserve">. Therefore, </w:t>
      </w:r>
      <w:r w:rsidR="0008623E">
        <w:t>the developer</w:t>
      </w:r>
      <w:r w:rsidR="00757930" w:rsidRPr="00BD3126">
        <w:t xml:space="preserve"> used a simplistic 1D model </w:t>
      </w:r>
      <w:r w:rsidR="00757930" w:rsidRPr="00BD3126">
        <w:fldChar w:fldCharType="begin" w:fldLock="1"/>
      </w:r>
      <w:r w:rsidR="00201134" w:rsidRPr="00BD3126">
        <w:instrText>ADDIN CSL_CITATION {"citationItems":[{"id":"ITEM-1","itemData":{"DOI":"10.1017/CBO9780511616433","ISBN":"9780511616433","PMID":"27353","abstract":"Thermochronology is a technique that permits the extraction of information about the thermal history of rocks. It is based on the interplay between the accumu- lation of a daughter product produced through a nuclear decay reaction in the rock (whether this daughter product be an isotope or some sort of structural damage to the mineral lattice) and the removal of that daughter product by ther- mally activated diffusion. Because temperature increases with depth in the Earth’s lithosphere, this temperature information can be translated into structural infor- mation – thermochronological data thus contain a record of the depth below the surface at which rocks resided at a given time. For eroding basement terrains, where rocks have been brought to the surface from depths of several to several tens of kilometres, thermochronology is the only technique that will provide such information and permit one to constrain the timing of rock exhumation towards the surface quantitatively.","author":[{"dropping-particle":"","family":"Braun","given":"Jean","non-dropping-particle":"","parse-names":false,"suffix":""},{"dropping-particle":"","family":"Beek","given":"Peter","non-dropping-particle":"Van der","parse-names":false,"suffix":""},{"dropping-particle":"","family":"Batt","given":"Geoffrey E.","non-dropping-particle":"","parse-names":false,"suffix":""}],"container-title":"Time","id":"ITEM-1","issued":{"date-parts":[["2006"]]},"number-of-pages":"258","publisher":"Cambrige University Press","publisher-place":"New York","title":"Quantitative Thermochronology: Numerical Methods for the Interpretation of Thermochronological Data","type":"book"},"uris":["http://www.mendeley.com/documents/?uuid=0cb01b36-0417-48e0-83f6-92633fcfb6b5"]}],"mendeley":{"formattedCitation":"(Braun et al., 2006)","plainTextFormattedCitation":"(Braun et al., 2006)","previouslyFormattedCitation":"(Braun et al., 2006)"},"properties":{"noteIndex":0},"schema":"https://github.com/citation-style-language/schema/raw/master/csl-citation.json"}</w:instrText>
      </w:r>
      <w:r w:rsidR="00757930" w:rsidRPr="00BD3126">
        <w:fldChar w:fldCharType="separate"/>
      </w:r>
      <w:r w:rsidR="00201134" w:rsidRPr="00BD3126">
        <w:rPr>
          <w:noProof/>
        </w:rPr>
        <w:t>(Braun et al., 2006)</w:t>
      </w:r>
      <w:r w:rsidR="00757930" w:rsidRPr="00BD3126">
        <w:fldChar w:fldCharType="end"/>
      </w:r>
      <w:r w:rsidR="00757930" w:rsidRPr="00BD3126">
        <w:t xml:space="preserve"> to calculate the geothermal gradient from </w:t>
      </w:r>
      <w:r w:rsidR="00332234" w:rsidRPr="00BD3126">
        <w:t xml:space="preserve">the </w:t>
      </w:r>
      <w:r w:rsidR="00757930" w:rsidRPr="00BD3126">
        <w:t xml:space="preserve">best-fitting 3D model parameters. The result </w:t>
      </w:r>
      <w:r w:rsidR="00332234" w:rsidRPr="00BD3126">
        <w:t>was</w:t>
      </w:r>
      <w:r w:rsidR="00757930" w:rsidRPr="00BD3126">
        <w:t xml:space="preserve"> the graphical user interface ‘GeoT’</w:t>
      </w:r>
      <w:r w:rsidR="00332234" w:rsidRPr="00BD3126">
        <w:t>.</w:t>
      </w:r>
    </w:p>
    <w:p w14:paraId="6080870E" w14:textId="3D79EB33" w:rsidR="004E71A6" w:rsidRPr="00BD3126" w:rsidRDefault="004E71A6" w:rsidP="0004650C">
      <w:pPr>
        <w:pStyle w:val="berschrift1"/>
        <w:numPr>
          <w:ilvl w:val="0"/>
          <w:numId w:val="2"/>
        </w:numPr>
      </w:pPr>
      <w:bookmarkStart w:id="78" w:name="_Toc23951217"/>
      <w:r w:rsidRPr="00BD3126">
        <w:lastRenderedPageBreak/>
        <w:t xml:space="preserve">How to create a new </w:t>
      </w:r>
      <w:r w:rsidR="00F65113">
        <w:t>sub-</w:t>
      </w:r>
      <w:r w:rsidRPr="00BD3126">
        <w:t>program</w:t>
      </w:r>
      <w:bookmarkEnd w:id="78"/>
      <w:r w:rsidR="000A4CE6" w:rsidRPr="00BD3126">
        <w:t xml:space="preserve"> </w:t>
      </w:r>
    </w:p>
    <w:p w14:paraId="5E2C9054" w14:textId="7AA36489" w:rsidR="00670501" w:rsidRPr="00BD3126" w:rsidRDefault="005C1D62" w:rsidP="008E1549">
      <w:r w:rsidRPr="00BD3126">
        <w:t>Three</w:t>
      </w:r>
      <w:r w:rsidR="009D6D79" w:rsidRPr="00BD3126">
        <w:t xml:space="preserve"> tools were developed to </w:t>
      </w:r>
      <w:r w:rsidR="001D16D5">
        <w:t>allow</w:t>
      </w:r>
      <w:r w:rsidR="009D6D79" w:rsidRPr="00BD3126">
        <w:t xml:space="preserve"> </w:t>
      </w:r>
      <w:r w:rsidR="004B2445" w:rsidRPr="00BD3126">
        <w:t xml:space="preserve">users to create </w:t>
      </w:r>
      <w:r w:rsidR="001D16D5">
        <w:t>user-defined</w:t>
      </w:r>
      <w:r w:rsidR="004B2445" w:rsidRPr="00BD3126">
        <w:t xml:space="preserve"> programs</w:t>
      </w:r>
      <w:r w:rsidR="00C2460C">
        <w:t>,</w:t>
      </w:r>
      <w:r w:rsidR="00877973" w:rsidRPr="00BD3126">
        <w:t xml:space="preserve"> to extent </w:t>
      </w:r>
      <w:r w:rsidR="004F79A9" w:rsidRPr="00BD3126">
        <w:t xml:space="preserve">the existing </w:t>
      </w:r>
      <w:r w:rsidR="001D16D5">
        <w:t>sub-</w:t>
      </w:r>
      <w:r w:rsidR="003D0E55" w:rsidRPr="00BD3126">
        <w:t>programs with more plots</w:t>
      </w:r>
      <w:r w:rsidR="00C2460C">
        <w:t>, or to extent the pre-existing database of normalization values</w:t>
      </w:r>
      <w:r w:rsidR="004B2445" w:rsidRPr="00BD3126">
        <w:t>.</w:t>
      </w:r>
      <w:r w:rsidR="00351330" w:rsidRPr="00BD3126">
        <w:t xml:space="preserve"> All </w:t>
      </w:r>
      <w:r w:rsidRPr="00BD3126">
        <w:t>three tools read information from Excel spreadsheet</w:t>
      </w:r>
      <w:r w:rsidR="002D7783" w:rsidRPr="00BD3126">
        <w:t>s</w:t>
      </w:r>
      <w:r w:rsidRPr="00BD3126">
        <w:t xml:space="preserve"> and translate them into MATLAB code</w:t>
      </w:r>
      <w:r w:rsidR="00FE0819">
        <w:t>, if these programs are used p</w:t>
      </w:r>
      <w:r w:rsidR="0004650C" w:rsidRPr="00BD3126">
        <w:t>roperly.</w:t>
      </w:r>
      <w:r w:rsidR="004B2445" w:rsidRPr="00BD3126">
        <w:t xml:space="preserve"> </w:t>
      </w:r>
      <w:r w:rsidR="00EE2674" w:rsidRPr="00BD3126">
        <w:t>The</w:t>
      </w:r>
      <w:r w:rsidR="001D2EA3" w:rsidRPr="00BD3126">
        <w:t xml:space="preserve"> three tools can be found by using the </w:t>
      </w:r>
      <w:r w:rsidR="007E0072" w:rsidRPr="00BD3126">
        <w:t>‘D</w:t>
      </w:r>
      <w:r w:rsidR="001D2EA3" w:rsidRPr="00BD3126">
        <w:t>evelopment</w:t>
      </w:r>
      <w:r w:rsidR="007E0072" w:rsidRPr="00BD3126">
        <w:t>’</w:t>
      </w:r>
      <w:r w:rsidR="001D2EA3" w:rsidRPr="00BD3126">
        <w:t xml:space="preserve"> radio button in the program selection panel of FastGAPP’s main window</w:t>
      </w:r>
      <w:r w:rsidR="00B315A8" w:rsidRPr="00BD3126">
        <w:t xml:space="preserve"> (Fig. 11.0-1)</w:t>
      </w:r>
      <w:r w:rsidR="001D2EA3" w:rsidRPr="00BD3126">
        <w:t>.</w:t>
      </w:r>
    </w:p>
    <w:p w14:paraId="4C718538" w14:textId="77777777" w:rsidR="00424C97" w:rsidRPr="00BD3126" w:rsidRDefault="00424C97" w:rsidP="00424C97">
      <w:pPr>
        <w:keepNext/>
      </w:pPr>
      <w:r w:rsidRPr="00BD3126">
        <w:rPr>
          <w:noProof/>
        </w:rPr>
        <w:drawing>
          <wp:inline distT="0" distB="0" distL="0" distR="0" wp14:anchorId="7D3094EE" wp14:editId="0115E6A8">
            <wp:extent cx="5759450" cy="3220720"/>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59450" cy="3220720"/>
                    </a:xfrm>
                    <a:prstGeom prst="rect">
                      <a:avLst/>
                    </a:prstGeom>
                    <a:noFill/>
                    <a:ln>
                      <a:noFill/>
                    </a:ln>
                  </pic:spPr>
                </pic:pic>
              </a:graphicData>
            </a:graphic>
          </wp:inline>
        </w:drawing>
      </w:r>
    </w:p>
    <w:p w14:paraId="118CCACF" w14:textId="495E9C84" w:rsidR="00BC1349" w:rsidRPr="00BD3126" w:rsidRDefault="00424C97" w:rsidP="00424C97">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10.2</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Pr="00BD3126">
        <w:rPr>
          <w:lang w:val="en-US"/>
        </w:rPr>
        <w:t>: Screenshot of the FastGAPP’s main window</w:t>
      </w:r>
      <w:r w:rsidR="00016519" w:rsidRPr="00BD3126">
        <w:rPr>
          <w:lang w:val="en-US"/>
        </w:rPr>
        <w:t xml:space="preserve"> after the ‘Development’ tools have been selected by a click on the radio button (1). (2) The </w:t>
      </w:r>
      <w:r w:rsidR="00F95EC0" w:rsidRPr="00BD3126">
        <w:rPr>
          <w:lang w:val="en-US"/>
        </w:rPr>
        <w:t>‘</w:t>
      </w:r>
      <w:r w:rsidR="00016519" w:rsidRPr="00BD3126">
        <w:rPr>
          <w:lang w:val="en-US"/>
        </w:rPr>
        <w:t>PlotScriptCreator</w:t>
      </w:r>
      <w:r w:rsidR="00F95EC0" w:rsidRPr="00BD3126">
        <w:rPr>
          <w:lang w:val="en-US"/>
        </w:rPr>
        <w:t>’</w:t>
      </w:r>
      <w:r w:rsidR="00016519" w:rsidRPr="00BD3126">
        <w:rPr>
          <w:lang w:val="en-US"/>
        </w:rPr>
        <w:t xml:space="preserve"> allows to </w:t>
      </w:r>
      <w:r w:rsidR="00F95EC0" w:rsidRPr="00BD3126">
        <w:rPr>
          <w:lang w:val="en-US"/>
        </w:rPr>
        <w:t xml:space="preserve">create the plot and labels. </w:t>
      </w:r>
      <w:r w:rsidR="004529D8" w:rsidRPr="00BD3126">
        <w:rPr>
          <w:lang w:val="en-US"/>
        </w:rPr>
        <w:t>(3) The ‘ProgramCreat</w:t>
      </w:r>
      <w:r w:rsidR="0097600E">
        <w:rPr>
          <w:lang w:val="en-US"/>
        </w:rPr>
        <w:t>or</w:t>
      </w:r>
      <w:r w:rsidR="004529D8" w:rsidRPr="00BD3126">
        <w:rPr>
          <w:lang w:val="en-US"/>
        </w:rPr>
        <w:t>’</w:t>
      </w:r>
      <w:r w:rsidR="00016519" w:rsidRPr="00BD3126">
        <w:rPr>
          <w:lang w:val="en-US"/>
        </w:rPr>
        <w:t xml:space="preserve"> </w:t>
      </w:r>
      <w:r w:rsidR="004529D8" w:rsidRPr="00BD3126">
        <w:rPr>
          <w:lang w:val="en-US"/>
        </w:rPr>
        <w:t>creates several switch</w:t>
      </w:r>
      <w:r w:rsidR="0097600E">
        <w:rPr>
          <w:lang w:val="en-US"/>
        </w:rPr>
        <w:t xml:space="preserve"> functions</w:t>
      </w:r>
      <w:r w:rsidR="00386A8E" w:rsidRPr="00BD3126">
        <w:rPr>
          <w:lang w:val="en-US"/>
        </w:rPr>
        <w:t xml:space="preserve"> captured from the program master excel spreadsheet</w:t>
      </w:r>
      <w:r w:rsidR="00FB6510" w:rsidRPr="00BD3126">
        <w:rPr>
          <w:lang w:val="en-US"/>
        </w:rPr>
        <w:t>. (4) The ‘NormCreator’ allows to extent the database with</w:t>
      </w:r>
      <w:r w:rsidR="0097600E">
        <w:rPr>
          <w:lang w:val="en-US"/>
        </w:rPr>
        <w:t xml:space="preserve"> more</w:t>
      </w:r>
      <w:r w:rsidR="00FB6510" w:rsidRPr="00BD3126">
        <w:rPr>
          <w:lang w:val="en-US"/>
        </w:rPr>
        <w:t xml:space="preserve"> literature data for the MULTIPL</w:t>
      </w:r>
      <w:r w:rsidR="00946730" w:rsidRPr="00BD3126">
        <w:rPr>
          <w:lang w:val="en-US"/>
        </w:rPr>
        <w:t>otter contained in FastGAPP.</w:t>
      </w:r>
    </w:p>
    <w:p w14:paraId="68D06628" w14:textId="013B17E8" w:rsidR="00BC1349" w:rsidRPr="00BD3126" w:rsidRDefault="002C7C6A" w:rsidP="00BC1349">
      <w:r w:rsidRPr="00BD3126">
        <w:t>Three tools are listed</w:t>
      </w:r>
      <w:r w:rsidR="00953EAB" w:rsidRPr="00BD3126">
        <w:t>, but some prerequisites and knowledge are required to run them.</w:t>
      </w:r>
      <w:r w:rsidR="00924875" w:rsidRPr="00BD3126">
        <w:t xml:space="preserve"> </w:t>
      </w:r>
      <w:r w:rsidR="009F02C9" w:rsidRPr="00BD3126">
        <w:t xml:space="preserve">A </w:t>
      </w:r>
      <w:r w:rsidR="00B65053">
        <w:t xml:space="preserve">more or less </w:t>
      </w:r>
      <w:r w:rsidR="009F02C9" w:rsidRPr="00BD3126">
        <w:t>brief manual on h</w:t>
      </w:r>
      <w:r w:rsidR="00924875" w:rsidRPr="00BD3126">
        <w:t xml:space="preserve">ow to handle these development tools is </w:t>
      </w:r>
      <w:r w:rsidR="009F02C9" w:rsidRPr="00BD3126">
        <w:t>available</w:t>
      </w:r>
      <w:r w:rsidR="00E55BE6" w:rsidRPr="00BD3126">
        <w:t xml:space="preserve"> </w:t>
      </w:r>
      <w:r w:rsidR="00924875" w:rsidRPr="00BD3126">
        <w:t>in the following sections.</w:t>
      </w:r>
      <w:r w:rsidR="003E252F" w:rsidRPr="00BD3126">
        <w:t xml:space="preserve"> </w:t>
      </w:r>
      <w:r w:rsidR="003E252F" w:rsidRPr="00BD3126">
        <w:rPr>
          <w:rStyle w:val="FettNeuZchn"/>
        </w:rPr>
        <w:t>The developer</w:t>
      </w:r>
      <w:r w:rsidR="00B65053">
        <w:rPr>
          <w:rStyle w:val="FettNeuZchn"/>
        </w:rPr>
        <w:t xml:space="preserve"> strongly</w:t>
      </w:r>
      <w:r w:rsidR="003E252F" w:rsidRPr="00BD3126">
        <w:rPr>
          <w:rStyle w:val="FettNeuZchn"/>
        </w:rPr>
        <w:t xml:space="preserve"> </w:t>
      </w:r>
      <w:r w:rsidR="005378D1" w:rsidRPr="00BD3126">
        <w:rPr>
          <w:rStyle w:val="FettNeuZchn"/>
        </w:rPr>
        <w:t>recommends</w:t>
      </w:r>
      <w:r w:rsidR="003E252F" w:rsidRPr="00BD3126">
        <w:rPr>
          <w:rStyle w:val="FettNeuZchn"/>
        </w:rPr>
        <w:t xml:space="preserve"> </w:t>
      </w:r>
      <w:r w:rsidR="00B65053">
        <w:rPr>
          <w:rStyle w:val="FettNeuZchn"/>
        </w:rPr>
        <w:t xml:space="preserve">to </w:t>
      </w:r>
      <w:r w:rsidR="00177608" w:rsidRPr="00BD3126">
        <w:rPr>
          <w:rStyle w:val="FettNeuZchn"/>
        </w:rPr>
        <w:t>creat</w:t>
      </w:r>
      <w:r w:rsidR="00B65053">
        <w:rPr>
          <w:rStyle w:val="FettNeuZchn"/>
        </w:rPr>
        <w:t>e</w:t>
      </w:r>
      <w:r w:rsidR="00177608" w:rsidRPr="00BD3126">
        <w:rPr>
          <w:rStyle w:val="FettNeuZchn"/>
        </w:rPr>
        <w:t xml:space="preserve"> </w:t>
      </w:r>
      <w:r w:rsidR="003E252F" w:rsidRPr="00BD3126">
        <w:rPr>
          <w:rStyle w:val="FettNeuZchn"/>
        </w:rPr>
        <w:t>backup</w:t>
      </w:r>
      <w:r w:rsidR="00B65053">
        <w:rPr>
          <w:rStyle w:val="FettNeuZchn"/>
        </w:rPr>
        <w:t>s</w:t>
      </w:r>
      <w:r w:rsidR="00177608" w:rsidRPr="00BD3126">
        <w:rPr>
          <w:rStyle w:val="FettNeuZchn"/>
        </w:rPr>
        <w:t xml:space="preserve"> of</w:t>
      </w:r>
      <w:r w:rsidR="003E252F" w:rsidRPr="00BD3126">
        <w:rPr>
          <w:rStyle w:val="FettNeuZchn"/>
        </w:rPr>
        <w:t xml:space="preserve"> the FastGAPP20 directory </w:t>
      </w:r>
      <w:r w:rsidR="005378D1" w:rsidRPr="00BD3126">
        <w:rPr>
          <w:rStyle w:val="FettNeuZchn"/>
        </w:rPr>
        <w:t>before using the development tools!!!</w:t>
      </w:r>
    </w:p>
    <w:p w14:paraId="4A8D3709" w14:textId="1B05A436" w:rsidR="00924875" w:rsidRPr="00BD3126" w:rsidRDefault="00924875" w:rsidP="008D04C6">
      <w:pPr>
        <w:pStyle w:val="berschrift2"/>
        <w:numPr>
          <w:ilvl w:val="1"/>
          <w:numId w:val="2"/>
        </w:numPr>
      </w:pPr>
      <w:bookmarkStart w:id="79" w:name="_Toc23951218"/>
      <w:r w:rsidRPr="00BD3126">
        <w:t>The PlotScriptCreator</w:t>
      </w:r>
      <w:bookmarkEnd w:id="79"/>
    </w:p>
    <w:p w14:paraId="42796876" w14:textId="5E0C9427" w:rsidR="005B525A" w:rsidRPr="00BD3126" w:rsidRDefault="005B525A" w:rsidP="005B525A">
      <w:pPr>
        <w:pStyle w:val="berschriftnichtgelistet"/>
        <w:rPr>
          <w:lang w:val="en-US"/>
        </w:rPr>
      </w:pPr>
      <w:bookmarkStart w:id="80" w:name="_Toc23951219"/>
      <w:r w:rsidRPr="00BD3126">
        <w:rPr>
          <w:lang w:val="en-US"/>
        </w:rPr>
        <w:t>Pre</w:t>
      </w:r>
      <w:r w:rsidR="005A4156" w:rsidRPr="00BD3126">
        <w:rPr>
          <w:lang w:val="en-US"/>
        </w:rPr>
        <w:t>requisites</w:t>
      </w:r>
      <w:bookmarkEnd w:id="80"/>
    </w:p>
    <w:p w14:paraId="474A1D02" w14:textId="43BC4553" w:rsidR="00A1523C" w:rsidRPr="00BD3126" w:rsidRDefault="00877B83" w:rsidP="00924875">
      <w:r>
        <w:t>Users are able t</w:t>
      </w:r>
      <w:r w:rsidR="00122DB4">
        <w:t xml:space="preserve">o </w:t>
      </w:r>
      <w:r w:rsidR="00122DB4" w:rsidRPr="00BD3126">
        <w:t xml:space="preserve">extent the database of plots </w:t>
      </w:r>
      <w:r w:rsidR="00122DB4">
        <w:t>for</w:t>
      </w:r>
      <w:r w:rsidR="00122DB4" w:rsidRPr="00BD3126">
        <w:t xml:space="preserve"> the </w:t>
      </w:r>
      <w:r w:rsidR="00122DB4">
        <w:t>sub-</w:t>
      </w:r>
      <w:r w:rsidR="00122DB4" w:rsidRPr="00BD3126">
        <w:t>programs or</w:t>
      </w:r>
      <w:r w:rsidR="0026064B">
        <w:t xml:space="preserve"> to</w:t>
      </w:r>
      <w:r w:rsidR="00122DB4" w:rsidRPr="00BD3126">
        <w:t xml:space="preserve"> create plots for a new </w:t>
      </w:r>
      <w:r w:rsidR="0026064B">
        <w:t>sub-</w:t>
      </w:r>
      <w:r w:rsidR="00122DB4" w:rsidRPr="00BD3126">
        <w:t>program</w:t>
      </w:r>
      <w:r w:rsidR="0026064B">
        <w:t xml:space="preserve"> by using the </w:t>
      </w:r>
      <w:r w:rsidR="0026064B" w:rsidRPr="00BD3126">
        <w:t>‘PlotScriptCreator’</w:t>
      </w:r>
      <w:r w:rsidR="00122DB4" w:rsidRPr="00BD3126">
        <w:t>.</w:t>
      </w:r>
      <w:r w:rsidR="007824B0">
        <w:t xml:space="preserve"> </w:t>
      </w:r>
      <w:r w:rsidR="00497A7D" w:rsidRPr="00BD3126">
        <w:t>Properly running the ‘PlotScriptCreator’</w:t>
      </w:r>
      <w:r w:rsidR="00E35FC8" w:rsidRPr="00BD3126">
        <w:t xml:space="preserve"> </w:t>
      </w:r>
      <w:r w:rsidR="009048FC" w:rsidRPr="00BD3126">
        <w:t>requires</w:t>
      </w:r>
      <w:r w:rsidR="000F4258" w:rsidRPr="00BD3126">
        <w:t xml:space="preserve"> </w:t>
      </w:r>
      <w:r w:rsidR="000F4258" w:rsidRPr="00C346A3">
        <w:rPr>
          <w:rStyle w:val="FettNeuZchn"/>
        </w:rPr>
        <w:t>(i)</w:t>
      </w:r>
      <w:r w:rsidR="009048FC" w:rsidRPr="00BD3126">
        <w:t xml:space="preserve"> a specific folder structure</w:t>
      </w:r>
      <w:r w:rsidR="000F4258" w:rsidRPr="00BD3126">
        <w:t xml:space="preserve">, </w:t>
      </w:r>
      <w:r w:rsidR="000F4258" w:rsidRPr="00C346A3">
        <w:rPr>
          <w:rStyle w:val="FettNeuZchn"/>
        </w:rPr>
        <w:t>(ii)</w:t>
      </w:r>
      <w:r w:rsidR="00A57580" w:rsidRPr="00BD3126">
        <w:t xml:space="preserve"> a master spreadsheet for the program for which the </w:t>
      </w:r>
      <w:r w:rsidR="00DB0A06" w:rsidRPr="00BD3126">
        <w:t>plots and label script will be created</w:t>
      </w:r>
      <w:r w:rsidR="00971ED5" w:rsidRPr="00BD3126">
        <w:t xml:space="preserve"> and</w:t>
      </w:r>
      <w:r w:rsidR="000F4258" w:rsidRPr="00BD3126">
        <w:t xml:space="preserve"> </w:t>
      </w:r>
      <w:r w:rsidR="000F4258" w:rsidRPr="00C346A3">
        <w:rPr>
          <w:rStyle w:val="FettNeuZchn"/>
        </w:rPr>
        <w:t>(iii)</w:t>
      </w:r>
      <w:r w:rsidR="00971ED5" w:rsidRPr="00BD3126">
        <w:t xml:space="preserve"> a spreadsheet for every plot contained in the master spreadsheet</w:t>
      </w:r>
      <w:r w:rsidR="00DB0A06" w:rsidRPr="00BD3126">
        <w:t>.</w:t>
      </w:r>
    </w:p>
    <w:p w14:paraId="7FE4A014" w14:textId="47E82D87" w:rsidR="002A6242" w:rsidRPr="00BD3126" w:rsidRDefault="00F0571A" w:rsidP="002A6242">
      <w:r w:rsidRPr="00C346A3">
        <w:rPr>
          <w:rStyle w:val="FettNeuZchn"/>
        </w:rPr>
        <w:t>(i)</w:t>
      </w:r>
      <w:r w:rsidRPr="00BD3126">
        <w:t xml:space="preserve"> </w:t>
      </w:r>
      <w:r w:rsidR="002A6242" w:rsidRPr="00BD3126">
        <w:t xml:space="preserve">The directory </w:t>
      </w:r>
      <w:r w:rsidR="002A6242" w:rsidRPr="00BD3126">
        <w:rPr>
          <w:rStyle w:val="FettKursivZchn"/>
        </w:rPr>
        <w:t>FastGAPP20/development/</w:t>
      </w:r>
      <w:r w:rsidR="002A6242" w:rsidRPr="00BD3126">
        <w:t xml:space="preserve"> contains the development tools and the two director</w:t>
      </w:r>
      <w:r w:rsidR="00760759" w:rsidRPr="00BD3126">
        <w:t xml:space="preserve">ies </w:t>
      </w:r>
      <w:r w:rsidR="00DB6D73" w:rsidRPr="00BD3126">
        <w:rPr>
          <w:rStyle w:val="FettKursivZchn"/>
        </w:rPr>
        <w:t>normali</w:t>
      </w:r>
      <w:r w:rsidR="003C7535" w:rsidRPr="00BD3126">
        <w:rPr>
          <w:rStyle w:val="FettKursivZchn"/>
        </w:rPr>
        <w:t>s</w:t>
      </w:r>
      <w:r w:rsidR="00DB6D73" w:rsidRPr="00BD3126">
        <w:rPr>
          <w:rStyle w:val="FettKursivZchn"/>
        </w:rPr>
        <w:t>ation_values</w:t>
      </w:r>
      <w:r w:rsidR="00DB6D73" w:rsidRPr="00BD3126">
        <w:t xml:space="preserve"> and </w:t>
      </w:r>
      <w:r w:rsidR="00DB6D73" w:rsidRPr="00BD3126">
        <w:rPr>
          <w:rStyle w:val="FettKursivZchn"/>
        </w:rPr>
        <w:t xml:space="preserve">programs </w:t>
      </w:r>
      <w:r w:rsidR="00DB6D73" w:rsidRPr="00BD3126">
        <w:t xml:space="preserve">(Fig. 11.1-1). The master programs spreadsheet (see section 11.2) </w:t>
      </w:r>
      <w:r w:rsidR="00A039E6" w:rsidRPr="00BD3126">
        <w:t xml:space="preserve">and the plot master spreadsheets </w:t>
      </w:r>
      <w:r w:rsidR="00DB6D73" w:rsidRPr="00BD3126">
        <w:t xml:space="preserve">are stored in the </w:t>
      </w:r>
      <w:r w:rsidR="00DB6D73" w:rsidRPr="00BD3126">
        <w:rPr>
          <w:rStyle w:val="FettKursivZchn"/>
        </w:rPr>
        <w:t>programs</w:t>
      </w:r>
      <w:r w:rsidR="00DB6D73" w:rsidRPr="00BD3126">
        <w:t xml:space="preserve"> directory </w:t>
      </w:r>
      <w:r w:rsidR="00A039E6" w:rsidRPr="00BD3126">
        <w:t xml:space="preserve">(Fig. 11.1-1). </w:t>
      </w:r>
      <w:r w:rsidR="00757F08" w:rsidRPr="00BD3126">
        <w:t>T</w:t>
      </w:r>
      <w:r w:rsidR="00A039E6" w:rsidRPr="00BD3126">
        <w:t xml:space="preserve">he </w:t>
      </w:r>
      <w:r w:rsidR="00A039E6" w:rsidRPr="00BD3126">
        <w:rPr>
          <w:rStyle w:val="FettKursivZchn"/>
        </w:rPr>
        <w:t xml:space="preserve">programs </w:t>
      </w:r>
      <w:r w:rsidR="00A039E6" w:rsidRPr="00BD3126">
        <w:t xml:space="preserve">directory </w:t>
      </w:r>
      <w:r w:rsidR="005C7ED7">
        <w:t>requires</w:t>
      </w:r>
      <w:r w:rsidR="00A039E6" w:rsidRPr="00BD3126">
        <w:t xml:space="preserve"> to contain a </w:t>
      </w:r>
      <w:r w:rsidR="00226625" w:rsidRPr="00BD3126">
        <w:t>sub-</w:t>
      </w:r>
      <w:r w:rsidR="007824B0">
        <w:t>directory</w:t>
      </w:r>
      <w:r w:rsidR="00A039E6" w:rsidRPr="00BD3126">
        <w:t xml:space="preserve"> for every </w:t>
      </w:r>
      <w:r w:rsidR="007824B0">
        <w:t>sub-</w:t>
      </w:r>
      <w:r w:rsidR="00A039E6" w:rsidRPr="00BD3126">
        <w:t>program</w:t>
      </w:r>
      <w:r w:rsidR="005C7ED7">
        <w:t xml:space="preserve"> (i.e., FastGAPP, PetroPlot, SediPlot, SoilPlot)</w:t>
      </w:r>
      <w:r w:rsidR="00226625" w:rsidRPr="00BD3126">
        <w:t xml:space="preserve">. </w:t>
      </w:r>
      <w:r w:rsidR="00F373AE">
        <w:t>These p</w:t>
      </w:r>
      <w:r w:rsidR="00226625" w:rsidRPr="00BD3126">
        <w:t>rogram-specific sub-</w:t>
      </w:r>
      <w:r w:rsidR="007824B0">
        <w:t>directories</w:t>
      </w:r>
      <w:r w:rsidR="00F373AE">
        <w:t xml:space="preserve"> require to</w:t>
      </w:r>
      <w:r w:rsidR="00A039E6" w:rsidRPr="00BD3126">
        <w:t xml:space="preserve"> contain </w:t>
      </w:r>
      <w:r w:rsidR="005C7ED7">
        <w:t>one</w:t>
      </w:r>
      <w:r w:rsidR="00A039E6" w:rsidRPr="00BD3126">
        <w:t xml:space="preserve"> spreadsheet for every </w:t>
      </w:r>
      <w:r w:rsidR="00226625" w:rsidRPr="00BD3126">
        <w:t xml:space="preserve">plot in the corresponding </w:t>
      </w:r>
      <w:r w:rsidR="00F373AE">
        <w:t>sub-</w:t>
      </w:r>
      <w:r w:rsidR="00226625" w:rsidRPr="00BD3126">
        <w:t>program.</w:t>
      </w:r>
    </w:p>
    <w:p w14:paraId="31DC043A" w14:textId="48223D18" w:rsidR="00924875" w:rsidRPr="00BD3126" w:rsidRDefault="00A1523C" w:rsidP="00924875">
      <w:r w:rsidRPr="00C346A3">
        <w:rPr>
          <w:rStyle w:val="FettNeuZchn"/>
        </w:rPr>
        <w:t>(i</w:t>
      </w:r>
      <w:r w:rsidR="00F0571A" w:rsidRPr="00C346A3">
        <w:rPr>
          <w:rStyle w:val="FettNeuZchn"/>
        </w:rPr>
        <w:t>i</w:t>
      </w:r>
      <w:r w:rsidRPr="00C346A3">
        <w:rPr>
          <w:rStyle w:val="FettNeuZchn"/>
        </w:rPr>
        <w:t>)</w:t>
      </w:r>
      <w:r w:rsidRPr="00BD3126">
        <w:t xml:space="preserve"> The</w:t>
      </w:r>
      <w:r w:rsidR="00F0571A" w:rsidRPr="00BD3126">
        <w:t xml:space="preserve"> program-specific</w:t>
      </w:r>
      <w:r w:rsidR="00BA3844" w:rsidRPr="00BD3126">
        <w:t xml:space="preserve"> plot</w:t>
      </w:r>
      <w:r w:rsidRPr="00BD3126">
        <w:t xml:space="preserve"> master spreadsheet</w:t>
      </w:r>
      <w:r w:rsidR="00100A0C" w:rsidRPr="00BD3126">
        <w:t xml:space="preserve">s </w:t>
      </w:r>
      <w:r w:rsidR="00F8391C" w:rsidRPr="00BD3126">
        <w:t>(e.g.</w:t>
      </w:r>
      <w:r w:rsidR="00CC2220">
        <w:t>,</w:t>
      </w:r>
      <w:r w:rsidR="00F8391C" w:rsidRPr="00BD3126">
        <w:t xml:space="preserve"> FastGAPP-Plots.xlsx)</w:t>
      </w:r>
      <w:r w:rsidR="00100A0C" w:rsidRPr="00BD3126">
        <w:t xml:space="preserve"> </w:t>
      </w:r>
      <w:r w:rsidR="00F0571A" w:rsidRPr="00BD3126">
        <w:t>are</w:t>
      </w:r>
      <w:r w:rsidRPr="00BD3126">
        <w:t xml:space="preserve"> stored </w:t>
      </w:r>
      <w:r w:rsidR="00F8391C" w:rsidRPr="00BD3126">
        <w:t xml:space="preserve">in </w:t>
      </w:r>
      <w:r w:rsidR="00100A0C" w:rsidRPr="00BD3126">
        <w:t xml:space="preserve">the directory </w:t>
      </w:r>
      <w:r w:rsidR="00AE5A6B" w:rsidRPr="00BD3126">
        <w:rPr>
          <w:rStyle w:val="FettKursivZchn"/>
        </w:rPr>
        <w:t>F</w:t>
      </w:r>
      <w:r w:rsidR="00486B09" w:rsidRPr="00BD3126">
        <w:rPr>
          <w:rStyle w:val="FettKursivZchn"/>
        </w:rPr>
        <w:t>ast</w:t>
      </w:r>
      <w:r w:rsidR="00AE5A6B" w:rsidRPr="00BD3126">
        <w:rPr>
          <w:rStyle w:val="FettKursivZchn"/>
        </w:rPr>
        <w:t>GAPP20/development/</w:t>
      </w:r>
      <w:r w:rsidR="00BA3844" w:rsidRPr="00BD3126">
        <w:rPr>
          <w:rStyle w:val="FettKursivZchn"/>
        </w:rPr>
        <w:t>programs/</w:t>
      </w:r>
      <w:r w:rsidR="00BA3844" w:rsidRPr="00BD3126">
        <w:t xml:space="preserve"> (Fig. 11.1-1)</w:t>
      </w:r>
      <w:r w:rsidR="00F8391C" w:rsidRPr="00BD3126">
        <w:t>.</w:t>
      </w:r>
      <w:r w:rsidR="00AE5A6B" w:rsidRPr="00BD3126">
        <w:t xml:space="preserve"> </w:t>
      </w:r>
      <w:r w:rsidR="00665249" w:rsidRPr="00BD3126">
        <w:t xml:space="preserve">All required information about </w:t>
      </w:r>
      <w:r w:rsidR="00CC2220">
        <w:t>every</w:t>
      </w:r>
      <w:r w:rsidR="00665249" w:rsidRPr="00BD3126">
        <w:t xml:space="preserve"> </w:t>
      </w:r>
      <w:r w:rsidR="00665249" w:rsidRPr="00BD3126">
        <w:lastRenderedPageBreak/>
        <w:t xml:space="preserve">plot </w:t>
      </w:r>
      <w:r w:rsidR="008C406A" w:rsidRPr="00BD3126">
        <w:t>for</w:t>
      </w:r>
      <w:r w:rsidR="00665249" w:rsidRPr="00BD3126">
        <w:t xml:space="preserve"> the sub-programs</w:t>
      </w:r>
      <w:r w:rsidR="00CC2220">
        <w:t xml:space="preserve"> </w:t>
      </w:r>
      <w:r w:rsidR="00665249" w:rsidRPr="00BD3126">
        <w:t xml:space="preserve">are </w:t>
      </w:r>
      <w:r w:rsidR="00A25449" w:rsidRPr="00BD3126">
        <w:t xml:space="preserve">stored </w:t>
      </w:r>
      <w:r w:rsidR="003621F0" w:rsidRPr="00BD3126">
        <w:t>in the plot master spreadsheets</w:t>
      </w:r>
      <w:r w:rsidR="00F373AE">
        <w:t xml:space="preserve"> (MASTER</w:t>
      </w:r>
      <w:r w:rsidR="00CC2220">
        <w:t>_PROGRAMS.xlsx</w:t>
      </w:r>
      <w:r w:rsidR="00F373AE">
        <w:t>)</w:t>
      </w:r>
      <w:r w:rsidR="003621F0" w:rsidRPr="00BD3126">
        <w:t>.</w:t>
      </w:r>
      <w:r w:rsidR="000735C4" w:rsidRPr="00BD3126">
        <w:t xml:space="preserve"> </w:t>
      </w:r>
      <w:r w:rsidR="004B5C8C">
        <w:t>Users are</w:t>
      </w:r>
      <w:r w:rsidR="003621F0" w:rsidRPr="00BD3126">
        <w:t xml:space="preserve"> encouraged to have a look into the </w:t>
      </w:r>
      <w:r w:rsidR="00C92E8E" w:rsidRPr="00BD3126">
        <w:t>plot master spreadsheets to</w:t>
      </w:r>
      <w:r w:rsidR="004B5C8C">
        <w:t xml:space="preserve"> get an idea on how to</w:t>
      </w:r>
      <w:r w:rsidR="00C92E8E" w:rsidRPr="00BD3126">
        <w:t xml:space="preserve"> extent the plot database</w:t>
      </w:r>
      <w:r w:rsidR="009E6A2D" w:rsidRPr="00BD3126">
        <w:t>.</w:t>
      </w:r>
      <w:r w:rsidR="000735C4" w:rsidRPr="00BD3126">
        <w:t xml:space="preserve"> The</w:t>
      </w:r>
      <w:r w:rsidR="00BB63DC" w:rsidRPr="00BD3126">
        <w:t xml:space="preserve"> </w:t>
      </w:r>
      <w:r w:rsidR="004B5C8C">
        <w:t>‘P</w:t>
      </w:r>
      <w:r w:rsidR="00BB63DC" w:rsidRPr="00BD3126">
        <w:t>lots</w:t>
      </w:r>
      <w:r w:rsidR="004B5C8C">
        <w:t>’</w:t>
      </w:r>
      <w:r w:rsidR="00BB63DC" w:rsidRPr="00BD3126">
        <w:t xml:space="preserve"> </w:t>
      </w:r>
      <w:r w:rsidR="00554BAD" w:rsidRPr="00BD3126">
        <w:t>sheet</w:t>
      </w:r>
      <w:r w:rsidR="00BB63DC" w:rsidRPr="00BD3126">
        <w:t xml:space="preserve"> of</w:t>
      </w:r>
      <w:r w:rsidR="000735C4" w:rsidRPr="00BD3126">
        <w:t xml:space="preserve"> plot master spreadsheets contains information about the</w:t>
      </w:r>
      <w:r w:rsidR="000450A1" w:rsidRPr="00BD3126">
        <w:t xml:space="preserve"> input</w:t>
      </w:r>
      <w:r w:rsidR="000735C4" w:rsidRPr="00BD3126">
        <w:t xml:space="preserve"> </w:t>
      </w:r>
      <w:r w:rsidR="000450A1" w:rsidRPr="00BD3126">
        <w:t xml:space="preserve">plot spreadsheets, </w:t>
      </w:r>
      <w:r w:rsidR="00E61F6E" w:rsidRPr="00BD3126">
        <w:t>corresponding output m-files, plot and plot axes styles, axes</w:t>
      </w:r>
      <w:r w:rsidR="00DC63DA" w:rsidRPr="00BD3126">
        <w:t xml:space="preserve"> headers and</w:t>
      </w:r>
      <w:r w:rsidR="00E61F6E" w:rsidRPr="00BD3126">
        <w:t xml:space="preserve"> limitations</w:t>
      </w:r>
      <w:r w:rsidR="006F0130" w:rsidRPr="00BD3126">
        <w:t xml:space="preserve">, and references. </w:t>
      </w:r>
      <w:r w:rsidR="00DC63DA" w:rsidRPr="00BD3126">
        <w:t xml:space="preserve">It is </w:t>
      </w:r>
      <w:r w:rsidR="004B5C8C">
        <w:t>essential</w:t>
      </w:r>
      <w:r w:rsidR="00DC63DA" w:rsidRPr="00BD3126">
        <w:t xml:space="preserve"> to keep</w:t>
      </w:r>
      <w:r w:rsidR="00114BB7" w:rsidRPr="00BD3126">
        <w:t xml:space="preserve"> the </w:t>
      </w:r>
      <w:r w:rsidR="004B5C8C">
        <w:t>format</w:t>
      </w:r>
      <w:r w:rsidR="00114BB7" w:rsidRPr="00BD3126">
        <w:t xml:space="preserve"> of th</w:t>
      </w:r>
      <w:r w:rsidR="004367C9" w:rsidRPr="00BD3126">
        <w:t xml:space="preserve">e plot master </w:t>
      </w:r>
      <w:r w:rsidR="00114BB7" w:rsidRPr="00BD3126">
        <w:t>spreadsheet</w:t>
      </w:r>
      <w:r w:rsidR="009E7776">
        <w:t>s. E</w:t>
      </w:r>
      <w:r w:rsidR="004B5C8C">
        <w:t>rror</w:t>
      </w:r>
      <w:r w:rsidR="009E7776">
        <w:t>s</w:t>
      </w:r>
      <w:r w:rsidR="004B5C8C">
        <w:t xml:space="preserve"> may occur during </w:t>
      </w:r>
      <w:r w:rsidR="0049334D">
        <w:t>the plot script creation process</w:t>
      </w:r>
      <w:r w:rsidR="003206F4">
        <w:t xml:space="preserve"> if formats are changed</w:t>
      </w:r>
      <w:r w:rsidR="00114BB7" w:rsidRPr="00BD3126">
        <w:t xml:space="preserve">. </w:t>
      </w:r>
      <w:r w:rsidR="00B274C9" w:rsidRPr="00BD3126">
        <w:t>Replicants of title name</w:t>
      </w:r>
      <w:r w:rsidR="0049334D">
        <w:t>s</w:t>
      </w:r>
      <w:r w:rsidR="00B274C9" w:rsidRPr="00BD3126">
        <w:t xml:space="preserve"> and m-file name</w:t>
      </w:r>
      <w:r w:rsidR="0049334D">
        <w:t>s</w:t>
      </w:r>
      <w:r w:rsidR="00B274C9" w:rsidRPr="00BD3126">
        <w:t xml:space="preserve"> </w:t>
      </w:r>
      <w:r w:rsidR="004367C9" w:rsidRPr="00BD3126">
        <w:t>will lead to conflicts.</w:t>
      </w:r>
      <w:r w:rsidR="00BB63DC" w:rsidRPr="00BD3126">
        <w:t xml:space="preserve"> The </w:t>
      </w:r>
      <w:r w:rsidR="0049334D">
        <w:t>‘</w:t>
      </w:r>
      <w:r w:rsidR="00BB63DC" w:rsidRPr="00BD3126">
        <w:t>headers</w:t>
      </w:r>
      <w:r w:rsidR="0049334D">
        <w:t>’</w:t>
      </w:r>
      <w:r w:rsidR="00554BAD" w:rsidRPr="00BD3126">
        <w:t xml:space="preserve"> sheet contains information about the valid header</w:t>
      </w:r>
      <w:r w:rsidR="00D30F13" w:rsidRPr="00BD3126">
        <w:t>s allowed in this program.</w:t>
      </w:r>
      <w:r w:rsidR="0049334D">
        <w:t xml:space="preserve"> These can be also easily extended for more headers.</w:t>
      </w:r>
      <w:r w:rsidR="00D30F13" w:rsidRPr="00BD3126">
        <w:t xml:space="preserve"> The general sheet contains information </w:t>
      </w:r>
      <w:r w:rsidR="000B2113" w:rsidRPr="00BD3126">
        <w:t>about the</w:t>
      </w:r>
      <w:r w:rsidR="00422AEC" w:rsidRPr="00BD3126">
        <w:t xml:space="preserve"> program version, program name, and </w:t>
      </w:r>
      <w:r w:rsidR="0049334D">
        <w:t xml:space="preserve">name of the final </w:t>
      </w:r>
      <w:r w:rsidR="00422AEC" w:rsidRPr="00BD3126">
        <w:t>directory</w:t>
      </w:r>
      <w:r w:rsidR="009E7776">
        <w:t xml:space="preserve"> in </w:t>
      </w:r>
      <w:r w:rsidR="009E7776" w:rsidRPr="009E7776">
        <w:rPr>
          <w:rStyle w:val="FettKursivZchn"/>
        </w:rPr>
        <w:t>FastGAPP20/db/</w:t>
      </w:r>
      <w:r w:rsidR="00422AEC" w:rsidRPr="00BD3126">
        <w:t>.</w:t>
      </w:r>
    </w:p>
    <w:p w14:paraId="6FD46C4A" w14:textId="77777777" w:rsidR="00CD671C" w:rsidRPr="00BD3126" w:rsidRDefault="00CD671C" w:rsidP="00CD671C">
      <w:pPr>
        <w:keepNext/>
      </w:pPr>
      <w:r w:rsidRPr="00BD3126">
        <w:rPr>
          <w:noProof/>
        </w:rPr>
        <w:drawing>
          <wp:inline distT="0" distB="0" distL="0" distR="0" wp14:anchorId="390D63C7" wp14:editId="51B9A142">
            <wp:extent cx="5764530" cy="4619625"/>
            <wp:effectExtent l="0" t="0" r="7620" b="9525"/>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64530" cy="4619625"/>
                    </a:xfrm>
                    <a:prstGeom prst="rect">
                      <a:avLst/>
                    </a:prstGeom>
                    <a:noFill/>
                    <a:ln>
                      <a:noFill/>
                    </a:ln>
                  </pic:spPr>
                </pic:pic>
              </a:graphicData>
            </a:graphic>
          </wp:inline>
        </w:drawing>
      </w:r>
    </w:p>
    <w:p w14:paraId="434B411A" w14:textId="7CD97341" w:rsidR="00CD671C" w:rsidRPr="00BD3126" w:rsidRDefault="00CD671C" w:rsidP="00CD671C">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11.1</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Pr="00BD3126">
        <w:rPr>
          <w:lang w:val="en-US"/>
        </w:rPr>
        <w:t>: Screenshot of the Windows Explorer illustrating the hierarchal structure of the development directory. The directory FastGAPP20/development/ (1) contains the development tools as m-files and two other directories. The directory FastGAPP20/development/programs/ (2) contains the master program spreadsheet, the plot master spreadsheets and more directories for every program (e.g. FastGAPP). Excel spreadsheets for every plot (3) are located in the program-specific directories (3</w:t>
      </w:r>
      <w:r w:rsidR="00757EE3">
        <w:rPr>
          <w:lang w:val="en-US"/>
        </w:rPr>
        <w:t>) (</w:t>
      </w:r>
      <w:r w:rsidRPr="00BD3126">
        <w:rPr>
          <w:lang w:val="en-US"/>
        </w:rPr>
        <w:t>e.g., FastGAPP20/development/programs/FastGAPP/).</w:t>
      </w:r>
    </w:p>
    <w:p w14:paraId="0A0E7929" w14:textId="589EEAB3" w:rsidR="00D0649D" w:rsidRPr="00BD3126" w:rsidRDefault="00D76499" w:rsidP="00924875">
      <w:r w:rsidRPr="00C346A3">
        <w:rPr>
          <w:rStyle w:val="FettNeuZchn"/>
        </w:rPr>
        <w:t>(i</w:t>
      </w:r>
      <w:r w:rsidR="00F0571A" w:rsidRPr="00C346A3">
        <w:rPr>
          <w:rStyle w:val="FettNeuZchn"/>
        </w:rPr>
        <w:t>i</w:t>
      </w:r>
      <w:r w:rsidRPr="00C346A3">
        <w:rPr>
          <w:rStyle w:val="FettNeuZchn"/>
        </w:rPr>
        <w:t>i)</w:t>
      </w:r>
      <w:r w:rsidR="00A802ED" w:rsidRPr="00BD3126">
        <w:t xml:space="preserve"> Spreadsheet</w:t>
      </w:r>
      <w:r w:rsidR="002D1A01" w:rsidRPr="00BD3126">
        <w:t>s</w:t>
      </w:r>
      <w:r w:rsidR="00A802ED" w:rsidRPr="00BD3126">
        <w:t xml:space="preserve"> for the plot lines and</w:t>
      </w:r>
      <w:r w:rsidR="00EB163E">
        <w:t xml:space="preserve"> plot</w:t>
      </w:r>
      <w:r w:rsidR="00A802ED" w:rsidRPr="00BD3126">
        <w:t xml:space="preserve"> labels contain</w:t>
      </w:r>
      <w:r w:rsidR="004018BE" w:rsidRPr="00BD3126">
        <w:t xml:space="preserve"> three sheets</w:t>
      </w:r>
      <w:r w:rsidR="00422AEC" w:rsidRPr="00BD3126">
        <w:t xml:space="preserve"> (Fig. 11.1-2)</w:t>
      </w:r>
      <w:r w:rsidR="004018BE" w:rsidRPr="00BD3126">
        <w:t xml:space="preserve">. The first sheet ‘general’ </w:t>
      </w:r>
      <w:r w:rsidR="00BF5A23" w:rsidRPr="00BD3126">
        <w:t>has no</w:t>
      </w:r>
      <w:r w:rsidR="004018BE" w:rsidRPr="00BD3126">
        <w:t xml:space="preserve"> important </w:t>
      </w:r>
      <w:r w:rsidR="00BF5A23" w:rsidRPr="00BD3126">
        <w:t>function for the creation of the plot script</w:t>
      </w:r>
      <w:r w:rsidR="00422AEC" w:rsidRPr="00BD3126">
        <w:t>s</w:t>
      </w:r>
      <w:r w:rsidR="00BF5A23" w:rsidRPr="00BD3126">
        <w:t xml:space="preserve"> but give the user (as well as other users) information about the contents</w:t>
      </w:r>
      <w:r w:rsidR="000E12AF" w:rsidRPr="00BD3126">
        <w:t>, plot type</w:t>
      </w:r>
      <w:r w:rsidR="00BF5A23" w:rsidRPr="00BD3126">
        <w:t xml:space="preserve"> and headers on each ax</w:t>
      </w:r>
      <w:r w:rsidR="000E12AF" w:rsidRPr="00BD3126">
        <w:t xml:space="preserve">is. </w:t>
      </w:r>
      <w:r w:rsidR="00EB163E">
        <w:t>Ideally t</w:t>
      </w:r>
      <w:r w:rsidR="005B525A" w:rsidRPr="00BD3126">
        <w:t xml:space="preserve">hese should be the same information, which are also listed in the master plot sheet. </w:t>
      </w:r>
      <w:r w:rsidR="005A4156" w:rsidRPr="00BD3126">
        <w:t>The lines</w:t>
      </w:r>
      <w:r w:rsidR="00F75F6B" w:rsidRPr="00BD3126">
        <w:t xml:space="preserve"> </w:t>
      </w:r>
      <w:r w:rsidR="005A4156" w:rsidRPr="00BD3126">
        <w:t>sheet</w:t>
      </w:r>
      <w:r w:rsidR="00F75F6B" w:rsidRPr="00BD3126">
        <w:t xml:space="preserve"> contains a series of 2</w:t>
      </w:r>
      <w:r w:rsidR="00F75F6B" w:rsidRPr="00BD3126">
        <w:noBreakHyphen/>
        <w:t xml:space="preserve">point </w:t>
      </w:r>
      <w:r w:rsidR="0089031A" w:rsidRPr="00BD3126">
        <w:t>line segment</w:t>
      </w:r>
      <w:r w:rsidR="00EB163E">
        <w:t>s</w:t>
      </w:r>
      <w:r w:rsidR="0089031A" w:rsidRPr="00BD3126">
        <w:t xml:space="preserve"> with corresponding line type number (Fig. 11.1-2). The label sheet contains</w:t>
      </w:r>
      <w:r w:rsidR="009011D4" w:rsidRPr="00BD3126">
        <w:t xml:space="preserve"> the font type number, x- and y-position (center) and rotation of the label.</w:t>
      </w:r>
    </w:p>
    <w:p w14:paraId="597E4555" w14:textId="7D75F6B3" w:rsidR="00B22DF9" w:rsidRPr="00BD3126" w:rsidRDefault="00896A4C" w:rsidP="00255F36">
      <w:pPr>
        <w:pStyle w:val="berschriftnichtgelistet"/>
        <w:rPr>
          <w:lang w:val="en-US"/>
        </w:rPr>
      </w:pPr>
      <w:bookmarkStart w:id="81" w:name="_Toc23951220"/>
      <w:r w:rsidRPr="00BD3126">
        <w:rPr>
          <w:lang w:val="en-US"/>
        </w:rPr>
        <w:lastRenderedPageBreak/>
        <w:t>MATLAB functions c</w:t>
      </w:r>
      <w:r w:rsidR="00255F36" w:rsidRPr="00BD3126">
        <w:rPr>
          <w:lang w:val="en-US"/>
        </w:rPr>
        <w:t xml:space="preserve">reated </w:t>
      </w:r>
      <w:r w:rsidRPr="00BD3126">
        <w:rPr>
          <w:lang w:val="en-US"/>
        </w:rPr>
        <w:t>by the PlotScriptCreator</w:t>
      </w:r>
      <w:bookmarkEnd w:id="81"/>
    </w:p>
    <w:p w14:paraId="726003A8" w14:textId="45EE70CE" w:rsidR="00255F36" w:rsidRPr="00BD3126" w:rsidRDefault="00CA1DDC" w:rsidP="00255F36">
      <w:r w:rsidRPr="00BD3126">
        <w:t xml:space="preserve">The ‘PlotScriptCreator’ creates </w:t>
      </w:r>
      <w:r w:rsidR="0016357F" w:rsidRPr="00BD3126">
        <w:t>several functions</w:t>
      </w:r>
      <w:r w:rsidR="007C7E89" w:rsidRPr="00BD3126">
        <w:t xml:space="preserve">, which are stored in the program-specific directories in </w:t>
      </w:r>
      <w:r w:rsidR="006C2957" w:rsidRPr="00BD3126">
        <w:rPr>
          <w:rStyle w:val="FettKursivZchn"/>
        </w:rPr>
        <w:t>FastGAPP20/db/</w:t>
      </w:r>
      <w:r w:rsidR="007C7E89" w:rsidRPr="00BD3126">
        <w:rPr>
          <w:rStyle w:val="FettKursivZchn"/>
        </w:rPr>
        <w:t xml:space="preserve"> </w:t>
      </w:r>
      <w:r w:rsidR="007C7E89" w:rsidRPr="00BD3126">
        <w:t xml:space="preserve">(e.g., </w:t>
      </w:r>
      <w:r w:rsidR="007C7E89" w:rsidRPr="00BD3126">
        <w:rPr>
          <w:rStyle w:val="FettKursivZchn"/>
        </w:rPr>
        <w:t>FastGAPP20/db/FastGAPP</w:t>
      </w:r>
      <w:r w:rsidR="007C7E89" w:rsidRPr="00BD3126">
        <w:t>)</w:t>
      </w:r>
      <w:r w:rsidR="00A704E1" w:rsidRPr="00BD3126">
        <w:t xml:space="preserve">. Generally, </w:t>
      </w:r>
      <w:r w:rsidR="006E39FE" w:rsidRPr="00BD3126">
        <w:t xml:space="preserve">two m-files starting </w:t>
      </w:r>
      <w:r w:rsidR="005E1AC1" w:rsidRPr="00BD3126">
        <w:t xml:space="preserve">with ‘labels_’ and ‘lines_’ </w:t>
      </w:r>
      <w:r w:rsidR="00390E50">
        <w:t>are</w:t>
      </w:r>
      <w:r w:rsidR="005E1AC1" w:rsidRPr="00BD3126">
        <w:t xml:space="preserve"> created</w:t>
      </w:r>
      <w:r w:rsidR="00390E50" w:rsidRPr="00390E50">
        <w:t xml:space="preserve"> </w:t>
      </w:r>
      <w:r w:rsidR="00390E50" w:rsidRPr="00BD3126">
        <w:t>for every plot spreadsheet listed in the master plot spreadsheet</w:t>
      </w:r>
      <w:r w:rsidR="005E1AC1" w:rsidRPr="00BD3126">
        <w:t xml:space="preserve">. </w:t>
      </w:r>
      <w:r w:rsidR="00D57083" w:rsidRPr="00BD3126">
        <w:t>Among that, the</w:t>
      </w:r>
      <w:r w:rsidR="00734723" w:rsidRPr="00BD3126">
        <w:t xml:space="preserve"> ‘PlotScriptCreator’</w:t>
      </w:r>
      <w:r w:rsidR="00D57083" w:rsidRPr="00BD3126">
        <w:t xml:space="preserve"> </w:t>
      </w:r>
      <w:r w:rsidR="00734723" w:rsidRPr="00BD3126">
        <w:t xml:space="preserve">writes </w:t>
      </w:r>
      <w:r w:rsidR="008E44B6" w:rsidRPr="00BD3126">
        <w:t>label and line switche</w:t>
      </w:r>
      <w:r w:rsidR="00390E50">
        <w:t>s for the sub-program</w:t>
      </w:r>
      <w:r w:rsidR="008E44B6" w:rsidRPr="00BD3126">
        <w:t xml:space="preserve"> (e.g.</w:t>
      </w:r>
      <w:r w:rsidR="00ED6C3E">
        <w:t>,</w:t>
      </w:r>
      <w:r w:rsidR="008E44B6" w:rsidRPr="00BD3126">
        <w:t xml:space="preserve"> fastgapp_labelswitch.m</w:t>
      </w:r>
      <w:r w:rsidR="00ED6C3E">
        <w:t xml:space="preserve"> and</w:t>
      </w:r>
      <w:r w:rsidR="008E44B6" w:rsidRPr="00BD3126">
        <w:t xml:space="preserve"> fastgapp_lineswitch.m)</w:t>
      </w:r>
      <w:r w:rsidR="00390E50">
        <w:t>. These switches</w:t>
      </w:r>
      <w:r w:rsidR="008E44B6" w:rsidRPr="00BD3126">
        <w:t xml:space="preserve"> handle the </w:t>
      </w:r>
      <w:r w:rsidR="00B161A1" w:rsidRPr="00BD3126">
        <w:t xml:space="preserve">selection </w:t>
      </w:r>
      <w:r w:rsidR="00D76B5C" w:rsidRPr="00BD3126">
        <w:t xml:space="preserve">from the popups </w:t>
      </w:r>
      <w:r w:rsidR="00B161A1" w:rsidRPr="00BD3126">
        <w:t xml:space="preserve">or radio buttons in the main windows </w:t>
      </w:r>
      <w:r w:rsidR="00390E50" w:rsidRPr="00BD3126">
        <w:t xml:space="preserve">(see section 4.7) </w:t>
      </w:r>
      <w:r w:rsidR="008F57C9" w:rsidRPr="00BD3126">
        <w:t>after any of the button in the ‘Plot Options’ panel</w:t>
      </w:r>
      <w:r w:rsidR="00390E50">
        <w:t xml:space="preserve"> (see section </w:t>
      </w:r>
      <w:r w:rsidR="001C426E">
        <w:t>4.8</w:t>
      </w:r>
      <w:r w:rsidR="00390E50">
        <w:t>)</w:t>
      </w:r>
      <w:r w:rsidR="008F57C9" w:rsidRPr="00BD3126">
        <w:t xml:space="preserve"> has been pressed</w:t>
      </w:r>
      <w:r w:rsidR="00B161A1" w:rsidRPr="00BD3126">
        <w:t>.</w:t>
      </w:r>
      <w:r w:rsidR="00D57083" w:rsidRPr="00BD3126">
        <w:t xml:space="preserve"> </w:t>
      </w:r>
      <w:r w:rsidR="006F5C2B" w:rsidRPr="00BD3126">
        <w:t>Furthermore, the control function is written</w:t>
      </w:r>
      <w:r w:rsidR="00ED6C3E">
        <w:t xml:space="preserve"> </w:t>
      </w:r>
      <w:r w:rsidR="00ED6C3E" w:rsidRPr="00BD3126">
        <w:t>(e.g.</w:t>
      </w:r>
      <w:r w:rsidR="00ED6C3E">
        <w:t>,</w:t>
      </w:r>
      <w:r w:rsidR="00ED6C3E" w:rsidRPr="00BD3126">
        <w:t xml:space="preserve"> fastgapp_control.m)</w:t>
      </w:r>
      <w:r w:rsidR="006F5C2B" w:rsidRPr="00BD3126">
        <w:t xml:space="preserve">, which </w:t>
      </w:r>
      <w:r w:rsidR="00916DB8" w:rsidRPr="00BD3126">
        <w:t xml:space="preserve">contains all the information (program </w:t>
      </w:r>
      <w:r w:rsidR="00C706DF" w:rsidRPr="00BD3126">
        <w:t xml:space="preserve">name and </w:t>
      </w:r>
      <w:r w:rsidR="00916DB8" w:rsidRPr="00BD3126">
        <w:t>version</w:t>
      </w:r>
      <w:r w:rsidR="00C706DF" w:rsidRPr="00BD3126">
        <w:t>, valid header entries, list of plots plus related information, and references</w:t>
      </w:r>
      <w:r w:rsidR="00916DB8" w:rsidRPr="00BD3126">
        <w:t>)</w:t>
      </w:r>
      <w:r w:rsidR="00C706DF" w:rsidRPr="00BD3126">
        <w:t>. In contrast to the other</w:t>
      </w:r>
      <w:r w:rsidR="007C21D6">
        <w:t xml:space="preserve"> created</w:t>
      </w:r>
      <w:r w:rsidR="00C706DF" w:rsidRPr="00BD3126">
        <w:t xml:space="preserve"> function</w:t>
      </w:r>
      <w:r w:rsidR="00ED6C3E">
        <w:t>s</w:t>
      </w:r>
      <w:r w:rsidR="00C706DF" w:rsidRPr="00BD3126">
        <w:t xml:space="preserve">, the control function </w:t>
      </w:r>
      <w:r w:rsidR="007C21D6">
        <w:t>is</w:t>
      </w:r>
      <w:r w:rsidR="00C706DF" w:rsidRPr="00BD3126">
        <w:t xml:space="preserve"> </w:t>
      </w:r>
      <w:r w:rsidR="00B643DD" w:rsidRPr="00BD3126">
        <w:t>used during the initialization</w:t>
      </w:r>
      <w:r w:rsidR="002F5B25" w:rsidRPr="00BD3126">
        <w:t xml:space="preserve"> </w:t>
      </w:r>
      <w:r w:rsidR="00204C86" w:rsidRPr="00BD3126">
        <w:t>of any sub-program</w:t>
      </w:r>
      <w:r w:rsidR="00B0274D">
        <w:t xml:space="preserve"> (</w:t>
      </w:r>
      <w:r w:rsidR="00FB0386">
        <w:t>see Fig. 3.7-1 for further information</w:t>
      </w:r>
      <w:r w:rsidR="00B0274D">
        <w:t>)</w:t>
      </w:r>
      <w:r w:rsidR="00204C86" w:rsidRPr="00BD3126">
        <w:t>.</w:t>
      </w:r>
      <w:r w:rsidR="007C21D6">
        <w:t xml:space="preserve"> </w:t>
      </w:r>
    </w:p>
    <w:p w14:paraId="64270D2C" w14:textId="70439EBA" w:rsidR="00944CA5" w:rsidRPr="00BD3126" w:rsidRDefault="005D5478" w:rsidP="005D5478">
      <w:pPr>
        <w:pStyle w:val="berschriftnichtgelistet"/>
        <w:rPr>
          <w:lang w:val="en-US"/>
        </w:rPr>
      </w:pPr>
      <w:bookmarkStart w:id="82" w:name="_Toc23951221"/>
      <w:r w:rsidRPr="00BD3126">
        <w:rPr>
          <w:lang w:val="en-US"/>
        </w:rPr>
        <w:t>How to run the PlotScriptCreator</w:t>
      </w:r>
      <w:bookmarkEnd w:id="82"/>
    </w:p>
    <w:p w14:paraId="2B9F28B8" w14:textId="6BADDD1E" w:rsidR="00EA3324" w:rsidRPr="00BD3126" w:rsidRDefault="007A661C" w:rsidP="00EA3324">
      <w:r w:rsidRPr="00BD3126">
        <w:t xml:space="preserve">After </w:t>
      </w:r>
      <w:r w:rsidR="008255D9" w:rsidRPr="00BD3126">
        <w:t xml:space="preserve">all plot files spreadsheets and the master spreadsheet have been created it is </w:t>
      </w:r>
      <w:r w:rsidR="00FB0386">
        <w:t>possible</w:t>
      </w:r>
      <w:r w:rsidR="008177A5" w:rsidRPr="00BD3126">
        <w:t xml:space="preserve"> </w:t>
      </w:r>
      <w:r w:rsidR="008255D9" w:rsidRPr="00BD3126">
        <w:t xml:space="preserve">to run the ‘PlotScriptCreator’. </w:t>
      </w:r>
      <w:r w:rsidRPr="00BD3126">
        <w:t xml:space="preserve">Start the </w:t>
      </w:r>
      <w:r w:rsidR="008255D9" w:rsidRPr="00BD3126">
        <w:t xml:space="preserve">program by a click on its button (Fig. 11.0-1). A new window opens with </w:t>
      </w:r>
      <w:r w:rsidR="000B285F" w:rsidRPr="00BD3126">
        <w:t>a single ‘Load dataset’ button</w:t>
      </w:r>
      <w:r w:rsidR="00F13693" w:rsidRPr="00BD3126">
        <w:t xml:space="preserve"> in the options panel</w:t>
      </w:r>
      <w:r w:rsidR="000B285F" w:rsidRPr="00BD3126">
        <w:t>. Press this button</w:t>
      </w:r>
      <w:r w:rsidR="005F1C88" w:rsidRPr="00BD3126">
        <w:t xml:space="preserve"> (Fig. 11.1-3)</w:t>
      </w:r>
      <w:r w:rsidR="000B285F" w:rsidRPr="00BD3126">
        <w:t xml:space="preserve"> and</w:t>
      </w:r>
      <w:r w:rsidR="00A607CD" w:rsidRPr="00BD3126">
        <w:t xml:space="preserve"> a file selection window appears.</w:t>
      </w:r>
      <w:r w:rsidR="000B285F" w:rsidRPr="00BD3126">
        <w:t xml:space="preserve"> </w:t>
      </w:r>
      <w:r w:rsidR="00A607CD" w:rsidRPr="00BD3126">
        <w:t>S</w:t>
      </w:r>
      <w:r w:rsidR="000B285F" w:rsidRPr="00BD3126">
        <w:t>elect the master plot file</w:t>
      </w:r>
      <w:r w:rsidR="001A106E" w:rsidRPr="00BD3126">
        <w:t xml:space="preserve"> </w:t>
      </w:r>
      <w:r w:rsidR="00A607CD" w:rsidRPr="00BD3126">
        <w:t>of</w:t>
      </w:r>
      <w:r w:rsidR="001A106E" w:rsidRPr="00BD3126">
        <w:t xml:space="preserve"> the </w:t>
      </w:r>
      <w:r w:rsidR="00FB0386">
        <w:t>sub-</w:t>
      </w:r>
      <w:r w:rsidR="001A106E" w:rsidRPr="00BD3126">
        <w:t>program for which the plot function</w:t>
      </w:r>
      <w:r w:rsidR="00FB0386">
        <w:t>s</w:t>
      </w:r>
      <w:r w:rsidR="001A106E" w:rsidRPr="00BD3126">
        <w:t xml:space="preserve"> should be created</w:t>
      </w:r>
      <w:r w:rsidR="00A607CD" w:rsidRPr="00BD3126">
        <w:t xml:space="preserve"> and click on ‘Open’ in the file selection window.</w:t>
      </w:r>
      <w:r w:rsidR="00F54B7A" w:rsidRPr="00BD3126">
        <w:t xml:space="preserve"> After the master plot spreadsheet has been selected, the ‘PlotScriptCreator’ read</w:t>
      </w:r>
      <w:r w:rsidR="00FB0386">
        <w:t>s</w:t>
      </w:r>
      <w:r w:rsidR="00F54B7A" w:rsidRPr="00BD3126">
        <w:t xml:space="preserve"> all data from it. From the information given in the master plot file the ‘PlotScriptCreator’ continue</w:t>
      </w:r>
      <w:r w:rsidR="00FB0386">
        <w:t>s</w:t>
      </w:r>
      <w:r w:rsidR="00F54B7A" w:rsidRPr="00BD3126">
        <w:t xml:space="preserve"> and read</w:t>
      </w:r>
      <w:r w:rsidR="00FB0386">
        <w:t>s</w:t>
      </w:r>
      <w:r w:rsidR="00F54B7A" w:rsidRPr="00BD3126">
        <w:t xml:space="preserve"> all listed plot spreadsheets. This may take a while for </w:t>
      </w:r>
      <w:r w:rsidR="00CA0728">
        <w:t xml:space="preserve">a </w:t>
      </w:r>
      <w:r w:rsidR="00F54B7A" w:rsidRPr="00BD3126">
        <w:t>large</w:t>
      </w:r>
      <w:r w:rsidR="00CA0728">
        <w:t>r</w:t>
      </w:r>
      <w:r w:rsidR="00F54B7A" w:rsidRPr="00BD3126">
        <w:t xml:space="preserve"> </w:t>
      </w:r>
      <w:r w:rsidR="00CA0728">
        <w:t>number</w:t>
      </w:r>
      <w:r w:rsidR="00F54B7A" w:rsidRPr="00BD3126">
        <w:t xml:space="preserve"> of spreadsheets. The user</w:t>
      </w:r>
      <w:r w:rsidR="00CA0728">
        <w:t xml:space="preserve"> is</w:t>
      </w:r>
      <w:r w:rsidR="00F54B7A" w:rsidRPr="00BD3126">
        <w:t xml:space="preserve"> informed of the progress on the MATLAB command window.</w:t>
      </w:r>
    </w:p>
    <w:p w14:paraId="42EF1590" w14:textId="77777777" w:rsidR="00EE7CB2" w:rsidRPr="00BD3126" w:rsidRDefault="00EE7CB2" w:rsidP="00CB189F">
      <w:pPr>
        <w:keepNext/>
        <w:jc w:val="center"/>
      </w:pPr>
      <w:r w:rsidRPr="00BD3126">
        <w:rPr>
          <w:noProof/>
        </w:rPr>
        <w:drawing>
          <wp:inline distT="0" distB="0" distL="0" distR="0" wp14:anchorId="03A1A383" wp14:editId="267FED7F">
            <wp:extent cx="5035432" cy="3578087"/>
            <wp:effectExtent l="0" t="0" r="0" b="381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cstate="print">
                      <a:extLst>
                        <a:ext uri="{28A0092B-C50C-407E-A947-70E740481C1C}">
                          <a14:useLocalDpi xmlns:a14="http://schemas.microsoft.com/office/drawing/2010/main" val="0"/>
                        </a:ext>
                      </a:extLst>
                    </a:blip>
                    <a:stretch>
                      <a:fillRect/>
                    </a:stretch>
                  </pic:blipFill>
                  <pic:spPr bwMode="auto">
                    <a:xfrm>
                      <a:off x="0" y="0"/>
                      <a:ext cx="5059147" cy="3594938"/>
                    </a:xfrm>
                    <a:prstGeom prst="rect">
                      <a:avLst/>
                    </a:prstGeom>
                    <a:noFill/>
                    <a:ln>
                      <a:noFill/>
                    </a:ln>
                  </pic:spPr>
                </pic:pic>
              </a:graphicData>
            </a:graphic>
          </wp:inline>
        </w:drawing>
      </w:r>
    </w:p>
    <w:p w14:paraId="0D9F7A51" w14:textId="448E6A64" w:rsidR="00EA3324" w:rsidRPr="00BD3126" w:rsidRDefault="00EE7CB2" w:rsidP="00EE7CB2">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11.1</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2</w:t>
      </w:r>
      <w:r w:rsidR="00F179DF" w:rsidRPr="00BD3126">
        <w:rPr>
          <w:lang w:val="en-US"/>
        </w:rPr>
        <w:fldChar w:fldCharType="end"/>
      </w:r>
      <w:r w:rsidRPr="00BD3126">
        <w:rPr>
          <w:lang w:val="en-US"/>
        </w:rPr>
        <w:t>: Screenshot of the three s</w:t>
      </w:r>
      <w:r w:rsidR="00D2176D" w:rsidRPr="00BD3126">
        <w:rPr>
          <w:lang w:val="en-US"/>
        </w:rPr>
        <w:t>heets</w:t>
      </w:r>
      <w:r w:rsidRPr="00BD3126">
        <w:rPr>
          <w:lang w:val="en-US"/>
        </w:rPr>
        <w:t xml:space="preserve"> in a</w:t>
      </w:r>
      <w:r w:rsidR="004A02C5" w:rsidRPr="00BD3126">
        <w:rPr>
          <w:lang w:val="en-US"/>
        </w:rPr>
        <w:t xml:space="preserve"> plot spreadsheet (</w:t>
      </w:r>
      <w:r w:rsidR="002015BB" w:rsidRPr="00BD3126">
        <w:rPr>
          <w:lang w:val="en-US"/>
        </w:rPr>
        <w:t xml:space="preserve">Shown example </w:t>
      </w:r>
      <w:r w:rsidR="00712DD9" w:rsidRPr="00BD3126">
        <w:rPr>
          <w:lang w:val="en-US"/>
        </w:rPr>
        <w:t xml:space="preserve">is the plot spreadsheet for the </w:t>
      </w:r>
      <w:r w:rsidR="00224B36" w:rsidRPr="00BD3126">
        <w:rPr>
          <w:lang w:val="en-US"/>
        </w:rPr>
        <w:t>ternary Nb/8-La/10-Y/15 geotectonic discrimination diagram after</w:t>
      </w:r>
      <w:r w:rsidR="004A02C5" w:rsidRPr="00BD3126">
        <w:rPr>
          <w:lang w:val="en-US"/>
        </w:rPr>
        <w:t xml:space="preserve"> Cabanis &amp; Lecolle, 1989)</w:t>
      </w:r>
      <w:r w:rsidR="002015BB" w:rsidRPr="00BD3126">
        <w:rPr>
          <w:lang w:val="en-US"/>
        </w:rPr>
        <w:t xml:space="preserve">. (1) General information </w:t>
      </w:r>
      <w:r w:rsidR="00DC0FEB" w:rsidRPr="00BD3126">
        <w:rPr>
          <w:lang w:val="en-US"/>
        </w:rPr>
        <w:t>is</w:t>
      </w:r>
      <w:r w:rsidR="002015BB" w:rsidRPr="00BD3126">
        <w:rPr>
          <w:lang w:val="en-US"/>
        </w:rPr>
        <w:t xml:space="preserve"> listed in the general sheet. This are not </w:t>
      </w:r>
      <w:r w:rsidR="00FB0623" w:rsidRPr="00BD3126">
        <w:rPr>
          <w:lang w:val="en-US"/>
        </w:rPr>
        <w:t xml:space="preserve">used while creating the plot functions but give an overview about the content </w:t>
      </w:r>
      <w:r w:rsidR="00DC0FEB" w:rsidRPr="00BD3126">
        <w:rPr>
          <w:lang w:val="en-US"/>
        </w:rPr>
        <w:t xml:space="preserve">if the plots are shared with other users. (2) </w:t>
      </w:r>
      <w:r w:rsidR="00D37CDC" w:rsidRPr="00BD3126">
        <w:rPr>
          <w:lang w:val="en-US"/>
        </w:rPr>
        <w:t>The</w:t>
      </w:r>
      <w:r w:rsidR="00534E34" w:rsidRPr="00BD3126">
        <w:rPr>
          <w:lang w:val="en-US"/>
        </w:rPr>
        <w:t xml:space="preserve"> structure</w:t>
      </w:r>
      <w:r w:rsidR="00D37CDC" w:rsidRPr="00BD3126">
        <w:rPr>
          <w:lang w:val="en-US"/>
        </w:rPr>
        <w:t xml:space="preserve"> lines sheet</w:t>
      </w:r>
      <w:r w:rsidR="00534E34" w:rsidRPr="00BD3126">
        <w:rPr>
          <w:lang w:val="en-US"/>
        </w:rPr>
        <w:t xml:space="preserve"> </w:t>
      </w:r>
      <w:r w:rsidR="00D2176D" w:rsidRPr="00BD3126">
        <w:rPr>
          <w:lang w:val="en-US"/>
        </w:rPr>
        <w:t xml:space="preserve">is </w:t>
      </w:r>
      <w:r w:rsidR="00534E34" w:rsidRPr="00BD3126">
        <w:rPr>
          <w:lang w:val="en-US"/>
        </w:rPr>
        <w:t xml:space="preserve">simple. It consists of continuously following </w:t>
      </w:r>
      <w:r w:rsidR="002B659C" w:rsidRPr="00BD3126">
        <w:rPr>
          <w:lang w:val="en-US"/>
        </w:rPr>
        <w:t>2-point line segments in columns B (x-values) and C (y-values)</w:t>
      </w:r>
      <w:r w:rsidR="00B07F8B" w:rsidRPr="00BD3126">
        <w:rPr>
          <w:lang w:val="en-US"/>
        </w:rPr>
        <w:t xml:space="preserve">. The number in column A at the first entry of each line segment is the line type number, which can be </w:t>
      </w:r>
      <w:r w:rsidR="00EF114A" w:rsidRPr="00BD3126">
        <w:rPr>
          <w:lang w:val="en-US"/>
        </w:rPr>
        <w:t xml:space="preserve">controlled with the line setup panel (see section </w:t>
      </w:r>
      <w:r w:rsidR="00D2176D" w:rsidRPr="00BD3126">
        <w:rPr>
          <w:lang w:val="en-US"/>
        </w:rPr>
        <w:t>4.6</w:t>
      </w:r>
      <w:r w:rsidR="00EF114A" w:rsidRPr="00BD3126">
        <w:rPr>
          <w:lang w:val="en-US"/>
        </w:rPr>
        <w:t>)</w:t>
      </w:r>
      <w:r w:rsidR="00D2176D" w:rsidRPr="00BD3126">
        <w:rPr>
          <w:lang w:val="en-US"/>
        </w:rPr>
        <w:t>. (3) The structure of the labels sheet is also simple</w:t>
      </w:r>
      <w:r w:rsidR="00A438EB" w:rsidRPr="00BD3126">
        <w:rPr>
          <w:lang w:val="en-US"/>
        </w:rPr>
        <w:t>. Column A is the font type number, which can be controlled by using the font setup panel (see section 4.6)</w:t>
      </w:r>
      <w:r w:rsidR="002373B8" w:rsidRPr="00BD3126">
        <w:rPr>
          <w:lang w:val="en-US"/>
        </w:rPr>
        <w:t>. The x- and y-values in column B and C are</w:t>
      </w:r>
      <w:r w:rsidR="00A3372E" w:rsidRPr="00BD3126">
        <w:rPr>
          <w:lang w:val="en-US"/>
        </w:rPr>
        <w:t xml:space="preserve"> the mid-point position of the text. Column D is the text label shown in the plot. Use \n for a new line character</w:t>
      </w:r>
      <w:r w:rsidR="00B234B9" w:rsidRPr="00BD3126">
        <w:rPr>
          <w:lang w:val="en-US"/>
        </w:rPr>
        <w:t>. Column E is the rotation of the label.</w:t>
      </w:r>
    </w:p>
    <w:p w14:paraId="4A9A486D" w14:textId="23EFC1CA" w:rsidR="00404A69" w:rsidRPr="00BD3126" w:rsidRDefault="00E4509B" w:rsidP="00333F85">
      <w:r w:rsidRPr="00BD3126">
        <w:lastRenderedPageBreak/>
        <w:t>After all plot spreadsheets have been imported, the ‘PlotScriptCreator’ gives a brief summary in a message box (Fig. 11.1-3).</w:t>
      </w:r>
      <w:r w:rsidR="00B938BD">
        <w:t xml:space="preserve"> From the developer’s experience, the most frequent error</w:t>
      </w:r>
      <w:r w:rsidR="00F718D4">
        <w:t xml:space="preserve"> is that the name of </w:t>
      </w:r>
      <w:r w:rsidR="003139EC">
        <w:t>any</w:t>
      </w:r>
      <w:r w:rsidR="00F718D4">
        <w:t xml:space="preserve"> plot spreadsheet do</w:t>
      </w:r>
      <w:r w:rsidR="003139EC">
        <w:t>es</w:t>
      </w:r>
      <w:r w:rsidR="00F718D4">
        <w:t xml:space="preserve"> not match those listed in the master plot spreadsheet.</w:t>
      </w:r>
      <w:r w:rsidRPr="00BD3126">
        <w:t xml:space="preserve"> </w:t>
      </w:r>
      <w:r w:rsidR="005A55B4" w:rsidRPr="00BD3126">
        <w:t xml:space="preserve">In this case, the </w:t>
      </w:r>
      <w:r w:rsidR="006E6456" w:rsidRPr="00BD3126">
        <w:t xml:space="preserve">spreadsheet’s names and spreadsheets listed in the master plot file </w:t>
      </w:r>
      <w:r w:rsidR="00C94573">
        <w:t>require</w:t>
      </w:r>
      <w:r w:rsidR="00F718D4">
        <w:t xml:space="preserve"> correct</w:t>
      </w:r>
      <w:r w:rsidR="00C94573">
        <w:t>ions</w:t>
      </w:r>
      <w:r w:rsidR="006E6456" w:rsidRPr="00BD3126">
        <w:t>.</w:t>
      </w:r>
      <w:r w:rsidR="00C94573">
        <w:t xml:space="preserve"> The output on the MATLAB </w:t>
      </w:r>
      <w:r w:rsidR="001C4CFE">
        <w:t>command window may help to troubleshoot.</w:t>
      </w:r>
      <w:r w:rsidR="00122653" w:rsidRPr="00BD3126">
        <w:t xml:space="preserve"> </w:t>
      </w:r>
      <w:r w:rsidR="00D93413" w:rsidRPr="00BD3126">
        <w:t>Click the ‘Ok’ button to continue (Fig.</w:t>
      </w:r>
      <w:r w:rsidR="003F7F9D">
        <w:t> </w:t>
      </w:r>
      <w:r w:rsidR="00D93413" w:rsidRPr="00BD3126">
        <w:t>11.1</w:t>
      </w:r>
      <w:r w:rsidR="001C4CFE">
        <w:noBreakHyphen/>
      </w:r>
      <w:r w:rsidR="00D93413" w:rsidRPr="00BD3126">
        <w:t xml:space="preserve">3). </w:t>
      </w:r>
      <w:r w:rsidR="00376A1E" w:rsidRPr="00BD3126">
        <w:t>The main window of the ‘PlotScriptCreator’ now contains another panel entitled ‘Dataset selection’.</w:t>
      </w:r>
      <w:r w:rsidR="00404A69" w:rsidRPr="00BD3126">
        <w:t xml:space="preserve"> </w:t>
      </w:r>
      <w:r w:rsidR="001C4CFE" w:rsidRPr="00BD3126">
        <w:t>This panel consists of three tables contains all data from the currently selected plot spreadsheet (see Figs. 11.1-2 and 11.1-3)</w:t>
      </w:r>
      <w:r w:rsidR="001C4CFE">
        <w:t xml:space="preserve">. </w:t>
      </w:r>
      <w:r w:rsidR="00404A69" w:rsidRPr="00BD3126">
        <w:t>The first plot dataset will be also shown in the ‘Table Preview’ panel</w:t>
      </w:r>
      <w:r w:rsidR="00FD7E9A" w:rsidRPr="00BD3126">
        <w:t xml:space="preserve"> (Fig. 11.1-3)</w:t>
      </w:r>
      <w:r w:rsidR="00404A69" w:rsidRPr="00BD3126">
        <w:t>.</w:t>
      </w:r>
      <w:r w:rsidR="00787378" w:rsidRPr="00BD3126">
        <w:t xml:space="preserve"> </w:t>
      </w:r>
      <w:r w:rsidR="00B46DBD" w:rsidRPr="00BD3126">
        <w:t>By using the popup in the ‘Dataset selection’ panel the</w:t>
      </w:r>
      <w:r w:rsidR="00E9243C" w:rsidRPr="00BD3126">
        <w:t xml:space="preserve"> currently shown plot datasets can be switched and proved.</w:t>
      </w:r>
      <w:r w:rsidR="00B01EF9" w:rsidRPr="00BD3126">
        <w:t xml:space="preserve"> The radio buttons ‘Table Mode’ and ‘Preview Mode’ (Fig.</w:t>
      </w:r>
      <w:r w:rsidR="003F7F9D">
        <w:t> </w:t>
      </w:r>
      <w:r w:rsidR="00B01EF9" w:rsidRPr="00BD3126">
        <w:t>11.1-3)</w:t>
      </w:r>
      <w:r w:rsidR="00D41A44" w:rsidRPr="00BD3126">
        <w:t xml:space="preserve"> allow to switch from the table mode to the preview of the plot. Note that shown </w:t>
      </w:r>
      <w:r w:rsidR="00F54B7A" w:rsidRPr="00BD3126">
        <w:t xml:space="preserve">line sizes and font sizes are scaled down. The </w:t>
      </w:r>
      <w:r w:rsidR="00DF4745">
        <w:t>purpose</w:t>
      </w:r>
      <w:r w:rsidR="00F54B7A" w:rsidRPr="00BD3126">
        <w:t xml:space="preserve"> </w:t>
      </w:r>
      <w:r w:rsidR="003F7F9D">
        <w:t>of the preview is</w:t>
      </w:r>
      <w:r w:rsidR="00F54B7A" w:rsidRPr="00BD3126">
        <w:t xml:space="preserve"> to </w:t>
      </w:r>
      <w:r w:rsidR="003F7F9D">
        <w:t xml:space="preserve">quickly </w:t>
      </w:r>
      <w:r w:rsidR="00F54B7A" w:rsidRPr="00BD3126">
        <w:t>check</w:t>
      </w:r>
      <w:r w:rsidR="00DF4745">
        <w:t xml:space="preserve"> adjustment of</w:t>
      </w:r>
      <w:r w:rsidR="00F54B7A" w:rsidRPr="00BD3126">
        <w:t xml:space="preserve"> line</w:t>
      </w:r>
      <w:r w:rsidR="003F7F9D">
        <w:t>s</w:t>
      </w:r>
      <w:r w:rsidR="00F54B7A" w:rsidRPr="00BD3126">
        <w:t xml:space="preserve"> and labels. After </w:t>
      </w:r>
      <w:r w:rsidR="00A714FA" w:rsidRPr="00BD3126">
        <w:t>the imported plots have been checked</w:t>
      </w:r>
      <w:r w:rsidR="00E44609" w:rsidRPr="00BD3126">
        <w:t xml:space="preserve">, the plot and label functions of the program can be written by clicking on the </w:t>
      </w:r>
      <w:r w:rsidR="00651022" w:rsidRPr="00BD3126">
        <w:t>‘Create M-file’ button (Fig. 11.2-3)</w:t>
      </w:r>
      <w:r w:rsidR="007A0ECE" w:rsidRPr="00BD3126">
        <w:t xml:space="preserve">. </w:t>
      </w:r>
      <w:r w:rsidR="002D1A01" w:rsidRPr="00BD3126">
        <w:t>Again,</w:t>
      </w:r>
      <w:r w:rsidR="007A0ECE" w:rsidRPr="00BD3126">
        <w:t xml:space="preserve"> the status</w:t>
      </w:r>
      <w:r w:rsidR="00B22DF9" w:rsidRPr="00BD3126">
        <w:t xml:space="preserve"> messages </w:t>
      </w:r>
      <w:r w:rsidR="00DF4745">
        <w:t>are</w:t>
      </w:r>
      <w:r w:rsidR="00B22DF9" w:rsidRPr="00BD3126">
        <w:t xml:space="preserve"> printed on the MATLAB command window</w:t>
      </w:r>
      <w:r w:rsidR="002D1A01" w:rsidRPr="00BD3126">
        <w:t xml:space="preserve"> to inform the user about the progress</w:t>
      </w:r>
      <w:r w:rsidR="00B22DF9" w:rsidRPr="00BD3126">
        <w:t>.</w:t>
      </w:r>
    </w:p>
    <w:p w14:paraId="4BCC6716" w14:textId="77777777" w:rsidR="00DB5DDA" w:rsidRPr="00BD3126" w:rsidRDefault="00DB5DDA" w:rsidP="00DB5DDA">
      <w:pPr>
        <w:keepNext/>
      </w:pPr>
      <w:r w:rsidRPr="00BD3126">
        <w:rPr>
          <w:noProof/>
        </w:rPr>
        <w:drawing>
          <wp:inline distT="0" distB="0" distL="0" distR="0" wp14:anchorId="1A3B2B1D" wp14:editId="6AF1B98B">
            <wp:extent cx="5764530" cy="4142740"/>
            <wp:effectExtent l="0" t="0" r="762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64530" cy="4142740"/>
                    </a:xfrm>
                    <a:prstGeom prst="rect">
                      <a:avLst/>
                    </a:prstGeom>
                    <a:noFill/>
                    <a:ln>
                      <a:noFill/>
                    </a:ln>
                  </pic:spPr>
                </pic:pic>
              </a:graphicData>
            </a:graphic>
          </wp:inline>
        </w:drawing>
      </w:r>
    </w:p>
    <w:p w14:paraId="7B9B91F4" w14:textId="09F44E13" w:rsidR="00DB5DDA" w:rsidRDefault="00DB5DDA" w:rsidP="00DB5DDA">
      <w:pPr>
        <w:pStyle w:val="Beschriftung"/>
        <w:rPr>
          <w:lang w:val="en-US"/>
        </w:rPr>
      </w:pPr>
      <w:r w:rsidRPr="00BD3126">
        <w:rPr>
          <w:lang w:val="en-US"/>
        </w:rPr>
        <w:t xml:space="preserve">Fig. </w:t>
      </w:r>
      <w:r w:rsidRPr="00BD3126">
        <w:rPr>
          <w:lang w:val="en-US"/>
        </w:rPr>
        <w:fldChar w:fldCharType="begin"/>
      </w:r>
      <w:r w:rsidRPr="00BD3126">
        <w:rPr>
          <w:lang w:val="en-US"/>
        </w:rPr>
        <w:instrText xml:space="preserve"> STYLEREF 2 \s </w:instrText>
      </w:r>
      <w:r w:rsidRPr="00BD3126">
        <w:rPr>
          <w:lang w:val="en-US"/>
        </w:rPr>
        <w:fldChar w:fldCharType="separate"/>
      </w:r>
      <w:r w:rsidR="00F65358">
        <w:rPr>
          <w:noProof/>
          <w:lang w:val="en-US"/>
        </w:rPr>
        <w:t>11.1</w:t>
      </w:r>
      <w:r w:rsidRPr="00BD3126">
        <w:rPr>
          <w:lang w:val="en-US"/>
        </w:rPr>
        <w:fldChar w:fldCharType="end"/>
      </w:r>
      <w:r w:rsidRPr="00BD3126">
        <w:rPr>
          <w:lang w:val="en-US"/>
        </w:rPr>
        <w:noBreakHyphen/>
      </w:r>
      <w:r w:rsidRPr="00BD3126">
        <w:rPr>
          <w:lang w:val="en-US"/>
        </w:rPr>
        <w:fldChar w:fldCharType="begin"/>
      </w:r>
      <w:r w:rsidRPr="00BD3126">
        <w:rPr>
          <w:lang w:val="en-US"/>
        </w:rPr>
        <w:instrText xml:space="preserve"> SEQ Fig. \* ARABIC \s 2 </w:instrText>
      </w:r>
      <w:r w:rsidRPr="00BD3126">
        <w:rPr>
          <w:lang w:val="en-US"/>
        </w:rPr>
        <w:fldChar w:fldCharType="separate"/>
      </w:r>
      <w:r w:rsidR="00F65358">
        <w:rPr>
          <w:noProof/>
          <w:lang w:val="en-US"/>
        </w:rPr>
        <w:t>3</w:t>
      </w:r>
      <w:r w:rsidRPr="00BD3126">
        <w:rPr>
          <w:lang w:val="en-US"/>
        </w:rPr>
        <w:fldChar w:fldCharType="end"/>
      </w:r>
      <w:r w:rsidRPr="00BD3126">
        <w:rPr>
          <w:lang w:val="en-US"/>
        </w:rPr>
        <w:t xml:space="preserve">: Screenshot </w:t>
      </w:r>
      <w:r w:rsidR="00994CD1" w:rsidRPr="00BD3126">
        <w:rPr>
          <w:lang w:val="en-US"/>
        </w:rPr>
        <w:t xml:space="preserve">of the ‘PlotScriptCreator’ after plots spreadsheets have been loaded. </w:t>
      </w:r>
      <w:r w:rsidR="00F0140F" w:rsidRPr="00BD3126">
        <w:rPr>
          <w:lang w:val="en-US"/>
        </w:rPr>
        <w:t>T</w:t>
      </w:r>
      <w:r w:rsidR="00886FC7" w:rsidRPr="00BD3126">
        <w:rPr>
          <w:lang w:val="en-US"/>
        </w:rPr>
        <w:t xml:space="preserve">he ‘Load dataset’ button (1) </w:t>
      </w:r>
      <w:r w:rsidR="00D67350" w:rsidRPr="00BD3126">
        <w:rPr>
          <w:lang w:val="en-US"/>
        </w:rPr>
        <w:t>will be</w:t>
      </w:r>
      <w:r w:rsidR="00886FC7" w:rsidRPr="00BD3126">
        <w:rPr>
          <w:lang w:val="en-US"/>
        </w:rPr>
        <w:t xml:space="preserve"> present</w:t>
      </w:r>
      <w:r w:rsidR="00D67350" w:rsidRPr="00BD3126">
        <w:rPr>
          <w:lang w:val="en-US"/>
        </w:rPr>
        <w:t xml:space="preserve"> only</w:t>
      </w:r>
      <w:r w:rsidR="00F0140F" w:rsidRPr="00BD3126">
        <w:rPr>
          <w:lang w:val="en-US"/>
        </w:rPr>
        <w:t xml:space="preserve"> after starting this development tool</w:t>
      </w:r>
      <w:r w:rsidR="00886FC7" w:rsidRPr="00BD3126">
        <w:rPr>
          <w:lang w:val="en-US"/>
        </w:rPr>
        <w:t>. Click</w:t>
      </w:r>
      <w:r w:rsidR="00D67350" w:rsidRPr="00BD3126">
        <w:rPr>
          <w:lang w:val="en-US"/>
        </w:rPr>
        <w:t>ing</w:t>
      </w:r>
      <w:r w:rsidR="00886FC7" w:rsidRPr="00BD3126">
        <w:rPr>
          <w:lang w:val="en-US"/>
        </w:rPr>
        <w:t xml:space="preserve"> that button </w:t>
      </w:r>
      <w:r w:rsidR="00D67350" w:rsidRPr="00BD3126">
        <w:rPr>
          <w:lang w:val="en-US"/>
        </w:rPr>
        <w:t>opens a file selection windows where the master plot spreadsheet</w:t>
      </w:r>
      <w:r w:rsidR="0017535F" w:rsidRPr="00BD3126">
        <w:rPr>
          <w:lang w:val="en-US"/>
        </w:rPr>
        <w:t xml:space="preserve"> (e.g., FastGAPP-Plots.xlsx) needs to be selected. After the mas</w:t>
      </w:r>
      <w:r w:rsidR="004526E5" w:rsidRPr="00BD3126">
        <w:rPr>
          <w:lang w:val="en-US"/>
        </w:rPr>
        <w:t xml:space="preserve">ter plot </w:t>
      </w:r>
      <w:r w:rsidR="00DA6808" w:rsidRPr="00BD3126">
        <w:rPr>
          <w:lang w:val="en-US"/>
        </w:rPr>
        <w:t>spreadsheet</w:t>
      </w:r>
      <w:r w:rsidR="004526E5" w:rsidRPr="00BD3126">
        <w:rPr>
          <w:lang w:val="en-US"/>
        </w:rPr>
        <w:t xml:space="preserve"> has been selected, the ‘PlotScriptCreator’ </w:t>
      </w:r>
      <w:r w:rsidR="00191EE7" w:rsidRPr="00BD3126">
        <w:rPr>
          <w:lang w:val="en-US"/>
        </w:rPr>
        <w:t>start</w:t>
      </w:r>
      <w:r w:rsidR="000848C9">
        <w:rPr>
          <w:lang w:val="en-US"/>
        </w:rPr>
        <w:t>s</w:t>
      </w:r>
      <w:r w:rsidR="00191EE7" w:rsidRPr="00BD3126">
        <w:rPr>
          <w:lang w:val="en-US"/>
        </w:rPr>
        <w:t xml:space="preserve"> to read it and </w:t>
      </w:r>
      <w:r w:rsidR="00DA6808" w:rsidRPr="00BD3126">
        <w:rPr>
          <w:lang w:val="en-US"/>
        </w:rPr>
        <w:t>subsequently reads all plot spreadsheet listed</w:t>
      </w:r>
      <w:r w:rsidR="000848C9">
        <w:rPr>
          <w:lang w:val="en-US"/>
        </w:rPr>
        <w:t xml:space="preserve"> in</w:t>
      </w:r>
      <w:r w:rsidR="00DA6808" w:rsidRPr="00BD3126">
        <w:rPr>
          <w:lang w:val="en-US"/>
        </w:rPr>
        <w:t xml:space="preserve"> the </w:t>
      </w:r>
      <w:r w:rsidR="00DA4DD0" w:rsidRPr="00BD3126">
        <w:rPr>
          <w:lang w:val="en-US"/>
        </w:rPr>
        <w:t>master plot spreadsheet.</w:t>
      </w:r>
      <w:r w:rsidR="008F075C" w:rsidRPr="00BD3126">
        <w:rPr>
          <w:lang w:val="en-US"/>
        </w:rPr>
        <w:t xml:space="preserve"> Status</w:t>
      </w:r>
      <w:r w:rsidR="002F1FA7" w:rsidRPr="00BD3126">
        <w:rPr>
          <w:lang w:val="en-US"/>
        </w:rPr>
        <w:t xml:space="preserve"> output</w:t>
      </w:r>
      <w:r w:rsidR="008F075C" w:rsidRPr="00BD3126">
        <w:rPr>
          <w:lang w:val="en-US"/>
        </w:rPr>
        <w:t xml:space="preserve"> will be continuously printed on the </w:t>
      </w:r>
      <w:r w:rsidR="002F1FA7" w:rsidRPr="00BD3126">
        <w:rPr>
          <w:lang w:val="en-US"/>
        </w:rPr>
        <w:t>MATLAB command window.</w:t>
      </w:r>
      <w:r w:rsidR="00DA4DD0" w:rsidRPr="00BD3126">
        <w:rPr>
          <w:lang w:val="en-US"/>
        </w:rPr>
        <w:t xml:space="preserve"> After all plot spreadsheets have been read</w:t>
      </w:r>
      <w:r w:rsidR="008F075C" w:rsidRPr="00BD3126">
        <w:rPr>
          <w:lang w:val="en-US"/>
        </w:rPr>
        <w:t xml:space="preserve">, </w:t>
      </w:r>
      <w:r w:rsidR="006376D4" w:rsidRPr="00BD3126">
        <w:rPr>
          <w:lang w:val="en-US"/>
        </w:rPr>
        <w:t>a message dialog box will give a short summary</w:t>
      </w:r>
      <w:r w:rsidR="000848C9">
        <w:rPr>
          <w:lang w:val="en-US"/>
        </w:rPr>
        <w:t xml:space="preserve"> (2)</w:t>
      </w:r>
      <w:r w:rsidR="006376D4" w:rsidRPr="00BD3126">
        <w:rPr>
          <w:lang w:val="en-US"/>
        </w:rPr>
        <w:t xml:space="preserve"> </w:t>
      </w:r>
      <w:r w:rsidR="006F6C00" w:rsidRPr="00BD3126">
        <w:rPr>
          <w:lang w:val="en-US"/>
        </w:rPr>
        <w:t xml:space="preserve">about the input and if all files were found. </w:t>
      </w:r>
      <w:r w:rsidR="004B5826" w:rsidRPr="00BD3126">
        <w:rPr>
          <w:lang w:val="en-US"/>
        </w:rPr>
        <w:t>If errors occurred, check the MATLAB command window</w:t>
      </w:r>
      <w:r w:rsidR="00C86FF5" w:rsidRPr="00BD3126">
        <w:rPr>
          <w:lang w:val="en-US"/>
        </w:rPr>
        <w:t xml:space="preserve"> for the file or files, which have been not found. Confirm with ‘Ok’ to progress with the ‘PlotScriptCreator’.</w:t>
      </w:r>
      <w:r w:rsidR="00641DE8">
        <w:rPr>
          <w:lang w:val="en-US"/>
        </w:rPr>
        <w:t xml:space="preserve"> The </w:t>
      </w:r>
      <w:r w:rsidR="00641DE8" w:rsidRPr="00BD3126">
        <w:rPr>
          <w:lang w:val="en-US"/>
        </w:rPr>
        <w:t>‘PlotScriptCreator’</w:t>
      </w:r>
      <w:r w:rsidR="00641DE8">
        <w:rPr>
          <w:lang w:val="en-US"/>
        </w:rPr>
        <w:t xml:space="preserve"> allows a quick look into the imported plot spreadsheets</w:t>
      </w:r>
      <w:r w:rsidR="00602620">
        <w:rPr>
          <w:lang w:val="en-US"/>
        </w:rPr>
        <w:t xml:space="preserve"> by using the popup in the ‘Dataset selection’ panel (3). The radio buttons allow to switch between the table and preview mode (</w:t>
      </w:r>
      <w:r w:rsidR="00A035EA">
        <w:rPr>
          <w:lang w:val="en-US"/>
        </w:rPr>
        <w:t>4</w:t>
      </w:r>
      <w:r w:rsidR="00602620">
        <w:rPr>
          <w:lang w:val="en-US"/>
        </w:rPr>
        <w:t xml:space="preserve">). </w:t>
      </w:r>
      <w:r w:rsidR="009F3231">
        <w:rPr>
          <w:lang w:val="en-US"/>
        </w:rPr>
        <w:t>After</w:t>
      </w:r>
      <w:r w:rsidR="00602620">
        <w:rPr>
          <w:lang w:val="en-US"/>
        </w:rPr>
        <w:t xml:space="preserve"> the imported plot datasets</w:t>
      </w:r>
      <w:r w:rsidR="009F3231">
        <w:rPr>
          <w:lang w:val="en-US"/>
        </w:rPr>
        <w:t xml:space="preserve"> have been checked, click on the ‘Create m-File’ button</w:t>
      </w:r>
      <w:r w:rsidR="00A035EA">
        <w:rPr>
          <w:lang w:val="en-US"/>
        </w:rPr>
        <w:t xml:space="preserve"> (5)</w:t>
      </w:r>
      <w:r w:rsidR="009F3231">
        <w:rPr>
          <w:lang w:val="en-US"/>
        </w:rPr>
        <w:t xml:space="preserve"> to create the </w:t>
      </w:r>
      <w:r w:rsidR="003139EC">
        <w:rPr>
          <w:lang w:val="en-US"/>
        </w:rPr>
        <w:t>plot and label script as well as the switches (see text above for further explanations).</w:t>
      </w:r>
    </w:p>
    <w:p w14:paraId="32F38E14" w14:textId="77777777" w:rsidR="00DF4745" w:rsidRPr="00DF4745" w:rsidRDefault="00DF4745" w:rsidP="00DF4745"/>
    <w:p w14:paraId="30EDB376" w14:textId="7808D834" w:rsidR="00924875" w:rsidRPr="00BD3126" w:rsidRDefault="00924875" w:rsidP="008D04C6">
      <w:pPr>
        <w:pStyle w:val="berschrift2"/>
        <w:numPr>
          <w:ilvl w:val="1"/>
          <w:numId w:val="2"/>
        </w:numPr>
      </w:pPr>
      <w:bookmarkStart w:id="83" w:name="_Toc23951222"/>
      <w:r w:rsidRPr="00BD3126">
        <w:lastRenderedPageBreak/>
        <w:t>The ProgramCreator</w:t>
      </w:r>
      <w:bookmarkEnd w:id="83"/>
    </w:p>
    <w:p w14:paraId="2C059B67" w14:textId="38905035" w:rsidR="004E7348" w:rsidRDefault="008D04C6" w:rsidP="00924875">
      <w:r w:rsidRPr="00BD3126">
        <w:t>By using the ‘P</w:t>
      </w:r>
      <w:r w:rsidR="002C3383" w:rsidRPr="00BD3126">
        <w:t>rogram</w:t>
      </w:r>
      <w:r w:rsidRPr="00BD3126">
        <w:t>Creator’ the user can</w:t>
      </w:r>
      <w:r w:rsidR="00AC6294" w:rsidRPr="00BD3126">
        <w:t xml:space="preserve"> import the programs master spreadsheet and</w:t>
      </w:r>
      <w:r w:rsidRPr="00BD3126">
        <w:t xml:space="preserve"> create required </w:t>
      </w:r>
      <w:r w:rsidR="002F11D8" w:rsidRPr="00BD3126">
        <w:t>function</w:t>
      </w:r>
      <w:r w:rsidR="002C3383" w:rsidRPr="00BD3126">
        <w:t>s</w:t>
      </w:r>
      <w:r w:rsidR="00024120" w:rsidRPr="00BD3126">
        <w:t xml:space="preserve"> and switches</w:t>
      </w:r>
      <w:r w:rsidR="00915350" w:rsidRPr="00BD3126">
        <w:t xml:space="preserve"> for new programs</w:t>
      </w:r>
      <w:r w:rsidR="002F11D8" w:rsidRPr="00BD3126">
        <w:t xml:space="preserve"> without any MATLAB programming skills. Properly running the ‘ProgramCreator’ requires (i) a specific folder structure</w:t>
      </w:r>
      <w:r w:rsidR="00D1613A" w:rsidRPr="00BD3126">
        <w:t xml:space="preserve"> and</w:t>
      </w:r>
      <w:r w:rsidR="002F11D8" w:rsidRPr="00BD3126">
        <w:t xml:space="preserve"> (ii) </w:t>
      </w:r>
      <w:r w:rsidR="00D1613A" w:rsidRPr="00BD3126">
        <w:t>the program</w:t>
      </w:r>
      <w:r w:rsidR="002F11D8" w:rsidRPr="00BD3126">
        <w:t xml:space="preserve"> master spreadsheet.</w:t>
      </w:r>
      <w:r w:rsidR="00D1613A" w:rsidRPr="00BD3126">
        <w:t xml:space="preserve"> Surely, </w:t>
      </w:r>
      <w:r w:rsidR="00E215BB" w:rsidRPr="00BD3126">
        <w:t xml:space="preserve">a new program also requires plots (see section </w:t>
      </w:r>
      <w:r w:rsidR="00C94A6B" w:rsidRPr="00BD3126">
        <w:t>11.1</w:t>
      </w:r>
      <w:r w:rsidR="00E215BB" w:rsidRPr="00BD3126">
        <w:t>)</w:t>
      </w:r>
      <w:r w:rsidR="00C94A6B" w:rsidRPr="00BD3126">
        <w:t>.</w:t>
      </w:r>
      <w:r w:rsidR="00915350" w:rsidRPr="00BD3126">
        <w:t xml:space="preserve"> The program create writes four functions</w:t>
      </w:r>
      <w:r w:rsidR="00C647B3" w:rsidRPr="00BD3126">
        <w:t xml:space="preserve"> from the </w:t>
      </w:r>
      <w:r w:rsidR="008E691A" w:rsidRPr="00BD3126">
        <w:t>master program spreadsheet</w:t>
      </w:r>
      <w:r w:rsidR="00295BAE" w:rsidRPr="00BD3126">
        <w:t>: (i)</w:t>
      </w:r>
      <w:r w:rsidR="00241345" w:rsidRPr="00BD3126">
        <w:t xml:space="preserve"> </w:t>
      </w:r>
      <w:r w:rsidR="00241345" w:rsidRPr="00BD3126">
        <w:rPr>
          <w:rStyle w:val="FettKursivZchn"/>
        </w:rPr>
        <w:t>program_switch.m</w:t>
      </w:r>
      <w:r w:rsidR="00295BAE" w:rsidRPr="00BD3126">
        <w:t xml:space="preserve">, (ii) </w:t>
      </w:r>
      <w:r w:rsidR="00241345" w:rsidRPr="00BD3126">
        <w:rPr>
          <w:rStyle w:val="FettKursivZchn"/>
        </w:rPr>
        <w:t>create_rb_cellar.m</w:t>
      </w:r>
      <w:r w:rsidR="00295BAE" w:rsidRPr="00BD3126">
        <w:t>, (iii)</w:t>
      </w:r>
      <w:r w:rsidR="00241345" w:rsidRPr="00BD3126">
        <w:t xml:space="preserve"> </w:t>
      </w:r>
      <w:r w:rsidR="00241345" w:rsidRPr="00BD3126">
        <w:rPr>
          <w:rStyle w:val="FettKursivZchn"/>
        </w:rPr>
        <w:t>special_fnc</w:t>
      </w:r>
      <w:r w:rsidR="0093729D" w:rsidRPr="00BD3126">
        <w:rPr>
          <w:rStyle w:val="FettKursivZchn"/>
        </w:rPr>
        <w:t>_switch.m</w:t>
      </w:r>
      <w:r w:rsidR="00295BAE" w:rsidRPr="00BD3126">
        <w:t>,</w:t>
      </w:r>
      <w:r w:rsidR="0093729D" w:rsidRPr="00BD3126">
        <w:t xml:space="preserve"> and</w:t>
      </w:r>
      <w:r w:rsidR="00295BAE" w:rsidRPr="00BD3126">
        <w:t xml:space="preserve"> (iv) </w:t>
      </w:r>
      <w:r w:rsidR="00C647B3" w:rsidRPr="00BD3126">
        <w:rPr>
          <w:rStyle w:val="FettKursivZchn"/>
        </w:rPr>
        <w:t>start_programs.m</w:t>
      </w:r>
      <w:r w:rsidR="00295BAE" w:rsidRPr="00BD3126">
        <w:t>.</w:t>
      </w:r>
      <w:r w:rsidR="00C647B3" w:rsidRPr="00BD3126">
        <w:t xml:space="preserve"> All of </w:t>
      </w:r>
      <w:r w:rsidR="0014230A" w:rsidRPr="00BD3126">
        <w:t>these four functions</w:t>
      </w:r>
      <w:r w:rsidR="00C647B3" w:rsidRPr="00BD3126">
        <w:t xml:space="preserve"> are stored in </w:t>
      </w:r>
      <w:r w:rsidR="00C647B3" w:rsidRPr="00BD3126">
        <w:rPr>
          <w:rStyle w:val="FettKursivZchn"/>
        </w:rPr>
        <w:t>F</w:t>
      </w:r>
      <w:r w:rsidR="00486B09" w:rsidRPr="00BD3126">
        <w:rPr>
          <w:rStyle w:val="FettKursivZchn"/>
        </w:rPr>
        <w:t>ast</w:t>
      </w:r>
      <w:r w:rsidR="00C647B3" w:rsidRPr="00BD3126">
        <w:rPr>
          <w:rStyle w:val="FettKursivZchn"/>
        </w:rPr>
        <w:t>GAPP20/bin/</w:t>
      </w:r>
      <w:r w:rsidR="00C647B3" w:rsidRPr="00BD3126">
        <w:t>.</w:t>
      </w:r>
    </w:p>
    <w:p w14:paraId="4A24FB56" w14:textId="77777777" w:rsidR="00F00556" w:rsidRPr="00BD3126" w:rsidRDefault="00F00556" w:rsidP="00F00556">
      <w:pPr>
        <w:keepNext/>
        <w:jc w:val="center"/>
      </w:pPr>
      <w:r w:rsidRPr="00BD3126">
        <w:rPr>
          <w:noProof/>
        </w:rPr>
        <w:drawing>
          <wp:inline distT="0" distB="0" distL="0" distR="0" wp14:anchorId="107EDFE8" wp14:editId="6E6075F6">
            <wp:extent cx="5220335" cy="4094480"/>
            <wp:effectExtent l="0" t="0" r="0" b="127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0335" cy="4094480"/>
                    </a:xfrm>
                    <a:prstGeom prst="rect">
                      <a:avLst/>
                    </a:prstGeom>
                    <a:noFill/>
                    <a:ln>
                      <a:noFill/>
                    </a:ln>
                  </pic:spPr>
                </pic:pic>
              </a:graphicData>
            </a:graphic>
          </wp:inline>
        </w:drawing>
      </w:r>
    </w:p>
    <w:p w14:paraId="1361C36B" w14:textId="4DC528B6" w:rsidR="00F00556" w:rsidRPr="00F00556" w:rsidRDefault="00F00556" w:rsidP="00F00556">
      <w:pPr>
        <w:pStyle w:val="Beschriftung"/>
        <w:rPr>
          <w:lang w:val="en-US"/>
        </w:rPr>
      </w:pPr>
      <w:r w:rsidRPr="00BD3126">
        <w:rPr>
          <w:lang w:val="en-US"/>
        </w:rPr>
        <w:t xml:space="preserve">Fig. </w:t>
      </w:r>
      <w:r w:rsidRPr="00BD3126">
        <w:rPr>
          <w:lang w:val="en-US"/>
        </w:rPr>
        <w:fldChar w:fldCharType="begin"/>
      </w:r>
      <w:r w:rsidRPr="00BD3126">
        <w:rPr>
          <w:lang w:val="en-US"/>
        </w:rPr>
        <w:instrText xml:space="preserve"> STYLEREF 2 \s </w:instrText>
      </w:r>
      <w:r w:rsidRPr="00BD3126">
        <w:rPr>
          <w:lang w:val="en-US"/>
        </w:rPr>
        <w:fldChar w:fldCharType="separate"/>
      </w:r>
      <w:r w:rsidR="00F65358">
        <w:rPr>
          <w:noProof/>
          <w:lang w:val="en-US"/>
        </w:rPr>
        <w:t>11.2</w:t>
      </w:r>
      <w:r w:rsidRPr="00BD3126">
        <w:rPr>
          <w:lang w:val="en-US"/>
        </w:rPr>
        <w:fldChar w:fldCharType="end"/>
      </w:r>
      <w:r w:rsidRPr="00BD3126">
        <w:rPr>
          <w:lang w:val="en-US"/>
        </w:rPr>
        <w:noBreakHyphen/>
      </w:r>
      <w:r w:rsidRPr="00BD3126">
        <w:rPr>
          <w:lang w:val="en-US"/>
        </w:rPr>
        <w:fldChar w:fldCharType="begin"/>
      </w:r>
      <w:r w:rsidRPr="00BD3126">
        <w:rPr>
          <w:lang w:val="en-US"/>
        </w:rPr>
        <w:instrText xml:space="preserve"> SEQ Fig. \* ARABIC \s 2 </w:instrText>
      </w:r>
      <w:r w:rsidRPr="00BD3126">
        <w:rPr>
          <w:lang w:val="en-US"/>
        </w:rPr>
        <w:fldChar w:fldCharType="separate"/>
      </w:r>
      <w:r w:rsidR="00F65358">
        <w:rPr>
          <w:noProof/>
          <w:lang w:val="en-US"/>
        </w:rPr>
        <w:t>1</w:t>
      </w:r>
      <w:r w:rsidRPr="00BD3126">
        <w:rPr>
          <w:lang w:val="en-US"/>
        </w:rPr>
        <w:fldChar w:fldCharType="end"/>
      </w:r>
      <w:r w:rsidRPr="00BD3126">
        <w:rPr>
          <w:lang w:val="en-US"/>
        </w:rPr>
        <w:t>: Screenshot of the ‘ProgramCreator’ file selection window and the two following prompts. Select the master program spreadsheet MASTER_PROGRAMS.xlsx in the file selection window (1) after the ‘ProgramCreator’ has been started- Confirmation with ‘Open’ lead to a prompt with some information of the master spreadsheet’s contents. Confirm with ‘Yes’ and another prompt will open and ask if the user is sure to overwrite the function. Agree with ‘Yes’ and the new function will be automatically written. Restart FastGAPP to make the changes visible.</w:t>
      </w:r>
    </w:p>
    <w:p w14:paraId="065B32D6" w14:textId="2E4AD6AF" w:rsidR="00924875" w:rsidRPr="00BD3126" w:rsidRDefault="004E7348" w:rsidP="00924875">
      <w:r w:rsidRPr="00BD3126">
        <w:t xml:space="preserve">All </w:t>
      </w:r>
      <w:r w:rsidR="00063EEA" w:rsidRPr="00BD3126">
        <w:t xml:space="preserve">required </w:t>
      </w:r>
      <w:r w:rsidRPr="00BD3126">
        <w:t xml:space="preserve">information about the </w:t>
      </w:r>
      <w:r w:rsidR="008274BC" w:rsidRPr="00BD3126">
        <w:t xml:space="preserve">sub-programs </w:t>
      </w:r>
      <w:r w:rsidR="00EA3012" w:rsidRPr="00BD3126">
        <w:t>available</w:t>
      </w:r>
      <w:r w:rsidR="004A2CE1" w:rsidRPr="00BD3126">
        <w:t xml:space="preserve"> in FastGAPP </w:t>
      </w:r>
      <w:r w:rsidR="00317B68" w:rsidRPr="00BD3126">
        <w:t xml:space="preserve">are listed in the master </w:t>
      </w:r>
      <w:r w:rsidR="004A2CE1" w:rsidRPr="00BD3126">
        <w:t xml:space="preserve">program spreadsheet </w:t>
      </w:r>
      <w:r w:rsidR="004A2CE1" w:rsidRPr="00BD3126">
        <w:rPr>
          <w:rStyle w:val="FettKursivZchn"/>
        </w:rPr>
        <w:t>MASTER_</w:t>
      </w:r>
      <w:r w:rsidR="00465689" w:rsidRPr="00BD3126">
        <w:rPr>
          <w:rStyle w:val="FettKursivZchn"/>
        </w:rPr>
        <w:t>PROGRAMS.xlsx</w:t>
      </w:r>
      <w:r w:rsidR="006A2B93" w:rsidRPr="00BD3126">
        <w:t xml:space="preserve"> in the directory </w:t>
      </w:r>
      <w:r w:rsidR="006A2B93" w:rsidRPr="00BD3126">
        <w:rPr>
          <w:rStyle w:val="FettKursivZchn"/>
        </w:rPr>
        <w:t>F</w:t>
      </w:r>
      <w:r w:rsidR="00486B09" w:rsidRPr="00BD3126">
        <w:rPr>
          <w:rStyle w:val="FettKursivZchn"/>
        </w:rPr>
        <w:t>ast</w:t>
      </w:r>
      <w:r w:rsidR="006A2B93" w:rsidRPr="00BD3126">
        <w:rPr>
          <w:rStyle w:val="FettKursivZchn"/>
        </w:rPr>
        <w:t>GAPP20/development/</w:t>
      </w:r>
      <w:r w:rsidR="006A2B93" w:rsidRPr="00BD3126">
        <w:t>.</w:t>
      </w:r>
      <w:r w:rsidR="00EA3012" w:rsidRPr="00BD3126">
        <w:t xml:space="preserve"> </w:t>
      </w:r>
      <w:r w:rsidR="005E0D8B" w:rsidRPr="00BD3126">
        <w:t xml:space="preserve">New programs need to be attached in this master spreadsheet. </w:t>
      </w:r>
      <w:r w:rsidR="001A4F44" w:rsidRPr="00BD3126">
        <w:t>The contents of this file are more or less self</w:t>
      </w:r>
      <w:r w:rsidR="00371808" w:rsidRPr="00BD3126">
        <w:t xml:space="preserve">-explained. However, it is not allowed to insert new lines or </w:t>
      </w:r>
      <w:r w:rsidR="002B413C" w:rsidRPr="00BD3126">
        <w:t xml:space="preserve">columns in this spreadsheet. </w:t>
      </w:r>
      <w:r w:rsidR="006A3D64" w:rsidRPr="00BD3126">
        <w:t>Column</w:t>
      </w:r>
      <w:r w:rsidR="002B413C" w:rsidRPr="00BD3126">
        <w:t xml:space="preserve"> </w:t>
      </w:r>
      <w:r w:rsidR="009F0DEF" w:rsidRPr="00BD3126">
        <w:t>A</w:t>
      </w:r>
      <w:r w:rsidR="002B413C" w:rsidRPr="00BD3126">
        <w:t xml:space="preserve"> is a simple counter</w:t>
      </w:r>
      <w:r w:rsidR="002F26AE" w:rsidRPr="00BD3126">
        <w:t>;</w:t>
      </w:r>
      <w:r w:rsidR="002B413C" w:rsidRPr="00BD3126">
        <w:t xml:space="preserve"> </w:t>
      </w:r>
      <w:r w:rsidR="006A3D64" w:rsidRPr="00BD3126">
        <w:t>column</w:t>
      </w:r>
      <w:r w:rsidR="002B413C" w:rsidRPr="00BD3126">
        <w:t xml:space="preserve"> </w:t>
      </w:r>
      <w:r w:rsidR="009F0DEF" w:rsidRPr="00BD3126">
        <w:t>B is the name of the program</w:t>
      </w:r>
      <w:r w:rsidR="002F26AE" w:rsidRPr="00BD3126">
        <w:t>;</w:t>
      </w:r>
      <w:r w:rsidR="009F0DEF" w:rsidRPr="00BD3126">
        <w:t xml:space="preserve"> </w:t>
      </w:r>
      <w:r w:rsidR="006A3D64" w:rsidRPr="00BD3126">
        <w:t xml:space="preserve">column </w:t>
      </w:r>
      <w:r w:rsidR="009F0DEF" w:rsidRPr="00BD3126">
        <w:t>C</w:t>
      </w:r>
      <w:r w:rsidR="002F26AE" w:rsidRPr="00BD3126">
        <w:t xml:space="preserve"> is the tool tip string shown </w:t>
      </w:r>
      <w:r w:rsidR="006A2B93" w:rsidRPr="00BD3126">
        <w:t>i</w:t>
      </w:r>
      <w:r w:rsidR="002F26AE" w:rsidRPr="00BD3126">
        <w:t xml:space="preserve">f the mouse is located over the corresponding radio button in the </w:t>
      </w:r>
      <w:r w:rsidR="006A3D64" w:rsidRPr="00BD3126">
        <w:t>program selection panel; column D</w:t>
      </w:r>
      <w:r w:rsidR="00B44140" w:rsidRPr="00BD3126">
        <w:t xml:space="preserve"> is the visibility of this radio button (‘On’ and the button will be shown)</w:t>
      </w:r>
      <w:r w:rsidR="002F369C" w:rsidRPr="00BD3126">
        <w:t>; column E</w:t>
      </w:r>
      <w:r w:rsidR="006A2B93" w:rsidRPr="00BD3126">
        <w:t>-G</w:t>
      </w:r>
      <w:r w:rsidR="006A3D64" w:rsidRPr="00BD3126">
        <w:t xml:space="preserve"> </w:t>
      </w:r>
      <w:r w:rsidR="00CE1241" w:rsidRPr="00BD3126">
        <w:t xml:space="preserve">are the control function, label / line switches </w:t>
      </w:r>
      <w:r w:rsidR="00AE28FC" w:rsidRPr="00BD3126">
        <w:t xml:space="preserve">created by the ‘PlotScriptCreator’. If everything went right, these </w:t>
      </w:r>
      <w:r w:rsidR="00174319" w:rsidRPr="00BD3126">
        <w:t>should be the program name in small letters with _control / _</w:t>
      </w:r>
      <w:r w:rsidR="004C6787" w:rsidRPr="00BD3126">
        <w:t xml:space="preserve">lineswitch / _labelswitch following; Column H is the type of </w:t>
      </w:r>
      <w:r w:rsidR="00311DBE" w:rsidRPr="00BD3126">
        <w:t xml:space="preserve">main </w:t>
      </w:r>
      <w:r w:rsidR="004C6787" w:rsidRPr="00BD3126">
        <w:t>window</w:t>
      </w:r>
      <w:r w:rsidR="006176AC" w:rsidRPr="00BD3126">
        <w:t xml:space="preserve"> (mainwindows_type1 or mainwindow_type2); </w:t>
      </w:r>
      <w:r w:rsidR="00823B02" w:rsidRPr="00BD3126">
        <w:t>Column I-J gives information about the</w:t>
      </w:r>
      <w:r w:rsidR="00984631" w:rsidRPr="00BD3126">
        <w:t xml:space="preserve"> program-specific </w:t>
      </w:r>
      <w:r w:rsidR="00823B02" w:rsidRPr="00BD3126">
        <w:t xml:space="preserve">function </w:t>
      </w:r>
      <w:r w:rsidR="00984631" w:rsidRPr="00BD3126">
        <w:t>(data handling</w:t>
      </w:r>
      <w:r w:rsidR="00731B49" w:rsidRPr="00BD3126">
        <w:t xml:space="preserve"> and recalculation</w:t>
      </w:r>
      <w:r w:rsidR="00984631" w:rsidRPr="00BD3126">
        <w:t>)</w:t>
      </w:r>
      <w:r w:rsidR="00731B49" w:rsidRPr="00BD3126">
        <w:t xml:space="preserve">. </w:t>
      </w:r>
      <w:r w:rsidR="00D53999" w:rsidRPr="00BD3126">
        <w:t xml:space="preserve">There is no tool to create </w:t>
      </w:r>
      <w:r w:rsidR="004B75A5" w:rsidRPr="00BD3126">
        <w:t>the program-specific function, it needs to be self</w:t>
      </w:r>
      <w:r w:rsidR="00ED6DB6" w:rsidRPr="00BD3126">
        <w:t>-</w:t>
      </w:r>
      <w:r w:rsidR="004B75A5" w:rsidRPr="00BD3126">
        <w:t xml:space="preserve">written. </w:t>
      </w:r>
      <w:r w:rsidR="00ED6DB6" w:rsidRPr="00BD3126">
        <w:t>Use ‘none’ for all three fields in beginning.</w:t>
      </w:r>
    </w:p>
    <w:p w14:paraId="24DCB8F4" w14:textId="1667FC68" w:rsidR="000C16B2" w:rsidRPr="00BD3126" w:rsidRDefault="00AA2C30" w:rsidP="00924875">
      <w:r w:rsidRPr="00BD3126">
        <w:lastRenderedPageBreak/>
        <w:t xml:space="preserve">After the </w:t>
      </w:r>
      <w:r w:rsidRPr="00BD3126">
        <w:rPr>
          <w:rStyle w:val="FettKursivZchn"/>
        </w:rPr>
        <w:t xml:space="preserve">MASTER_PROGRAMS.xlsx </w:t>
      </w:r>
      <w:r w:rsidRPr="00BD3126">
        <w:t xml:space="preserve">has been edited, saved and closed it can be imported by using the </w:t>
      </w:r>
      <w:r w:rsidR="00CE2BA2" w:rsidRPr="00BD3126">
        <w:t xml:space="preserve">‘ProgramCreator’. Click on the button ‘ProgramCreator’ in the development tools </w:t>
      </w:r>
      <w:r w:rsidR="00F53E56" w:rsidRPr="00BD3126">
        <w:t>panel (Fig. 11.0-1)</w:t>
      </w:r>
      <w:r w:rsidR="00CE2BA2" w:rsidRPr="00BD3126">
        <w:t xml:space="preserve"> </w:t>
      </w:r>
      <w:r w:rsidR="00F53E56" w:rsidRPr="00BD3126">
        <w:t xml:space="preserve">to start it. Choose the </w:t>
      </w:r>
      <w:r w:rsidR="00F53E56" w:rsidRPr="00BD3126">
        <w:rPr>
          <w:rStyle w:val="FettKursivZchn"/>
        </w:rPr>
        <w:t>MASTER_PROGRAMS.xlsx</w:t>
      </w:r>
      <w:r w:rsidR="00B528FC" w:rsidRPr="00BD3126">
        <w:t xml:space="preserve"> in the</w:t>
      </w:r>
      <w:r w:rsidR="00673FD2" w:rsidRPr="00BD3126">
        <w:t xml:space="preserve"> new</w:t>
      </w:r>
      <w:r w:rsidR="00B528FC" w:rsidRPr="00BD3126">
        <w:t xml:space="preserve"> file selection window</w:t>
      </w:r>
      <w:r w:rsidR="00673FD2" w:rsidRPr="00BD3126">
        <w:t xml:space="preserve"> (Fig. 11.2-1). Afterwards, a prompt </w:t>
      </w:r>
      <w:r w:rsidR="00FD633F" w:rsidRPr="00BD3126">
        <w:t>show</w:t>
      </w:r>
      <w:r w:rsidR="003C7535" w:rsidRPr="00BD3126">
        <w:t>s</w:t>
      </w:r>
      <w:r w:rsidR="00FD633F" w:rsidRPr="00BD3126">
        <w:t xml:space="preserve"> some statistics about the input and prompts the user to process. Confirm</w:t>
      </w:r>
      <w:r w:rsidR="00D7359E" w:rsidRPr="00BD3126">
        <w:t xml:space="preserve"> by clicking ‘Yes’ and another prompt asks for another confirmation to </w:t>
      </w:r>
      <w:r w:rsidR="00D91B50" w:rsidRPr="00BD3126">
        <w:t xml:space="preserve">proceed. Click another time on ‘Yes’ and the program will write the </w:t>
      </w:r>
      <w:r w:rsidR="0022452B" w:rsidRPr="00BD3126">
        <w:t>new</w:t>
      </w:r>
      <w:r w:rsidR="00D91B50" w:rsidRPr="00BD3126">
        <w:t xml:space="preserve"> functions</w:t>
      </w:r>
      <w:r w:rsidR="0022452B" w:rsidRPr="00BD3126">
        <w:t>. Some status output on the MATLAB command window gives information about the progress.</w:t>
      </w:r>
    </w:p>
    <w:p w14:paraId="3AD03C41" w14:textId="77777777" w:rsidR="00F179DF" w:rsidRPr="00BD3126" w:rsidRDefault="00F179DF" w:rsidP="00B71A3E"/>
    <w:p w14:paraId="4142F02F" w14:textId="707DEE4C" w:rsidR="00924875" w:rsidRPr="00BD3126" w:rsidRDefault="00924875" w:rsidP="008D04C6">
      <w:pPr>
        <w:pStyle w:val="berschrift2"/>
        <w:numPr>
          <w:ilvl w:val="1"/>
          <w:numId w:val="2"/>
        </w:numPr>
      </w:pPr>
      <w:bookmarkStart w:id="84" w:name="_Toc23951223"/>
      <w:r w:rsidRPr="00BD3126">
        <w:t>The NormCreator</w:t>
      </w:r>
      <w:bookmarkEnd w:id="84"/>
    </w:p>
    <w:p w14:paraId="6B1DFEE2" w14:textId="5C162957" w:rsidR="00662910" w:rsidRPr="00BD3126" w:rsidRDefault="00747006" w:rsidP="00924875">
      <w:r w:rsidRPr="00BD3126">
        <w:t>The</w:t>
      </w:r>
      <w:r w:rsidR="0022213C" w:rsidRPr="00BD3126">
        <w:t xml:space="preserve"> tool ‘NormCreator’</w:t>
      </w:r>
      <w:r w:rsidR="00F00556">
        <w:t xml:space="preserve"> </w:t>
      </w:r>
      <w:r w:rsidR="00891A56">
        <w:t>controls the</w:t>
      </w:r>
      <w:r w:rsidR="00B321F7">
        <w:t xml:space="preserve"> available</w:t>
      </w:r>
      <w:r w:rsidR="00891A56">
        <w:t xml:space="preserve"> normalization values available in the </w:t>
      </w:r>
      <w:r w:rsidR="001E4703" w:rsidRPr="00BD3126">
        <w:t>MULTIPLotter (see section</w:t>
      </w:r>
      <w:r w:rsidR="00860A86">
        <w:t> </w:t>
      </w:r>
      <w:r w:rsidR="001E4703" w:rsidRPr="00BD3126">
        <w:t>5.5)</w:t>
      </w:r>
      <w:r w:rsidR="00CC51F7" w:rsidRPr="00BD3126">
        <w:t xml:space="preserve"> for plotting rare-earth elements or </w:t>
      </w:r>
      <w:r w:rsidR="00FA2BDD" w:rsidRPr="00BD3126">
        <w:t>multi-element diagrams</w:t>
      </w:r>
      <w:r w:rsidR="001E4703" w:rsidRPr="00BD3126">
        <w:t xml:space="preserve">. </w:t>
      </w:r>
      <w:r w:rsidR="00860A86">
        <w:t>Click</w:t>
      </w:r>
      <w:r w:rsidR="0022213C" w:rsidRPr="00BD3126">
        <w:t xml:space="preserve"> </w:t>
      </w:r>
      <w:r w:rsidR="00352A82" w:rsidRPr="00BD3126">
        <w:t>on the ‘NormCreator’ button (Fig. 11.0-1)</w:t>
      </w:r>
      <w:r w:rsidR="00860A86">
        <w:t xml:space="preserve"> to start the tool. </w:t>
      </w:r>
      <w:r w:rsidR="007C79C2">
        <w:t>A</w:t>
      </w:r>
      <w:r w:rsidR="00352A82" w:rsidRPr="00BD3126">
        <w:t xml:space="preserve"> new file selection window open</w:t>
      </w:r>
      <w:r w:rsidR="008105F8" w:rsidRPr="00BD3126">
        <w:t>s already</w:t>
      </w:r>
      <w:r w:rsidR="00352A82" w:rsidRPr="00BD3126">
        <w:t xml:space="preserve"> in the </w:t>
      </w:r>
      <w:r w:rsidR="007C79C2">
        <w:t>directory</w:t>
      </w:r>
      <w:r w:rsidR="000F1777" w:rsidRPr="00BD3126">
        <w:t xml:space="preserve"> </w:t>
      </w:r>
      <w:r w:rsidR="000F1777" w:rsidRPr="00BD3126">
        <w:rPr>
          <w:rStyle w:val="FettKursivZchn"/>
        </w:rPr>
        <w:t>F</w:t>
      </w:r>
      <w:r w:rsidR="00486B09" w:rsidRPr="00BD3126">
        <w:rPr>
          <w:rStyle w:val="FettKursivZchn"/>
        </w:rPr>
        <w:t>ast</w:t>
      </w:r>
      <w:r w:rsidR="000F1777" w:rsidRPr="00BD3126">
        <w:rPr>
          <w:rStyle w:val="FettKursivZchn"/>
        </w:rPr>
        <w:t>GAPP/development/normali</w:t>
      </w:r>
      <w:r w:rsidR="003C7535" w:rsidRPr="00BD3126">
        <w:rPr>
          <w:rStyle w:val="FettKursivZchn"/>
        </w:rPr>
        <w:t>s</w:t>
      </w:r>
      <w:r w:rsidR="000F1777" w:rsidRPr="00BD3126">
        <w:rPr>
          <w:rStyle w:val="FettKursivZchn"/>
        </w:rPr>
        <w:t>ation_values/</w:t>
      </w:r>
      <w:r w:rsidR="007C79C2">
        <w:t xml:space="preserve">. The Excel Spreadsheet </w:t>
      </w:r>
      <w:r w:rsidR="00396009" w:rsidRPr="00BD3126">
        <w:rPr>
          <w:rStyle w:val="FettKursivZchn"/>
        </w:rPr>
        <w:t>normalisation_values.xlsx</w:t>
      </w:r>
      <w:r w:rsidR="000128D6" w:rsidRPr="00BD3126">
        <w:t xml:space="preserve"> </w:t>
      </w:r>
      <w:r w:rsidR="000F1777" w:rsidRPr="00BD3126">
        <w:t>is located</w:t>
      </w:r>
      <w:r w:rsidR="007C79C2">
        <w:t xml:space="preserve"> in this directory</w:t>
      </w:r>
      <w:r w:rsidR="00866AA4" w:rsidRPr="00BD3126">
        <w:t xml:space="preserve"> (Fig. 11.3-1)</w:t>
      </w:r>
      <w:r w:rsidR="00BF0726" w:rsidRPr="00BD3126">
        <w:t>. Th</w:t>
      </w:r>
      <w:r w:rsidR="00866AA4" w:rsidRPr="00BD3126">
        <w:t>e content of th</w:t>
      </w:r>
      <w:r w:rsidR="00117971">
        <w:t>is</w:t>
      </w:r>
      <w:r w:rsidR="00BF0726" w:rsidRPr="00BD3126">
        <w:t xml:space="preserve"> </w:t>
      </w:r>
      <w:r w:rsidR="00117971">
        <w:t>spreadsheet</w:t>
      </w:r>
      <w:r w:rsidR="00B60994" w:rsidRPr="00BD3126">
        <w:t xml:space="preserve"> (Fig. 11.3-2)</w:t>
      </w:r>
      <w:r w:rsidR="00BF0726" w:rsidRPr="00BD3126">
        <w:t xml:space="preserve"> can be modified and</w:t>
      </w:r>
      <w:r w:rsidR="008105F8" w:rsidRPr="00BD3126">
        <w:t xml:space="preserve"> / or</w:t>
      </w:r>
      <w:r w:rsidR="00BF0726" w:rsidRPr="00BD3126">
        <w:t xml:space="preserve"> extended for more chemical elements</w:t>
      </w:r>
      <w:r w:rsidR="0093637A" w:rsidRPr="00BD3126">
        <w:t xml:space="preserve"> or more normalization values from other </w:t>
      </w:r>
      <w:r w:rsidR="00117971">
        <w:t>publications</w:t>
      </w:r>
      <w:r w:rsidR="0093637A" w:rsidRPr="00BD3126">
        <w:t>.</w:t>
      </w:r>
      <w:r w:rsidR="00662910" w:rsidRPr="00BD3126">
        <w:t xml:space="preserve"> While editing this spreadsheet, it is required that the values are given in ppm for all</w:t>
      </w:r>
      <w:r w:rsidR="00117971">
        <w:t xml:space="preserve"> major and</w:t>
      </w:r>
      <w:r w:rsidR="00662910" w:rsidRPr="00BD3126">
        <w:t xml:space="preserve"> trace elements</w:t>
      </w:r>
      <w:r w:rsidR="00296925" w:rsidRPr="00BD3126">
        <w:t>.</w:t>
      </w:r>
      <w:r w:rsidR="00117971">
        <w:t xml:space="preserve"> Note that </w:t>
      </w:r>
      <w:r w:rsidR="00BF6557">
        <w:t>major elements like K, P, and Ti are not given as oxide in wt.%.</w:t>
      </w:r>
      <w:r w:rsidR="00296925" w:rsidRPr="00BD3126">
        <w:t xml:space="preserve"> </w:t>
      </w:r>
      <w:r w:rsidR="00176E62" w:rsidRPr="00BD3126">
        <w:t>Values and text in r</w:t>
      </w:r>
      <w:r w:rsidR="00296925" w:rsidRPr="00BD3126">
        <w:t>ows</w:t>
      </w:r>
      <w:r w:rsidR="00D65317" w:rsidRPr="00BD3126">
        <w:t xml:space="preserve"> 1-5</w:t>
      </w:r>
      <w:r w:rsidR="00B71696" w:rsidRPr="00BD3126">
        <w:t xml:space="preserve"> </w:t>
      </w:r>
      <w:r w:rsidR="00296925" w:rsidRPr="00BD3126">
        <w:t xml:space="preserve">should </w:t>
      </w:r>
      <w:r w:rsidR="00B71696" w:rsidRPr="00BD3126">
        <w:t xml:space="preserve">not </w:t>
      </w:r>
      <w:r w:rsidR="00296925" w:rsidRPr="00BD3126">
        <w:t>be</w:t>
      </w:r>
      <w:r w:rsidR="00B71696" w:rsidRPr="00BD3126">
        <w:t xml:space="preserve"> modified</w:t>
      </w:r>
      <w:r w:rsidR="00176E62" w:rsidRPr="00BD3126">
        <w:t xml:space="preserve"> and the </w:t>
      </w:r>
      <w:r w:rsidR="007A1575" w:rsidRPr="00BD3126">
        <w:t>developer</w:t>
      </w:r>
      <w:r w:rsidR="00176E62" w:rsidRPr="00BD3126">
        <w:t xml:space="preserve"> does not recommend </w:t>
      </w:r>
      <w:r w:rsidR="00172586" w:rsidRPr="00BD3126">
        <w:t>inserting</w:t>
      </w:r>
      <w:r w:rsidR="00176E62" w:rsidRPr="00BD3126">
        <w:t xml:space="preserve"> new rows </w:t>
      </w:r>
      <w:r w:rsidR="00296925" w:rsidRPr="00BD3126">
        <w:t>before row 5</w:t>
      </w:r>
      <w:r w:rsidR="007A1575" w:rsidRPr="00BD3126">
        <w:t xml:space="preserve"> or</w:t>
      </w:r>
      <w:r w:rsidR="00172586" w:rsidRPr="00BD3126">
        <w:t xml:space="preserve"> new</w:t>
      </w:r>
      <w:r w:rsidR="007A1575" w:rsidRPr="00BD3126">
        <w:t xml:space="preserve"> columns before column B.</w:t>
      </w:r>
    </w:p>
    <w:p w14:paraId="7A6A2562" w14:textId="77777777" w:rsidR="00172586" w:rsidRPr="00BD3126" w:rsidRDefault="000D5E81" w:rsidP="00172586">
      <w:pPr>
        <w:keepNext/>
        <w:jc w:val="center"/>
      </w:pPr>
      <w:r w:rsidRPr="00BD3126">
        <w:rPr>
          <w:noProof/>
        </w:rPr>
        <w:drawing>
          <wp:inline distT="0" distB="0" distL="0" distR="0" wp14:anchorId="2E084B33" wp14:editId="797E01DF">
            <wp:extent cx="3473355" cy="2877716"/>
            <wp:effectExtent l="0" t="0" r="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76582" cy="2880389"/>
                    </a:xfrm>
                    <a:prstGeom prst="rect">
                      <a:avLst/>
                    </a:prstGeom>
                    <a:noFill/>
                    <a:ln>
                      <a:noFill/>
                    </a:ln>
                  </pic:spPr>
                </pic:pic>
              </a:graphicData>
            </a:graphic>
          </wp:inline>
        </w:drawing>
      </w:r>
    </w:p>
    <w:p w14:paraId="7ED791D5" w14:textId="2A61D2D9" w:rsidR="0096120A" w:rsidRPr="00BD3126" w:rsidRDefault="00172586" w:rsidP="00172586">
      <w:pPr>
        <w:pStyle w:val="Beschriftung"/>
        <w:rPr>
          <w:lang w:val="en-US"/>
        </w:r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11.3</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1</w:t>
      </w:r>
      <w:r w:rsidR="00F179DF" w:rsidRPr="00BD3126">
        <w:rPr>
          <w:lang w:val="en-US"/>
        </w:rPr>
        <w:fldChar w:fldCharType="end"/>
      </w:r>
      <w:r w:rsidR="000D5E81" w:rsidRPr="00BD3126">
        <w:rPr>
          <w:lang w:val="en-US"/>
        </w:rPr>
        <w:t xml:space="preserve">: Screenshot after the ‘NormCreator’ has been started. </w:t>
      </w:r>
      <w:r w:rsidR="00E2649D" w:rsidRPr="00BD3126">
        <w:rPr>
          <w:lang w:val="en-US"/>
        </w:rPr>
        <w:t>The file selection window will be already in the path where the normalisation_values.xlsx is stored. Select this spreadsheet</w:t>
      </w:r>
      <w:r w:rsidR="00600F6F" w:rsidRPr="00BD3126">
        <w:rPr>
          <w:lang w:val="en-US"/>
        </w:rPr>
        <w:t xml:space="preserve"> by a click (1)</w:t>
      </w:r>
      <w:r w:rsidR="00E2649D" w:rsidRPr="00BD3126">
        <w:rPr>
          <w:lang w:val="en-US"/>
        </w:rPr>
        <w:t xml:space="preserve"> and </w:t>
      </w:r>
      <w:r w:rsidR="00600F6F" w:rsidRPr="00BD3126">
        <w:rPr>
          <w:lang w:val="en-US"/>
        </w:rPr>
        <w:t>confirm with press the ‘Open’ button (</w:t>
      </w:r>
      <w:r w:rsidR="003C1AD0" w:rsidRPr="00BD3126">
        <w:rPr>
          <w:lang w:val="en-US"/>
        </w:rPr>
        <w:t>2). After the spreadsheet has been imported a dialog box open and prompts the user to proceed</w:t>
      </w:r>
      <w:r w:rsidR="00DA7D53" w:rsidRPr="00BD3126">
        <w:rPr>
          <w:lang w:val="en-US"/>
        </w:rPr>
        <w:t xml:space="preserve">. Click on ‘Yes’ and the ‘NormCreator’ writes the new </w:t>
      </w:r>
      <w:r w:rsidRPr="00BD3126">
        <w:rPr>
          <w:lang w:val="en-US"/>
        </w:rPr>
        <w:t>function, which includes the new normalization values.</w:t>
      </w:r>
    </w:p>
    <w:p w14:paraId="07B1C92C" w14:textId="090F0088" w:rsidR="0096120A" w:rsidRPr="00BD3126" w:rsidRDefault="0013590C" w:rsidP="00BC1349">
      <w:r w:rsidRPr="00BD3126">
        <w:t>After th</w:t>
      </w:r>
      <w:r w:rsidR="00B21A71" w:rsidRPr="00BD3126">
        <w:t xml:space="preserve">e </w:t>
      </w:r>
      <w:r w:rsidR="00B21A71" w:rsidRPr="00BD3126">
        <w:rPr>
          <w:rStyle w:val="FettKursivZchn"/>
        </w:rPr>
        <w:t>normalisation_values.xlsx</w:t>
      </w:r>
      <w:r w:rsidR="00B21A71" w:rsidRPr="00BD3126">
        <w:t xml:space="preserve"> spreadsheet</w:t>
      </w:r>
      <w:r w:rsidRPr="00BD3126">
        <w:t xml:space="preserve"> has been modified, saved, and closed</w:t>
      </w:r>
      <w:r w:rsidR="00B21A71" w:rsidRPr="00BD3126">
        <w:t>, it can be selected from the file selection window</w:t>
      </w:r>
      <w:r w:rsidR="007D22D5" w:rsidRPr="00BD3126">
        <w:t>. (Fig. 11.3-1). The data will be imported</w:t>
      </w:r>
      <w:r w:rsidR="00204AD7" w:rsidRPr="00BD3126">
        <w:t xml:space="preserve"> and after that a dialog box shows how many items have been found in the spreadsheet and asks </w:t>
      </w:r>
      <w:r w:rsidR="00226A0B" w:rsidRPr="00BD3126">
        <w:t>to proceed.</w:t>
      </w:r>
      <w:r w:rsidR="001223F7" w:rsidRPr="00BD3126">
        <w:t xml:space="preserve"> If agreed with ‘Yes’ </w:t>
      </w:r>
      <w:r w:rsidR="007320A6" w:rsidRPr="00BD3126">
        <w:t>the new data will be immediately written in the function</w:t>
      </w:r>
      <w:r w:rsidR="00FE644A" w:rsidRPr="00BD3126">
        <w:t xml:space="preserve"> </w:t>
      </w:r>
      <w:r w:rsidR="00FE644A" w:rsidRPr="00BD3126">
        <w:rPr>
          <w:rStyle w:val="FettKursivZchn"/>
        </w:rPr>
        <w:t>normali</w:t>
      </w:r>
      <w:r w:rsidR="003C7535" w:rsidRPr="00BD3126">
        <w:rPr>
          <w:rStyle w:val="FettKursivZchn"/>
        </w:rPr>
        <w:t>s</w:t>
      </w:r>
      <w:r w:rsidR="00FE644A" w:rsidRPr="00BD3126">
        <w:rPr>
          <w:rStyle w:val="FettKursivZchn"/>
        </w:rPr>
        <w:t>ation_values.m</w:t>
      </w:r>
      <w:r w:rsidR="00FE644A" w:rsidRPr="00BD3126">
        <w:t xml:space="preserve"> located in the directory</w:t>
      </w:r>
      <w:r w:rsidR="007320A6" w:rsidRPr="00BD3126">
        <w:t xml:space="preserve"> </w:t>
      </w:r>
      <w:r w:rsidR="007320A6" w:rsidRPr="00BD3126">
        <w:rPr>
          <w:rStyle w:val="FettKursivZchn"/>
        </w:rPr>
        <w:t>FASTGAPP20/db/normalization/</w:t>
      </w:r>
      <w:r w:rsidR="007320A6" w:rsidRPr="00BD3126">
        <w:t>.</w:t>
      </w:r>
      <w:r w:rsidR="00EE3243" w:rsidRPr="00BD3126">
        <w:t xml:space="preserve"> Some output on the MATLAB command window will show the progress </w:t>
      </w:r>
      <w:r w:rsidR="001E2CB5" w:rsidRPr="00BD3126">
        <w:t>while writing the new function.</w:t>
      </w:r>
      <w:r w:rsidR="00FE644A" w:rsidRPr="00BD3126">
        <w:t xml:space="preserve"> The new values will be available when the MULTIPLotter will be opened the next time.</w:t>
      </w:r>
    </w:p>
    <w:p w14:paraId="77ACD46B" w14:textId="77777777" w:rsidR="00172586" w:rsidRPr="00BD3126" w:rsidRDefault="000D5E81" w:rsidP="00172586">
      <w:pPr>
        <w:keepNext/>
        <w:jc w:val="center"/>
      </w:pPr>
      <w:r w:rsidRPr="00BD3126">
        <w:rPr>
          <w:noProof/>
        </w:rPr>
        <w:lastRenderedPageBreak/>
        <w:drawing>
          <wp:inline distT="0" distB="0" distL="0" distR="0" wp14:anchorId="7DDBCD68" wp14:editId="74640816">
            <wp:extent cx="4196715" cy="1808480"/>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196715" cy="1808480"/>
                    </a:xfrm>
                    <a:prstGeom prst="rect">
                      <a:avLst/>
                    </a:prstGeom>
                    <a:noFill/>
                    <a:ln>
                      <a:noFill/>
                    </a:ln>
                  </pic:spPr>
                </pic:pic>
              </a:graphicData>
            </a:graphic>
          </wp:inline>
        </w:drawing>
      </w:r>
    </w:p>
    <w:p w14:paraId="56F47735" w14:textId="3194F475" w:rsidR="00B71A3E" w:rsidRPr="00BD3126" w:rsidRDefault="00172586" w:rsidP="00FE644A">
      <w:pPr>
        <w:pStyle w:val="Beschriftung"/>
        <w:rPr>
          <w:lang w:val="en-US"/>
        </w:rPr>
        <w:sectPr w:rsidR="00B71A3E" w:rsidRPr="00BD3126">
          <w:pgSz w:w="11906" w:h="16838"/>
          <w:pgMar w:top="1417" w:right="1417" w:bottom="1134" w:left="1417" w:header="708" w:footer="708" w:gutter="0"/>
          <w:cols w:space="708"/>
          <w:docGrid w:linePitch="360"/>
        </w:sectPr>
      </w:pPr>
      <w:r w:rsidRPr="00BD3126">
        <w:rPr>
          <w:lang w:val="en-US"/>
        </w:rPr>
        <w:t xml:space="preserve">Fig. </w:t>
      </w:r>
      <w:r w:rsidR="00F179DF" w:rsidRPr="00BD3126">
        <w:rPr>
          <w:lang w:val="en-US"/>
        </w:rPr>
        <w:fldChar w:fldCharType="begin"/>
      </w:r>
      <w:r w:rsidR="00F179DF" w:rsidRPr="00BD3126">
        <w:rPr>
          <w:lang w:val="en-US"/>
        </w:rPr>
        <w:instrText xml:space="preserve"> STYLEREF 2 \s </w:instrText>
      </w:r>
      <w:r w:rsidR="00F179DF" w:rsidRPr="00BD3126">
        <w:rPr>
          <w:lang w:val="en-US"/>
        </w:rPr>
        <w:fldChar w:fldCharType="separate"/>
      </w:r>
      <w:r w:rsidR="00F65358">
        <w:rPr>
          <w:noProof/>
          <w:lang w:val="en-US"/>
        </w:rPr>
        <w:t>11.3</w:t>
      </w:r>
      <w:r w:rsidR="00F179DF" w:rsidRPr="00BD3126">
        <w:rPr>
          <w:lang w:val="en-US"/>
        </w:rPr>
        <w:fldChar w:fldCharType="end"/>
      </w:r>
      <w:r w:rsidR="00F179DF" w:rsidRPr="00BD3126">
        <w:rPr>
          <w:lang w:val="en-US"/>
        </w:rPr>
        <w:noBreakHyphen/>
      </w:r>
      <w:r w:rsidR="00F179DF" w:rsidRPr="00BD3126">
        <w:rPr>
          <w:lang w:val="en-US"/>
        </w:rPr>
        <w:fldChar w:fldCharType="begin"/>
      </w:r>
      <w:r w:rsidR="00F179DF" w:rsidRPr="00BD3126">
        <w:rPr>
          <w:lang w:val="en-US"/>
        </w:rPr>
        <w:instrText xml:space="preserve"> SEQ Fig. \* ARABIC \s 2 </w:instrText>
      </w:r>
      <w:r w:rsidR="00F179DF" w:rsidRPr="00BD3126">
        <w:rPr>
          <w:lang w:val="en-US"/>
        </w:rPr>
        <w:fldChar w:fldCharType="separate"/>
      </w:r>
      <w:r w:rsidR="00F65358">
        <w:rPr>
          <w:noProof/>
          <w:lang w:val="en-US"/>
        </w:rPr>
        <w:t>2</w:t>
      </w:r>
      <w:r w:rsidR="00F179DF" w:rsidRPr="00BD3126">
        <w:rPr>
          <w:lang w:val="en-US"/>
        </w:rPr>
        <w:fldChar w:fldCharType="end"/>
      </w:r>
      <w:r w:rsidRPr="00BD3126">
        <w:rPr>
          <w:lang w:val="en-US"/>
        </w:rPr>
        <w:t xml:space="preserve">: Screenshot of the normalisation_values.xlsx spreadsheet. </w:t>
      </w:r>
      <w:r w:rsidR="00F87977" w:rsidRPr="00BD3126">
        <w:rPr>
          <w:lang w:val="en-US"/>
        </w:rPr>
        <w:t>More lines and more values can be added to the file. However, no new columns should be inserted before column B and no new lines should be inserted before l</w:t>
      </w:r>
      <w:r w:rsidR="008F346D" w:rsidRPr="00BD3126">
        <w:rPr>
          <w:lang w:val="en-US"/>
        </w:rPr>
        <w:t>ines 1-5. New normali</w:t>
      </w:r>
      <w:r w:rsidR="00840989" w:rsidRPr="00BD3126">
        <w:rPr>
          <w:lang w:val="en-US"/>
        </w:rPr>
        <w:t>z</w:t>
      </w:r>
      <w:r w:rsidR="008F346D" w:rsidRPr="00BD3126">
        <w:rPr>
          <w:lang w:val="en-US"/>
        </w:rPr>
        <w:t>ation values should be also in ppm.</w:t>
      </w:r>
      <w:r w:rsidR="005E0668" w:rsidRPr="00BD3126">
        <w:rPr>
          <w:lang w:val="en-US"/>
        </w:rPr>
        <w:t xml:space="preserve"> Recalculation values </w:t>
      </w:r>
      <w:r w:rsidR="00214CE2" w:rsidRPr="00BD3126">
        <w:rPr>
          <w:lang w:val="en-US"/>
        </w:rPr>
        <w:t>(</w:t>
      </w:r>
      <w:r w:rsidR="005E0668" w:rsidRPr="00BD3126">
        <w:rPr>
          <w:lang w:val="en-US"/>
        </w:rPr>
        <w:t>K</w:t>
      </w:r>
      <w:r w:rsidR="005E0668" w:rsidRPr="00BD3126">
        <w:rPr>
          <w:vertAlign w:val="subscript"/>
          <w:lang w:val="en-US"/>
        </w:rPr>
        <w:t>2</w:t>
      </w:r>
      <w:r w:rsidR="005E0668" w:rsidRPr="00BD3126">
        <w:rPr>
          <w:lang w:val="en-US"/>
        </w:rPr>
        <w:t>O to K, TiO</w:t>
      </w:r>
      <w:r w:rsidR="005E0668" w:rsidRPr="00BD3126">
        <w:rPr>
          <w:vertAlign w:val="subscript"/>
          <w:lang w:val="en-US"/>
        </w:rPr>
        <w:t>2</w:t>
      </w:r>
      <w:r w:rsidR="005E0668" w:rsidRPr="00BD3126">
        <w:rPr>
          <w:lang w:val="en-US"/>
        </w:rPr>
        <w:t xml:space="preserve"> to Ti</w:t>
      </w:r>
      <w:r w:rsidR="004C497C" w:rsidRPr="00BD3126">
        <w:rPr>
          <w:lang w:val="en-US"/>
        </w:rPr>
        <w:t xml:space="preserve"> and P</w:t>
      </w:r>
      <w:r w:rsidR="004C497C" w:rsidRPr="00BD3126">
        <w:rPr>
          <w:vertAlign w:val="subscript"/>
          <w:lang w:val="en-US"/>
        </w:rPr>
        <w:t>2</w:t>
      </w:r>
      <w:r w:rsidR="004C497C" w:rsidRPr="00BD3126">
        <w:rPr>
          <w:lang w:val="en-US"/>
        </w:rPr>
        <w:t>O</w:t>
      </w:r>
      <w:r w:rsidR="004C497C" w:rsidRPr="00BD3126">
        <w:rPr>
          <w:vertAlign w:val="subscript"/>
          <w:lang w:val="en-US"/>
        </w:rPr>
        <w:t>5</w:t>
      </w:r>
      <w:r w:rsidR="004C497C" w:rsidRPr="00BD3126">
        <w:rPr>
          <w:lang w:val="en-US"/>
        </w:rPr>
        <w:t xml:space="preserve"> to P</w:t>
      </w:r>
      <w:r w:rsidR="00214CE2" w:rsidRPr="00BD3126">
        <w:rPr>
          <w:lang w:val="en-US"/>
        </w:rPr>
        <w:t>)</w:t>
      </w:r>
      <w:r w:rsidR="004C497C" w:rsidRPr="00BD3126">
        <w:rPr>
          <w:lang w:val="en-US"/>
        </w:rPr>
        <w:t xml:space="preserve"> are located below the headers in line 3 (</w:t>
      </w:r>
      <w:r w:rsidR="00684509" w:rsidRPr="00BD3126">
        <w:rPr>
          <w:lang w:val="en-US"/>
        </w:rPr>
        <w:t>out of view from this screenshot</w:t>
      </w:r>
      <w:r w:rsidR="004C497C" w:rsidRPr="00BD3126">
        <w:rPr>
          <w:lang w:val="en-US"/>
        </w:rPr>
        <w:t>)</w:t>
      </w:r>
      <w:r w:rsidR="00684509" w:rsidRPr="00BD3126">
        <w:rPr>
          <w:lang w:val="en-US"/>
        </w:rPr>
        <w:t>.</w:t>
      </w:r>
    </w:p>
    <w:p w14:paraId="3CAD88A1" w14:textId="3ABD0599" w:rsidR="000D5E81" w:rsidRPr="00BD3126" w:rsidRDefault="00B321F7" w:rsidP="00A449E1">
      <w:pPr>
        <w:pStyle w:val="berschrift1"/>
        <w:numPr>
          <w:ilvl w:val="0"/>
          <w:numId w:val="2"/>
        </w:numPr>
      </w:pPr>
      <w:bookmarkStart w:id="85" w:name="_Toc23951224"/>
      <w:r>
        <w:lastRenderedPageBreak/>
        <w:t>Contact the developer</w:t>
      </w:r>
      <w:bookmarkEnd w:id="85"/>
    </w:p>
    <w:p w14:paraId="25C9AD0B" w14:textId="7D215E6E" w:rsidR="00741288" w:rsidRDefault="005E73C8" w:rsidP="0049536B">
      <w:pPr>
        <w:tabs>
          <w:tab w:val="left" w:pos="2905"/>
        </w:tabs>
        <w:spacing w:after="0"/>
      </w:pPr>
      <w:r w:rsidRPr="00BD3126">
        <w:t xml:space="preserve">An </w:t>
      </w:r>
      <w:r w:rsidR="00492437" w:rsidRPr="00BD3126">
        <w:t xml:space="preserve">alternative approach to </w:t>
      </w:r>
      <w:r w:rsidR="009258F0" w:rsidRPr="00BD3126">
        <w:t>create a new program</w:t>
      </w:r>
      <w:r w:rsidR="00B321F7">
        <w:t xml:space="preserve"> </w:t>
      </w:r>
      <w:r w:rsidR="009258F0" w:rsidRPr="00BD3126">
        <w:t xml:space="preserve">is to </w:t>
      </w:r>
      <w:hyperlink r:id="rId82" w:history="1">
        <w:r w:rsidR="009258F0" w:rsidRPr="00BD3126">
          <w:rPr>
            <w:rStyle w:val="Hyperlink"/>
          </w:rPr>
          <w:t>contact the developer</w:t>
        </w:r>
      </w:hyperlink>
      <w:r w:rsidR="009258F0" w:rsidRPr="00BD3126">
        <w:t xml:space="preserve"> of FastGAPP</w:t>
      </w:r>
      <w:r w:rsidR="00B321F7">
        <w:t xml:space="preserve"> v2.0</w:t>
      </w:r>
      <w:r w:rsidR="009258F0" w:rsidRPr="00BD3126">
        <w:t>.</w:t>
      </w:r>
    </w:p>
    <w:p w14:paraId="04734FFB" w14:textId="0D55CCED" w:rsidR="0049536B" w:rsidRPr="00BD3126" w:rsidRDefault="00B00DD4" w:rsidP="0049536B">
      <w:pPr>
        <w:tabs>
          <w:tab w:val="left" w:pos="2905"/>
        </w:tabs>
        <w:spacing w:after="0"/>
      </w:pPr>
      <w:r w:rsidRPr="00BD3126">
        <w:t>If the user</w:t>
      </w:r>
      <w:r w:rsidR="0038295D" w:rsidRPr="00BD3126">
        <w:t xml:space="preserve"> decides to contact the developer</w:t>
      </w:r>
      <w:r w:rsidR="00B321F7">
        <w:t xml:space="preserve"> to create a new pro</w:t>
      </w:r>
      <w:r w:rsidR="00A22893">
        <w:t>gram</w:t>
      </w:r>
      <w:r w:rsidR="00741288">
        <w:t xml:space="preserve"> or to add more plots</w:t>
      </w:r>
      <w:r w:rsidR="0038295D" w:rsidRPr="00BD3126">
        <w:t xml:space="preserve">, the user is </w:t>
      </w:r>
      <w:r w:rsidR="00D9799B" w:rsidRPr="00BD3126">
        <w:t>kindly asked to</w:t>
      </w:r>
      <w:r w:rsidR="0049536B" w:rsidRPr="00BD3126">
        <w:t xml:space="preserve"> provide or</w:t>
      </w:r>
      <w:r w:rsidR="00D9799B" w:rsidRPr="00BD3126">
        <w:t xml:space="preserve"> </w:t>
      </w:r>
      <w:r w:rsidR="00274D44" w:rsidRPr="00BD3126">
        <w:t>give access to</w:t>
      </w:r>
      <w:r w:rsidR="0049536B" w:rsidRPr="00BD3126">
        <w:t>:</w:t>
      </w:r>
    </w:p>
    <w:p w14:paraId="1C174FD8" w14:textId="241B64EE" w:rsidR="0049536B" w:rsidRPr="00BD3126" w:rsidRDefault="00274D44" w:rsidP="0049536B">
      <w:pPr>
        <w:tabs>
          <w:tab w:val="left" w:pos="2905"/>
        </w:tabs>
        <w:spacing w:after="0"/>
      </w:pPr>
      <w:r w:rsidRPr="00BD3126">
        <w:t>(i)</w:t>
      </w:r>
      <w:r w:rsidR="00D9799B" w:rsidRPr="00BD3126">
        <w:t xml:space="preserve"> </w:t>
      </w:r>
      <w:r w:rsidR="00B4794F" w:rsidRPr="00BD3126">
        <w:t>T</w:t>
      </w:r>
      <w:r w:rsidR="00D9799B" w:rsidRPr="00BD3126">
        <w:t xml:space="preserve">he digitized </w:t>
      </w:r>
      <w:r w:rsidRPr="00BD3126">
        <w:t>plot datasets in the way these are prepared for the</w:t>
      </w:r>
      <w:r w:rsidR="00630DCC">
        <w:t xml:space="preserve"> pre-existing</w:t>
      </w:r>
      <w:r w:rsidRPr="00BD3126">
        <w:t xml:space="preserve"> sub-programs contained in FastGAPP</w:t>
      </w:r>
      <w:r w:rsidR="0049536B" w:rsidRPr="00BD3126">
        <w:t>.</w:t>
      </w:r>
    </w:p>
    <w:p w14:paraId="0A4B253C" w14:textId="299607F9" w:rsidR="0049536B" w:rsidRPr="00BD3126" w:rsidRDefault="00274D44" w:rsidP="0049536B">
      <w:pPr>
        <w:tabs>
          <w:tab w:val="left" w:pos="2905"/>
        </w:tabs>
        <w:spacing w:after="0"/>
      </w:pPr>
      <w:r w:rsidRPr="00BD3126">
        <w:t xml:space="preserve">(ii) </w:t>
      </w:r>
      <w:r w:rsidR="00A22893">
        <w:t>A</w:t>
      </w:r>
      <w:r w:rsidR="00630DCC">
        <w:t>n updated or new</w:t>
      </w:r>
      <w:r w:rsidR="00A22893">
        <w:t xml:space="preserve"> </w:t>
      </w:r>
      <w:r w:rsidR="001F2134" w:rsidRPr="00BD3126">
        <w:t>plot master file</w:t>
      </w:r>
      <w:r w:rsidR="00A22893">
        <w:t xml:space="preserve"> similar to those already available in FastGAPP. These should contain all necessary information</w:t>
      </w:r>
      <w:r w:rsidR="001F2134" w:rsidRPr="00BD3126">
        <w:t xml:space="preserve"> about the plots including refere</w:t>
      </w:r>
      <w:r w:rsidR="0049536B" w:rsidRPr="00BD3126">
        <w:t>nces.</w:t>
      </w:r>
    </w:p>
    <w:p w14:paraId="228FF913" w14:textId="11FD58E4" w:rsidR="00B00DD4" w:rsidRDefault="00B4794F" w:rsidP="00492437">
      <w:pPr>
        <w:tabs>
          <w:tab w:val="left" w:pos="2905"/>
        </w:tabs>
      </w:pPr>
      <w:r w:rsidRPr="00BD3126">
        <w:t xml:space="preserve">The user is also requested to drop some lines </w:t>
      </w:r>
      <w:r w:rsidR="002673CE" w:rsidRPr="00BD3126">
        <w:t>about the purpose and target</w:t>
      </w:r>
      <w:r w:rsidR="00B85897" w:rsidRPr="00BD3126">
        <w:t xml:space="preserve"> group</w:t>
      </w:r>
      <w:r w:rsidR="002673CE" w:rsidRPr="00BD3126">
        <w:t xml:space="preserve"> of the </w:t>
      </w:r>
      <w:r w:rsidR="00A22893">
        <w:t>new sub-</w:t>
      </w:r>
      <w:r w:rsidR="002673CE" w:rsidRPr="00BD3126">
        <w:t>program to create.</w:t>
      </w:r>
    </w:p>
    <w:p w14:paraId="3B6BE5CF" w14:textId="77777777" w:rsidR="00C0695C" w:rsidRDefault="00741288" w:rsidP="00492437">
      <w:pPr>
        <w:tabs>
          <w:tab w:val="left" w:pos="2905"/>
        </w:tabs>
      </w:pPr>
      <w:r>
        <w:t>The developer is also interested in new ideas of further development of FastGAPP</w:t>
      </w:r>
      <w:r w:rsidR="00AC79C0">
        <w:t>. If you have any remarks, ideas, comments or corrections (on the program</w:t>
      </w:r>
      <w:r w:rsidR="00BB2CA0">
        <w:t xml:space="preserve"> or manual</w:t>
      </w:r>
      <w:r w:rsidR="00AC79C0">
        <w:t>)</w:t>
      </w:r>
      <w:r w:rsidR="00BB2CA0">
        <w:t>, do not hesitate to contact the developer.</w:t>
      </w:r>
    </w:p>
    <w:p w14:paraId="3F47D687" w14:textId="69723BAB" w:rsidR="00741288" w:rsidRPr="00BD3126" w:rsidRDefault="00BB2CA0" w:rsidP="00492437">
      <w:pPr>
        <w:tabs>
          <w:tab w:val="left" w:pos="2905"/>
        </w:tabs>
      </w:pPr>
      <w:r>
        <w:t xml:space="preserve">The developer also encourages to report any bugs </w:t>
      </w:r>
      <w:r w:rsidR="00C0695C">
        <w:t xml:space="preserve">found while using the program. If any bugs find, please let the developer know the last action and a screenshot of </w:t>
      </w:r>
      <w:r w:rsidR="00780283">
        <w:t xml:space="preserve">MATLAB error messages. Potentially, the developer will ask for the imported datasets to </w:t>
      </w:r>
      <w:r w:rsidR="004F5B7A">
        <w:t>replicate the bug and rework the code.</w:t>
      </w:r>
    </w:p>
    <w:p w14:paraId="6DC59E37" w14:textId="58517185" w:rsidR="0069238F" w:rsidRPr="00BD3126" w:rsidRDefault="004F5B7A" w:rsidP="0069238F">
      <w:pPr>
        <w:tabs>
          <w:tab w:val="left" w:pos="2905"/>
        </w:tabs>
      </w:pPr>
      <w:r>
        <w:t xml:space="preserve">Please note: </w:t>
      </w:r>
      <w:r w:rsidR="00BD564D" w:rsidRPr="00BD3126">
        <w:t>Since the developer also works on other project</w:t>
      </w:r>
      <w:r w:rsidR="008F0C20" w:rsidRPr="00BD3126">
        <w:t xml:space="preserve">s some patience is </w:t>
      </w:r>
      <w:r w:rsidR="00BD564D" w:rsidRPr="00BD3126">
        <w:t xml:space="preserve">kindly </w:t>
      </w:r>
      <w:r w:rsidR="008F0C20" w:rsidRPr="00BD3126">
        <w:t>requested.</w:t>
      </w:r>
      <w:r w:rsidR="00962B78" w:rsidRPr="00BD3126">
        <w:t xml:space="preserve"> The developer will not digitize any line datasets, collect references or spend overly time into completing the master plot spreadsheet</w:t>
      </w:r>
      <w:r w:rsidR="00B85897" w:rsidRPr="00BD3126">
        <w:t>!</w:t>
      </w:r>
      <w:r w:rsidR="005E220E" w:rsidRPr="00BD3126">
        <w:t xml:space="preserve"> If all information is </w:t>
      </w:r>
      <w:r w:rsidR="00962B78" w:rsidRPr="00BD3126">
        <w:t>available,</w:t>
      </w:r>
      <w:r w:rsidR="005E220E" w:rsidRPr="00BD3126">
        <w:t xml:space="preserve"> the developer will integrate the programs and / or new plots</w:t>
      </w:r>
      <w:r w:rsidR="00962B78" w:rsidRPr="00BD3126">
        <w:t xml:space="preserve"> in a future version of FastGAPP.</w:t>
      </w:r>
    </w:p>
    <w:p w14:paraId="08EFCA68" w14:textId="601CE9BE" w:rsidR="001973C9" w:rsidRPr="00BD3126" w:rsidRDefault="001973C9" w:rsidP="00757930">
      <w:pPr>
        <w:sectPr w:rsidR="001973C9" w:rsidRPr="00BD3126">
          <w:pgSz w:w="11906" w:h="16838"/>
          <w:pgMar w:top="1417" w:right="1417" w:bottom="1134" w:left="1417" w:header="708" w:footer="708" w:gutter="0"/>
          <w:cols w:space="708"/>
          <w:docGrid w:linePitch="360"/>
        </w:sectPr>
      </w:pPr>
    </w:p>
    <w:p w14:paraId="3237987E" w14:textId="531E320D" w:rsidR="001973C9" w:rsidRPr="00BD3126" w:rsidRDefault="001973C9" w:rsidP="001973C9">
      <w:pPr>
        <w:pStyle w:val="berschrift2"/>
      </w:pPr>
      <w:bookmarkStart w:id="86" w:name="_Toc23951225"/>
      <w:r w:rsidRPr="00BD3126">
        <w:lastRenderedPageBreak/>
        <w:t>References</w:t>
      </w:r>
      <w:bookmarkEnd w:id="86"/>
    </w:p>
    <w:p w14:paraId="599E32EF" w14:textId="61E2D1DA" w:rsidR="007141A0" w:rsidRPr="00BD3126" w:rsidRDefault="001973C9" w:rsidP="007141A0">
      <w:pPr>
        <w:widowControl w:val="0"/>
        <w:autoSpaceDE w:val="0"/>
        <w:autoSpaceDN w:val="0"/>
        <w:adjustRightInd w:val="0"/>
        <w:spacing w:line="240" w:lineRule="auto"/>
        <w:ind w:left="480" w:hanging="480"/>
        <w:rPr>
          <w:rFonts w:ascii="Calibri" w:hAnsi="Calibri" w:cs="Calibri"/>
          <w:noProof/>
          <w:szCs w:val="24"/>
        </w:rPr>
      </w:pPr>
      <w:r w:rsidRPr="00BD3126">
        <w:fldChar w:fldCharType="begin" w:fldLock="1"/>
      </w:r>
      <w:r w:rsidRPr="00BD3126">
        <w:instrText xml:space="preserve">ADDIN Mendeley Bibliography CSL_BIBLIOGRAPHY </w:instrText>
      </w:r>
      <w:r w:rsidRPr="00BD3126">
        <w:fldChar w:fldCharType="separate"/>
      </w:r>
      <w:r w:rsidR="007141A0" w:rsidRPr="00BD3126">
        <w:rPr>
          <w:rFonts w:ascii="Calibri" w:hAnsi="Calibri" w:cs="Calibri"/>
          <w:noProof/>
          <w:szCs w:val="24"/>
        </w:rPr>
        <w:t>Arth, J.G., 1979. Some Trace Elements in Trondhjemites-Their Implications to Magma Genesis and Paleotectonic Setting, in: BARKER, F.B.T.-D. in P. (Ed.), Trondhjemites, Dacites, and Related Rocks. Elsevier, pp. 123–132. doi:https://doi.org/10.1016/B978-0-444-41765-7.50008-3</w:t>
      </w:r>
    </w:p>
    <w:p w14:paraId="2514F376"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Barker, F., 1979. Trondhjemite: Definition, environment, and hypotheses of origin, in: Barker, F. (Ed.), Trondhjemites, Dacites, and Related Rocks. Elsevier, Amsterdam, pp. 1–12.</w:t>
      </w:r>
    </w:p>
    <w:p w14:paraId="2FCCBA47"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Braun, J., 2003. Pecube: A new finite-element code to solve the 3D heat transport equation including the effects of a time-varying, finite amplitude surface topography. Comput. Geosci. 29, 787–794. doi:10.1016/S0098-3004(03)00052-9</w:t>
      </w:r>
    </w:p>
    <w:p w14:paraId="5C130969"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Braun, J., Van der Beek, P., Batt, G.E., 2006. Quantitative Thermochronology: Numerical Methods for the Interpretation of Thermochronological Data, Time. Cambrige University Press, New York. doi:10.1017/CBO9780511616433</w:t>
      </w:r>
    </w:p>
    <w:p w14:paraId="615CF641"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Brown, G.C., 1982. Calc-alkaline intrusive rocks: their diversity, evolution, and relation to volcanic arcs, in: Thorp, R.S. (Ed.), Andesites: Orogenic Andesites and Related Rocks. John Wiley &amp; Sons, New York, 724 pp, pp. 437–461.</w:t>
      </w:r>
    </w:p>
    <w:p w14:paraId="46601825"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Cabanis, B., Lecolle, M., 1989. The La/10-Y/15-Nb/8 diagram - a tool for discriminating volcanic series and evidencing continental-crust magmatic mixtures and/or contamination. Comptes Rendus L’académie Des Sci. Série 2 309, 2023–2029.</w:t>
      </w:r>
    </w:p>
    <w:p w14:paraId="6F8B18EF"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Condie, K.C., 2003. Incompatible element ratios in oceanic basalts and komatiites: Tracking deep mantle sources and continental growth rates with time. Geochemistry, Geophys. Geosystems 4, 1–28. doi:10.1029/2002GC000333</w:t>
      </w:r>
    </w:p>
    <w:p w14:paraId="46486C54"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Cox, K.G., Bell, J.D., Pankhurst, R.J., 1979. The interpretation of igneous rocks. George Allen and Unwin, London, pp.450.</w:t>
      </w:r>
    </w:p>
    <w:p w14:paraId="6370B4BF"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Dickinson, W.R., Suczek, C.A., 1979. Plate Tectonics and Sandstone Compositions. Am. Assoc. Pet. Geol. Bull. 63, 2164–2182. doi:10.1306/2F9188FB-16CE-11D7-8645000102C1865D</w:t>
      </w:r>
    </w:p>
    <w:p w14:paraId="75D2E23E"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Dilek, Y., Furnes, H., Shallo, M., 2007. Suprasubduction zone ophiolite formation along the periphery of Mesozoic Gondwana. Gondwana Res. 11, 453–475. doi:10.1016/j.gr.2007.01.005</w:t>
      </w:r>
    </w:p>
    <w:p w14:paraId="363E6314"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Dott, R.H.J., 1964. Wacke, Graywacke and Matrix--What Approach to Immature Sandstone Classification? SEPM J. Sediment. Res. Vol. 34, 625–632. doi:10.1306/74d71109-2b21-11d7-8648000102c1865d</w:t>
      </w:r>
    </w:p>
    <w:p w14:paraId="126BC82A"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Eby, G.N., 1992. Chemical subdivision of the A-type granitoids : Petrogenetic and tectonic implications 641–644.</w:t>
      </w:r>
    </w:p>
    <w:p w14:paraId="4BEABB30"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Floyd, P.A., Winchester, J.A., 1975. Magma type and tectonic setting discrimination using immobile elements. Earth Planet. Sci. Lett. 27, 211–218. doi:10.1016/0012-821X(75)90031-X</w:t>
      </w:r>
    </w:p>
    <w:p w14:paraId="071C08AB"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Folk, R.L., 1965. The Petrology of Sedimentary Rocks. Hemphill Publishing Company.</w:t>
      </w:r>
    </w:p>
    <w:p w14:paraId="59852EA2"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Folk, R.L., 1954. The distinction between grain size andmineral composition in sedimentary-rock nomenclature. J. Geol. 62, 344–359.</w:t>
      </w:r>
    </w:p>
    <w:p w14:paraId="655AE4A0"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Frost, B.R., Frost, C.D., 2008. A geochemical classification for feldspathic igneous rocks. J. Petrol. 49, 1955–1969. doi:10.1093/petrology/egn054</w:t>
      </w:r>
    </w:p>
    <w:p w14:paraId="6B01BDEA"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Gittins, J., Harmer, R.E., 1997. What is ferrocarbonatite? A revised classification. J. African Earth Sci. 25, 159–168.</w:t>
      </w:r>
    </w:p>
    <w:p w14:paraId="3CDFBA83"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 xml:space="preserve">Gorton, M.P., Schandl, E.S., 2000. FROM CONTINENTS TO ISLAND ARCS: A GEOCHEMICAL INDEX OF </w:t>
      </w:r>
      <w:r w:rsidRPr="00BD3126">
        <w:rPr>
          <w:rFonts w:ascii="Calibri" w:hAnsi="Calibri" w:cs="Calibri"/>
          <w:noProof/>
          <w:szCs w:val="24"/>
        </w:rPr>
        <w:lastRenderedPageBreak/>
        <w:t>TECTONIC SETTING FOR ARC-RELATED AND WITHIN-PLATE FELSIC TO INTERMEDIATE VOLCANIC ROCKS. Can. Mineral. 38, 1065–1073. doi:10.2113/gscanmin.38.5.1065</w:t>
      </w:r>
    </w:p>
    <w:p w14:paraId="6E02FAD8"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Hansen, J., Skjerlie, Æ.K.P., Pedersen, Æ.R.B., 2002. Crustal melting in the lower parts of island arcs : an example from the Bremanger Granitoid Complex , west Norwegian Caledonides 316–335. doi:10.1007/s00410-001-0342-5</w:t>
      </w:r>
    </w:p>
    <w:p w14:paraId="035E26B6"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Hastie,  a. R., Kerr,  a. C., Pearce, J. a., Mitchell, S.F., 2007. Classification of altered volcanic island arc rocks using immobile trace elements: Development of the Th-Co discrimination diagram. J. Petrol. 48, 2341–2357. doi:10.1093/petrology/egm062</w:t>
      </w:r>
    </w:p>
    <w:p w14:paraId="4DFFB982"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Hollocher, K., Robinson, P., Walsh, E., Roberts, D., 2012. Geochemistry of amphibolite-facies volcanics and gabbros of the støren nappe in extensions west and southwest of Trondheim, Western Gneiss Region, Norway: A key to correlations and paleotectonic settings. Am. J. Sci. 312, 357–416. doi:10.2475/04.2012.01</w:t>
      </w:r>
    </w:p>
    <w:p w14:paraId="667C7C34"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Ingersoll, R., Suczek, C., 1979. Petrology and provenance of Neogene sand from Nicobar and Bengal fans, DSDP sites 211 and 218. J. Sediment. Petrol. 49, 1217–1228. doi:10.1306/212F78F1-2B24-11D7-8648000102C1865D</w:t>
      </w:r>
    </w:p>
    <w:p w14:paraId="50B5B7C6"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Irvine, T.N., Baragar, W.R. a., 1971. A Guide to the Chemical Classification of the Common Volcanic Rocks. Can. J. Earth Sci. 8, 523–548. doi:10.1139/e71-055</w:t>
      </w:r>
    </w:p>
    <w:p w14:paraId="6657FB72"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Le Bas, M.J., Le Maitre, R.W., Streckeisen, A., Zanettin, B., 1986. A Chemical Classification of Volcanic Rocks Based on the Total Alkali-Silica Diagram. J. … 27, 745–750. doi:10.1093/petrology/27.3.745</w:t>
      </w:r>
    </w:p>
    <w:p w14:paraId="5856406B"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Le Bas, M.J., Streckeisen, A.L., 1991. The IUGS systematics of igneous rocks. J. Geol. Soc. London. 148, 825 LP – 833. doi:10.1144/gsjgs.148.5.0825</w:t>
      </w:r>
    </w:p>
    <w:p w14:paraId="7FF23A4F"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Le Maitre, R.W., Bateman, P., Dudek, A., Keller, J., Lameyre, J., Le Bas, M.J., Sabine, P.A., Schmid, R., Sorensen, H., Streckeisen, A., 1989. A classification of igneous rocks and glossary of terms. Recommendations of the IUGS Subcommission on the Systematics of Igneous rocks. London Blackwell Sci. Publ.</w:t>
      </w:r>
    </w:p>
    <w:p w14:paraId="0AB3E90E"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Macdonald, G., 1968. Composition and origin of Hawaiian lavas. Geol. Soc. Am. Mem 116, 477–522. doi:10.1130/MEM116-p477</w:t>
      </w:r>
    </w:p>
    <w:p w14:paraId="33007768"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McDonough, W.F., Sun, S. -s., 1995. The composition of the Earth. Chem. Geol. 120, 223–253. doi:10.1016/0009-2541(94)00140-4</w:t>
      </w:r>
    </w:p>
    <w:p w14:paraId="33F1A8E6"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Meschede, M., 1986. A method of discriminating between different types of mid-ocean ridge basalts and continental tholeiites with the Nb*2-Zr/4-Y diagram. Chem. Geol. 56, 207–218. doi:10.1016/0009-2541(86)90004-5</w:t>
      </w:r>
    </w:p>
    <w:p w14:paraId="58E94A68"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Middlemost, E.A.K., 1994. Naming materials in the magma/igneous rock system. Earth-Science Rev. 37, 215–224. doi:10.1016/0012-8252(94)90029-9</w:t>
      </w:r>
    </w:p>
    <w:p w14:paraId="08D8633B"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Miyashiro, A., 1974. Volcanic rock series in island arcs and active continental margins. Am. J. Sci. 274, 321–355. doi:10.2475/ajs.274.4.321</w:t>
      </w:r>
    </w:p>
    <w:p w14:paraId="7063940A"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Miyashiro, A., Shido, F., 1975. Tholeiitic and Calc-alkine series in relation to the behaviours of Ti, V, Cr and Ni.</w:t>
      </w:r>
    </w:p>
    <w:p w14:paraId="37333A05"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Morimoto, N., 1988. Nomenclature of Pyroxenes. Mineral. Petrol. 39, 55–76. doi:10.1007/BF01226262</w:t>
      </w:r>
    </w:p>
    <w:p w14:paraId="4345AB5B"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Mullen, E.D., 1983. MnO/TiO2/P2O5: a minor element discriminant for basaltic rocks of oceanic environments and its implications for petrogenesis. Earth Planet. Sci. Lett. 62, 53–62. doi:10.1016/0012-821X(83)90070-5</w:t>
      </w:r>
    </w:p>
    <w:p w14:paraId="62CB9E38"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 xml:space="preserve">Ntaflos, T., Richter, W., 2003. Geochemical constraints on the origin of the Continental Flood Basalt </w:t>
      </w:r>
      <w:r w:rsidRPr="00BD3126">
        <w:rPr>
          <w:rFonts w:ascii="Calibri" w:hAnsi="Calibri" w:cs="Calibri"/>
          <w:noProof/>
          <w:szCs w:val="24"/>
        </w:rPr>
        <w:lastRenderedPageBreak/>
        <w:t>magmatism in Franz Josef Land, Arctic Russia. Eur. J. Mineral. 15, 649–663. doi:10.1127/0935-1221/2003/0015-0649</w:t>
      </w:r>
    </w:p>
    <w:p w14:paraId="3881B438"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Pearce, J. a., Harris, N.B.W., Tindle, A.G., 1984. Trace element discrimination diagrams for the tectonic interpretation of granitic rocks. J. Petrol. 25, 956–983. doi:10.1093/petrology/25.4.956</w:t>
      </w:r>
    </w:p>
    <w:p w14:paraId="62EB9512"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Pearce, J. a., Norry, M.J., 1979. Petrogenetic implications of Ti, Zr, Y, and Nb variations in volcanic rocks. Contrib. to Mineral. Petrol. 69, 33–47. doi:10.1007/BF00375192</w:t>
      </w:r>
    </w:p>
    <w:p w14:paraId="02C2AD62"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Pearce, J.A., 1983. Role of the sub-continental lithosphere in magma genesis at active continental margins, in: Hawkesworth, C.J., Norry, M.J. (Eds.), Continental Basalts and Mantle Xenoliths. Nantwich, Cheshire, pp. 230–249.</w:t>
      </w:r>
    </w:p>
    <w:p w14:paraId="018233EA"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Pearce, J.A., 1982. Trace element characteristics of lavas from destructive plate boundaries, in: Thorpe, R.S. (Ed.), Orogenic Andesites and Related Rocks. John Wiley &amp; Sons, Chichester, England, pp. 528–548.</w:t>
      </w:r>
    </w:p>
    <w:p w14:paraId="7B0E4B08"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Pearce, J.A., 1975. Basalt geochemistry used to investigate past tectonic environments on Cyprus. Tectonophysics 25, 41–67. doi:https://doi.org/10.1016/0040-1951(75)90010-4</w:t>
      </w:r>
    </w:p>
    <w:p w14:paraId="6E617D7D"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Pearce, J.A., Alabaster, T., Shelton, A.W., Searle, M.P., Vine, F.J., Smith, A.G., 1981. The Oman ophiolite as a Cretaceous arc-basin complex: evidence and implications. Philos. Trans. R. Soc. London. Ser. A, Math. Phys. Sci. 300, 299–317. doi:10.1098/rsta.1981.0066</w:t>
      </w:r>
    </w:p>
    <w:p w14:paraId="2D1820B8"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Pearce, J.A.J. a., Cann, J.R.R., 1973. Tectonic setting of basic volcanic rocks determined using trace element analyses. Earth Planet. Sci. Lett. 19, 290–300. doi:10.1016/0012-821X(73)90129-5</w:t>
      </w:r>
    </w:p>
    <w:p w14:paraId="11ABF383"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Pearce, T.H., Gorman, B.E., Birkett, T.C., Sea, R., 1975. Discriminating Between Oceanic and Non-Oceanic Basalts 24, 419–426.</w:t>
      </w:r>
    </w:p>
    <w:p w14:paraId="0CA992B4"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Pearce, T.H.H., Gorman, B.E.E., Birkett, T.C.C., 1977. The relationship between major element chemistry and tectonic envirnment of basic and intermediate volcanic rocks. Earth Planet. Sci. Lett. 36, 121–132. doi:10.1016/0012-821X(77)90193-5</w:t>
      </w:r>
    </w:p>
    <w:p w14:paraId="606DBA03"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Peccerillo, A., Taylor, S.R., 1976. Geochemistry of eocene calc-alkaline volcanic rocks from the Kastamonu area, Northern Turkey. Contrib. to Mineral. Petrol. 58, 63–81. doi:10.1007/BF00384745</w:t>
      </w:r>
    </w:p>
    <w:p w14:paraId="6C85EEE3"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Pettijohn, F.J., 1984. Sedimentary Rocks, 3rd ed. CBS Pulishers and Distributors, New Delhi.</w:t>
      </w:r>
    </w:p>
    <w:p w14:paraId="692A6696"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Plank, T., Langmuir, C.H., 1998. The chemical composition of subducting sediment and its consequences for the crust and mantle. Chem. Geol. 145, 325–394. doi:10.1016/S0009-2541(97)00150-2</w:t>
      </w:r>
    </w:p>
    <w:p w14:paraId="1AAE6688"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Riefstahl, F., 2015. Late-stage exhumation history of the Lepontine Dome, Central European Alps: Revelation from low-temperature thermochronology and numerical modelling. University of Bremen.</w:t>
      </w:r>
    </w:p>
    <w:p w14:paraId="2FA0214F"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Riefstahl, F., Estrada, S., Geissler, W.H., Jokat, W., Stein, R., Kämpf, H., Dulski, P., Naumann, R., Spiegel, C., 2013. Provenance and characteristics of rocks from the Yermak Plateau, Arctic Ocean: Petrographic, geochemical and geochronological constraints. Mar. Geol. doi:10.1016/j.margeo.2013.06.009</w:t>
      </w:r>
    </w:p>
    <w:p w14:paraId="2D2AAC7E"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Shand, S.J., 1943. Eruptive Rocks: their Genesis, Composition, Classification, and their Relation to Ore-Deposits; with a Chapter on Meteorites. John Wiley &amp; Sons, New York.</w:t>
      </w:r>
    </w:p>
    <w:p w14:paraId="59281A9D"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Shand, S.J., 1927. On the Relations between Silica, Alumina, and the Bases in Eruptive Rocks, considered as a Means of Classification. Geol. Mag. 64, 446. doi:10.1017/S0016756800103760</w:t>
      </w:r>
    </w:p>
    <w:p w14:paraId="7291E5C1"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 xml:space="preserve">Shervais, J.W., 1982. Ti-V plots and the petrogenesis of modern and ophiolitic lavas. Earth Planet. Sci. </w:t>
      </w:r>
      <w:r w:rsidRPr="00BD3126">
        <w:rPr>
          <w:rFonts w:ascii="Calibri" w:hAnsi="Calibri" w:cs="Calibri"/>
          <w:noProof/>
          <w:szCs w:val="24"/>
        </w:rPr>
        <w:lastRenderedPageBreak/>
        <w:t>Lett. 59, 101–118. doi:10.1016/0012-821X(82)90120-0</w:t>
      </w:r>
    </w:p>
    <w:p w14:paraId="62280C74"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Sun, S. -s., McDonough, W.F., 1989. Chemical and isotopic systematics of oceanic basalts: implications for mantle composition and processes. Geol. Soc. London, Spec. Publ. 42, 313–345. doi:10.1144/GSL.SP.1989.042.01.19</w:t>
      </w:r>
    </w:p>
    <w:p w14:paraId="3572BB59"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Wedepohl, K.H., 1995. The composition of the continental crust. Geochim. Cosmochim. Acta 59, 1217–1232. doi:10.1016/0016-7037(95)00038-2</w:t>
      </w:r>
    </w:p>
    <w:p w14:paraId="0D8A0CD1"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Whalen, J.B., Currie, K.L., Chappell, B.W., 1987. A-type granites: geochemical characteristics, discrimination and petrogenesis. Contrib. to Mineral. Petrol. 95, 407–419. doi:10.1007/BF00402202</w:t>
      </w:r>
    </w:p>
    <w:p w14:paraId="041A6C58"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szCs w:val="24"/>
        </w:rPr>
      </w:pPr>
      <w:r w:rsidRPr="00BD3126">
        <w:rPr>
          <w:rFonts w:ascii="Calibri" w:hAnsi="Calibri" w:cs="Calibri"/>
          <w:noProof/>
          <w:szCs w:val="24"/>
        </w:rPr>
        <w:t>Winchester, J. a., Floyd, P.A., 1977. Geochemical discrimination of different magma series and their differentiation products using immobile elements. Chem. Geol. 20, 325–343. doi:10.1016/0009-2541(77)90057-2</w:t>
      </w:r>
    </w:p>
    <w:p w14:paraId="04BB2B36" w14:textId="77777777" w:rsidR="007141A0" w:rsidRPr="00BD3126" w:rsidRDefault="007141A0" w:rsidP="007141A0">
      <w:pPr>
        <w:widowControl w:val="0"/>
        <w:autoSpaceDE w:val="0"/>
        <w:autoSpaceDN w:val="0"/>
        <w:adjustRightInd w:val="0"/>
        <w:spacing w:line="240" w:lineRule="auto"/>
        <w:ind w:left="480" w:hanging="480"/>
        <w:rPr>
          <w:rFonts w:ascii="Calibri" w:hAnsi="Calibri" w:cs="Calibri"/>
          <w:noProof/>
        </w:rPr>
      </w:pPr>
      <w:r w:rsidRPr="00BD3126">
        <w:rPr>
          <w:rFonts w:ascii="Calibri" w:hAnsi="Calibri" w:cs="Calibri"/>
          <w:noProof/>
          <w:szCs w:val="24"/>
        </w:rPr>
        <w:t>Wood, D. a., 1980. The application of a Th-Hf-Ta diagram to problems of tectonomagmatic classification and to establishing the nature of crustal contamination of basaltic lavas of the British Tertiary Volcanic Province. Earth Planet. Sci. Lett. 50, 11–30. doi:10.1016/0012-821X(80)90116-8</w:t>
      </w:r>
    </w:p>
    <w:p w14:paraId="2322B1B8" w14:textId="642BDCEF" w:rsidR="001973C9" w:rsidRPr="00BD3126" w:rsidRDefault="001973C9" w:rsidP="001973C9">
      <w:r w:rsidRPr="00BD3126">
        <w:fldChar w:fldCharType="end"/>
      </w:r>
    </w:p>
    <w:p w14:paraId="5DCC79B1" w14:textId="77777777" w:rsidR="0069238F" w:rsidRPr="00BD3126" w:rsidRDefault="0069238F" w:rsidP="001973C9">
      <w:pPr>
        <w:sectPr w:rsidR="0069238F" w:rsidRPr="00BD3126">
          <w:pgSz w:w="11906" w:h="16838"/>
          <w:pgMar w:top="1417" w:right="1417" w:bottom="1134" w:left="1417" w:header="708" w:footer="708" w:gutter="0"/>
          <w:cols w:space="708"/>
          <w:docGrid w:linePitch="360"/>
        </w:sectPr>
      </w:pPr>
    </w:p>
    <w:p w14:paraId="08656434" w14:textId="77777777" w:rsidR="0069238F" w:rsidRPr="00BD3126" w:rsidRDefault="0069238F" w:rsidP="0069238F">
      <w:pPr>
        <w:pStyle w:val="berschrift2"/>
      </w:pPr>
      <w:bookmarkStart w:id="87" w:name="_Toc23951226"/>
      <w:r w:rsidRPr="00BD3126">
        <w:lastRenderedPageBreak/>
        <w:t>Acknowledgements</w:t>
      </w:r>
      <w:bookmarkEnd w:id="87"/>
    </w:p>
    <w:p w14:paraId="34C1DDC2" w14:textId="02ACC3BB" w:rsidR="0069238F" w:rsidRPr="00BD3126" w:rsidRDefault="0069238F" w:rsidP="0069238F">
      <w:r w:rsidRPr="00BD3126">
        <w:t xml:space="preserve">The developer would like to greatly the working groups of Prof. Dr. Cornelia Spiegel (Geodynamics or the Polar Regions) and Prof. Dr. Wolfgang Bach (Petrology of the Ocean Crust) of the department 5 geosciences of the University of Bremen. </w:t>
      </w:r>
      <w:r w:rsidR="00B4296B" w:rsidRPr="00BD3126">
        <w:t>The progress and early development of FastGAPP has been presented</w:t>
      </w:r>
      <w:r w:rsidR="00103AD6" w:rsidRPr="00BD3126">
        <w:t xml:space="preserve"> for these working groups</w:t>
      </w:r>
      <w:r w:rsidR="00B4296B" w:rsidRPr="00BD3126">
        <w:t xml:space="preserve"> </w:t>
      </w:r>
      <w:r w:rsidR="00103AD6" w:rsidRPr="00BD3126">
        <w:t xml:space="preserve">several times. The developer has received </w:t>
      </w:r>
      <w:r w:rsidR="004302C9" w:rsidRPr="00BD3126">
        <w:t>some ideas and positive feedback, which has been implemented in FastGAPP v2.0.</w:t>
      </w:r>
    </w:p>
    <w:p w14:paraId="01C7AE6B" w14:textId="75CC6E5B" w:rsidR="0069238F" w:rsidRPr="00BD3126" w:rsidRDefault="004302C9" w:rsidP="001973C9">
      <w:r w:rsidRPr="00BD3126">
        <w:t xml:space="preserve">Furthermore, the developer </w:t>
      </w:r>
      <w:r w:rsidR="002E7D76" w:rsidRPr="00BD3126">
        <w:t xml:space="preserve">wants to thank Boris Priehs </w:t>
      </w:r>
      <w:r w:rsidR="00A1054F" w:rsidRPr="00BD3126">
        <w:t>for months of helpful MATLAB introductions</w:t>
      </w:r>
      <w:r w:rsidR="00C50FD7" w:rsidRPr="00BD3126">
        <w:t>,</w:t>
      </w:r>
      <w:r w:rsidR="00A1054F" w:rsidRPr="00BD3126">
        <w:t xml:space="preserve"> instructions</w:t>
      </w:r>
      <w:r w:rsidR="00C50FD7" w:rsidRPr="00BD3126">
        <w:t xml:space="preserve"> and support during the development of the first version of FastGAPP</w:t>
      </w:r>
      <w:r w:rsidR="00A1054F" w:rsidRPr="00BD3126">
        <w:t xml:space="preserve">. </w:t>
      </w:r>
      <w:r w:rsidR="00E86C30" w:rsidRPr="00BD3126">
        <w:t>FastGAPP v2.0 would not be possible without you, Boris!</w:t>
      </w:r>
    </w:p>
    <w:sectPr w:rsidR="0069238F" w:rsidRPr="00BD312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0F0FA5" w14:textId="77777777" w:rsidR="00A035EA" w:rsidRDefault="00A035EA" w:rsidP="003E3B0A">
      <w:pPr>
        <w:spacing w:after="0" w:line="240" w:lineRule="auto"/>
      </w:pPr>
      <w:r>
        <w:separator/>
      </w:r>
    </w:p>
  </w:endnote>
  <w:endnote w:type="continuationSeparator" w:id="0">
    <w:p w14:paraId="4C16AB8A" w14:textId="77777777" w:rsidR="00A035EA" w:rsidRDefault="00A035EA" w:rsidP="003E3B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3277334"/>
      <w:docPartObj>
        <w:docPartGallery w:val="Page Numbers (Bottom of Page)"/>
        <w:docPartUnique/>
      </w:docPartObj>
    </w:sdtPr>
    <w:sdtEndPr/>
    <w:sdtContent>
      <w:p w14:paraId="1CA343FC" w14:textId="7DBBD671" w:rsidR="00A035EA" w:rsidRDefault="00A035EA">
        <w:pPr>
          <w:pStyle w:val="Fuzeile"/>
          <w:jc w:val="right"/>
        </w:pPr>
        <w:r>
          <w:fldChar w:fldCharType="begin"/>
        </w:r>
        <w:r>
          <w:instrText>PAGE   \* MERGEFORMAT</w:instrText>
        </w:r>
        <w:r>
          <w:fldChar w:fldCharType="separate"/>
        </w:r>
        <w:r>
          <w:rPr>
            <w:lang w:val="de-DE"/>
          </w:rP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4894300"/>
      <w:docPartObj>
        <w:docPartGallery w:val="Page Numbers (Bottom of Page)"/>
        <w:docPartUnique/>
      </w:docPartObj>
    </w:sdtPr>
    <w:sdtEndPr/>
    <w:sdtContent>
      <w:p w14:paraId="0B7F058D" w14:textId="0AC94DEF" w:rsidR="00A035EA" w:rsidRDefault="00A035EA">
        <w:pPr>
          <w:pStyle w:val="Fuzeile"/>
        </w:pPr>
        <w:r>
          <w:fldChar w:fldCharType="begin"/>
        </w:r>
        <w:r>
          <w:instrText>PAGE   \* MERGEFORMAT</w:instrText>
        </w:r>
        <w:r>
          <w:fldChar w:fldCharType="separate"/>
        </w:r>
        <w:r>
          <w:rPr>
            <w:lang w:val="de-DE"/>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5470866"/>
      <w:docPartObj>
        <w:docPartGallery w:val="Page Numbers (Bottom of Page)"/>
        <w:docPartUnique/>
      </w:docPartObj>
    </w:sdtPr>
    <w:sdtEndPr/>
    <w:sdtContent>
      <w:p w14:paraId="42E5F3AB" w14:textId="77777777" w:rsidR="00A035EA" w:rsidRDefault="00A035EA">
        <w:pPr>
          <w:pStyle w:val="Fuzeile"/>
          <w:jc w:val="right"/>
        </w:pPr>
        <w:r>
          <w:fldChar w:fldCharType="begin"/>
        </w:r>
        <w:r>
          <w:instrText>PAGE   \* MERGEFORMAT</w:instrText>
        </w:r>
        <w:r>
          <w:fldChar w:fldCharType="separate"/>
        </w:r>
        <w:r>
          <w:rPr>
            <w:lang w:val="de-DE"/>
          </w:rPr>
          <w:t>2</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4B9D3" w14:textId="58AD8E63" w:rsidR="00A035EA" w:rsidRDefault="00A035EA" w:rsidP="00001A8E">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0568831"/>
      <w:docPartObj>
        <w:docPartGallery w:val="Page Numbers (Bottom of Page)"/>
        <w:docPartUnique/>
      </w:docPartObj>
    </w:sdtPr>
    <w:sdtEndPr/>
    <w:sdtContent>
      <w:p w14:paraId="02063DC0" w14:textId="0C357377" w:rsidR="00A035EA" w:rsidRDefault="00A035EA" w:rsidP="004246A0">
        <w:pPr>
          <w:pStyle w:val="Fuzeile"/>
          <w:jc w:val="right"/>
        </w:pPr>
        <w:r>
          <w:fldChar w:fldCharType="begin"/>
        </w:r>
        <w:r>
          <w:instrText>PAGE   \* MERGEFORMAT</w:instrText>
        </w:r>
        <w:r>
          <w:fldChar w:fldCharType="separate"/>
        </w:r>
        <w:r>
          <w:rPr>
            <w:lang w:val="de-DE"/>
          </w:rPr>
          <w:t>2</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0950789"/>
      <w:docPartObj>
        <w:docPartGallery w:val="Page Numbers (Bottom of Page)"/>
        <w:docPartUnique/>
      </w:docPartObj>
    </w:sdtPr>
    <w:sdtEndPr/>
    <w:sdtContent>
      <w:p w14:paraId="40BD3F11" w14:textId="4F0CFC47" w:rsidR="00A035EA" w:rsidRDefault="00A035EA" w:rsidP="004246A0">
        <w:pPr>
          <w:pStyle w:val="Fuzeile"/>
        </w:pPr>
        <w:r>
          <w:fldChar w:fldCharType="begin"/>
        </w:r>
        <w:r>
          <w:instrText>PAGE   \* MERGEFORMAT</w:instrText>
        </w:r>
        <w:r>
          <w:fldChar w:fldCharType="separate"/>
        </w:r>
        <w:r>
          <w:rPr>
            <w:lang w:val="de-DE"/>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3620B4" w14:textId="77777777" w:rsidR="00A035EA" w:rsidRDefault="00A035EA" w:rsidP="003E3B0A">
      <w:pPr>
        <w:spacing w:after="0" w:line="240" w:lineRule="auto"/>
      </w:pPr>
      <w:r>
        <w:separator/>
      </w:r>
    </w:p>
  </w:footnote>
  <w:footnote w:type="continuationSeparator" w:id="0">
    <w:p w14:paraId="0D1BB158" w14:textId="77777777" w:rsidR="00A035EA" w:rsidRDefault="00A035EA" w:rsidP="003E3B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00CA1" w14:textId="77777777" w:rsidR="00A035EA" w:rsidRDefault="00A035E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5614AF" w14:textId="45297B88" w:rsidR="00A035EA" w:rsidRDefault="00A035E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8CECA" w14:textId="0785EBB1" w:rsidR="00A035EA" w:rsidRDefault="00A035EA">
    <w:pPr>
      <w:pStyle w:val="Kopfzeile"/>
    </w:pPr>
    <w:r w:rsidRPr="00C102D2">
      <w:rPr>
        <w:b/>
        <w:i/>
      </w:rPr>
      <w:t>FastGAPP – Manual and documentation</w:t>
    </w:r>
    <w:r>
      <w:rPr>
        <w:b/>
        <w:i/>
      </w:rPr>
      <w:tab/>
    </w:r>
    <w:r>
      <w:rPr>
        <w:b/>
        <w:i/>
      </w:rPr>
      <w:tab/>
      <w:t>Content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0D302C" w14:textId="549485F2" w:rsidR="00A035EA" w:rsidRDefault="00A035EA">
    <w:pPr>
      <w:pStyle w:val="Kopfzeile"/>
    </w:pPr>
    <w:r>
      <w:rPr>
        <w:b/>
        <w:i/>
      </w:rPr>
      <w:t>Contents</w:t>
    </w:r>
    <w:r>
      <w:rPr>
        <w:b/>
        <w:i/>
      </w:rPr>
      <w:tab/>
    </w:r>
    <w:r>
      <w:rPr>
        <w:b/>
        <w:i/>
      </w:rPr>
      <w:tab/>
    </w:r>
    <w:r w:rsidRPr="00C102D2">
      <w:rPr>
        <w:b/>
        <w:i/>
      </w:rPr>
      <w:t>FastGAPP – Manual and documenta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EE32A8" w14:textId="2C67753E" w:rsidR="00A035EA" w:rsidRDefault="00A035EA">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5F4348" w14:textId="2097315D" w:rsidR="00A035EA" w:rsidRDefault="00A035EA">
    <w:pPr>
      <w:pStyle w:val="Kopfzeile"/>
    </w:pPr>
    <w:r w:rsidRPr="00C102D2">
      <w:rPr>
        <w:b/>
        <w:i/>
      </w:rPr>
      <w:t>FastGAPP – Manual and documentation</w:t>
    </w:r>
    <w:r>
      <w:rPr>
        <w:b/>
        <w:i/>
      </w:rPr>
      <w:tab/>
    </w:r>
    <w:r>
      <w:rPr>
        <w:b/>
        <w:i/>
      </w:rPr>
      <w:tab/>
    </w:r>
    <w:r>
      <w:rPr>
        <w:b/>
        <w:i/>
      </w:rPr>
      <w:fldChar w:fldCharType="begin"/>
    </w:r>
    <w:r>
      <w:rPr>
        <w:b/>
        <w:i/>
      </w:rPr>
      <w:instrText xml:space="preserve"> STYLEREF  "Überschrift 1" \n  \* MERGEFORMAT </w:instrText>
    </w:r>
    <w:r>
      <w:rPr>
        <w:b/>
        <w:i/>
      </w:rPr>
      <w:fldChar w:fldCharType="separate"/>
    </w:r>
    <w:r w:rsidR="00F65358">
      <w:rPr>
        <w:b/>
        <w:i/>
        <w:noProof/>
      </w:rPr>
      <w:t>3</w:t>
    </w:r>
    <w:r>
      <w:rPr>
        <w:b/>
        <w:i/>
      </w:rPr>
      <w:fldChar w:fldCharType="end"/>
    </w:r>
    <w:r>
      <w:rPr>
        <w:b/>
        <w:i/>
      </w:rPr>
      <w:t xml:space="preserve">. </w:t>
    </w:r>
    <w:r>
      <w:rPr>
        <w:b/>
        <w:i/>
      </w:rPr>
      <w:fldChar w:fldCharType="begin"/>
    </w:r>
    <w:r>
      <w:rPr>
        <w:b/>
        <w:i/>
      </w:rPr>
      <w:instrText xml:space="preserve"> STYLEREF  "Überschrift 1"  \* MERGEFORMAT </w:instrText>
    </w:r>
    <w:r>
      <w:rPr>
        <w:b/>
        <w:i/>
      </w:rPr>
      <w:fldChar w:fldCharType="separate"/>
    </w:r>
    <w:r w:rsidR="00F65358">
      <w:rPr>
        <w:b/>
        <w:i/>
        <w:noProof/>
      </w:rPr>
      <w:t>First steps with FastGAPP</w:t>
    </w:r>
    <w:r>
      <w:rPr>
        <w:b/>
        <w:i/>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7A434" w14:textId="4E04B183" w:rsidR="00A035EA" w:rsidRDefault="00A035EA">
    <w:pPr>
      <w:pStyle w:val="Kopfzeile"/>
    </w:pPr>
    <w:r>
      <w:rPr>
        <w:b/>
        <w:i/>
      </w:rPr>
      <w:fldChar w:fldCharType="begin"/>
    </w:r>
    <w:r>
      <w:rPr>
        <w:b/>
        <w:i/>
      </w:rPr>
      <w:instrText xml:space="preserve"> STYLEREF  "Überschrift 1" \n  \* MERGEFORMAT </w:instrText>
    </w:r>
    <w:r>
      <w:rPr>
        <w:b/>
        <w:i/>
      </w:rPr>
      <w:fldChar w:fldCharType="separate"/>
    </w:r>
    <w:r w:rsidR="00F65358">
      <w:rPr>
        <w:b/>
        <w:i/>
        <w:noProof/>
      </w:rPr>
      <w:t>3</w:t>
    </w:r>
    <w:r>
      <w:rPr>
        <w:b/>
        <w:i/>
      </w:rPr>
      <w:fldChar w:fldCharType="end"/>
    </w:r>
    <w:r>
      <w:rPr>
        <w:b/>
        <w:i/>
      </w:rPr>
      <w:t xml:space="preserve">. </w:t>
    </w:r>
    <w:r>
      <w:rPr>
        <w:b/>
        <w:i/>
      </w:rPr>
      <w:fldChar w:fldCharType="begin"/>
    </w:r>
    <w:r>
      <w:rPr>
        <w:b/>
        <w:i/>
      </w:rPr>
      <w:instrText xml:space="preserve"> STYLEREF  "Überschrift 1"  \* MERGEFORMAT </w:instrText>
    </w:r>
    <w:r>
      <w:rPr>
        <w:b/>
        <w:i/>
      </w:rPr>
      <w:fldChar w:fldCharType="separate"/>
    </w:r>
    <w:r w:rsidR="00F65358">
      <w:rPr>
        <w:b/>
        <w:i/>
        <w:noProof/>
      </w:rPr>
      <w:t>First steps with FastGAPP</w:t>
    </w:r>
    <w:r>
      <w:rPr>
        <w:b/>
        <w:i/>
      </w:rPr>
      <w:fldChar w:fldCharType="end"/>
    </w:r>
    <w:r>
      <w:rPr>
        <w:b/>
        <w:i/>
      </w:rPr>
      <w:tab/>
    </w:r>
    <w:r>
      <w:rPr>
        <w:b/>
        <w:i/>
      </w:rPr>
      <w:tab/>
    </w:r>
    <w:r w:rsidRPr="00C102D2">
      <w:rPr>
        <w:b/>
        <w:i/>
      </w:rPr>
      <w:t>FastGAPP – Manual and documentatio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D3CDF1" w14:textId="443A93F5" w:rsidR="00A035EA" w:rsidRDefault="00A035EA">
    <w:pPr>
      <w:pStyle w:val="Kopfzeile"/>
    </w:pPr>
    <w:r>
      <w:rPr>
        <w:b/>
        <w:i/>
      </w:rPr>
      <w:fldChar w:fldCharType="begin"/>
    </w:r>
    <w:r>
      <w:rPr>
        <w:b/>
        <w:i/>
      </w:rPr>
      <w:instrText xml:space="preserve"> STYLEREF  "Überschrift 1" \n  \* MERGEFORMAT </w:instrText>
    </w:r>
    <w:r>
      <w:rPr>
        <w:b/>
        <w:i/>
      </w:rPr>
      <w:fldChar w:fldCharType="separate"/>
    </w:r>
    <w:r w:rsidR="00F65358">
      <w:rPr>
        <w:b/>
        <w:i/>
        <w:noProof/>
      </w:rPr>
      <w:t>3</w:t>
    </w:r>
    <w:r>
      <w:rPr>
        <w:b/>
        <w:i/>
      </w:rPr>
      <w:fldChar w:fldCharType="end"/>
    </w:r>
    <w:r>
      <w:rPr>
        <w:b/>
        <w:i/>
      </w:rPr>
      <w:t xml:space="preserve">. </w:t>
    </w:r>
    <w:r>
      <w:rPr>
        <w:b/>
        <w:i/>
      </w:rPr>
      <w:fldChar w:fldCharType="begin"/>
    </w:r>
    <w:r>
      <w:rPr>
        <w:b/>
        <w:i/>
      </w:rPr>
      <w:instrText xml:space="preserve"> STYLEREF  "Überschrift 1"  \* MERGEFORMAT </w:instrText>
    </w:r>
    <w:r>
      <w:rPr>
        <w:b/>
        <w:i/>
      </w:rPr>
      <w:fldChar w:fldCharType="separate"/>
    </w:r>
    <w:r w:rsidR="00F65358">
      <w:rPr>
        <w:b/>
        <w:i/>
        <w:noProof/>
      </w:rPr>
      <w:t>First steps with FastGAPP</w:t>
    </w:r>
    <w:r>
      <w:rPr>
        <w:b/>
        <w:i/>
      </w:rPr>
      <w:fldChar w:fldCharType="end"/>
    </w:r>
    <w:r>
      <w:rPr>
        <w:b/>
        <w:i/>
      </w:rPr>
      <w:tab/>
    </w:r>
    <w:r>
      <w:rPr>
        <w:b/>
        <w:i/>
      </w:rPr>
      <w:tab/>
    </w:r>
    <w:r w:rsidRPr="00C102D2">
      <w:rPr>
        <w:b/>
        <w:i/>
      </w:rPr>
      <w:t>FastGAPP – Manual and documentatio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E10FE5" w14:textId="4CB7247A" w:rsidR="00A035EA" w:rsidRDefault="00A035EA">
    <w:pPr>
      <w:pStyle w:val="Kopfzeile"/>
    </w:pPr>
    <w:r>
      <w:rPr>
        <w:b/>
        <w:i/>
      </w:rPr>
      <w:fldChar w:fldCharType="begin"/>
    </w:r>
    <w:r>
      <w:rPr>
        <w:b/>
        <w:i/>
      </w:rPr>
      <w:instrText xml:space="preserve"> STYLEREF  "Überschrift 1" \n  \* MERGEFORMAT </w:instrText>
    </w:r>
    <w:r>
      <w:rPr>
        <w:b/>
        <w:i/>
      </w:rPr>
      <w:fldChar w:fldCharType="separate"/>
    </w:r>
    <w:r w:rsidR="00F65358">
      <w:rPr>
        <w:b/>
        <w:i/>
        <w:noProof/>
      </w:rPr>
      <w:t>12</w:t>
    </w:r>
    <w:r>
      <w:rPr>
        <w:b/>
        <w:i/>
      </w:rPr>
      <w:fldChar w:fldCharType="end"/>
    </w:r>
    <w:r>
      <w:rPr>
        <w:b/>
        <w:i/>
      </w:rPr>
      <w:t xml:space="preserve">. </w:t>
    </w:r>
    <w:r>
      <w:rPr>
        <w:b/>
        <w:i/>
      </w:rPr>
      <w:fldChar w:fldCharType="begin"/>
    </w:r>
    <w:r>
      <w:rPr>
        <w:b/>
        <w:i/>
      </w:rPr>
      <w:instrText xml:space="preserve"> STYLEREF  "Überschrift 1"  \* MERGEFORMAT </w:instrText>
    </w:r>
    <w:r>
      <w:rPr>
        <w:b/>
        <w:i/>
      </w:rPr>
      <w:fldChar w:fldCharType="separate"/>
    </w:r>
    <w:r w:rsidR="00F65358">
      <w:rPr>
        <w:b/>
        <w:i/>
        <w:noProof/>
      </w:rPr>
      <w:t>Contact the developer</w:t>
    </w:r>
    <w:r>
      <w:rPr>
        <w:b/>
        <w:i/>
      </w:rPr>
      <w:fldChar w:fldCharType="end"/>
    </w:r>
    <w:r>
      <w:rPr>
        <w:b/>
        <w:i/>
      </w:rPr>
      <w:tab/>
    </w:r>
    <w:r>
      <w:rPr>
        <w:b/>
        <w:i/>
      </w:rPr>
      <w:tab/>
    </w:r>
    <w:r w:rsidRPr="00C102D2">
      <w:rPr>
        <w:b/>
        <w:i/>
      </w:rPr>
      <w:t>FastGAPP – Manual and docu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32C0F"/>
    <w:multiLevelType w:val="multilevel"/>
    <w:tmpl w:val="3B7C69C8"/>
    <w:lvl w:ilvl="0">
      <w:start w:val="1"/>
      <w:numFmt w:val="decimal"/>
      <w:lvlText w:val="%1."/>
      <w:lvlJc w:val="left"/>
      <w:pPr>
        <w:ind w:left="567" w:hanging="397"/>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83626D9"/>
    <w:multiLevelType w:val="multilevel"/>
    <w:tmpl w:val="BA3ADB62"/>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8426ED2"/>
    <w:multiLevelType w:val="multilevel"/>
    <w:tmpl w:val="3B7C69C8"/>
    <w:lvl w:ilvl="0">
      <w:start w:val="1"/>
      <w:numFmt w:val="decimal"/>
      <w:lvlText w:val="%1."/>
      <w:lvlJc w:val="left"/>
      <w:pPr>
        <w:ind w:left="567" w:hanging="397"/>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0C485194"/>
    <w:multiLevelType w:val="multilevel"/>
    <w:tmpl w:val="3B7C69C8"/>
    <w:lvl w:ilvl="0">
      <w:start w:val="1"/>
      <w:numFmt w:val="decimal"/>
      <w:lvlText w:val="%1."/>
      <w:lvlJc w:val="left"/>
      <w:pPr>
        <w:ind w:left="567" w:hanging="397"/>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0D826868"/>
    <w:multiLevelType w:val="multilevel"/>
    <w:tmpl w:val="BA3ADB62"/>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12EF7C90"/>
    <w:multiLevelType w:val="hybridMultilevel"/>
    <w:tmpl w:val="E64EBD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3B95E15"/>
    <w:multiLevelType w:val="multilevel"/>
    <w:tmpl w:val="BA3ADB62"/>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14BB70B8"/>
    <w:multiLevelType w:val="hybridMultilevel"/>
    <w:tmpl w:val="36CE05D6"/>
    <w:lvl w:ilvl="0" w:tplc="0407000B">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8" w15:restartNumberingAfterBreak="0">
    <w:nsid w:val="1B067ABB"/>
    <w:multiLevelType w:val="multilevel"/>
    <w:tmpl w:val="63BED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3976333"/>
    <w:multiLevelType w:val="hybridMultilevel"/>
    <w:tmpl w:val="1F0EE536"/>
    <w:lvl w:ilvl="0" w:tplc="1F8E0F02">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4A76E22"/>
    <w:multiLevelType w:val="multilevel"/>
    <w:tmpl w:val="3B7C69C8"/>
    <w:lvl w:ilvl="0">
      <w:start w:val="1"/>
      <w:numFmt w:val="decimal"/>
      <w:lvlText w:val="%1."/>
      <w:lvlJc w:val="left"/>
      <w:pPr>
        <w:ind w:left="567" w:hanging="397"/>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49DF43F9"/>
    <w:multiLevelType w:val="multilevel"/>
    <w:tmpl w:val="3B7C69C8"/>
    <w:lvl w:ilvl="0">
      <w:start w:val="1"/>
      <w:numFmt w:val="decimal"/>
      <w:lvlText w:val="%1."/>
      <w:lvlJc w:val="left"/>
      <w:pPr>
        <w:ind w:left="567" w:hanging="397"/>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4AC4188C"/>
    <w:multiLevelType w:val="multilevel"/>
    <w:tmpl w:val="3B7C69C8"/>
    <w:lvl w:ilvl="0">
      <w:start w:val="1"/>
      <w:numFmt w:val="decimal"/>
      <w:lvlText w:val="%1."/>
      <w:lvlJc w:val="left"/>
      <w:pPr>
        <w:ind w:left="567" w:hanging="397"/>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4D0155BD"/>
    <w:multiLevelType w:val="hybridMultilevel"/>
    <w:tmpl w:val="F8E29C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4E0261C4"/>
    <w:multiLevelType w:val="hybridMultilevel"/>
    <w:tmpl w:val="6CCA11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2B70ED6"/>
    <w:multiLevelType w:val="multilevel"/>
    <w:tmpl w:val="BA3ADB62"/>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52D57B6A"/>
    <w:multiLevelType w:val="multilevel"/>
    <w:tmpl w:val="BA3ADB62"/>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561F1F71"/>
    <w:multiLevelType w:val="multilevel"/>
    <w:tmpl w:val="3B7C69C8"/>
    <w:lvl w:ilvl="0">
      <w:start w:val="1"/>
      <w:numFmt w:val="decimal"/>
      <w:lvlText w:val="%1."/>
      <w:lvlJc w:val="left"/>
      <w:pPr>
        <w:ind w:left="567" w:hanging="397"/>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5D8B74E9"/>
    <w:multiLevelType w:val="hybridMultilevel"/>
    <w:tmpl w:val="313662EC"/>
    <w:lvl w:ilvl="0" w:tplc="73F2850E">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E7E6196"/>
    <w:multiLevelType w:val="multilevel"/>
    <w:tmpl w:val="3B7C69C8"/>
    <w:lvl w:ilvl="0">
      <w:start w:val="1"/>
      <w:numFmt w:val="decimal"/>
      <w:lvlText w:val="%1."/>
      <w:lvlJc w:val="left"/>
      <w:pPr>
        <w:ind w:left="567" w:hanging="397"/>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F3B73BC"/>
    <w:multiLevelType w:val="hybridMultilevel"/>
    <w:tmpl w:val="A30A2A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92141BA"/>
    <w:multiLevelType w:val="multilevel"/>
    <w:tmpl w:val="82E4F256"/>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7A5C5E91"/>
    <w:multiLevelType w:val="multilevel"/>
    <w:tmpl w:val="BA3ADB62"/>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1"/>
  </w:num>
  <w:num w:numId="2">
    <w:abstractNumId w:val="0"/>
  </w:num>
  <w:num w:numId="3">
    <w:abstractNumId w:val="13"/>
  </w:num>
  <w:num w:numId="4">
    <w:abstractNumId w:val="20"/>
  </w:num>
  <w:num w:numId="5">
    <w:abstractNumId w:val="22"/>
  </w:num>
  <w:num w:numId="6">
    <w:abstractNumId w:val="7"/>
  </w:num>
  <w:num w:numId="7">
    <w:abstractNumId w:val="18"/>
  </w:num>
  <w:num w:numId="8">
    <w:abstractNumId w:val="1"/>
  </w:num>
  <w:num w:numId="9">
    <w:abstractNumId w:val="4"/>
  </w:num>
  <w:num w:numId="10">
    <w:abstractNumId w:val="15"/>
  </w:num>
  <w:num w:numId="11">
    <w:abstractNumId w:val="16"/>
  </w:num>
  <w:num w:numId="12">
    <w:abstractNumId w:val="6"/>
  </w:num>
  <w:num w:numId="13">
    <w:abstractNumId w:val="2"/>
  </w:num>
  <w:num w:numId="14">
    <w:abstractNumId w:val="11"/>
  </w:num>
  <w:num w:numId="15">
    <w:abstractNumId w:val="17"/>
  </w:num>
  <w:num w:numId="16">
    <w:abstractNumId w:val="3"/>
  </w:num>
  <w:num w:numId="17">
    <w:abstractNumId w:val="12"/>
  </w:num>
  <w:num w:numId="18">
    <w:abstractNumId w:val="14"/>
  </w:num>
  <w:num w:numId="19">
    <w:abstractNumId w:val="10"/>
  </w:num>
  <w:num w:numId="20">
    <w:abstractNumId w:val="19"/>
  </w:num>
  <w:num w:numId="21">
    <w:abstractNumId w:val="9"/>
  </w:num>
  <w:num w:numId="22">
    <w:abstractNumId w:val="8"/>
  </w:num>
  <w:num w:numId="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08"/>
  <w:hyphenationZone w:val="425"/>
  <w:evenAndOddHeaders/>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4BFF"/>
    <w:rsid w:val="00000DC8"/>
    <w:rsid w:val="00001731"/>
    <w:rsid w:val="00001A8E"/>
    <w:rsid w:val="00002C6A"/>
    <w:rsid w:val="00002E1B"/>
    <w:rsid w:val="000031FC"/>
    <w:rsid w:val="000048B8"/>
    <w:rsid w:val="00004931"/>
    <w:rsid w:val="000060FE"/>
    <w:rsid w:val="0000624D"/>
    <w:rsid w:val="00006350"/>
    <w:rsid w:val="00006D2A"/>
    <w:rsid w:val="00006F0B"/>
    <w:rsid w:val="000071C8"/>
    <w:rsid w:val="000075F1"/>
    <w:rsid w:val="00007DC0"/>
    <w:rsid w:val="0001077C"/>
    <w:rsid w:val="000119D1"/>
    <w:rsid w:val="00011B5D"/>
    <w:rsid w:val="00011CDC"/>
    <w:rsid w:val="000128D6"/>
    <w:rsid w:val="00012BA0"/>
    <w:rsid w:val="00012CC1"/>
    <w:rsid w:val="00013FEE"/>
    <w:rsid w:val="000140C8"/>
    <w:rsid w:val="00015705"/>
    <w:rsid w:val="000159AA"/>
    <w:rsid w:val="00016026"/>
    <w:rsid w:val="00016519"/>
    <w:rsid w:val="000169CA"/>
    <w:rsid w:val="0001760E"/>
    <w:rsid w:val="0001781C"/>
    <w:rsid w:val="0002077D"/>
    <w:rsid w:val="000211C2"/>
    <w:rsid w:val="00021277"/>
    <w:rsid w:val="00021EB7"/>
    <w:rsid w:val="00022CC4"/>
    <w:rsid w:val="00024120"/>
    <w:rsid w:val="000246DB"/>
    <w:rsid w:val="00024EE7"/>
    <w:rsid w:val="000252CA"/>
    <w:rsid w:val="00025BFF"/>
    <w:rsid w:val="00025C41"/>
    <w:rsid w:val="000270E9"/>
    <w:rsid w:val="0002748C"/>
    <w:rsid w:val="0002762F"/>
    <w:rsid w:val="0002779D"/>
    <w:rsid w:val="0003061E"/>
    <w:rsid w:val="0003088D"/>
    <w:rsid w:val="00030965"/>
    <w:rsid w:val="00030A85"/>
    <w:rsid w:val="00032508"/>
    <w:rsid w:val="000326DD"/>
    <w:rsid w:val="00035AB0"/>
    <w:rsid w:val="00036186"/>
    <w:rsid w:val="00037228"/>
    <w:rsid w:val="00040D1F"/>
    <w:rsid w:val="00041067"/>
    <w:rsid w:val="00041B00"/>
    <w:rsid w:val="00042077"/>
    <w:rsid w:val="0004319A"/>
    <w:rsid w:val="00043653"/>
    <w:rsid w:val="0004369C"/>
    <w:rsid w:val="000450A1"/>
    <w:rsid w:val="00045219"/>
    <w:rsid w:val="0004602C"/>
    <w:rsid w:val="0004650C"/>
    <w:rsid w:val="00046E6F"/>
    <w:rsid w:val="00050738"/>
    <w:rsid w:val="00051337"/>
    <w:rsid w:val="00051DAC"/>
    <w:rsid w:val="0005245E"/>
    <w:rsid w:val="00052619"/>
    <w:rsid w:val="00054121"/>
    <w:rsid w:val="00054C34"/>
    <w:rsid w:val="000570AB"/>
    <w:rsid w:val="0005727F"/>
    <w:rsid w:val="00057E64"/>
    <w:rsid w:val="000606CD"/>
    <w:rsid w:val="00060BCE"/>
    <w:rsid w:val="00062B35"/>
    <w:rsid w:val="00063685"/>
    <w:rsid w:val="00063EEA"/>
    <w:rsid w:val="000648B1"/>
    <w:rsid w:val="00064BCE"/>
    <w:rsid w:val="000664B2"/>
    <w:rsid w:val="0006653A"/>
    <w:rsid w:val="00066CCB"/>
    <w:rsid w:val="00066E45"/>
    <w:rsid w:val="00067673"/>
    <w:rsid w:val="00067E77"/>
    <w:rsid w:val="00070945"/>
    <w:rsid w:val="00070BFD"/>
    <w:rsid w:val="00070E9F"/>
    <w:rsid w:val="00072943"/>
    <w:rsid w:val="000735C4"/>
    <w:rsid w:val="000752F9"/>
    <w:rsid w:val="00076352"/>
    <w:rsid w:val="000766F5"/>
    <w:rsid w:val="00077435"/>
    <w:rsid w:val="000775F6"/>
    <w:rsid w:val="00080470"/>
    <w:rsid w:val="00080C03"/>
    <w:rsid w:val="000828F4"/>
    <w:rsid w:val="00082B7E"/>
    <w:rsid w:val="00083E90"/>
    <w:rsid w:val="00084605"/>
    <w:rsid w:val="000847AE"/>
    <w:rsid w:val="000848C9"/>
    <w:rsid w:val="0008623E"/>
    <w:rsid w:val="00086357"/>
    <w:rsid w:val="000868C1"/>
    <w:rsid w:val="00086BCC"/>
    <w:rsid w:val="000874E7"/>
    <w:rsid w:val="00087D63"/>
    <w:rsid w:val="00087FA5"/>
    <w:rsid w:val="000916C8"/>
    <w:rsid w:val="000944C5"/>
    <w:rsid w:val="00095C62"/>
    <w:rsid w:val="00095C6E"/>
    <w:rsid w:val="0009660D"/>
    <w:rsid w:val="000A06E7"/>
    <w:rsid w:val="000A0FF7"/>
    <w:rsid w:val="000A12FC"/>
    <w:rsid w:val="000A25A4"/>
    <w:rsid w:val="000A325E"/>
    <w:rsid w:val="000A33BD"/>
    <w:rsid w:val="000A4CE6"/>
    <w:rsid w:val="000A5591"/>
    <w:rsid w:val="000A5B8E"/>
    <w:rsid w:val="000A5FA6"/>
    <w:rsid w:val="000A7273"/>
    <w:rsid w:val="000B07F4"/>
    <w:rsid w:val="000B0F6C"/>
    <w:rsid w:val="000B17DB"/>
    <w:rsid w:val="000B2113"/>
    <w:rsid w:val="000B285F"/>
    <w:rsid w:val="000B2B30"/>
    <w:rsid w:val="000B321A"/>
    <w:rsid w:val="000B5395"/>
    <w:rsid w:val="000B6008"/>
    <w:rsid w:val="000B70A2"/>
    <w:rsid w:val="000B7DB8"/>
    <w:rsid w:val="000C0CAC"/>
    <w:rsid w:val="000C16B2"/>
    <w:rsid w:val="000C26E1"/>
    <w:rsid w:val="000C2E6F"/>
    <w:rsid w:val="000C3B65"/>
    <w:rsid w:val="000C536D"/>
    <w:rsid w:val="000C59D6"/>
    <w:rsid w:val="000C6C1F"/>
    <w:rsid w:val="000C7016"/>
    <w:rsid w:val="000D0260"/>
    <w:rsid w:val="000D05FF"/>
    <w:rsid w:val="000D0FC1"/>
    <w:rsid w:val="000D12C1"/>
    <w:rsid w:val="000D2F87"/>
    <w:rsid w:val="000D424E"/>
    <w:rsid w:val="000D442D"/>
    <w:rsid w:val="000D4BCA"/>
    <w:rsid w:val="000D4E03"/>
    <w:rsid w:val="000D50D6"/>
    <w:rsid w:val="000D5183"/>
    <w:rsid w:val="000D5811"/>
    <w:rsid w:val="000D5E81"/>
    <w:rsid w:val="000D6365"/>
    <w:rsid w:val="000D70B1"/>
    <w:rsid w:val="000D72B5"/>
    <w:rsid w:val="000D765B"/>
    <w:rsid w:val="000D777C"/>
    <w:rsid w:val="000D7C1C"/>
    <w:rsid w:val="000E03DA"/>
    <w:rsid w:val="000E12AF"/>
    <w:rsid w:val="000E18D1"/>
    <w:rsid w:val="000E1B9F"/>
    <w:rsid w:val="000E2628"/>
    <w:rsid w:val="000E348C"/>
    <w:rsid w:val="000E4070"/>
    <w:rsid w:val="000E5288"/>
    <w:rsid w:val="000E5415"/>
    <w:rsid w:val="000E589B"/>
    <w:rsid w:val="000E5F21"/>
    <w:rsid w:val="000E5F6A"/>
    <w:rsid w:val="000E5F83"/>
    <w:rsid w:val="000E677D"/>
    <w:rsid w:val="000F067B"/>
    <w:rsid w:val="000F1777"/>
    <w:rsid w:val="000F1861"/>
    <w:rsid w:val="000F1DE6"/>
    <w:rsid w:val="000F4258"/>
    <w:rsid w:val="000F466D"/>
    <w:rsid w:val="000F4B00"/>
    <w:rsid w:val="000F5C21"/>
    <w:rsid w:val="000F632B"/>
    <w:rsid w:val="000F6F06"/>
    <w:rsid w:val="00100A0C"/>
    <w:rsid w:val="001031CD"/>
    <w:rsid w:val="00103883"/>
    <w:rsid w:val="00103AD6"/>
    <w:rsid w:val="00104582"/>
    <w:rsid w:val="00104ED3"/>
    <w:rsid w:val="0010503F"/>
    <w:rsid w:val="00111E02"/>
    <w:rsid w:val="00112979"/>
    <w:rsid w:val="00112D72"/>
    <w:rsid w:val="00114BB7"/>
    <w:rsid w:val="001152B5"/>
    <w:rsid w:val="00115710"/>
    <w:rsid w:val="00115A51"/>
    <w:rsid w:val="00115DFA"/>
    <w:rsid w:val="00116910"/>
    <w:rsid w:val="00117971"/>
    <w:rsid w:val="00120B40"/>
    <w:rsid w:val="0012186A"/>
    <w:rsid w:val="00121CCB"/>
    <w:rsid w:val="00121E8A"/>
    <w:rsid w:val="001221D1"/>
    <w:rsid w:val="001223F7"/>
    <w:rsid w:val="00122653"/>
    <w:rsid w:val="00122B0E"/>
    <w:rsid w:val="00122B31"/>
    <w:rsid w:val="00122DB4"/>
    <w:rsid w:val="001234EA"/>
    <w:rsid w:val="00123C46"/>
    <w:rsid w:val="001249F7"/>
    <w:rsid w:val="00125270"/>
    <w:rsid w:val="00125360"/>
    <w:rsid w:val="00125B3D"/>
    <w:rsid w:val="0013079E"/>
    <w:rsid w:val="00130BBC"/>
    <w:rsid w:val="00135076"/>
    <w:rsid w:val="0013590C"/>
    <w:rsid w:val="00137198"/>
    <w:rsid w:val="001415A1"/>
    <w:rsid w:val="00141B37"/>
    <w:rsid w:val="0014230A"/>
    <w:rsid w:val="001426F7"/>
    <w:rsid w:val="001441A5"/>
    <w:rsid w:val="001460AC"/>
    <w:rsid w:val="00147CCE"/>
    <w:rsid w:val="00151F00"/>
    <w:rsid w:val="001524ED"/>
    <w:rsid w:val="0015264E"/>
    <w:rsid w:val="00152790"/>
    <w:rsid w:val="0015336C"/>
    <w:rsid w:val="00153E0D"/>
    <w:rsid w:val="00154217"/>
    <w:rsid w:val="00157289"/>
    <w:rsid w:val="00157940"/>
    <w:rsid w:val="001609B5"/>
    <w:rsid w:val="00160A8D"/>
    <w:rsid w:val="00160DEC"/>
    <w:rsid w:val="00160F98"/>
    <w:rsid w:val="00161AC3"/>
    <w:rsid w:val="0016205E"/>
    <w:rsid w:val="0016357F"/>
    <w:rsid w:val="00163C17"/>
    <w:rsid w:val="00164E8B"/>
    <w:rsid w:val="00164F41"/>
    <w:rsid w:val="001700B4"/>
    <w:rsid w:val="0017055E"/>
    <w:rsid w:val="0017064A"/>
    <w:rsid w:val="00170AD5"/>
    <w:rsid w:val="00171935"/>
    <w:rsid w:val="001723D7"/>
    <w:rsid w:val="00172586"/>
    <w:rsid w:val="001730D8"/>
    <w:rsid w:val="00173F45"/>
    <w:rsid w:val="001742CB"/>
    <w:rsid w:val="00174319"/>
    <w:rsid w:val="0017501D"/>
    <w:rsid w:val="0017535F"/>
    <w:rsid w:val="0017536D"/>
    <w:rsid w:val="0017571F"/>
    <w:rsid w:val="0017603E"/>
    <w:rsid w:val="001766C2"/>
    <w:rsid w:val="00176BE6"/>
    <w:rsid w:val="00176E62"/>
    <w:rsid w:val="00177608"/>
    <w:rsid w:val="00180735"/>
    <w:rsid w:val="00180C97"/>
    <w:rsid w:val="00181370"/>
    <w:rsid w:val="00181652"/>
    <w:rsid w:val="001816A6"/>
    <w:rsid w:val="001816AF"/>
    <w:rsid w:val="00181982"/>
    <w:rsid w:val="00181C07"/>
    <w:rsid w:val="00183DD0"/>
    <w:rsid w:val="00184111"/>
    <w:rsid w:val="001843F0"/>
    <w:rsid w:val="00184F38"/>
    <w:rsid w:val="00190063"/>
    <w:rsid w:val="00191EE7"/>
    <w:rsid w:val="001934C9"/>
    <w:rsid w:val="001937FF"/>
    <w:rsid w:val="0019547C"/>
    <w:rsid w:val="00196D6B"/>
    <w:rsid w:val="00196E03"/>
    <w:rsid w:val="001973C9"/>
    <w:rsid w:val="00197C5C"/>
    <w:rsid w:val="001A03ED"/>
    <w:rsid w:val="001A07D1"/>
    <w:rsid w:val="001A106E"/>
    <w:rsid w:val="001A4F44"/>
    <w:rsid w:val="001A6314"/>
    <w:rsid w:val="001A6CA6"/>
    <w:rsid w:val="001A71EA"/>
    <w:rsid w:val="001B1528"/>
    <w:rsid w:val="001B1CE6"/>
    <w:rsid w:val="001B276C"/>
    <w:rsid w:val="001B3994"/>
    <w:rsid w:val="001B415B"/>
    <w:rsid w:val="001B528A"/>
    <w:rsid w:val="001B5DE4"/>
    <w:rsid w:val="001B6359"/>
    <w:rsid w:val="001B69D0"/>
    <w:rsid w:val="001B6D53"/>
    <w:rsid w:val="001B74ED"/>
    <w:rsid w:val="001C0861"/>
    <w:rsid w:val="001C0C8B"/>
    <w:rsid w:val="001C19AA"/>
    <w:rsid w:val="001C1A29"/>
    <w:rsid w:val="001C3522"/>
    <w:rsid w:val="001C355A"/>
    <w:rsid w:val="001C35D6"/>
    <w:rsid w:val="001C3F5C"/>
    <w:rsid w:val="001C426E"/>
    <w:rsid w:val="001C4CFE"/>
    <w:rsid w:val="001C6447"/>
    <w:rsid w:val="001C7598"/>
    <w:rsid w:val="001D0D8B"/>
    <w:rsid w:val="001D155F"/>
    <w:rsid w:val="001D16D5"/>
    <w:rsid w:val="001D1701"/>
    <w:rsid w:val="001D1C51"/>
    <w:rsid w:val="001D1CE4"/>
    <w:rsid w:val="001D2317"/>
    <w:rsid w:val="001D231D"/>
    <w:rsid w:val="001D27F5"/>
    <w:rsid w:val="001D2C36"/>
    <w:rsid w:val="001D2DAF"/>
    <w:rsid w:val="001D2EA3"/>
    <w:rsid w:val="001D2ECC"/>
    <w:rsid w:val="001D38B2"/>
    <w:rsid w:val="001D46A2"/>
    <w:rsid w:val="001D4F35"/>
    <w:rsid w:val="001D678B"/>
    <w:rsid w:val="001D6E7D"/>
    <w:rsid w:val="001D7A60"/>
    <w:rsid w:val="001E00B6"/>
    <w:rsid w:val="001E0487"/>
    <w:rsid w:val="001E08D2"/>
    <w:rsid w:val="001E0DE7"/>
    <w:rsid w:val="001E17BC"/>
    <w:rsid w:val="001E217E"/>
    <w:rsid w:val="001E218B"/>
    <w:rsid w:val="001E2B70"/>
    <w:rsid w:val="001E2BE0"/>
    <w:rsid w:val="001E2CB5"/>
    <w:rsid w:val="001E2D0B"/>
    <w:rsid w:val="001E300F"/>
    <w:rsid w:val="001E4703"/>
    <w:rsid w:val="001E5613"/>
    <w:rsid w:val="001E6F97"/>
    <w:rsid w:val="001E7BC5"/>
    <w:rsid w:val="001F2134"/>
    <w:rsid w:val="001F28EC"/>
    <w:rsid w:val="001F2A3A"/>
    <w:rsid w:val="001F565B"/>
    <w:rsid w:val="001F5DE1"/>
    <w:rsid w:val="001F7816"/>
    <w:rsid w:val="002001EC"/>
    <w:rsid w:val="00201134"/>
    <w:rsid w:val="00201565"/>
    <w:rsid w:val="002015BB"/>
    <w:rsid w:val="00202358"/>
    <w:rsid w:val="00202815"/>
    <w:rsid w:val="00202A9E"/>
    <w:rsid w:val="00203782"/>
    <w:rsid w:val="00204A35"/>
    <w:rsid w:val="00204AD7"/>
    <w:rsid w:val="00204C86"/>
    <w:rsid w:val="002054F6"/>
    <w:rsid w:val="00205D49"/>
    <w:rsid w:val="00206E9B"/>
    <w:rsid w:val="00211F69"/>
    <w:rsid w:val="0021405A"/>
    <w:rsid w:val="002147F4"/>
    <w:rsid w:val="00214CE2"/>
    <w:rsid w:val="00215BBB"/>
    <w:rsid w:val="002162A7"/>
    <w:rsid w:val="002165C0"/>
    <w:rsid w:val="0021667E"/>
    <w:rsid w:val="002167AD"/>
    <w:rsid w:val="0022213C"/>
    <w:rsid w:val="0022265B"/>
    <w:rsid w:val="0022452B"/>
    <w:rsid w:val="00224B36"/>
    <w:rsid w:val="00224B4F"/>
    <w:rsid w:val="00224BFF"/>
    <w:rsid w:val="00224C50"/>
    <w:rsid w:val="00226625"/>
    <w:rsid w:val="00226A0B"/>
    <w:rsid w:val="00226C9B"/>
    <w:rsid w:val="002279FB"/>
    <w:rsid w:val="00231070"/>
    <w:rsid w:val="00231265"/>
    <w:rsid w:val="002320BC"/>
    <w:rsid w:val="00232972"/>
    <w:rsid w:val="00233A07"/>
    <w:rsid w:val="00234203"/>
    <w:rsid w:val="0023462D"/>
    <w:rsid w:val="0023492E"/>
    <w:rsid w:val="00235A56"/>
    <w:rsid w:val="00237260"/>
    <w:rsid w:val="002373B8"/>
    <w:rsid w:val="00237549"/>
    <w:rsid w:val="0023760E"/>
    <w:rsid w:val="00240517"/>
    <w:rsid w:val="002408C8"/>
    <w:rsid w:val="00241182"/>
    <w:rsid w:val="00241345"/>
    <w:rsid w:val="00241DF1"/>
    <w:rsid w:val="00242478"/>
    <w:rsid w:val="00242EEC"/>
    <w:rsid w:val="0024384B"/>
    <w:rsid w:val="00243FAC"/>
    <w:rsid w:val="00244727"/>
    <w:rsid w:val="0024528C"/>
    <w:rsid w:val="002469B6"/>
    <w:rsid w:val="002469E7"/>
    <w:rsid w:val="002504EE"/>
    <w:rsid w:val="002508A9"/>
    <w:rsid w:val="00251522"/>
    <w:rsid w:val="00251C86"/>
    <w:rsid w:val="00253A26"/>
    <w:rsid w:val="00254FF6"/>
    <w:rsid w:val="00255654"/>
    <w:rsid w:val="00255BFF"/>
    <w:rsid w:val="00255F36"/>
    <w:rsid w:val="00256FD4"/>
    <w:rsid w:val="00257EA5"/>
    <w:rsid w:val="00257F62"/>
    <w:rsid w:val="0026064B"/>
    <w:rsid w:val="002612EF"/>
    <w:rsid w:val="00261D07"/>
    <w:rsid w:val="002641FD"/>
    <w:rsid w:val="0026461C"/>
    <w:rsid w:val="00264C37"/>
    <w:rsid w:val="00265049"/>
    <w:rsid w:val="0026517E"/>
    <w:rsid w:val="002658F8"/>
    <w:rsid w:val="002663D6"/>
    <w:rsid w:val="00266669"/>
    <w:rsid w:val="00266B1A"/>
    <w:rsid w:val="002673CE"/>
    <w:rsid w:val="00270534"/>
    <w:rsid w:val="002718A5"/>
    <w:rsid w:val="00272F6A"/>
    <w:rsid w:val="00272FF1"/>
    <w:rsid w:val="00273883"/>
    <w:rsid w:val="00274203"/>
    <w:rsid w:val="00274D44"/>
    <w:rsid w:val="00275430"/>
    <w:rsid w:val="00275AF5"/>
    <w:rsid w:val="00275F4E"/>
    <w:rsid w:val="00276417"/>
    <w:rsid w:val="002777A3"/>
    <w:rsid w:val="002822F4"/>
    <w:rsid w:val="002826E8"/>
    <w:rsid w:val="00282AEC"/>
    <w:rsid w:val="002836D6"/>
    <w:rsid w:val="0028412F"/>
    <w:rsid w:val="002858D2"/>
    <w:rsid w:val="00286514"/>
    <w:rsid w:val="00286E34"/>
    <w:rsid w:val="00286EC5"/>
    <w:rsid w:val="00286FFD"/>
    <w:rsid w:val="00287793"/>
    <w:rsid w:val="00287E71"/>
    <w:rsid w:val="0029030C"/>
    <w:rsid w:val="00290829"/>
    <w:rsid w:val="002918B4"/>
    <w:rsid w:val="00291920"/>
    <w:rsid w:val="00291B8C"/>
    <w:rsid w:val="00292945"/>
    <w:rsid w:val="00292A60"/>
    <w:rsid w:val="0029308B"/>
    <w:rsid w:val="00293A29"/>
    <w:rsid w:val="00294591"/>
    <w:rsid w:val="00294916"/>
    <w:rsid w:val="0029572D"/>
    <w:rsid w:val="00295BAE"/>
    <w:rsid w:val="00296925"/>
    <w:rsid w:val="00296B81"/>
    <w:rsid w:val="00297593"/>
    <w:rsid w:val="00297DD0"/>
    <w:rsid w:val="00297F61"/>
    <w:rsid w:val="002A01FF"/>
    <w:rsid w:val="002A05D4"/>
    <w:rsid w:val="002A0F50"/>
    <w:rsid w:val="002A2E15"/>
    <w:rsid w:val="002A324A"/>
    <w:rsid w:val="002A3BC6"/>
    <w:rsid w:val="002A3DF2"/>
    <w:rsid w:val="002A4DA6"/>
    <w:rsid w:val="002A5D27"/>
    <w:rsid w:val="002A6242"/>
    <w:rsid w:val="002A62C0"/>
    <w:rsid w:val="002A64F8"/>
    <w:rsid w:val="002A76DD"/>
    <w:rsid w:val="002A7C1B"/>
    <w:rsid w:val="002B00CE"/>
    <w:rsid w:val="002B08AA"/>
    <w:rsid w:val="002B1F3A"/>
    <w:rsid w:val="002B217F"/>
    <w:rsid w:val="002B28D5"/>
    <w:rsid w:val="002B2DF9"/>
    <w:rsid w:val="002B3246"/>
    <w:rsid w:val="002B3DBE"/>
    <w:rsid w:val="002B3EE5"/>
    <w:rsid w:val="002B413C"/>
    <w:rsid w:val="002B473E"/>
    <w:rsid w:val="002B48B6"/>
    <w:rsid w:val="002B659C"/>
    <w:rsid w:val="002B66B2"/>
    <w:rsid w:val="002C1552"/>
    <w:rsid w:val="002C21E3"/>
    <w:rsid w:val="002C243D"/>
    <w:rsid w:val="002C3383"/>
    <w:rsid w:val="002C34B0"/>
    <w:rsid w:val="002C3BE0"/>
    <w:rsid w:val="002C4682"/>
    <w:rsid w:val="002C4736"/>
    <w:rsid w:val="002C4D6B"/>
    <w:rsid w:val="002C57F5"/>
    <w:rsid w:val="002C5C35"/>
    <w:rsid w:val="002C6FBA"/>
    <w:rsid w:val="002C7C6A"/>
    <w:rsid w:val="002D0583"/>
    <w:rsid w:val="002D0658"/>
    <w:rsid w:val="002D1492"/>
    <w:rsid w:val="002D162B"/>
    <w:rsid w:val="002D1A01"/>
    <w:rsid w:val="002D1BD4"/>
    <w:rsid w:val="002D2CFE"/>
    <w:rsid w:val="002D2D90"/>
    <w:rsid w:val="002D3AB4"/>
    <w:rsid w:val="002D3E39"/>
    <w:rsid w:val="002D446A"/>
    <w:rsid w:val="002D5593"/>
    <w:rsid w:val="002D5A42"/>
    <w:rsid w:val="002D64F0"/>
    <w:rsid w:val="002D6554"/>
    <w:rsid w:val="002D6FFD"/>
    <w:rsid w:val="002D7783"/>
    <w:rsid w:val="002D7809"/>
    <w:rsid w:val="002D7FDE"/>
    <w:rsid w:val="002E009E"/>
    <w:rsid w:val="002E0F20"/>
    <w:rsid w:val="002E2879"/>
    <w:rsid w:val="002E2B64"/>
    <w:rsid w:val="002E2C3D"/>
    <w:rsid w:val="002E2EF1"/>
    <w:rsid w:val="002E37D4"/>
    <w:rsid w:val="002E54D4"/>
    <w:rsid w:val="002E5623"/>
    <w:rsid w:val="002E6654"/>
    <w:rsid w:val="002E712B"/>
    <w:rsid w:val="002E7D76"/>
    <w:rsid w:val="002F06F4"/>
    <w:rsid w:val="002F07E6"/>
    <w:rsid w:val="002F11D8"/>
    <w:rsid w:val="002F1407"/>
    <w:rsid w:val="002F1ACD"/>
    <w:rsid w:val="002F1B88"/>
    <w:rsid w:val="002F1FA7"/>
    <w:rsid w:val="002F2419"/>
    <w:rsid w:val="002F26AE"/>
    <w:rsid w:val="002F31F7"/>
    <w:rsid w:val="002F369C"/>
    <w:rsid w:val="002F3782"/>
    <w:rsid w:val="002F4F42"/>
    <w:rsid w:val="002F5172"/>
    <w:rsid w:val="002F5B25"/>
    <w:rsid w:val="002F5C86"/>
    <w:rsid w:val="002F5F7C"/>
    <w:rsid w:val="00300157"/>
    <w:rsid w:val="00300ED3"/>
    <w:rsid w:val="003020D0"/>
    <w:rsid w:val="00303ADF"/>
    <w:rsid w:val="00303B55"/>
    <w:rsid w:val="00304CDE"/>
    <w:rsid w:val="003050C6"/>
    <w:rsid w:val="00305125"/>
    <w:rsid w:val="003051FA"/>
    <w:rsid w:val="00305438"/>
    <w:rsid w:val="00305787"/>
    <w:rsid w:val="003058CF"/>
    <w:rsid w:val="00305B7D"/>
    <w:rsid w:val="003065F2"/>
    <w:rsid w:val="00306847"/>
    <w:rsid w:val="003071BD"/>
    <w:rsid w:val="00307401"/>
    <w:rsid w:val="00307F17"/>
    <w:rsid w:val="00311691"/>
    <w:rsid w:val="00311A40"/>
    <w:rsid w:val="00311DBE"/>
    <w:rsid w:val="0031233C"/>
    <w:rsid w:val="0031297F"/>
    <w:rsid w:val="00313374"/>
    <w:rsid w:val="003139D3"/>
    <w:rsid w:val="003139EC"/>
    <w:rsid w:val="00313C23"/>
    <w:rsid w:val="0031452B"/>
    <w:rsid w:val="00314E19"/>
    <w:rsid w:val="0031606A"/>
    <w:rsid w:val="00317751"/>
    <w:rsid w:val="00317B68"/>
    <w:rsid w:val="003206A5"/>
    <w:rsid w:val="003206F4"/>
    <w:rsid w:val="00322E6A"/>
    <w:rsid w:val="00323EE5"/>
    <w:rsid w:val="00324553"/>
    <w:rsid w:val="0032488D"/>
    <w:rsid w:val="00325804"/>
    <w:rsid w:val="00326784"/>
    <w:rsid w:val="00326D6B"/>
    <w:rsid w:val="00326E9D"/>
    <w:rsid w:val="00327C85"/>
    <w:rsid w:val="003306EF"/>
    <w:rsid w:val="00331979"/>
    <w:rsid w:val="00332234"/>
    <w:rsid w:val="003323DB"/>
    <w:rsid w:val="003337F5"/>
    <w:rsid w:val="00333860"/>
    <w:rsid w:val="003338A6"/>
    <w:rsid w:val="00333F85"/>
    <w:rsid w:val="003348EA"/>
    <w:rsid w:val="00334ADA"/>
    <w:rsid w:val="00335524"/>
    <w:rsid w:val="00336B1F"/>
    <w:rsid w:val="0034292C"/>
    <w:rsid w:val="00342FB0"/>
    <w:rsid w:val="00343229"/>
    <w:rsid w:val="00345429"/>
    <w:rsid w:val="0034580B"/>
    <w:rsid w:val="00345F6A"/>
    <w:rsid w:val="00346FC8"/>
    <w:rsid w:val="00347B20"/>
    <w:rsid w:val="003506D3"/>
    <w:rsid w:val="003512C9"/>
    <w:rsid w:val="00351330"/>
    <w:rsid w:val="003517C1"/>
    <w:rsid w:val="00352A82"/>
    <w:rsid w:val="00354AA0"/>
    <w:rsid w:val="00355E66"/>
    <w:rsid w:val="003576E2"/>
    <w:rsid w:val="00357E6D"/>
    <w:rsid w:val="00357F70"/>
    <w:rsid w:val="0036020E"/>
    <w:rsid w:val="00360BDD"/>
    <w:rsid w:val="003621F0"/>
    <w:rsid w:val="00363244"/>
    <w:rsid w:val="00363654"/>
    <w:rsid w:val="00363726"/>
    <w:rsid w:val="00364F91"/>
    <w:rsid w:val="00370126"/>
    <w:rsid w:val="00370E9D"/>
    <w:rsid w:val="00371808"/>
    <w:rsid w:val="00371842"/>
    <w:rsid w:val="00371CC5"/>
    <w:rsid w:val="00372B41"/>
    <w:rsid w:val="00373FB2"/>
    <w:rsid w:val="00374C50"/>
    <w:rsid w:val="00374E91"/>
    <w:rsid w:val="00375CE7"/>
    <w:rsid w:val="003764DD"/>
    <w:rsid w:val="00376A1E"/>
    <w:rsid w:val="00377CE2"/>
    <w:rsid w:val="00381724"/>
    <w:rsid w:val="00381786"/>
    <w:rsid w:val="0038295D"/>
    <w:rsid w:val="00382FA4"/>
    <w:rsid w:val="00384C2A"/>
    <w:rsid w:val="0038618C"/>
    <w:rsid w:val="003863F7"/>
    <w:rsid w:val="003864E0"/>
    <w:rsid w:val="00386A8E"/>
    <w:rsid w:val="00390E50"/>
    <w:rsid w:val="00392ED9"/>
    <w:rsid w:val="003930A3"/>
    <w:rsid w:val="00393688"/>
    <w:rsid w:val="00393A04"/>
    <w:rsid w:val="00395294"/>
    <w:rsid w:val="00396009"/>
    <w:rsid w:val="00396F73"/>
    <w:rsid w:val="00397228"/>
    <w:rsid w:val="003972EE"/>
    <w:rsid w:val="003975E0"/>
    <w:rsid w:val="003A0456"/>
    <w:rsid w:val="003A275E"/>
    <w:rsid w:val="003A34F1"/>
    <w:rsid w:val="003A3DF7"/>
    <w:rsid w:val="003A4C17"/>
    <w:rsid w:val="003A51A0"/>
    <w:rsid w:val="003A62D2"/>
    <w:rsid w:val="003A7BB2"/>
    <w:rsid w:val="003A7DD5"/>
    <w:rsid w:val="003B00DB"/>
    <w:rsid w:val="003B06BF"/>
    <w:rsid w:val="003B0771"/>
    <w:rsid w:val="003B0818"/>
    <w:rsid w:val="003B0919"/>
    <w:rsid w:val="003B09FA"/>
    <w:rsid w:val="003B0A59"/>
    <w:rsid w:val="003B2D0D"/>
    <w:rsid w:val="003B2D5F"/>
    <w:rsid w:val="003B2F4B"/>
    <w:rsid w:val="003B538A"/>
    <w:rsid w:val="003B5572"/>
    <w:rsid w:val="003B6061"/>
    <w:rsid w:val="003B6F10"/>
    <w:rsid w:val="003B7006"/>
    <w:rsid w:val="003B71DB"/>
    <w:rsid w:val="003C1AD0"/>
    <w:rsid w:val="003C2080"/>
    <w:rsid w:val="003C3952"/>
    <w:rsid w:val="003C4726"/>
    <w:rsid w:val="003C61B2"/>
    <w:rsid w:val="003C6CEC"/>
    <w:rsid w:val="003C6F9D"/>
    <w:rsid w:val="003C739B"/>
    <w:rsid w:val="003C7535"/>
    <w:rsid w:val="003C76C9"/>
    <w:rsid w:val="003C7B48"/>
    <w:rsid w:val="003C7C40"/>
    <w:rsid w:val="003D0E55"/>
    <w:rsid w:val="003D1749"/>
    <w:rsid w:val="003D26AD"/>
    <w:rsid w:val="003D3227"/>
    <w:rsid w:val="003D44CD"/>
    <w:rsid w:val="003D49B0"/>
    <w:rsid w:val="003D5D4C"/>
    <w:rsid w:val="003D62F4"/>
    <w:rsid w:val="003E003A"/>
    <w:rsid w:val="003E0B92"/>
    <w:rsid w:val="003E1017"/>
    <w:rsid w:val="003E252F"/>
    <w:rsid w:val="003E2A15"/>
    <w:rsid w:val="003E3B0A"/>
    <w:rsid w:val="003E6AC4"/>
    <w:rsid w:val="003E76C3"/>
    <w:rsid w:val="003F1721"/>
    <w:rsid w:val="003F1B3D"/>
    <w:rsid w:val="003F2B23"/>
    <w:rsid w:val="003F2B4F"/>
    <w:rsid w:val="003F3F1B"/>
    <w:rsid w:val="003F41A0"/>
    <w:rsid w:val="003F46D7"/>
    <w:rsid w:val="003F5447"/>
    <w:rsid w:val="003F5916"/>
    <w:rsid w:val="003F63A6"/>
    <w:rsid w:val="003F64DB"/>
    <w:rsid w:val="003F709B"/>
    <w:rsid w:val="003F7F9D"/>
    <w:rsid w:val="00400DD0"/>
    <w:rsid w:val="00400E90"/>
    <w:rsid w:val="00400FBB"/>
    <w:rsid w:val="004018BE"/>
    <w:rsid w:val="00401FAC"/>
    <w:rsid w:val="00402796"/>
    <w:rsid w:val="0040322C"/>
    <w:rsid w:val="0040335B"/>
    <w:rsid w:val="0040380F"/>
    <w:rsid w:val="0040438E"/>
    <w:rsid w:val="004045C7"/>
    <w:rsid w:val="00404A69"/>
    <w:rsid w:val="00404FEF"/>
    <w:rsid w:val="004067AA"/>
    <w:rsid w:val="00407B8C"/>
    <w:rsid w:val="00407C79"/>
    <w:rsid w:val="004104E7"/>
    <w:rsid w:val="00411210"/>
    <w:rsid w:val="00411222"/>
    <w:rsid w:val="0041238D"/>
    <w:rsid w:val="004137C0"/>
    <w:rsid w:val="0041395C"/>
    <w:rsid w:val="00414AC2"/>
    <w:rsid w:val="00414C12"/>
    <w:rsid w:val="00415640"/>
    <w:rsid w:val="004162C9"/>
    <w:rsid w:val="004166AF"/>
    <w:rsid w:val="004177A5"/>
    <w:rsid w:val="004200EE"/>
    <w:rsid w:val="00420667"/>
    <w:rsid w:val="00420A39"/>
    <w:rsid w:val="00420CA4"/>
    <w:rsid w:val="0042240A"/>
    <w:rsid w:val="00422AB7"/>
    <w:rsid w:val="00422AEC"/>
    <w:rsid w:val="00422B00"/>
    <w:rsid w:val="00423280"/>
    <w:rsid w:val="0042352C"/>
    <w:rsid w:val="004238E2"/>
    <w:rsid w:val="00423BFA"/>
    <w:rsid w:val="004240C4"/>
    <w:rsid w:val="004246A0"/>
    <w:rsid w:val="00424C97"/>
    <w:rsid w:val="004265ED"/>
    <w:rsid w:val="00427040"/>
    <w:rsid w:val="004277E4"/>
    <w:rsid w:val="004302C9"/>
    <w:rsid w:val="00430CDB"/>
    <w:rsid w:val="00431618"/>
    <w:rsid w:val="00431906"/>
    <w:rsid w:val="00431C31"/>
    <w:rsid w:val="00433580"/>
    <w:rsid w:val="00433B0A"/>
    <w:rsid w:val="0043444E"/>
    <w:rsid w:val="00434E83"/>
    <w:rsid w:val="00435200"/>
    <w:rsid w:val="004363AA"/>
    <w:rsid w:val="0043678F"/>
    <w:rsid w:val="004367C9"/>
    <w:rsid w:val="00436D83"/>
    <w:rsid w:val="00436DB0"/>
    <w:rsid w:val="004374E5"/>
    <w:rsid w:val="00440279"/>
    <w:rsid w:val="00441C93"/>
    <w:rsid w:val="004426B7"/>
    <w:rsid w:val="00443398"/>
    <w:rsid w:val="0044468E"/>
    <w:rsid w:val="00444A8B"/>
    <w:rsid w:val="00446230"/>
    <w:rsid w:val="004465A0"/>
    <w:rsid w:val="00446949"/>
    <w:rsid w:val="00447996"/>
    <w:rsid w:val="0045062E"/>
    <w:rsid w:val="00451A71"/>
    <w:rsid w:val="00452429"/>
    <w:rsid w:val="004526E5"/>
    <w:rsid w:val="004529D8"/>
    <w:rsid w:val="00452A64"/>
    <w:rsid w:val="004534B0"/>
    <w:rsid w:val="004539BE"/>
    <w:rsid w:val="00453AA3"/>
    <w:rsid w:val="00453FC9"/>
    <w:rsid w:val="00454AA4"/>
    <w:rsid w:val="00455A2F"/>
    <w:rsid w:val="00456CD4"/>
    <w:rsid w:val="00456D87"/>
    <w:rsid w:val="00456F34"/>
    <w:rsid w:val="00457868"/>
    <w:rsid w:val="00457FD9"/>
    <w:rsid w:val="00461B58"/>
    <w:rsid w:val="00462134"/>
    <w:rsid w:val="0046255C"/>
    <w:rsid w:val="00462E72"/>
    <w:rsid w:val="0046364F"/>
    <w:rsid w:val="00463A98"/>
    <w:rsid w:val="004640D7"/>
    <w:rsid w:val="004643D5"/>
    <w:rsid w:val="00465382"/>
    <w:rsid w:val="00465689"/>
    <w:rsid w:val="0046629D"/>
    <w:rsid w:val="00466A13"/>
    <w:rsid w:val="00467EAA"/>
    <w:rsid w:val="0047183B"/>
    <w:rsid w:val="00471D12"/>
    <w:rsid w:val="00472B3F"/>
    <w:rsid w:val="00474070"/>
    <w:rsid w:val="00474871"/>
    <w:rsid w:val="004751A4"/>
    <w:rsid w:val="0047556F"/>
    <w:rsid w:val="00475E31"/>
    <w:rsid w:val="0047604C"/>
    <w:rsid w:val="004819A0"/>
    <w:rsid w:val="00481BA8"/>
    <w:rsid w:val="00481BC4"/>
    <w:rsid w:val="00483657"/>
    <w:rsid w:val="0048557C"/>
    <w:rsid w:val="00485CCC"/>
    <w:rsid w:val="004860BE"/>
    <w:rsid w:val="0048679C"/>
    <w:rsid w:val="004869CB"/>
    <w:rsid w:val="00486B09"/>
    <w:rsid w:val="00486B9E"/>
    <w:rsid w:val="00486C23"/>
    <w:rsid w:val="00490A9F"/>
    <w:rsid w:val="00491E1F"/>
    <w:rsid w:val="00491FC7"/>
    <w:rsid w:val="00492230"/>
    <w:rsid w:val="00492437"/>
    <w:rsid w:val="00492A29"/>
    <w:rsid w:val="0049302F"/>
    <w:rsid w:val="0049334D"/>
    <w:rsid w:val="00493B9C"/>
    <w:rsid w:val="00493E6E"/>
    <w:rsid w:val="00494D5F"/>
    <w:rsid w:val="0049536B"/>
    <w:rsid w:val="00495C6F"/>
    <w:rsid w:val="00495E0D"/>
    <w:rsid w:val="00496B7D"/>
    <w:rsid w:val="004970F5"/>
    <w:rsid w:val="00497A7D"/>
    <w:rsid w:val="004A02C5"/>
    <w:rsid w:val="004A13D6"/>
    <w:rsid w:val="004A13FE"/>
    <w:rsid w:val="004A220B"/>
    <w:rsid w:val="004A2CE1"/>
    <w:rsid w:val="004A5E02"/>
    <w:rsid w:val="004A6676"/>
    <w:rsid w:val="004A7E56"/>
    <w:rsid w:val="004B0640"/>
    <w:rsid w:val="004B0E95"/>
    <w:rsid w:val="004B2445"/>
    <w:rsid w:val="004B37E5"/>
    <w:rsid w:val="004B3F66"/>
    <w:rsid w:val="004B5382"/>
    <w:rsid w:val="004B5826"/>
    <w:rsid w:val="004B5932"/>
    <w:rsid w:val="004B5B4B"/>
    <w:rsid w:val="004B5C8C"/>
    <w:rsid w:val="004B65BA"/>
    <w:rsid w:val="004B75A5"/>
    <w:rsid w:val="004C1F73"/>
    <w:rsid w:val="004C20A8"/>
    <w:rsid w:val="004C497C"/>
    <w:rsid w:val="004C5757"/>
    <w:rsid w:val="004C5919"/>
    <w:rsid w:val="004C6128"/>
    <w:rsid w:val="004C6787"/>
    <w:rsid w:val="004C6958"/>
    <w:rsid w:val="004C6EA9"/>
    <w:rsid w:val="004C71D3"/>
    <w:rsid w:val="004D0DFB"/>
    <w:rsid w:val="004D2041"/>
    <w:rsid w:val="004D213F"/>
    <w:rsid w:val="004D2617"/>
    <w:rsid w:val="004D3201"/>
    <w:rsid w:val="004D32B1"/>
    <w:rsid w:val="004D3DB3"/>
    <w:rsid w:val="004D53CE"/>
    <w:rsid w:val="004D56A1"/>
    <w:rsid w:val="004D6C47"/>
    <w:rsid w:val="004D7C4D"/>
    <w:rsid w:val="004D7C90"/>
    <w:rsid w:val="004E228F"/>
    <w:rsid w:val="004E28EE"/>
    <w:rsid w:val="004E33E6"/>
    <w:rsid w:val="004E4D6D"/>
    <w:rsid w:val="004E6B38"/>
    <w:rsid w:val="004E71A6"/>
    <w:rsid w:val="004E72D1"/>
    <w:rsid w:val="004E7348"/>
    <w:rsid w:val="004F02D9"/>
    <w:rsid w:val="004F28FA"/>
    <w:rsid w:val="004F36F4"/>
    <w:rsid w:val="004F4A7B"/>
    <w:rsid w:val="004F54B1"/>
    <w:rsid w:val="004F5B0E"/>
    <w:rsid w:val="004F5B7A"/>
    <w:rsid w:val="004F61AF"/>
    <w:rsid w:val="004F6355"/>
    <w:rsid w:val="004F79A9"/>
    <w:rsid w:val="00500726"/>
    <w:rsid w:val="00501131"/>
    <w:rsid w:val="005012B5"/>
    <w:rsid w:val="00501AD1"/>
    <w:rsid w:val="00501D8A"/>
    <w:rsid w:val="00503130"/>
    <w:rsid w:val="00503638"/>
    <w:rsid w:val="00503682"/>
    <w:rsid w:val="00503826"/>
    <w:rsid w:val="00504A80"/>
    <w:rsid w:val="0050540B"/>
    <w:rsid w:val="0050637E"/>
    <w:rsid w:val="00507204"/>
    <w:rsid w:val="005077D3"/>
    <w:rsid w:val="005101F1"/>
    <w:rsid w:val="00510311"/>
    <w:rsid w:val="00512932"/>
    <w:rsid w:val="005137DF"/>
    <w:rsid w:val="005144A6"/>
    <w:rsid w:val="005144C8"/>
    <w:rsid w:val="00514A58"/>
    <w:rsid w:val="00514E7E"/>
    <w:rsid w:val="00515120"/>
    <w:rsid w:val="00517B5D"/>
    <w:rsid w:val="005203AD"/>
    <w:rsid w:val="00520435"/>
    <w:rsid w:val="00520E66"/>
    <w:rsid w:val="005216BE"/>
    <w:rsid w:val="0052358B"/>
    <w:rsid w:val="005235A0"/>
    <w:rsid w:val="005249AE"/>
    <w:rsid w:val="00525114"/>
    <w:rsid w:val="0052731B"/>
    <w:rsid w:val="00527A8F"/>
    <w:rsid w:val="005302E1"/>
    <w:rsid w:val="00530E58"/>
    <w:rsid w:val="005326FA"/>
    <w:rsid w:val="00532834"/>
    <w:rsid w:val="005328CE"/>
    <w:rsid w:val="005337F8"/>
    <w:rsid w:val="00533B6C"/>
    <w:rsid w:val="00533BC5"/>
    <w:rsid w:val="00533BD1"/>
    <w:rsid w:val="00534602"/>
    <w:rsid w:val="00534B9A"/>
    <w:rsid w:val="00534E34"/>
    <w:rsid w:val="00534EF8"/>
    <w:rsid w:val="005368BA"/>
    <w:rsid w:val="0053724B"/>
    <w:rsid w:val="00537584"/>
    <w:rsid w:val="005378D1"/>
    <w:rsid w:val="00540B33"/>
    <w:rsid w:val="00540D10"/>
    <w:rsid w:val="0054101A"/>
    <w:rsid w:val="00542EB2"/>
    <w:rsid w:val="005440E9"/>
    <w:rsid w:val="00544507"/>
    <w:rsid w:val="00545166"/>
    <w:rsid w:val="00545AF7"/>
    <w:rsid w:val="00545D36"/>
    <w:rsid w:val="00545E30"/>
    <w:rsid w:val="0054631D"/>
    <w:rsid w:val="0055116F"/>
    <w:rsid w:val="0055318A"/>
    <w:rsid w:val="00553939"/>
    <w:rsid w:val="00553A8F"/>
    <w:rsid w:val="00553C49"/>
    <w:rsid w:val="00554B47"/>
    <w:rsid w:val="00554BAD"/>
    <w:rsid w:val="00555A7D"/>
    <w:rsid w:val="00560C32"/>
    <w:rsid w:val="00560C72"/>
    <w:rsid w:val="00561E50"/>
    <w:rsid w:val="005621DE"/>
    <w:rsid w:val="005625A0"/>
    <w:rsid w:val="0056296E"/>
    <w:rsid w:val="00564507"/>
    <w:rsid w:val="0056545C"/>
    <w:rsid w:val="0056759A"/>
    <w:rsid w:val="0057094C"/>
    <w:rsid w:val="00570A38"/>
    <w:rsid w:val="0057747B"/>
    <w:rsid w:val="00581AD5"/>
    <w:rsid w:val="00581B05"/>
    <w:rsid w:val="00581CDF"/>
    <w:rsid w:val="00583D54"/>
    <w:rsid w:val="005859D1"/>
    <w:rsid w:val="005866D7"/>
    <w:rsid w:val="005875A9"/>
    <w:rsid w:val="00591463"/>
    <w:rsid w:val="005915D5"/>
    <w:rsid w:val="005921D4"/>
    <w:rsid w:val="005938C2"/>
    <w:rsid w:val="0059746F"/>
    <w:rsid w:val="005A0359"/>
    <w:rsid w:val="005A05CD"/>
    <w:rsid w:val="005A14E3"/>
    <w:rsid w:val="005A16E3"/>
    <w:rsid w:val="005A179D"/>
    <w:rsid w:val="005A1936"/>
    <w:rsid w:val="005A1B14"/>
    <w:rsid w:val="005A2E02"/>
    <w:rsid w:val="005A3755"/>
    <w:rsid w:val="005A4156"/>
    <w:rsid w:val="005A435B"/>
    <w:rsid w:val="005A44A6"/>
    <w:rsid w:val="005A4583"/>
    <w:rsid w:val="005A4F02"/>
    <w:rsid w:val="005A55B4"/>
    <w:rsid w:val="005A5A52"/>
    <w:rsid w:val="005A6214"/>
    <w:rsid w:val="005A66B9"/>
    <w:rsid w:val="005A6D7B"/>
    <w:rsid w:val="005A775C"/>
    <w:rsid w:val="005B02D8"/>
    <w:rsid w:val="005B1ECA"/>
    <w:rsid w:val="005B25AA"/>
    <w:rsid w:val="005B26BD"/>
    <w:rsid w:val="005B2BE3"/>
    <w:rsid w:val="005B525A"/>
    <w:rsid w:val="005B5892"/>
    <w:rsid w:val="005B5B99"/>
    <w:rsid w:val="005B6720"/>
    <w:rsid w:val="005B7A66"/>
    <w:rsid w:val="005B7DA1"/>
    <w:rsid w:val="005C0016"/>
    <w:rsid w:val="005C01A3"/>
    <w:rsid w:val="005C1729"/>
    <w:rsid w:val="005C1D62"/>
    <w:rsid w:val="005C39B2"/>
    <w:rsid w:val="005C504D"/>
    <w:rsid w:val="005C611A"/>
    <w:rsid w:val="005C69F8"/>
    <w:rsid w:val="005C7ED7"/>
    <w:rsid w:val="005D2841"/>
    <w:rsid w:val="005D36AC"/>
    <w:rsid w:val="005D40BC"/>
    <w:rsid w:val="005D4667"/>
    <w:rsid w:val="005D48BD"/>
    <w:rsid w:val="005D5456"/>
    <w:rsid w:val="005D5478"/>
    <w:rsid w:val="005D6471"/>
    <w:rsid w:val="005D77A6"/>
    <w:rsid w:val="005E0668"/>
    <w:rsid w:val="005E0C63"/>
    <w:rsid w:val="005E0D8B"/>
    <w:rsid w:val="005E13F8"/>
    <w:rsid w:val="005E1AC1"/>
    <w:rsid w:val="005E220E"/>
    <w:rsid w:val="005E60E2"/>
    <w:rsid w:val="005E6BF8"/>
    <w:rsid w:val="005E73C8"/>
    <w:rsid w:val="005E73F5"/>
    <w:rsid w:val="005E7E00"/>
    <w:rsid w:val="005F1C88"/>
    <w:rsid w:val="005F2BC2"/>
    <w:rsid w:val="005F3EFA"/>
    <w:rsid w:val="005F3FEB"/>
    <w:rsid w:val="005F517B"/>
    <w:rsid w:val="005F5C74"/>
    <w:rsid w:val="005F70D3"/>
    <w:rsid w:val="005F73E4"/>
    <w:rsid w:val="006009E7"/>
    <w:rsid w:val="00600E07"/>
    <w:rsid w:val="00600E98"/>
    <w:rsid w:val="00600F32"/>
    <w:rsid w:val="00600F6F"/>
    <w:rsid w:val="00601429"/>
    <w:rsid w:val="0060145B"/>
    <w:rsid w:val="00601CC4"/>
    <w:rsid w:val="00602620"/>
    <w:rsid w:val="0060411C"/>
    <w:rsid w:val="006065F9"/>
    <w:rsid w:val="0061078C"/>
    <w:rsid w:val="00612FF6"/>
    <w:rsid w:val="0061344A"/>
    <w:rsid w:val="0061499F"/>
    <w:rsid w:val="00615236"/>
    <w:rsid w:val="006155C1"/>
    <w:rsid w:val="00615752"/>
    <w:rsid w:val="006163DE"/>
    <w:rsid w:val="006165F1"/>
    <w:rsid w:val="00616D63"/>
    <w:rsid w:val="006170A8"/>
    <w:rsid w:val="006176AC"/>
    <w:rsid w:val="0062014F"/>
    <w:rsid w:val="00620D35"/>
    <w:rsid w:val="00621299"/>
    <w:rsid w:val="0062150B"/>
    <w:rsid w:val="00622059"/>
    <w:rsid w:val="00622517"/>
    <w:rsid w:val="006232ED"/>
    <w:rsid w:val="006242D4"/>
    <w:rsid w:val="00625F06"/>
    <w:rsid w:val="0062658A"/>
    <w:rsid w:val="0062686F"/>
    <w:rsid w:val="0062729A"/>
    <w:rsid w:val="00627569"/>
    <w:rsid w:val="006302A2"/>
    <w:rsid w:val="00630DCC"/>
    <w:rsid w:val="00631A42"/>
    <w:rsid w:val="006322C7"/>
    <w:rsid w:val="00633812"/>
    <w:rsid w:val="00633FE0"/>
    <w:rsid w:val="00634B5F"/>
    <w:rsid w:val="006358EC"/>
    <w:rsid w:val="00636039"/>
    <w:rsid w:val="006366B1"/>
    <w:rsid w:val="006376D4"/>
    <w:rsid w:val="00640EDE"/>
    <w:rsid w:val="00641DE8"/>
    <w:rsid w:val="0064259C"/>
    <w:rsid w:val="00643DFD"/>
    <w:rsid w:val="006456AE"/>
    <w:rsid w:val="006459E3"/>
    <w:rsid w:val="00647C4F"/>
    <w:rsid w:val="0065069E"/>
    <w:rsid w:val="00651022"/>
    <w:rsid w:val="006520BF"/>
    <w:rsid w:val="00653E79"/>
    <w:rsid w:val="00654735"/>
    <w:rsid w:val="006558D7"/>
    <w:rsid w:val="006572FF"/>
    <w:rsid w:val="0065787D"/>
    <w:rsid w:val="00662055"/>
    <w:rsid w:val="00662499"/>
    <w:rsid w:val="006624B1"/>
    <w:rsid w:val="00662910"/>
    <w:rsid w:val="00663652"/>
    <w:rsid w:val="00664022"/>
    <w:rsid w:val="00664843"/>
    <w:rsid w:val="00665249"/>
    <w:rsid w:val="00665CB0"/>
    <w:rsid w:val="00667880"/>
    <w:rsid w:val="006678F0"/>
    <w:rsid w:val="00670501"/>
    <w:rsid w:val="00671D6D"/>
    <w:rsid w:val="0067213D"/>
    <w:rsid w:val="006721B5"/>
    <w:rsid w:val="00672FD1"/>
    <w:rsid w:val="006733ED"/>
    <w:rsid w:val="00673BD6"/>
    <w:rsid w:val="00673FD2"/>
    <w:rsid w:val="0067507D"/>
    <w:rsid w:val="00676134"/>
    <w:rsid w:val="00680180"/>
    <w:rsid w:val="00681166"/>
    <w:rsid w:val="00681D7D"/>
    <w:rsid w:val="006828F0"/>
    <w:rsid w:val="00683A28"/>
    <w:rsid w:val="00683A54"/>
    <w:rsid w:val="00684509"/>
    <w:rsid w:val="00684941"/>
    <w:rsid w:val="006851DD"/>
    <w:rsid w:val="0068533A"/>
    <w:rsid w:val="006877FA"/>
    <w:rsid w:val="006900EC"/>
    <w:rsid w:val="00690462"/>
    <w:rsid w:val="00690A67"/>
    <w:rsid w:val="00692034"/>
    <w:rsid w:val="0069238F"/>
    <w:rsid w:val="00692C21"/>
    <w:rsid w:val="00694B28"/>
    <w:rsid w:val="00695102"/>
    <w:rsid w:val="00697836"/>
    <w:rsid w:val="00697A31"/>
    <w:rsid w:val="00697B18"/>
    <w:rsid w:val="006A2B93"/>
    <w:rsid w:val="006A3054"/>
    <w:rsid w:val="006A37AE"/>
    <w:rsid w:val="006A39B7"/>
    <w:rsid w:val="006A3D64"/>
    <w:rsid w:val="006A3DBA"/>
    <w:rsid w:val="006B0E40"/>
    <w:rsid w:val="006B1C32"/>
    <w:rsid w:val="006B25E5"/>
    <w:rsid w:val="006B3643"/>
    <w:rsid w:val="006B40A2"/>
    <w:rsid w:val="006B4328"/>
    <w:rsid w:val="006B54E1"/>
    <w:rsid w:val="006B5CC1"/>
    <w:rsid w:val="006B5F2D"/>
    <w:rsid w:val="006B7203"/>
    <w:rsid w:val="006B722D"/>
    <w:rsid w:val="006C04CE"/>
    <w:rsid w:val="006C0A4D"/>
    <w:rsid w:val="006C0D92"/>
    <w:rsid w:val="006C1858"/>
    <w:rsid w:val="006C2957"/>
    <w:rsid w:val="006C35B7"/>
    <w:rsid w:val="006C4318"/>
    <w:rsid w:val="006C4B16"/>
    <w:rsid w:val="006C57C6"/>
    <w:rsid w:val="006C5E48"/>
    <w:rsid w:val="006C60A1"/>
    <w:rsid w:val="006C6741"/>
    <w:rsid w:val="006C6AB6"/>
    <w:rsid w:val="006C73AE"/>
    <w:rsid w:val="006D15C0"/>
    <w:rsid w:val="006D2731"/>
    <w:rsid w:val="006D428A"/>
    <w:rsid w:val="006D4401"/>
    <w:rsid w:val="006D4540"/>
    <w:rsid w:val="006D5F62"/>
    <w:rsid w:val="006D68AD"/>
    <w:rsid w:val="006D77F9"/>
    <w:rsid w:val="006D7DBC"/>
    <w:rsid w:val="006E0D70"/>
    <w:rsid w:val="006E0F3E"/>
    <w:rsid w:val="006E1873"/>
    <w:rsid w:val="006E2795"/>
    <w:rsid w:val="006E39FE"/>
    <w:rsid w:val="006E41F8"/>
    <w:rsid w:val="006E447B"/>
    <w:rsid w:val="006E44C9"/>
    <w:rsid w:val="006E5AC8"/>
    <w:rsid w:val="006E6456"/>
    <w:rsid w:val="006E6C0C"/>
    <w:rsid w:val="006F0130"/>
    <w:rsid w:val="006F067C"/>
    <w:rsid w:val="006F152A"/>
    <w:rsid w:val="006F1F58"/>
    <w:rsid w:val="006F2702"/>
    <w:rsid w:val="006F30F7"/>
    <w:rsid w:val="006F38F6"/>
    <w:rsid w:val="006F449C"/>
    <w:rsid w:val="006F5C2B"/>
    <w:rsid w:val="006F5EE4"/>
    <w:rsid w:val="006F6C00"/>
    <w:rsid w:val="006F6C5A"/>
    <w:rsid w:val="006F714B"/>
    <w:rsid w:val="00700757"/>
    <w:rsid w:val="00700836"/>
    <w:rsid w:val="00703DC0"/>
    <w:rsid w:val="00704E8B"/>
    <w:rsid w:val="0070512B"/>
    <w:rsid w:val="00705E00"/>
    <w:rsid w:val="0071257F"/>
    <w:rsid w:val="007129E4"/>
    <w:rsid w:val="00712DD9"/>
    <w:rsid w:val="00712DEA"/>
    <w:rsid w:val="00712F0E"/>
    <w:rsid w:val="0071323D"/>
    <w:rsid w:val="00713A99"/>
    <w:rsid w:val="007141A0"/>
    <w:rsid w:val="00714D4A"/>
    <w:rsid w:val="00715630"/>
    <w:rsid w:val="00715E94"/>
    <w:rsid w:val="00716184"/>
    <w:rsid w:val="00716914"/>
    <w:rsid w:val="007205C9"/>
    <w:rsid w:val="00720786"/>
    <w:rsid w:val="00720838"/>
    <w:rsid w:val="007208AA"/>
    <w:rsid w:val="00720E2A"/>
    <w:rsid w:val="00721893"/>
    <w:rsid w:val="007226D5"/>
    <w:rsid w:val="00724B64"/>
    <w:rsid w:val="00724D18"/>
    <w:rsid w:val="0072761A"/>
    <w:rsid w:val="007277C4"/>
    <w:rsid w:val="00727BC7"/>
    <w:rsid w:val="007304AD"/>
    <w:rsid w:val="0073109D"/>
    <w:rsid w:val="0073178D"/>
    <w:rsid w:val="00731B49"/>
    <w:rsid w:val="007320A6"/>
    <w:rsid w:val="00733CC7"/>
    <w:rsid w:val="00734236"/>
    <w:rsid w:val="00734723"/>
    <w:rsid w:val="007354C7"/>
    <w:rsid w:val="0073640B"/>
    <w:rsid w:val="00736CD2"/>
    <w:rsid w:val="00740515"/>
    <w:rsid w:val="007405B6"/>
    <w:rsid w:val="00741288"/>
    <w:rsid w:val="007424C2"/>
    <w:rsid w:val="0074313A"/>
    <w:rsid w:val="0074344B"/>
    <w:rsid w:val="007437A0"/>
    <w:rsid w:val="00744681"/>
    <w:rsid w:val="00746E9E"/>
    <w:rsid w:val="00747006"/>
    <w:rsid w:val="007476E5"/>
    <w:rsid w:val="007508E2"/>
    <w:rsid w:val="00750A38"/>
    <w:rsid w:val="007515D5"/>
    <w:rsid w:val="00751729"/>
    <w:rsid w:val="00751836"/>
    <w:rsid w:val="00754695"/>
    <w:rsid w:val="007547CA"/>
    <w:rsid w:val="00754D18"/>
    <w:rsid w:val="00757930"/>
    <w:rsid w:val="007579AB"/>
    <w:rsid w:val="00757EE3"/>
    <w:rsid w:val="00757F08"/>
    <w:rsid w:val="007603FE"/>
    <w:rsid w:val="00760759"/>
    <w:rsid w:val="00761AC9"/>
    <w:rsid w:val="007623E4"/>
    <w:rsid w:val="00762A3D"/>
    <w:rsid w:val="00762C37"/>
    <w:rsid w:val="00762C91"/>
    <w:rsid w:val="007631E0"/>
    <w:rsid w:val="00763519"/>
    <w:rsid w:val="0076366B"/>
    <w:rsid w:val="00763E01"/>
    <w:rsid w:val="007657F6"/>
    <w:rsid w:val="007658B1"/>
    <w:rsid w:val="00765C58"/>
    <w:rsid w:val="00766AAC"/>
    <w:rsid w:val="00767BDF"/>
    <w:rsid w:val="007718B9"/>
    <w:rsid w:val="00771C65"/>
    <w:rsid w:val="007747F9"/>
    <w:rsid w:val="00774D10"/>
    <w:rsid w:val="00774DCA"/>
    <w:rsid w:val="0077549B"/>
    <w:rsid w:val="00775866"/>
    <w:rsid w:val="00776790"/>
    <w:rsid w:val="00777020"/>
    <w:rsid w:val="00777C43"/>
    <w:rsid w:val="00780283"/>
    <w:rsid w:val="00780528"/>
    <w:rsid w:val="007824B0"/>
    <w:rsid w:val="007833D6"/>
    <w:rsid w:val="0078341B"/>
    <w:rsid w:val="007837A3"/>
    <w:rsid w:val="00783C27"/>
    <w:rsid w:val="00784FAB"/>
    <w:rsid w:val="007860E6"/>
    <w:rsid w:val="007869C5"/>
    <w:rsid w:val="00787378"/>
    <w:rsid w:val="00790EBE"/>
    <w:rsid w:val="00791BE2"/>
    <w:rsid w:val="00791CC0"/>
    <w:rsid w:val="00792A3F"/>
    <w:rsid w:val="00793872"/>
    <w:rsid w:val="00793B9E"/>
    <w:rsid w:val="00794C95"/>
    <w:rsid w:val="007967FA"/>
    <w:rsid w:val="007A0ECE"/>
    <w:rsid w:val="007A14BB"/>
    <w:rsid w:val="007A1575"/>
    <w:rsid w:val="007A20A8"/>
    <w:rsid w:val="007A254E"/>
    <w:rsid w:val="007A3330"/>
    <w:rsid w:val="007A380D"/>
    <w:rsid w:val="007A4110"/>
    <w:rsid w:val="007A449E"/>
    <w:rsid w:val="007A5BE7"/>
    <w:rsid w:val="007A5F42"/>
    <w:rsid w:val="007A661C"/>
    <w:rsid w:val="007A7462"/>
    <w:rsid w:val="007B0BA4"/>
    <w:rsid w:val="007B177B"/>
    <w:rsid w:val="007B387D"/>
    <w:rsid w:val="007B39B7"/>
    <w:rsid w:val="007B3E44"/>
    <w:rsid w:val="007B3FD9"/>
    <w:rsid w:val="007B40DD"/>
    <w:rsid w:val="007B5D76"/>
    <w:rsid w:val="007B5E07"/>
    <w:rsid w:val="007B754A"/>
    <w:rsid w:val="007C08E4"/>
    <w:rsid w:val="007C1836"/>
    <w:rsid w:val="007C21D6"/>
    <w:rsid w:val="007C240A"/>
    <w:rsid w:val="007C33B2"/>
    <w:rsid w:val="007C377B"/>
    <w:rsid w:val="007C57B5"/>
    <w:rsid w:val="007C7431"/>
    <w:rsid w:val="007C79C2"/>
    <w:rsid w:val="007C7E89"/>
    <w:rsid w:val="007C7F2E"/>
    <w:rsid w:val="007D0D42"/>
    <w:rsid w:val="007D22D5"/>
    <w:rsid w:val="007D2E42"/>
    <w:rsid w:val="007D2FB7"/>
    <w:rsid w:val="007D388C"/>
    <w:rsid w:val="007D5F6F"/>
    <w:rsid w:val="007D68FB"/>
    <w:rsid w:val="007D6EFA"/>
    <w:rsid w:val="007D7868"/>
    <w:rsid w:val="007D792D"/>
    <w:rsid w:val="007E0072"/>
    <w:rsid w:val="007E0562"/>
    <w:rsid w:val="007E10E2"/>
    <w:rsid w:val="007E140A"/>
    <w:rsid w:val="007E2778"/>
    <w:rsid w:val="007E43CA"/>
    <w:rsid w:val="007E4A4E"/>
    <w:rsid w:val="007E4B4F"/>
    <w:rsid w:val="007E4F7D"/>
    <w:rsid w:val="007E544B"/>
    <w:rsid w:val="007E6C5D"/>
    <w:rsid w:val="007E732D"/>
    <w:rsid w:val="007E7C2D"/>
    <w:rsid w:val="007F10DF"/>
    <w:rsid w:val="007F1A6B"/>
    <w:rsid w:val="007F1B43"/>
    <w:rsid w:val="007F1C77"/>
    <w:rsid w:val="007F2C25"/>
    <w:rsid w:val="007F2FB0"/>
    <w:rsid w:val="007F3363"/>
    <w:rsid w:val="007F3DD3"/>
    <w:rsid w:val="007F3E4D"/>
    <w:rsid w:val="007F3E4E"/>
    <w:rsid w:val="007F420B"/>
    <w:rsid w:val="007F4A41"/>
    <w:rsid w:val="007F4DB1"/>
    <w:rsid w:val="007F67F3"/>
    <w:rsid w:val="007F768A"/>
    <w:rsid w:val="008006D8"/>
    <w:rsid w:val="00802D72"/>
    <w:rsid w:val="008034B1"/>
    <w:rsid w:val="008057AE"/>
    <w:rsid w:val="00805AF7"/>
    <w:rsid w:val="00805BA5"/>
    <w:rsid w:val="00805C39"/>
    <w:rsid w:val="0080670D"/>
    <w:rsid w:val="00807E1A"/>
    <w:rsid w:val="00807F77"/>
    <w:rsid w:val="008105F8"/>
    <w:rsid w:val="00810645"/>
    <w:rsid w:val="00811BA4"/>
    <w:rsid w:val="00812C8A"/>
    <w:rsid w:val="008153DF"/>
    <w:rsid w:val="008159A7"/>
    <w:rsid w:val="00816A34"/>
    <w:rsid w:val="008177A5"/>
    <w:rsid w:val="008214B8"/>
    <w:rsid w:val="0082186F"/>
    <w:rsid w:val="00823B02"/>
    <w:rsid w:val="008255D9"/>
    <w:rsid w:val="0082608D"/>
    <w:rsid w:val="00826145"/>
    <w:rsid w:val="008274BC"/>
    <w:rsid w:val="00827B01"/>
    <w:rsid w:val="00830E14"/>
    <w:rsid w:val="00831D15"/>
    <w:rsid w:val="00835921"/>
    <w:rsid w:val="008374C9"/>
    <w:rsid w:val="00837599"/>
    <w:rsid w:val="008378A6"/>
    <w:rsid w:val="008404FF"/>
    <w:rsid w:val="00840989"/>
    <w:rsid w:val="0084286E"/>
    <w:rsid w:val="00842D70"/>
    <w:rsid w:val="0084347F"/>
    <w:rsid w:val="00843A26"/>
    <w:rsid w:val="00843D88"/>
    <w:rsid w:val="0084414C"/>
    <w:rsid w:val="0084419A"/>
    <w:rsid w:val="00844827"/>
    <w:rsid w:val="00844D91"/>
    <w:rsid w:val="0084507E"/>
    <w:rsid w:val="00846FA9"/>
    <w:rsid w:val="0085301F"/>
    <w:rsid w:val="008530D1"/>
    <w:rsid w:val="00855650"/>
    <w:rsid w:val="008564BD"/>
    <w:rsid w:val="00856A9D"/>
    <w:rsid w:val="00856AFA"/>
    <w:rsid w:val="00857300"/>
    <w:rsid w:val="0085732A"/>
    <w:rsid w:val="00857608"/>
    <w:rsid w:val="00857C0A"/>
    <w:rsid w:val="00857EC0"/>
    <w:rsid w:val="0086048E"/>
    <w:rsid w:val="00860A86"/>
    <w:rsid w:val="00860D77"/>
    <w:rsid w:val="00860FD7"/>
    <w:rsid w:val="008613F1"/>
    <w:rsid w:val="00861647"/>
    <w:rsid w:val="00861DF1"/>
    <w:rsid w:val="00861FFF"/>
    <w:rsid w:val="00862382"/>
    <w:rsid w:val="0086478A"/>
    <w:rsid w:val="00864F9C"/>
    <w:rsid w:val="008658AC"/>
    <w:rsid w:val="00866AA4"/>
    <w:rsid w:val="0086703C"/>
    <w:rsid w:val="00867A63"/>
    <w:rsid w:val="0087088E"/>
    <w:rsid w:val="0087153A"/>
    <w:rsid w:val="008719E9"/>
    <w:rsid w:val="00872FD1"/>
    <w:rsid w:val="00874534"/>
    <w:rsid w:val="008747FA"/>
    <w:rsid w:val="00875020"/>
    <w:rsid w:val="00875B15"/>
    <w:rsid w:val="00875D91"/>
    <w:rsid w:val="00877973"/>
    <w:rsid w:val="008779FD"/>
    <w:rsid w:val="00877B83"/>
    <w:rsid w:val="00882101"/>
    <w:rsid w:val="00883655"/>
    <w:rsid w:val="008837F5"/>
    <w:rsid w:val="00885819"/>
    <w:rsid w:val="00886CD0"/>
    <w:rsid w:val="00886FC7"/>
    <w:rsid w:val="0088701B"/>
    <w:rsid w:val="00887CB9"/>
    <w:rsid w:val="0089031A"/>
    <w:rsid w:val="008904D1"/>
    <w:rsid w:val="0089089F"/>
    <w:rsid w:val="008910D2"/>
    <w:rsid w:val="00891A56"/>
    <w:rsid w:val="00891D32"/>
    <w:rsid w:val="00891E12"/>
    <w:rsid w:val="00892655"/>
    <w:rsid w:val="00893009"/>
    <w:rsid w:val="008935F5"/>
    <w:rsid w:val="00894953"/>
    <w:rsid w:val="00895A06"/>
    <w:rsid w:val="008969C7"/>
    <w:rsid w:val="00896A4C"/>
    <w:rsid w:val="00897A2B"/>
    <w:rsid w:val="008A042B"/>
    <w:rsid w:val="008A0B8D"/>
    <w:rsid w:val="008A2090"/>
    <w:rsid w:val="008A2728"/>
    <w:rsid w:val="008A34F9"/>
    <w:rsid w:val="008A4275"/>
    <w:rsid w:val="008A4D9E"/>
    <w:rsid w:val="008A4F98"/>
    <w:rsid w:val="008A58ED"/>
    <w:rsid w:val="008A67CA"/>
    <w:rsid w:val="008A69E1"/>
    <w:rsid w:val="008A6C44"/>
    <w:rsid w:val="008A71E3"/>
    <w:rsid w:val="008B21AB"/>
    <w:rsid w:val="008B3882"/>
    <w:rsid w:val="008B42A6"/>
    <w:rsid w:val="008B5D81"/>
    <w:rsid w:val="008B63CE"/>
    <w:rsid w:val="008B7F00"/>
    <w:rsid w:val="008C0889"/>
    <w:rsid w:val="008C10F6"/>
    <w:rsid w:val="008C1CB1"/>
    <w:rsid w:val="008C1E2E"/>
    <w:rsid w:val="008C21E5"/>
    <w:rsid w:val="008C3953"/>
    <w:rsid w:val="008C3B5F"/>
    <w:rsid w:val="008C3C2B"/>
    <w:rsid w:val="008C3E5B"/>
    <w:rsid w:val="008C406A"/>
    <w:rsid w:val="008C712A"/>
    <w:rsid w:val="008C75C4"/>
    <w:rsid w:val="008C7C40"/>
    <w:rsid w:val="008D04C6"/>
    <w:rsid w:val="008D126A"/>
    <w:rsid w:val="008D1658"/>
    <w:rsid w:val="008D34FD"/>
    <w:rsid w:val="008D49D4"/>
    <w:rsid w:val="008D56F7"/>
    <w:rsid w:val="008D5856"/>
    <w:rsid w:val="008D66C6"/>
    <w:rsid w:val="008D678C"/>
    <w:rsid w:val="008E0025"/>
    <w:rsid w:val="008E05B9"/>
    <w:rsid w:val="008E1549"/>
    <w:rsid w:val="008E1C3F"/>
    <w:rsid w:val="008E3B54"/>
    <w:rsid w:val="008E44B6"/>
    <w:rsid w:val="008E5037"/>
    <w:rsid w:val="008E56D6"/>
    <w:rsid w:val="008E5877"/>
    <w:rsid w:val="008E691A"/>
    <w:rsid w:val="008E6B95"/>
    <w:rsid w:val="008E753E"/>
    <w:rsid w:val="008F075C"/>
    <w:rsid w:val="008F07B0"/>
    <w:rsid w:val="008F0C20"/>
    <w:rsid w:val="008F0EB8"/>
    <w:rsid w:val="008F1152"/>
    <w:rsid w:val="008F346D"/>
    <w:rsid w:val="008F3A9B"/>
    <w:rsid w:val="008F3EF9"/>
    <w:rsid w:val="008F4303"/>
    <w:rsid w:val="008F445B"/>
    <w:rsid w:val="008F57C9"/>
    <w:rsid w:val="008F5852"/>
    <w:rsid w:val="008F6163"/>
    <w:rsid w:val="008F7F5B"/>
    <w:rsid w:val="00900476"/>
    <w:rsid w:val="00900D37"/>
    <w:rsid w:val="00900D87"/>
    <w:rsid w:val="009011D4"/>
    <w:rsid w:val="00903420"/>
    <w:rsid w:val="0090358E"/>
    <w:rsid w:val="009048FC"/>
    <w:rsid w:val="00906CFA"/>
    <w:rsid w:val="009079E5"/>
    <w:rsid w:val="00910386"/>
    <w:rsid w:val="00911094"/>
    <w:rsid w:val="00911CBA"/>
    <w:rsid w:val="00912312"/>
    <w:rsid w:val="00913F02"/>
    <w:rsid w:val="009148F6"/>
    <w:rsid w:val="00915350"/>
    <w:rsid w:val="009165BE"/>
    <w:rsid w:val="00916892"/>
    <w:rsid w:val="00916DB8"/>
    <w:rsid w:val="009175F4"/>
    <w:rsid w:val="00920720"/>
    <w:rsid w:val="00921052"/>
    <w:rsid w:val="00922C61"/>
    <w:rsid w:val="00922F96"/>
    <w:rsid w:val="009236A9"/>
    <w:rsid w:val="00923DEA"/>
    <w:rsid w:val="00924258"/>
    <w:rsid w:val="00924532"/>
    <w:rsid w:val="00924875"/>
    <w:rsid w:val="00924E25"/>
    <w:rsid w:val="009258F0"/>
    <w:rsid w:val="009261DE"/>
    <w:rsid w:val="0092671D"/>
    <w:rsid w:val="009303FB"/>
    <w:rsid w:val="00930CA4"/>
    <w:rsid w:val="00931E05"/>
    <w:rsid w:val="009325B5"/>
    <w:rsid w:val="0093262B"/>
    <w:rsid w:val="00932DD5"/>
    <w:rsid w:val="00932E69"/>
    <w:rsid w:val="00932F57"/>
    <w:rsid w:val="00933226"/>
    <w:rsid w:val="009333BF"/>
    <w:rsid w:val="0093637A"/>
    <w:rsid w:val="0093723E"/>
    <w:rsid w:val="0093729D"/>
    <w:rsid w:val="0094136A"/>
    <w:rsid w:val="00941B24"/>
    <w:rsid w:val="009420AB"/>
    <w:rsid w:val="0094284F"/>
    <w:rsid w:val="00944176"/>
    <w:rsid w:val="0094484E"/>
    <w:rsid w:val="00944C00"/>
    <w:rsid w:val="00944CA5"/>
    <w:rsid w:val="00944D17"/>
    <w:rsid w:val="009451FB"/>
    <w:rsid w:val="0094547C"/>
    <w:rsid w:val="00946730"/>
    <w:rsid w:val="00946D85"/>
    <w:rsid w:val="00950A64"/>
    <w:rsid w:val="0095133B"/>
    <w:rsid w:val="009523FC"/>
    <w:rsid w:val="00953658"/>
    <w:rsid w:val="00953C79"/>
    <w:rsid w:val="00953EAB"/>
    <w:rsid w:val="00956ECB"/>
    <w:rsid w:val="009571DC"/>
    <w:rsid w:val="00957FF2"/>
    <w:rsid w:val="0096049C"/>
    <w:rsid w:val="00960751"/>
    <w:rsid w:val="0096120A"/>
    <w:rsid w:val="009614B1"/>
    <w:rsid w:val="00961570"/>
    <w:rsid w:val="00962B5D"/>
    <w:rsid w:val="00962B78"/>
    <w:rsid w:val="00966018"/>
    <w:rsid w:val="0096662C"/>
    <w:rsid w:val="00966BD7"/>
    <w:rsid w:val="00966D89"/>
    <w:rsid w:val="00967C5B"/>
    <w:rsid w:val="00967DDC"/>
    <w:rsid w:val="00970614"/>
    <w:rsid w:val="00970742"/>
    <w:rsid w:val="00970E4B"/>
    <w:rsid w:val="009715CD"/>
    <w:rsid w:val="009715D8"/>
    <w:rsid w:val="009716BD"/>
    <w:rsid w:val="00971CD5"/>
    <w:rsid w:val="00971D94"/>
    <w:rsid w:val="00971E7C"/>
    <w:rsid w:val="00971ED5"/>
    <w:rsid w:val="009720DC"/>
    <w:rsid w:val="00974264"/>
    <w:rsid w:val="00975EEB"/>
    <w:rsid w:val="0097600E"/>
    <w:rsid w:val="00980779"/>
    <w:rsid w:val="00980894"/>
    <w:rsid w:val="00980EC3"/>
    <w:rsid w:val="00981D66"/>
    <w:rsid w:val="00982855"/>
    <w:rsid w:val="00983E6D"/>
    <w:rsid w:val="0098413A"/>
    <w:rsid w:val="009841E3"/>
    <w:rsid w:val="00984631"/>
    <w:rsid w:val="00984DEB"/>
    <w:rsid w:val="009868A2"/>
    <w:rsid w:val="009876CE"/>
    <w:rsid w:val="00987EB1"/>
    <w:rsid w:val="00990980"/>
    <w:rsid w:val="00992625"/>
    <w:rsid w:val="009933B8"/>
    <w:rsid w:val="009935DD"/>
    <w:rsid w:val="00994CD1"/>
    <w:rsid w:val="00994ED9"/>
    <w:rsid w:val="00995DA8"/>
    <w:rsid w:val="00995DB2"/>
    <w:rsid w:val="00996D2F"/>
    <w:rsid w:val="009A0121"/>
    <w:rsid w:val="009A0B1A"/>
    <w:rsid w:val="009A0FA0"/>
    <w:rsid w:val="009A113F"/>
    <w:rsid w:val="009A1B56"/>
    <w:rsid w:val="009A233E"/>
    <w:rsid w:val="009A47C3"/>
    <w:rsid w:val="009A4BCA"/>
    <w:rsid w:val="009A5250"/>
    <w:rsid w:val="009A65EB"/>
    <w:rsid w:val="009B0755"/>
    <w:rsid w:val="009B14F9"/>
    <w:rsid w:val="009B2004"/>
    <w:rsid w:val="009B3354"/>
    <w:rsid w:val="009B5766"/>
    <w:rsid w:val="009B5877"/>
    <w:rsid w:val="009B6EC6"/>
    <w:rsid w:val="009B7185"/>
    <w:rsid w:val="009B754F"/>
    <w:rsid w:val="009C144A"/>
    <w:rsid w:val="009C14F5"/>
    <w:rsid w:val="009C153B"/>
    <w:rsid w:val="009C2891"/>
    <w:rsid w:val="009C2917"/>
    <w:rsid w:val="009C2D72"/>
    <w:rsid w:val="009C5835"/>
    <w:rsid w:val="009C5880"/>
    <w:rsid w:val="009C5BDE"/>
    <w:rsid w:val="009C5CFF"/>
    <w:rsid w:val="009C6650"/>
    <w:rsid w:val="009C6F06"/>
    <w:rsid w:val="009C75A0"/>
    <w:rsid w:val="009C7C05"/>
    <w:rsid w:val="009D3CCA"/>
    <w:rsid w:val="009D47A5"/>
    <w:rsid w:val="009D6D79"/>
    <w:rsid w:val="009D783F"/>
    <w:rsid w:val="009D78B3"/>
    <w:rsid w:val="009E0897"/>
    <w:rsid w:val="009E0CCD"/>
    <w:rsid w:val="009E0D91"/>
    <w:rsid w:val="009E14E7"/>
    <w:rsid w:val="009E1612"/>
    <w:rsid w:val="009E17B5"/>
    <w:rsid w:val="009E25C3"/>
    <w:rsid w:val="009E27B7"/>
    <w:rsid w:val="009E2A68"/>
    <w:rsid w:val="009E3B06"/>
    <w:rsid w:val="009E4992"/>
    <w:rsid w:val="009E51B0"/>
    <w:rsid w:val="009E6529"/>
    <w:rsid w:val="009E6833"/>
    <w:rsid w:val="009E6A2D"/>
    <w:rsid w:val="009E7776"/>
    <w:rsid w:val="009E7B30"/>
    <w:rsid w:val="009F02C9"/>
    <w:rsid w:val="009F0DEF"/>
    <w:rsid w:val="009F120D"/>
    <w:rsid w:val="009F2016"/>
    <w:rsid w:val="009F3093"/>
    <w:rsid w:val="009F3231"/>
    <w:rsid w:val="009F428D"/>
    <w:rsid w:val="009F55AF"/>
    <w:rsid w:val="009F56C7"/>
    <w:rsid w:val="009F5806"/>
    <w:rsid w:val="009F661A"/>
    <w:rsid w:val="009F6D4F"/>
    <w:rsid w:val="00A010C7"/>
    <w:rsid w:val="00A0155B"/>
    <w:rsid w:val="00A0250A"/>
    <w:rsid w:val="00A028ED"/>
    <w:rsid w:val="00A02A55"/>
    <w:rsid w:val="00A031A3"/>
    <w:rsid w:val="00A035EA"/>
    <w:rsid w:val="00A039E6"/>
    <w:rsid w:val="00A0491B"/>
    <w:rsid w:val="00A04E91"/>
    <w:rsid w:val="00A05F59"/>
    <w:rsid w:val="00A067C9"/>
    <w:rsid w:val="00A1054F"/>
    <w:rsid w:val="00A10E31"/>
    <w:rsid w:val="00A12B75"/>
    <w:rsid w:val="00A141EC"/>
    <w:rsid w:val="00A1434D"/>
    <w:rsid w:val="00A1438C"/>
    <w:rsid w:val="00A144EA"/>
    <w:rsid w:val="00A14D39"/>
    <w:rsid w:val="00A1523C"/>
    <w:rsid w:val="00A15CEA"/>
    <w:rsid w:val="00A16AA5"/>
    <w:rsid w:val="00A16F5E"/>
    <w:rsid w:val="00A17472"/>
    <w:rsid w:val="00A17854"/>
    <w:rsid w:val="00A17A10"/>
    <w:rsid w:val="00A17D99"/>
    <w:rsid w:val="00A20227"/>
    <w:rsid w:val="00A2042A"/>
    <w:rsid w:val="00A20DBB"/>
    <w:rsid w:val="00A212FB"/>
    <w:rsid w:val="00A21416"/>
    <w:rsid w:val="00A215F5"/>
    <w:rsid w:val="00A217D6"/>
    <w:rsid w:val="00A21EB4"/>
    <w:rsid w:val="00A2252D"/>
    <w:rsid w:val="00A22893"/>
    <w:rsid w:val="00A22F78"/>
    <w:rsid w:val="00A23A4B"/>
    <w:rsid w:val="00A2463E"/>
    <w:rsid w:val="00A24C1D"/>
    <w:rsid w:val="00A25449"/>
    <w:rsid w:val="00A259D6"/>
    <w:rsid w:val="00A25A24"/>
    <w:rsid w:val="00A25F85"/>
    <w:rsid w:val="00A26F00"/>
    <w:rsid w:val="00A26F59"/>
    <w:rsid w:val="00A2731F"/>
    <w:rsid w:val="00A30F52"/>
    <w:rsid w:val="00A31398"/>
    <w:rsid w:val="00A334FB"/>
    <w:rsid w:val="00A3372E"/>
    <w:rsid w:val="00A3406D"/>
    <w:rsid w:val="00A34CA2"/>
    <w:rsid w:val="00A36CD0"/>
    <w:rsid w:val="00A37524"/>
    <w:rsid w:val="00A378D7"/>
    <w:rsid w:val="00A37A3C"/>
    <w:rsid w:val="00A41592"/>
    <w:rsid w:val="00A4179D"/>
    <w:rsid w:val="00A42730"/>
    <w:rsid w:val="00A4313E"/>
    <w:rsid w:val="00A43824"/>
    <w:rsid w:val="00A438EB"/>
    <w:rsid w:val="00A43A44"/>
    <w:rsid w:val="00A449E1"/>
    <w:rsid w:val="00A471DC"/>
    <w:rsid w:val="00A501FC"/>
    <w:rsid w:val="00A5025D"/>
    <w:rsid w:val="00A51010"/>
    <w:rsid w:val="00A526D6"/>
    <w:rsid w:val="00A53B0C"/>
    <w:rsid w:val="00A53F1E"/>
    <w:rsid w:val="00A55434"/>
    <w:rsid w:val="00A56294"/>
    <w:rsid w:val="00A56314"/>
    <w:rsid w:val="00A5681B"/>
    <w:rsid w:val="00A57580"/>
    <w:rsid w:val="00A57FAD"/>
    <w:rsid w:val="00A607CD"/>
    <w:rsid w:val="00A612B5"/>
    <w:rsid w:val="00A6169F"/>
    <w:rsid w:val="00A620F8"/>
    <w:rsid w:val="00A641CE"/>
    <w:rsid w:val="00A64A50"/>
    <w:rsid w:val="00A6503E"/>
    <w:rsid w:val="00A666B5"/>
    <w:rsid w:val="00A66855"/>
    <w:rsid w:val="00A66939"/>
    <w:rsid w:val="00A6772B"/>
    <w:rsid w:val="00A704E1"/>
    <w:rsid w:val="00A70BE7"/>
    <w:rsid w:val="00A70DF2"/>
    <w:rsid w:val="00A7107B"/>
    <w:rsid w:val="00A714FA"/>
    <w:rsid w:val="00A727F0"/>
    <w:rsid w:val="00A7281B"/>
    <w:rsid w:val="00A73969"/>
    <w:rsid w:val="00A7401D"/>
    <w:rsid w:val="00A7528C"/>
    <w:rsid w:val="00A753A6"/>
    <w:rsid w:val="00A77FF7"/>
    <w:rsid w:val="00A802ED"/>
    <w:rsid w:val="00A80748"/>
    <w:rsid w:val="00A8129D"/>
    <w:rsid w:val="00A81A35"/>
    <w:rsid w:val="00A8474A"/>
    <w:rsid w:val="00A84A1F"/>
    <w:rsid w:val="00A84FB8"/>
    <w:rsid w:val="00A85AC2"/>
    <w:rsid w:val="00A87066"/>
    <w:rsid w:val="00A9005A"/>
    <w:rsid w:val="00A90DBD"/>
    <w:rsid w:val="00A92139"/>
    <w:rsid w:val="00A92209"/>
    <w:rsid w:val="00A92AD7"/>
    <w:rsid w:val="00A92AEA"/>
    <w:rsid w:val="00A9381C"/>
    <w:rsid w:val="00A93DC5"/>
    <w:rsid w:val="00A94782"/>
    <w:rsid w:val="00A94814"/>
    <w:rsid w:val="00A95258"/>
    <w:rsid w:val="00A960D5"/>
    <w:rsid w:val="00AA037A"/>
    <w:rsid w:val="00AA15F3"/>
    <w:rsid w:val="00AA2935"/>
    <w:rsid w:val="00AA2C30"/>
    <w:rsid w:val="00AA4118"/>
    <w:rsid w:val="00AA42B6"/>
    <w:rsid w:val="00AA508B"/>
    <w:rsid w:val="00AA5489"/>
    <w:rsid w:val="00AA5A1F"/>
    <w:rsid w:val="00AA5A94"/>
    <w:rsid w:val="00AA65C1"/>
    <w:rsid w:val="00AA70C4"/>
    <w:rsid w:val="00AB0CFF"/>
    <w:rsid w:val="00AB3448"/>
    <w:rsid w:val="00AB4249"/>
    <w:rsid w:val="00AB4288"/>
    <w:rsid w:val="00AB4B73"/>
    <w:rsid w:val="00AB4D8E"/>
    <w:rsid w:val="00AB5033"/>
    <w:rsid w:val="00AB5E90"/>
    <w:rsid w:val="00AB6046"/>
    <w:rsid w:val="00AB7472"/>
    <w:rsid w:val="00AC020B"/>
    <w:rsid w:val="00AC069E"/>
    <w:rsid w:val="00AC1EBF"/>
    <w:rsid w:val="00AC1F2F"/>
    <w:rsid w:val="00AC235E"/>
    <w:rsid w:val="00AC3E25"/>
    <w:rsid w:val="00AC5B47"/>
    <w:rsid w:val="00AC6294"/>
    <w:rsid w:val="00AC79C0"/>
    <w:rsid w:val="00AC7E33"/>
    <w:rsid w:val="00AD11BD"/>
    <w:rsid w:val="00AD20DA"/>
    <w:rsid w:val="00AD4498"/>
    <w:rsid w:val="00AD4FD6"/>
    <w:rsid w:val="00AE138D"/>
    <w:rsid w:val="00AE28FC"/>
    <w:rsid w:val="00AE29E9"/>
    <w:rsid w:val="00AE3330"/>
    <w:rsid w:val="00AE3D88"/>
    <w:rsid w:val="00AE3E5B"/>
    <w:rsid w:val="00AE493F"/>
    <w:rsid w:val="00AE4A81"/>
    <w:rsid w:val="00AE4C0F"/>
    <w:rsid w:val="00AE58C8"/>
    <w:rsid w:val="00AE5A6B"/>
    <w:rsid w:val="00AE6911"/>
    <w:rsid w:val="00AE723B"/>
    <w:rsid w:val="00AE76BC"/>
    <w:rsid w:val="00AF0323"/>
    <w:rsid w:val="00AF14E8"/>
    <w:rsid w:val="00AF1C55"/>
    <w:rsid w:val="00AF3CF8"/>
    <w:rsid w:val="00AF6000"/>
    <w:rsid w:val="00AF6454"/>
    <w:rsid w:val="00AF6D92"/>
    <w:rsid w:val="00AF6FB2"/>
    <w:rsid w:val="00B00358"/>
    <w:rsid w:val="00B00DD4"/>
    <w:rsid w:val="00B01969"/>
    <w:rsid w:val="00B01EF9"/>
    <w:rsid w:val="00B01F4D"/>
    <w:rsid w:val="00B0250D"/>
    <w:rsid w:val="00B0274D"/>
    <w:rsid w:val="00B03423"/>
    <w:rsid w:val="00B03998"/>
    <w:rsid w:val="00B03C10"/>
    <w:rsid w:val="00B04A3E"/>
    <w:rsid w:val="00B04C9C"/>
    <w:rsid w:val="00B04FC8"/>
    <w:rsid w:val="00B05808"/>
    <w:rsid w:val="00B05CD0"/>
    <w:rsid w:val="00B07F8B"/>
    <w:rsid w:val="00B1246E"/>
    <w:rsid w:val="00B13393"/>
    <w:rsid w:val="00B140B8"/>
    <w:rsid w:val="00B14769"/>
    <w:rsid w:val="00B159F0"/>
    <w:rsid w:val="00B16107"/>
    <w:rsid w:val="00B161A1"/>
    <w:rsid w:val="00B16C54"/>
    <w:rsid w:val="00B20368"/>
    <w:rsid w:val="00B20A8C"/>
    <w:rsid w:val="00B21A71"/>
    <w:rsid w:val="00B21FBC"/>
    <w:rsid w:val="00B227C6"/>
    <w:rsid w:val="00B22DF9"/>
    <w:rsid w:val="00B232ED"/>
    <w:rsid w:val="00B23403"/>
    <w:rsid w:val="00B234B9"/>
    <w:rsid w:val="00B23DAA"/>
    <w:rsid w:val="00B25176"/>
    <w:rsid w:val="00B258DC"/>
    <w:rsid w:val="00B274C9"/>
    <w:rsid w:val="00B30383"/>
    <w:rsid w:val="00B30ECA"/>
    <w:rsid w:val="00B315A8"/>
    <w:rsid w:val="00B320F3"/>
    <w:rsid w:val="00B321F7"/>
    <w:rsid w:val="00B3301B"/>
    <w:rsid w:val="00B33B17"/>
    <w:rsid w:val="00B340CB"/>
    <w:rsid w:val="00B344EF"/>
    <w:rsid w:val="00B34E3E"/>
    <w:rsid w:val="00B35453"/>
    <w:rsid w:val="00B36388"/>
    <w:rsid w:val="00B36405"/>
    <w:rsid w:val="00B3699E"/>
    <w:rsid w:val="00B37063"/>
    <w:rsid w:val="00B37C1A"/>
    <w:rsid w:val="00B40A27"/>
    <w:rsid w:val="00B40FA9"/>
    <w:rsid w:val="00B4227A"/>
    <w:rsid w:val="00B4296B"/>
    <w:rsid w:val="00B43F74"/>
    <w:rsid w:val="00B44140"/>
    <w:rsid w:val="00B442ED"/>
    <w:rsid w:val="00B44D04"/>
    <w:rsid w:val="00B468DC"/>
    <w:rsid w:val="00B46DBD"/>
    <w:rsid w:val="00B4702E"/>
    <w:rsid w:val="00B4794F"/>
    <w:rsid w:val="00B50C29"/>
    <w:rsid w:val="00B50E36"/>
    <w:rsid w:val="00B5142D"/>
    <w:rsid w:val="00B51BE1"/>
    <w:rsid w:val="00B528FC"/>
    <w:rsid w:val="00B54AE1"/>
    <w:rsid w:val="00B557F7"/>
    <w:rsid w:val="00B55C89"/>
    <w:rsid w:val="00B56087"/>
    <w:rsid w:val="00B5668A"/>
    <w:rsid w:val="00B56EDD"/>
    <w:rsid w:val="00B57136"/>
    <w:rsid w:val="00B57803"/>
    <w:rsid w:val="00B60662"/>
    <w:rsid w:val="00B60994"/>
    <w:rsid w:val="00B60FAD"/>
    <w:rsid w:val="00B622F8"/>
    <w:rsid w:val="00B6392D"/>
    <w:rsid w:val="00B63C32"/>
    <w:rsid w:val="00B643DD"/>
    <w:rsid w:val="00B65053"/>
    <w:rsid w:val="00B65216"/>
    <w:rsid w:val="00B65260"/>
    <w:rsid w:val="00B662A6"/>
    <w:rsid w:val="00B70FBA"/>
    <w:rsid w:val="00B71201"/>
    <w:rsid w:val="00B71696"/>
    <w:rsid w:val="00B71A3E"/>
    <w:rsid w:val="00B72495"/>
    <w:rsid w:val="00B731D3"/>
    <w:rsid w:val="00B740E2"/>
    <w:rsid w:val="00B7519E"/>
    <w:rsid w:val="00B75C11"/>
    <w:rsid w:val="00B75CAD"/>
    <w:rsid w:val="00B7625D"/>
    <w:rsid w:val="00B77F5F"/>
    <w:rsid w:val="00B80A2C"/>
    <w:rsid w:val="00B8218F"/>
    <w:rsid w:val="00B84538"/>
    <w:rsid w:val="00B8581E"/>
    <w:rsid w:val="00B85897"/>
    <w:rsid w:val="00B85A6F"/>
    <w:rsid w:val="00B86C1D"/>
    <w:rsid w:val="00B91E92"/>
    <w:rsid w:val="00B924A6"/>
    <w:rsid w:val="00B938BD"/>
    <w:rsid w:val="00B95607"/>
    <w:rsid w:val="00B97D14"/>
    <w:rsid w:val="00BA3844"/>
    <w:rsid w:val="00BA3A0E"/>
    <w:rsid w:val="00BA503D"/>
    <w:rsid w:val="00BA51BA"/>
    <w:rsid w:val="00BA5B85"/>
    <w:rsid w:val="00BA6372"/>
    <w:rsid w:val="00BA6A1A"/>
    <w:rsid w:val="00BA6EBC"/>
    <w:rsid w:val="00BA71D8"/>
    <w:rsid w:val="00BA7787"/>
    <w:rsid w:val="00BA7E04"/>
    <w:rsid w:val="00BB28F7"/>
    <w:rsid w:val="00BB2CA0"/>
    <w:rsid w:val="00BB4AFD"/>
    <w:rsid w:val="00BB63DC"/>
    <w:rsid w:val="00BB6624"/>
    <w:rsid w:val="00BB6C37"/>
    <w:rsid w:val="00BC0345"/>
    <w:rsid w:val="00BC0E7D"/>
    <w:rsid w:val="00BC125E"/>
    <w:rsid w:val="00BC1349"/>
    <w:rsid w:val="00BC29F6"/>
    <w:rsid w:val="00BC2B8D"/>
    <w:rsid w:val="00BC3D23"/>
    <w:rsid w:val="00BC44D2"/>
    <w:rsid w:val="00BC4A3C"/>
    <w:rsid w:val="00BC4CDA"/>
    <w:rsid w:val="00BC53C8"/>
    <w:rsid w:val="00BC6A44"/>
    <w:rsid w:val="00BC6A67"/>
    <w:rsid w:val="00BC7486"/>
    <w:rsid w:val="00BC7B65"/>
    <w:rsid w:val="00BC7F2A"/>
    <w:rsid w:val="00BD00E5"/>
    <w:rsid w:val="00BD023F"/>
    <w:rsid w:val="00BD0250"/>
    <w:rsid w:val="00BD09A4"/>
    <w:rsid w:val="00BD1961"/>
    <w:rsid w:val="00BD1BFA"/>
    <w:rsid w:val="00BD3126"/>
    <w:rsid w:val="00BD389E"/>
    <w:rsid w:val="00BD439E"/>
    <w:rsid w:val="00BD49D4"/>
    <w:rsid w:val="00BD564D"/>
    <w:rsid w:val="00BD6A5B"/>
    <w:rsid w:val="00BD6BC3"/>
    <w:rsid w:val="00BD6D64"/>
    <w:rsid w:val="00BD7236"/>
    <w:rsid w:val="00BD7490"/>
    <w:rsid w:val="00BD773F"/>
    <w:rsid w:val="00BE0423"/>
    <w:rsid w:val="00BE0E9C"/>
    <w:rsid w:val="00BE1475"/>
    <w:rsid w:val="00BE2484"/>
    <w:rsid w:val="00BE2FF5"/>
    <w:rsid w:val="00BE45B9"/>
    <w:rsid w:val="00BE69D6"/>
    <w:rsid w:val="00BE7018"/>
    <w:rsid w:val="00BF0726"/>
    <w:rsid w:val="00BF150F"/>
    <w:rsid w:val="00BF1A8C"/>
    <w:rsid w:val="00BF3265"/>
    <w:rsid w:val="00BF3975"/>
    <w:rsid w:val="00BF413E"/>
    <w:rsid w:val="00BF4BF4"/>
    <w:rsid w:val="00BF5373"/>
    <w:rsid w:val="00BF5A23"/>
    <w:rsid w:val="00BF6557"/>
    <w:rsid w:val="00BF6B27"/>
    <w:rsid w:val="00BF742B"/>
    <w:rsid w:val="00C014B5"/>
    <w:rsid w:val="00C0343E"/>
    <w:rsid w:val="00C037A7"/>
    <w:rsid w:val="00C03871"/>
    <w:rsid w:val="00C0530D"/>
    <w:rsid w:val="00C0695C"/>
    <w:rsid w:val="00C06CA5"/>
    <w:rsid w:val="00C073C1"/>
    <w:rsid w:val="00C102D2"/>
    <w:rsid w:val="00C121F8"/>
    <w:rsid w:val="00C130E2"/>
    <w:rsid w:val="00C15EBB"/>
    <w:rsid w:val="00C16F24"/>
    <w:rsid w:val="00C1750F"/>
    <w:rsid w:val="00C2010D"/>
    <w:rsid w:val="00C201AC"/>
    <w:rsid w:val="00C22089"/>
    <w:rsid w:val="00C224D4"/>
    <w:rsid w:val="00C22B9B"/>
    <w:rsid w:val="00C22C6B"/>
    <w:rsid w:val="00C22D63"/>
    <w:rsid w:val="00C23A96"/>
    <w:rsid w:val="00C23B6F"/>
    <w:rsid w:val="00C245FB"/>
    <w:rsid w:val="00C2460C"/>
    <w:rsid w:val="00C24FF1"/>
    <w:rsid w:val="00C276F9"/>
    <w:rsid w:val="00C27AA2"/>
    <w:rsid w:val="00C3070A"/>
    <w:rsid w:val="00C30D31"/>
    <w:rsid w:val="00C30DCC"/>
    <w:rsid w:val="00C3286F"/>
    <w:rsid w:val="00C32FD9"/>
    <w:rsid w:val="00C33174"/>
    <w:rsid w:val="00C346A3"/>
    <w:rsid w:val="00C346D5"/>
    <w:rsid w:val="00C3486E"/>
    <w:rsid w:val="00C35144"/>
    <w:rsid w:val="00C35B7B"/>
    <w:rsid w:val="00C35DB2"/>
    <w:rsid w:val="00C363FA"/>
    <w:rsid w:val="00C3650A"/>
    <w:rsid w:val="00C367D5"/>
    <w:rsid w:val="00C368A8"/>
    <w:rsid w:val="00C369F3"/>
    <w:rsid w:val="00C37253"/>
    <w:rsid w:val="00C418AE"/>
    <w:rsid w:val="00C41A1F"/>
    <w:rsid w:val="00C41E1B"/>
    <w:rsid w:val="00C423B9"/>
    <w:rsid w:val="00C4434F"/>
    <w:rsid w:val="00C444D8"/>
    <w:rsid w:val="00C4456C"/>
    <w:rsid w:val="00C445CB"/>
    <w:rsid w:val="00C44670"/>
    <w:rsid w:val="00C447DC"/>
    <w:rsid w:val="00C4518F"/>
    <w:rsid w:val="00C47A73"/>
    <w:rsid w:val="00C47E26"/>
    <w:rsid w:val="00C47EF3"/>
    <w:rsid w:val="00C50754"/>
    <w:rsid w:val="00C50FD7"/>
    <w:rsid w:val="00C51139"/>
    <w:rsid w:val="00C51668"/>
    <w:rsid w:val="00C516EB"/>
    <w:rsid w:val="00C5184B"/>
    <w:rsid w:val="00C51C7D"/>
    <w:rsid w:val="00C52153"/>
    <w:rsid w:val="00C522BF"/>
    <w:rsid w:val="00C5399C"/>
    <w:rsid w:val="00C53E23"/>
    <w:rsid w:val="00C53EBD"/>
    <w:rsid w:val="00C54275"/>
    <w:rsid w:val="00C561C9"/>
    <w:rsid w:val="00C564AB"/>
    <w:rsid w:val="00C609A3"/>
    <w:rsid w:val="00C60F9F"/>
    <w:rsid w:val="00C618D4"/>
    <w:rsid w:val="00C620E7"/>
    <w:rsid w:val="00C6350A"/>
    <w:rsid w:val="00C63E7D"/>
    <w:rsid w:val="00C64775"/>
    <w:rsid w:val="00C647B3"/>
    <w:rsid w:val="00C65315"/>
    <w:rsid w:val="00C65DF6"/>
    <w:rsid w:val="00C66D69"/>
    <w:rsid w:val="00C706DF"/>
    <w:rsid w:val="00C70ABC"/>
    <w:rsid w:val="00C70DDA"/>
    <w:rsid w:val="00C71764"/>
    <w:rsid w:val="00C7244C"/>
    <w:rsid w:val="00C72EFE"/>
    <w:rsid w:val="00C73B24"/>
    <w:rsid w:val="00C73D2E"/>
    <w:rsid w:val="00C73F0D"/>
    <w:rsid w:val="00C75D44"/>
    <w:rsid w:val="00C80132"/>
    <w:rsid w:val="00C80566"/>
    <w:rsid w:val="00C815DC"/>
    <w:rsid w:val="00C829A6"/>
    <w:rsid w:val="00C83816"/>
    <w:rsid w:val="00C83D62"/>
    <w:rsid w:val="00C841B0"/>
    <w:rsid w:val="00C851FA"/>
    <w:rsid w:val="00C86FF5"/>
    <w:rsid w:val="00C87292"/>
    <w:rsid w:val="00C8789B"/>
    <w:rsid w:val="00C878E1"/>
    <w:rsid w:val="00C879D0"/>
    <w:rsid w:val="00C9010E"/>
    <w:rsid w:val="00C9029A"/>
    <w:rsid w:val="00C90843"/>
    <w:rsid w:val="00C90B57"/>
    <w:rsid w:val="00C91050"/>
    <w:rsid w:val="00C91913"/>
    <w:rsid w:val="00C91AA0"/>
    <w:rsid w:val="00C925FD"/>
    <w:rsid w:val="00C92E8E"/>
    <w:rsid w:val="00C93BEA"/>
    <w:rsid w:val="00C93C95"/>
    <w:rsid w:val="00C94399"/>
    <w:rsid w:val="00C94573"/>
    <w:rsid w:val="00C9490D"/>
    <w:rsid w:val="00C94A6B"/>
    <w:rsid w:val="00C96D41"/>
    <w:rsid w:val="00C97660"/>
    <w:rsid w:val="00CA0728"/>
    <w:rsid w:val="00CA1DDC"/>
    <w:rsid w:val="00CA3163"/>
    <w:rsid w:val="00CA4308"/>
    <w:rsid w:val="00CA473B"/>
    <w:rsid w:val="00CA53CB"/>
    <w:rsid w:val="00CA780A"/>
    <w:rsid w:val="00CB189F"/>
    <w:rsid w:val="00CB3903"/>
    <w:rsid w:val="00CB3D0F"/>
    <w:rsid w:val="00CB3D4D"/>
    <w:rsid w:val="00CB435A"/>
    <w:rsid w:val="00CB4EBC"/>
    <w:rsid w:val="00CB68AA"/>
    <w:rsid w:val="00CB7CE8"/>
    <w:rsid w:val="00CC0220"/>
    <w:rsid w:val="00CC17A5"/>
    <w:rsid w:val="00CC18FB"/>
    <w:rsid w:val="00CC1A16"/>
    <w:rsid w:val="00CC2220"/>
    <w:rsid w:val="00CC331F"/>
    <w:rsid w:val="00CC3498"/>
    <w:rsid w:val="00CC39EC"/>
    <w:rsid w:val="00CC3CFC"/>
    <w:rsid w:val="00CC44BA"/>
    <w:rsid w:val="00CC51F7"/>
    <w:rsid w:val="00CC5715"/>
    <w:rsid w:val="00CC69E5"/>
    <w:rsid w:val="00CC6B02"/>
    <w:rsid w:val="00CC7560"/>
    <w:rsid w:val="00CD1D77"/>
    <w:rsid w:val="00CD2017"/>
    <w:rsid w:val="00CD27FC"/>
    <w:rsid w:val="00CD2FAF"/>
    <w:rsid w:val="00CD3599"/>
    <w:rsid w:val="00CD396A"/>
    <w:rsid w:val="00CD485B"/>
    <w:rsid w:val="00CD5C97"/>
    <w:rsid w:val="00CD5CF9"/>
    <w:rsid w:val="00CD65ED"/>
    <w:rsid w:val="00CD671C"/>
    <w:rsid w:val="00CD73B9"/>
    <w:rsid w:val="00CE02D1"/>
    <w:rsid w:val="00CE123A"/>
    <w:rsid w:val="00CE1241"/>
    <w:rsid w:val="00CE21A8"/>
    <w:rsid w:val="00CE2B1B"/>
    <w:rsid w:val="00CE2BA2"/>
    <w:rsid w:val="00CE3A13"/>
    <w:rsid w:val="00CE3AC9"/>
    <w:rsid w:val="00CE6A67"/>
    <w:rsid w:val="00CE7E9C"/>
    <w:rsid w:val="00CF025A"/>
    <w:rsid w:val="00CF263A"/>
    <w:rsid w:val="00CF43FE"/>
    <w:rsid w:val="00CF4CE9"/>
    <w:rsid w:val="00CF4E2E"/>
    <w:rsid w:val="00CF5B3D"/>
    <w:rsid w:val="00D01087"/>
    <w:rsid w:val="00D02D12"/>
    <w:rsid w:val="00D0649D"/>
    <w:rsid w:val="00D0692C"/>
    <w:rsid w:val="00D06EC0"/>
    <w:rsid w:val="00D07969"/>
    <w:rsid w:val="00D103F6"/>
    <w:rsid w:val="00D10494"/>
    <w:rsid w:val="00D105C2"/>
    <w:rsid w:val="00D105EE"/>
    <w:rsid w:val="00D10910"/>
    <w:rsid w:val="00D10E19"/>
    <w:rsid w:val="00D117A4"/>
    <w:rsid w:val="00D11B3D"/>
    <w:rsid w:val="00D11D2B"/>
    <w:rsid w:val="00D128B2"/>
    <w:rsid w:val="00D13F96"/>
    <w:rsid w:val="00D1402F"/>
    <w:rsid w:val="00D1497C"/>
    <w:rsid w:val="00D14BBB"/>
    <w:rsid w:val="00D1613A"/>
    <w:rsid w:val="00D16423"/>
    <w:rsid w:val="00D16840"/>
    <w:rsid w:val="00D16B9B"/>
    <w:rsid w:val="00D178A9"/>
    <w:rsid w:val="00D2001B"/>
    <w:rsid w:val="00D20352"/>
    <w:rsid w:val="00D209D1"/>
    <w:rsid w:val="00D2130A"/>
    <w:rsid w:val="00D21768"/>
    <w:rsid w:val="00D2176D"/>
    <w:rsid w:val="00D21933"/>
    <w:rsid w:val="00D22D4B"/>
    <w:rsid w:val="00D245E6"/>
    <w:rsid w:val="00D260CF"/>
    <w:rsid w:val="00D26504"/>
    <w:rsid w:val="00D271F8"/>
    <w:rsid w:val="00D27539"/>
    <w:rsid w:val="00D27902"/>
    <w:rsid w:val="00D30F13"/>
    <w:rsid w:val="00D31CE5"/>
    <w:rsid w:val="00D32BA9"/>
    <w:rsid w:val="00D32DB5"/>
    <w:rsid w:val="00D34657"/>
    <w:rsid w:val="00D34799"/>
    <w:rsid w:val="00D37CDC"/>
    <w:rsid w:val="00D4043A"/>
    <w:rsid w:val="00D4070F"/>
    <w:rsid w:val="00D41A44"/>
    <w:rsid w:val="00D43869"/>
    <w:rsid w:val="00D444A9"/>
    <w:rsid w:val="00D46F03"/>
    <w:rsid w:val="00D472C3"/>
    <w:rsid w:val="00D47485"/>
    <w:rsid w:val="00D5016C"/>
    <w:rsid w:val="00D504F4"/>
    <w:rsid w:val="00D508BE"/>
    <w:rsid w:val="00D528E6"/>
    <w:rsid w:val="00D52F0E"/>
    <w:rsid w:val="00D537CB"/>
    <w:rsid w:val="00D53999"/>
    <w:rsid w:val="00D54AE2"/>
    <w:rsid w:val="00D54FC5"/>
    <w:rsid w:val="00D55B94"/>
    <w:rsid w:val="00D5635C"/>
    <w:rsid w:val="00D57083"/>
    <w:rsid w:val="00D576F5"/>
    <w:rsid w:val="00D57A5B"/>
    <w:rsid w:val="00D6192E"/>
    <w:rsid w:val="00D64452"/>
    <w:rsid w:val="00D65317"/>
    <w:rsid w:val="00D67350"/>
    <w:rsid w:val="00D707F1"/>
    <w:rsid w:val="00D70E35"/>
    <w:rsid w:val="00D72040"/>
    <w:rsid w:val="00D7359E"/>
    <w:rsid w:val="00D73D9E"/>
    <w:rsid w:val="00D7426A"/>
    <w:rsid w:val="00D74A7F"/>
    <w:rsid w:val="00D759E1"/>
    <w:rsid w:val="00D75E0F"/>
    <w:rsid w:val="00D7603D"/>
    <w:rsid w:val="00D76499"/>
    <w:rsid w:val="00D76A55"/>
    <w:rsid w:val="00D76B5C"/>
    <w:rsid w:val="00D772B0"/>
    <w:rsid w:val="00D7777C"/>
    <w:rsid w:val="00D77F92"/>
    <w:rsid w:val="00D80ACC"/>
    <w:rsid w:val="00D80D9F"/>
    <w:rsid w:val="00D80F65"/>
    <w:rsid w:val="00D81883"/>
    <w:rsid w:val="00D8295A"/>
    <w:rsid w:val="00D82A39"/>
    <w:rsid w:val="00D82DCE"/>
    <w:rsid w:val="00D8378B"/>
    <w:rsid w:val="00D847CD"/>
    <w:rsid w:val="00D84A40"/>
    <w:rsid w:val="00D84EF2"/>
    <w:rsid w:val="00D8522E"/>
    <w:rsid w:val="00D85FA3"/>
    <w:rsid w:val="00D86654"/>
    <w:rsid w:val="00D8671F"/>
    <w:rsid w:val="00D86AE4"/>
    <w:rsid w:val="00D86B6D"/>
    <w:rsid w:val="00D86FEF"/>
    <w:rsid w:val="00D873F4"/>
    <w:rsid w:val="00D875F5"/>
    <w:rsid w:val="00D90341"/>
    <w:rsid w:val="00D908AB"/>
    <w:rsid w:val="00D90B4D"/>
    <w:rsid w:val="00D91B50"/>
    <w:rsid w:val="00D92264"/>
    <w:rsid w:val="00D9232B"/>
    <w:rsid w:val="00D93413"/>
    <w:rsid w:val="00D94EB3"/>
    <w:rsid w:val="00D96375"/>
    <w:rsid w:val="00D968D7"/>
    <w:rsid w:val="00D97287"/>
    <w:rsid w:val="00D9799B"/>
    <w:rsid w:val="00DA0434"/>
    <w:rsid w:val="00DA0FAD"/>
    <w:rsid w:val="00DA176E"/>
    <w:rsid w:val="00DA20BF"/>
    <w:rsid w:val="00DA24CF"/>
    <w:rsid w:val="00DA2EEA"/>
    <w:rsid w:val="00DA42E9"/>
    <w:rsid w:val="00DA4DD0"/>
    <w:rsid w:val="00DA5570"/>
    <w:rsid w:val="00DA5EAC"/>
    <w:rsid w:val="00DA6294"/>
    <w:rsid w:val="00DA6808"/>
    <w:rsid w:val="00DA68AC"/>
    <w:rsid w:val="00DA7D53"/>
    <w:rsid w:val="00DB0A06"/>
    <w:rsid w:val="00DB0A7B"/>
    <w:rsid w:val="00DB1C07"/>
    <w:rsid w:val="00DB220D"/>
    <w:rsid w:val="00DB3BBB"/>
    <w:rsid w:val="00DB4098"/>
    <w:rsid w:val="00DB409B"/>
    <w:rsid w:val="00DB4E7F"/>
    <w:rsid w:val="00DB5DDA"/>
    <w:rsid w:val="00DB6B18"/>
    <w:rsid w:val="00DB6D73"/>
    <w:rsid w:val="00DB6E8E"/>
    <w:rsid w:val="00DB75F3"/>
    <w:rsid w:val="00DB7E02"/>
    <w:rsid w:val="00DC0FEB"/>
    <w:rsid w:val="00DC1399"/>
    <w:rsid w:val="00DC14A5"/>
    <w:rsid w:val="00DC270B"/>
    <w:rsid w:val="00DC3A31"/>
    <w:rsid w:val="00DC3E7B"/>
    <w:rsid w:val="00DC4BCE"/>
    <w:rsid w:val="00DC63DA"/>
    <w:rsid w:val="00DC7473"/>
    <w:rsid w:val="00DD11BF"/>
    <w:rsid w:val="00DD1B13"/>
    <w:rsid w:val="00DD1C1D"/>
    <w:rsid w:val="00DD261A"/>
    <w:rsid w:val="00DD55C5"/>
    <w:rsid w:val="00DD6C7A"/>
    <w:rsid w:val="00DD7F1C"/>
    <w:rsid w:val="00DE0001"/>
    <w:rsid w:val="00DE03F6"/>
    <w:rsid w:val="00DE0C5F"/>
    <w:rsid w:val="00DE0E86"/>
    <w:rsid w:val="00DE0E87"/>
    <w:rsid w:val="00DE14D6"/>
    <w:rsid w:val="00DE1CB4"/>
    <w:rsid w:val="00DE2222"/>
    <w:rsid w:val="00DE517A"/>
    <w:rsid w:val="00DE6BC0"/>
    <w:rsid w:val="00DE7281"/>
    <w:rsid w:val="00DF0276"/>
    <w:rsid w:val="00DF059B"/>
    <w:rsid w:val="00DF1F84"/>
    <w:rsid w:val="00DF25C8"/>
    <w:rsid w:val="00DF3C48"/>
    <w:rsid w:val="00DF3D0B"/>
    <w:rsid w:val="00DF3F30"/>
    <w:rsid w:val="00DF4745"/>
    <w:rsid w:val="00DF4E95"/>
    <w:rsid w:val="00DF58DF"/>
    <w:rsid w:val="00DF5F44"/>
    <w:rsid w:val="00DF6230"/>
    <w:rsid w:val="00DF65B9"/>
    <w:rsid w:val="00DF7489"/>
    <w:rsid w:val="00DF7B2A"/>
    <w:rsid w:val="00E0074B"/>
    <w:rsid w:val="00E00781"/>
    <w:rsid w:val="00E00E15"/>
    <w:rsid w:val="00E02D47"/>
    <w:rsid w:val="00E034E1"/>
    <w:rsid w:val="00E04B53"/>
    <w:rsid w:val="00E05E33"/>
    <w:rsid w:val="00E05E76"/>
    <w:rsid w:val="00E06AA6"/>
    <w:rsid w:val="00E075F3"/>
    <w:rsid w:val="00E1001B"/>
    <w:rsid w:val="00E10339"/>
    <w:rsid w:val="00E10926"/>
    <w:rsid w:val="00E10EA8"/>
    <w:rsid w:val="00E11043"/>
    <w:rsid w:val="00E11EC4"/>
    <w:rsid w:val="00E12D97"/>
    <w:rsid w:val="00E13BE6"/>
    <w:rsid w:val="00E14829"/>
    <w:rsid w:val="00E15465"/>
    <w:rsid w:val="00E1561A"/>
    <w:rsid w:val="00E157D9"/>
    <w:rsid w:val="00E1764C"/>
    <w:rsid w:val="00E1780C"/>
    <w:rsid w:val="00E17941"/>
    <w:rsid w:val="00E17ED4"/>
    <w:rsid w:val="00E20781"/>
    <w:rsid w:val="00E210D7"/>
    <w:rsid w:val="00E215BB"/>
    <w:rsid w:val="00E25649"/>
    <w:rsid w:val="00E2608C"/>
    <w:rsid w:val="00E260B3"/>
    <w:rsid w:val="00E2649D"/>
    <w:rsid w:val="00E27A19"/>
    <w:rsid w:val="00E30273"/>
    <w:rsid w:val="00E31DB1"/>
    <w:rsid w:val="00E31ECA"/>
    <w:rsid w:val="00E33C58"/>
    <w:rsid w:val="00E3568D"/>
    <w:rsid w:val="00E35F19"/>
    <w:rsid w:val="00E35FC8"/>
    <w:rsid w:val="00E373EF"/>
    <w:rsid w:val="00E37FD4"/>
    <w:rsid w:val="00E40C72"/>
    <w:rsid w:val="00E40C76"/>
    <w:rsid w:val="00E44609"/>
    <w:rsid w:val="00E447C0"/>
    <w:rsid w:val="00E44EB9"/>
    <w:rsid w:val="00E4509B"/>
    <w:rsid w:val="00E45554"/>
    <w:rsid w:val="00E456E7"/>
    <w:rsid w:val="00E45CB1"/>
    <w:rsid w:val="00E51D5D"/>
    <w:rsid w:val="00E53DC8"/>
    <w:rsid w:val="00E53E64"/>
    <w:rsid w:val="00E53F19"/>
    <w:rsid w:val="00E544B7"/>
    <w:rsid w:val="00E54A29"/>
    <w:rsid w:val="00E553E1"/>
    <w:rsid w:val="00E55883"/>
    <w:rsid w:val="00E55BB7"/>
    <w:rsid w:val="00E55BE6"/>
    <w:rsid w:val="00E55BFE"/>
    <w:rsid w:val="00E55C18"/>
    <w:rsid w:val="00E61478"/>
    <w:rsid w:val="00E61F6E"/>
    <w:rsid w:val="00E62105"/>
    <w:rsid w:val="00E6296C"/>
    <w:rsid w:val="00E62B8C"/>
    <w:rsid w:val="00E6460C"/>
    <w:rsid w:val="00E64E1B"/>
    <w:rsid w:val="00E65F97"/>
    <w:rsid w:val="00E675A8"/>
    <w:rsid w:val="00E704B0"/>
    <w:rsid w:val="00E708DF"/>
    <w:rsid w:val="00E70A8C"/>
    <w:rsid w:val="00E72543"/>
    <w:rsid w:val="00E734C3"/>
    <w:rsid w:val="00E758B2"/>
    <w:rsid w:val="00E75A51"/>
    <w:rsid w:val="00E75D66"/>
    <w:rsid w:val="00E76890"/>
    <w:rsid w:val="00E76B93"/>
    <w:rsid w:val="00E77074"/>
    <w:rsid w:val="00E77F84"/>
    <w:rsid w:val="00E8080D"/>
    <w:rsid w:val="00E816B0"/>
    <w:rsid w:val="00E83C03"/>
    <w:rsid w:val="00E84EAE"/>
    <w:rsid w:val="00E86931"/>
    <w:rsid w:val="00E86C30"/>
    <w:rsid w:val="00E8713A"/>
    <w:rsid w:val="00E908C1"/>
    <w:rsid w:val="00E90A6A"/>
    <w:rsid w:val="00E9243C"/>
    <w:rsid w:val="00E936C7"/>
    <w:rsid w:val="00E9584B"/>
    <w:rsid w:val="00E97731"/>
    <w:rsid w:val="00E97F69"/>
    <w:rsid w:val="00EA101D"/>
    <w:rsid w:val="00EA11C0"/>
    <w:rsid w:val="00EA147B"/>
    <w:rsid w:val="00EA20CE"/>
    <w:rsid w:val="00EA2A0D"/>
    <w:rsid w:val="00EA3012"/>
    <w:rsid w:val="00EA3324"/>
    <w:rsid w:val="00EA348F"/>
    <w:rsid w:val="00EA410E"/>
    <w:rsid w:val="00EA4853"/>
    <w:rsid w:val="00EA6B25"/>
    <w:rsid w:val="00EA6D9C"/>
    <w:rsid w:val="00EA6E3D"/>
    <w:rsid w:val="00EA71C9"/>
    <w:rsid w:val="00EB1348"/>
    <w:rsid w:val="00EB163E"/>
    <w:rsid w:val="00EB21C7"/>
    <w:rsid w:val="00EB29DB"/>
    <w:rsid w:val="00EB2DA1"/>
    <w:rsid w:val="00EB56F7"/>
    <w:rsid w:val="00EB6409"/>
    <w:rsid w:val="00EB7156"/>
    <w:rsid w:val="00EB7960"/>
    <w:rsid w:val="00EC0B8E"/>
    <w:rsid w:val="00EC1A04"/>
    <w:rsid w:val="00EC1D24"/>
    <w:rsid w:val="00EC2263"/>
    <w:rsid w:val="00EC2B33"/>
    <w:rsid w:val="00EC3045"/>
    <w:rsid w:val="00EC3DBE"/>
    <w:rsid w:val="00EC44AC"/>
    <w:rsid w:val="00EC4EC4"/>
    <w:rsid w:val="00EC61F8"/>
    <w:rsid w:val="00EC741E"/>
    <w:rsid w:val="00EC7D95"/>
    <w:rsid w:val="00ED24EC"/>
    <w:rsid w:val="00ED2F36"/>
    <w:rsid w:val="00ED379C"/>
    <w:rsid w:val="00ED5CC1"/>
    <w:rsid w:val="00ED613B"/>
    <w:rsid w:val="00ED6C3E"/>
    <w:rsid w:val="00ED6DB6"/>
    <w:rsid w:val="00ED71D4"/>
    <w:rsid w:val="00ED792F"/>
    <w:rsid w:val="00EE0127"/>
    <w:rsid w:val="00EE0F3A"/>
    <w:rsid w:val="00EE1092"/>
    <w:rsid w:val="00EE2674"/>
    <w:rsid w:val="00EE3243"/>
    <w:rsid w:val="00EE41EA"/>
    <w:rsid w:val="00EE4887"/>
    <w:rsid w:val="00EE4A1D"/>
    <w:rsid w:val="00EE57E3"/>
    <w:rsid w:val="00EE60F8"/>
    <w:rsid w:val="00EE6919"/>
    <w:rsid w:val="00EE6FAF"/>
    <w:rsid w:val="00EE7CB2"/>
    <w:rsid w:val="00EF00D2"/>
    <w:rsid w:val="00EF0640"/>
    <w:rsid w:val="00EF114A"/>
    <w:rsid w:val="00EF1559"/>
    <w:rsid w:val="00EF1684"/>
    <w:rsid w:val="00EF18EC"/>
    <w:rsid w:val="00EF1B80"/>
    <w:rsid w:val="00EF1CDF"/>
    <w:rsid w:val="00EF2515"/>
    <w:rsid w:val="00EF6725"/>
    <w:rsid w:val="00EF7443"/>
    <w:rsid w:val="00EF759F"/>
    <w:rsid w:val="00EF7FFD"/>
    <w:rsid w:val="00F00556"/>
    <w:rsid w:val="00F00AD8"/>
    <w:rsid w:val="00F00B97"/>
    <w:rsid w:val="00F0140F"/>
    <w:rsid w:val="00F01654"/>
    <w:rsid w:val="00F01C14"/>
    <w:rsid w:val="00F04901"/>
    <w:rsid w:val="00F04DC1"/>
    <w:rsid w:val="00F050E2"/>
    <w:rsid w:val="00F0571A"/>
    <w:rsid w:val="00F06A7A"/>
    <w:rsid w:val="00F072ED"/>
    <w:rsid w:val="00F0731A"/>
    <w:rsid w:val="00F10481"/>
    <w:rsid w:val="00F118AD"/>
    <w:rsid w:val="00F12867"/>
    <w:rsid w:val="00F132AD"/>
    <w:rsid w:val="00F13693"/>
    <w:rsid w:val="00F1383C"/>
    <w:rsid w:val="00F1656A"/>
    <w:rsid w:val="00F1716E"/>
    <w:rsid w:val="00F179DF"/>
    <w:rsid w:val="00F17B49"/>
    <w:rsid w:val="00F2000A"/>
    <w:rsid w:val="00F20571"/>
    <w:rsid w:val="00F21031"/>
    <w:rsid w:val="00F214D5"/>
    <w:rsid w:val="00F21677"/>
    <w:rsid w:val="00F2222D"/>
    <w:rsid w:val="00F22355"/>
    <w:rsid w:val="00F2238E"/>
    <w:rsid w:val="00F23207"/>
    <w:rsid w:val="00F233BE"/>
    <w:rsid w:val="00F23559"/>
    <w:rsid w:val="00F247D8"/>
    <w:rsid w:val="00F24B15"/>
    <w:rsid w:val="00F25388"/>
    <w:rsid w:val="00F25710"/>
    <w:rsid w:val="00F25D10"/>
    <w:rsid w:val="00F2702A"/>
    <w:rsid w:val="00F305EA"/>
    <w:rsid w:val="00F306FA"/>
    <w:rsid w:val="00F30901"/>
    <w:rsid w:val="00F3215C"/>
    <w:rsid w:val="00F32DAF"/>
    <w:rsid w:val="00F32EDC"/>
    <w:rsid w:val="00F33DD1"/>
    <w:rsid w:val="00F373AE"/>
    <w:rsid w:val="00F40EFF"/>
    <w:rsid w:val="00F41692"/>
    <w:rsid w:val="00F418FA"/>
    <w:rsid w:val="00F4227F"/>
    <w:rsid w:val="00F44B61"/>
    <w:rsid w:val="00F44CE0"/>
    <w:rsid w:val="00F44F2A"/>
    <w:rsid w:val="00F45FAF"/>
    <w:rsid w:val="00F46969"/>
    <w:rsid w:val="00F46A94"/>
    <w:rsid w:val="00F473F2"/>
    <w:rsid w:val="00F47AAA"/>
    <w:rsid w:val="00F47D3A"/>
    <w:rsid w:val="00F51F04"/>
    <w:rsid w:val="00F5222A"/>
    <w:rsid w:val="00F53A11"/>
    <w:rsid w:val="00F53B11"/>
    <w:rsid w:val="00F53E56"/>
    <w:rsid w:val="00F53EF9"/>
    <w:rsid w:val="00F54B7A"/>
    <w:rsid w:val="00F55345"/>
    <w:rsid w:val="00F553C5"/>
    <w:rsid w:val="00F578E2"/>
    <w:rsid w:val="00F60BAA"/>
    <w:rsid w:val="00F624AA"/>
    <w:rsid w:val="00F627F9"/>
    <w:rsid w:val="00F62ED6"/>
    <w:rsid w:val="00F65113"/>
    <w:rsid w:val="00F65141"/>
    <w:rsid w:val="00F65358"/>
    <w:rsid w:val="00F65760"/>
    <w:rsid w:val="00F65881"/>
    <w:rsid w:val="00F67242"/>
    <w:rsid w:val="00F67FBC"/>
    <w:rsid w:val="00F718D4"/>
    <w:rsid w:val="00F7286C"/>
    <w:rsid w:val="00F72EF6"/>
    <w:rsid w:val="00F7375E"/>
    <w:rsid w:val="00F73BAF"/>
    <w:rsid w:val="00F74039"/>
    <w:rsid w:val="00F740A4"/>
    <w:rsid w:val="00F74B60"/>
    <w:rsid w:val="00F74D45"/>
    <w:rsid w:val="00F75F6B"/>
    <w:rsid w:val="00F760E2"/>
    <w:rsid w:val="00F8003E"/>
    <w:rsid w:val="00F8050E"/>
    <w:rsid w:val="00F8391C"/>
    <w:rsid w:val="00F84216"/>
    <w:rsid w:val="00F85A54"/>
    <w:rsid w:val="00F87977"/>
    <w:rsid w:val="00F90296"/>
    <w:rsid w:val="00F90385"/>
    <w:rsid w:val="00F906D9"/>
    <w:rsid w:val="00F9072F"/>
    <w:rsid w:val="00F90FE9"/>
    <w:rsid w:val="00F925FC"/>
    <w:rsid w:val="00F92EE4"/>
    <w:rsid w:val="00F931AB"/>
    <w:rsid w:val="00F9349B"/>
    <w:rsid w:val="00F94829"/>
    <w:rsid w:val="00F94E56"/>
    <w:rsid w:val="00F955B5"/>
    <w:rsid w:val="00F95EC0"/>
    <w:rsid w:val="00F9606C"/>
    <w:rsid w:val="00F968C1"/>
    <w:rsid w:val="00F9739A"/>
    <w:rsid w:val="00F9783B"/>
    <w:rsid w:val="00FA2BDD"/>
    <w:rsid w:val="00FA2D09"/>
    <w:rsid w:val="00FA312E"/>
    <w:rsid w:val="00FA48D3"/>
    <w:rsid w:val="00FA4BBF"/>
    <w:rsid w:val="00FA4C6A"/>
    <w:rsid w:val="00FA4E07"/>
    <w:rsid w:val="00FB0386"/>
    <w:rsid w:val="00FB0623"/>
    <w:rsid w:val="00FB29E8"/>
    <w:rsid w:val="00FB34E7"/>
    <w:rsid w:val="00FB37A3"/>
    <w:rsid w:val="00FB3CD4"/>
    <w:rsid w:val="00FB491D"/>
    <w:rsid w:val="00FB49B4"/>
    <w:rsid w:val="00FB51B7"/>
    <w:rsid w:val="00FB5E97"/>
    <w:rsid w:val="00FB6510"/>
    <w:rsid w:val="00FC0539"/>
    <w:rsid w:val="00FC2766"/>
    <w:rsid w:val="00FC394C"/>
    <w:rsid w:val="00FC4270"/>
    <w:rsid w:val="00FC55BE"/>
    <w:rsid w:val="00FC6D39"/>
    <w:rsid w:val="00FC6FE1"/>
    <w:rsid w:val="00FD0133"/>
    <w:rsid w:val="00FD0469"/>
    <w:rsid w:val="00FD05EE"/>
    <w:rsid w:val="00FD0AFE"/>
    <w:rsid w:val="00FD2B85"/>
    <w:rsid w:val="00FD498B"/>
    <w:rsid w:val="00FD5262"/>
    <w:rsid w:val="00FD5D08"/>
    <w:rsid w:val="00FD633F"/>
    <w:rsid w:val="00FD6445"/>
    <w:rsid w:val="00FD6913"/>
    <w:rsid w:val="00FD7E9A"/>
    <w:rsid w:val="00FE0819"/>
    <w:rsid w:val="00FE10A5"/>
    <w:rsid w:val="00FE274B"/>
    <w:rsid w:val="00FE2DA8"/>
    <w:rsid w:val="00FE410E"/>
    <w:rsid w:val="00FE5622"/>
    <w:rsid w:val="00FE644A"/>
    <w:rsid w:val="00FE64EE"/>
    <w:rsid w:val="00FE6979"/>
    <w:rsid w:val="00FF0F5F"/>
    <w:rsid w:val="00FF2AE8"/>
    <w:rsid w:val="00FF2C2C"/>
    <w:rsid w:val="00FF3073"/>
    <w:rsid w:val="00FF31E1"/>
    <w:rsid w:val="00FF3926"/>
    <w:rsid w:val="00FF55CA"/>
    <w:rsid w:val="00FF58E4"/>
    <w:rsid w:val="00FF75A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D1A97FA"/>
  <w15:chartTrackingRefBased/>
  <w15:docId w15:val="{CBD34B1B-925C-4708-A0A9-C4BA679E8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A42B6"/>
    <w:pPr>
      <w:jc w:val="both"/>
    </w:pPr>
    <w:rPr>
      <w:lang w:val="en-US"/>
    </w:rPr>
  </w:style>
  <w:style w:type="paragraph" w:styleId="berschrift1">
    <w:name w:val="heading 1"/>
    <w:basedOn w:val="Standard"/>
    <w:next w:val="Standard"/>
    <w:link w:val="berschrift1Zchn"/>
    <w:uiPriority w:val="9"/>
    <w:qFormat/>
    <w:rsid w:val="00EA6D9C"/>
    <w:pPr>
      <w:keepNext/>
      <w:keepLines/>
      <w:spacing w:before="240" w:after="0"/>
      <w:outlineLvl w:val="0"/>
    </w:pPr>
    <w:rPr>
      <w:rFonts w:asciiTheme="majorHAnsi" w:eastAsiaTheme="majorEastAsia" w:hAnsiTheme="majorHAnsi" w:cstheme="majorBidi"/>
      <w:b/>
      <w:i/>
      <w:color w:val="000000" w:themeColor="text1"/>
      <w:sz w:val="32"/>
      <w:szCs w:val="32"/>
    </w:rPr>
  </w:style>
  <w:style w:type="paragraph" w:styleId="berschrift2">
    <w:name w:val="heading 2"/>
    <w:basedOn w:val="Standard"/>
    <w:next w:val="Standard"/>
    <w:link w:val="berschrift2Zchn"/>
    <w:uiPriority w:val="9"/>
    <w:unhideWhenUsed/>
    <w:qFormat/>
    <w:rsid w:val="00EA6D9C"/>
    <w:pPr>
      <w:keepNext/>
      <w:keepLines/>
      <w:spacing w:before="40" w:after="0"/>
      <w:outlineLvl w:val="1"/>
    </w:pPr>
    <w:rPr>
      <w:rFonts w:asciiTheme="majorHAnsi" w:eastAsiaTheme="majorEastAsia" w:hAnsiTheme="majorHAnsi" w:cstheme="majorBidi"/>
      <w:b/>
      <w:i/>
      <w:color w:val="000000" w:themeColor="text1"/>
      <w:sz w:val="26"/>
      <w:szCs w:val="26"/>
    </w:rPr>
  </w:style>
  <w:style w:type="paragraph" w:styleId="berschrift3">
    <w:name w:val="heading 3"/>
    <w:basedOn w:val="Standard"/>
    <w:next w:val="Standard"/>
    <w:link w:val="berschrift3Zchn"/>
    <w:uiPriority w:val="9"/>
    <w:unhideWhenUsed/>
    <w:qFormat/>
    <w:rsid w:val="00912312"/>
    <w:pPr>
      <w:keepNext/>
      <w:keepLines/>
      <w:spacing w:before="40" w:after="0"/>
      <w:outlineLvl w:val="2"/>
    </w:pPr>
    <w:rPr>
      <w:rFonts w:asciiTheme="majorHAnsi" w:eastAsiaTheme="majorEastAsia" w:hAnsiTheme="majorHAnsi" w:cstheme="majorBidi"/>
      <w:b/>
      <w:i/>
      <w:sz w:val="24"/>
      <w:szCs w:val="24"/>
    </w:rPr>
  </w:style>
  <w:style w:type="paragraph" w:styleId="berschrift4">
    <w:name w:val="heading 4"/>
    <w:basedOn w:val="Standard"/>
    <w:next w:val="Standard"/>
    <w:link w:val="berschrift4Zchn"/>
    <w:uiPriority w:val="9"/>
    <w:unhideWhenUsed/>
    <w:rsid w:val="00B344E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224BFF"/>
    <w:pPr>
      <w:spacing w:after="0" w:line="240" w:lineRule="auto"/>
      <w:contextualSpacing/>
    </w:pPr>
    <w:rPr>
      <w:rFonts w:asciiTheme="majorHAnsi" w:eastAsiaTheme="majorEastAsia" w:hAnsiTheme="majorHAnsi" w:cstheme="majorBidi"/>
      <w:b/>
      <w:spacing w:val="-10"/>
      <w:kern w:val="28"/>
      <w:sz w:val="72"/>
      <w:szCs w:val="56"/>
    </w:rPr>
  </w:style>
  <w:style w:type="character" w:customStyle="1" w:styleId="TitelZchn">
    <w:name w:val="Titel Zchn"/>
    <w:basedOn w:val="Absatz-Standardschriftart"/>
    <w:link w:val="Titel"/>
    <w:uiPriority w:val="10"/>
    <w:rsid w:val="00224BFF"/>
    <w:rPr>
      <w:rFonts w:asciiTheme="majorHAnsi" w:eastAsiaTheme="majorEastAsia" w:hAnsiTheme="majorHAnsi" w:cstheme="majorBidi"/>
      <w:b/>
      <w:spacing w:val="-10"/>
      <w:kern w:val="28"/>
      <w:sz w:val="72"/>
      <w:szCs w:val="56"/>
    </w:rPr>
  </w:style>
  <w:style w:type="character" w:customStyle="1" w:styleId="berschrift1Zchn">
    <w:name w:val="Überschrift 1 Zchn"/>
    <w:basedOn w:val="Absatz-Standardschriftart"/>
    <w:link w:val="berschrift1"/>
    <w:uiPriority w:val="9"/>
    <w:rsid w:val="00EA6D9C"/>
    <w:rPr>
      <w:rFonts w:asciiTheme="majorHAnsi" w:eastAsiaTheme="majorEastAsia" w:hAnsiTheme="majorHAnsi" w:cstheme="majorBidi"/>
      <w:b/>
      <w:i/>
      <w:color w:val="000000" w:themeColor="text1"/>
      <w:sz w:val="32"/>
      <w:szCs w:val="32"/>
    </w:rPr>
  </w:style>
  <w:style w:type="character" w:customStyle="1" w:styleId="berschrift2Zchn">
    <w:name w:val="Überschrift 2 Zchn"/>
    <w:basedOn w:val="Absatz-Standardschriftart"/>
    <w:link w:val="berschrift2"/>
    <w:uiPriority w:val="9"/>
    <w:rsid w:val="00EA6D9C"/>
    <w:rPr>
      <w:rFonts w:asciiTheme="majorHAnsi" w:eastAsiaTheme="majorEastAsia" w:hAnsiTheme="majorHAnsi" w:cstheme="majorBidi"/>
      <w:b/>
      <w:i/>
      <w:color w:val="000000" w:themeColor="text1"/>
      <w:sz w:val="26"/>
      <w:szCs w:val="26"/>
    </w:rPr>
  </w:style>
  <w:style w:type="paragraph" w:styleId="Listenabsatz">
    <w:name w:val="List Paragraph"/>
    <w:basedOn w:val="Standard"/>
    <w:uiPriority w:val="34"/>
    <w:rsid w:val="00224BFF"/>
    <w:pPr>
      <w:ind w:left="720"/>
      <w:contextualSpacing/>
    </w:pPr>
  </w:style>
  <w:style w:type="paragraph" w:styleId="Inhaltsverzeichnisberschrift">
    <w:name w:val="TOC Heading"/>
    <w:basedOn w:val="berschrift1"/>
    <w:next w:val="Standard"/>
    <w:uiPriority w:val="39"/>
    <w:unhideWhenUsed/>
    <w:qFormat/>
    <w:rsid w:val="00A2042A"/>
    <w:pPr>
      <w:outlineLvl w:val="9"/>
    </w:pPr>
    <w:rPr>
      <w:lang w:eastAsia="de-DE"/>
    </w:rPr>
  </w:style>
  <w:style w:type="paragraph" w:styleId="Verzeichnis1">
    <w:name w:val="toc 1"/>
    <w:basedOn w:val="Standard"/>
    <w:next w:val="Standard"/>
    <w:autoRedefine/>
    <w:uiPriority w:val="39"/>
    <w:unhideWhenUsed/>
    <w:rsid w:val="00E83C03"/>
    <w:pPr>
      <w:spacing w:before="100" w:after="20"/>
    </w:pPr>
    <w:rPr>
      <w:rFonts w:asciiTheme="majorHAnsi" w:hAnsiTheme="majorHAnsi"/>
      <w:b/>
      <w:sz w:val="20"/>
    </w:rPr>
  </w:style>
  <w:style w:type="paragraph" w:styleId="Verzeichnis2">
    <w:name w:val="toc 2"/>
    <w:basedOn w:val="Standard"/>
    <w:next w:val="Standard"/>
    <w:autoRedefine/>
    <w:uiPriority w:val="39"/>
    <w:unhideWhenUsed/>
    <w:rsid w:val="00E83C03"/>
    <w:pPr>
      <w:spacing w:before="20" w:after="20"/>
      <w:ind w:left="221"/>
    </w:pPr>
    <w:rPr>
      <w:rFonts w:asciiTheme="majorHAnsi" w:hAnsiTheme="majorHAnsi"/>
      <w:sz w:val="18"/>
    </w:rPr>
  </w:style>
  <w:style w:type="character" w:styleId="Hyperlink">
    <w:name w:val="Hyperlink"/>
    <w:basedOn w:val="Absatz-Standardschriftart"/>
    <w:uiPriority w:val="99"/>
    <w:unhideWhenUsed/>
    <w:rsid w:val="00A2042A"/>
    <w:rPr>
      <w:color w:val="0563C1" w:themeColor="hyperlink"/>
      <w:u w:val="single"/>
    </w:rPr>
  </w:style>
  <w:style w:type="character" w:styleId="Kommentarzeichen">
    <w:name w:val="annotation reference"/>
    <w:basedOn w:val="Absatz-Standardschriftart"/>
    <w:uiPriority w:val="99"/>
    <w:semiHidden/>
    <w:unhideWhenUsed/>
    <w:rsid w:val="00767BDF"/>
    <w:rPr>
      <w:sz w:val="16"/>
      <w:szCs w:val="16"/>
    </w:rPr>
  </w:style>
  <w:style w:type="paragraph" w:styleId="Kommentartext">
    <w:name w:val="annotation text"/>
    <w:basedOn w:val="Standard"/>
    <w:link w:val="KommentartextZchn"/>
    <w:uiPriority w:val="99"/>
    <w:semiHidden/>
    <w:unhideWhenUsed/>
    <w:rsid w:val="00767BD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67BDF"/>
    <w:rPr>
      <w:sz w:val="20"/>
      <w:szCs w:val="20"/>
    </w:rPr>
  </w:style>
  <w:style w:type="paragraph" w:styleId="Kommentarthema">
    <w:name w:val="annotation subject"/>
    <w:basedOn w:val="Kommentartext"/>
    <w:next w:val="Kommentartext"/>
    <w:link w:val="KommentarthemaZchn"/>
    <w:uiPriority w:val="99"/>
    <w:semiHidden/>
    <w:unhideWhenUsed/>
    <w:rsid w:val="00767BDF"/>
    <w:rPr>
      <w:b/>
      <w:bCs/>
    </w:rPr>
  </w:style>
  <w:style w:type="character" w:customStyle="1" w:styleId="KommentarthemaZchn">
    <w:name w:val="Kommentarthema Zchn"/>
    <w:basedOn w:val="KommentartextZchn"/>
    <w:link w:val="Kommentarthema"/>
    <w:uiPriority w:val="99"/>
    <w:semiHidden/>
    <w:rsid w:val="00767BDF"/>
    <w:rPr>
      <w:b/>
      <w:bCs/>
      <w:sz w:val="20"/>
      <w:szCs w:val="20"/>
    </w:rPr>
  </w:style>
  <w:style w:type="paragraph" w:styleId="Sprechblasentext">
    <w:name w:val="Balloon Text"/>
    <w:basedOn w:val="Standard"/>
    <w:link w:val="SprechblasentextZchn"/>
    <w:uiPriority w:val="99"/>
    <w:semiHidden/>
    <w:unhideWhenUsed/>
    <w:rsid w:val="00767BD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67BDF"/>
    <w:rPr>
      <w:rFonts w:ascii="Segoe UI" w:hAnsi="Segoe UI" w:cs="Segoe UI"/>
      <w:sz w:val="18"/>
      <w:szCs w:val="18"/>
    </w:rPr>
  </w:style>
  <w:style w:type="paragraph" w:styleId="Beschriftung">
    <w:name w:val="caption"/>
    <w:basedOn w:val="Standard"/>
    <w:next w:val="Standard"/>
    <w:uiPriority w:val="35"/>
    <w:unhideWhenUsed/>
    <w:qFormat/>
    <w:rsid w:val="005B1ECA"/>
    <w:pPr>
      <w:spacing w:after="200" w:line="240" w:lineRule="auto"/>
    </w:pPr>
    <w:rPr>
      <w:b/>
      <w:i/>
      <w:iCs/>
      <w:sz w:val="18"/>
      <w:szCs w:val="18"/>
      <w:lang w:val="en-GB"/>
    </w:rPr>
  </w:style>
  <w:style w:type="character" w:styleId="Hervorhebung">
    <w:name w:val="Emphasis"/>
    <w:basedOn w:val="Absatz-Standardschriftart"/>
    <w:uiPriority w:val="20"/>
    <w:rsid w:val="003D62F4"/>
    <w:rPr>
      <w:i/>
      <w:iCs/>
    </w:rPr>
  </w:style>
  <w:style w:type="character" w:customStyle="1" w:styleId="berschrift3Zchn">
    <w:name w:val="Überschrift 3 Zchn"/>
    <w:basedOn w:val="Absatz-Standardschriftart"/>
    <w:link w:val="berschrift3"/>
    <w:uiPriority w:val="9"/>
    <w:rsid w:val="00912312"/>
    <w:rPr>
      <w:rFonts w:asciiTheme="majorHAnsi" w:eastAsiaTheme="majorEastAsia" w:hAnsiTheme="majorHAnsi" w:cstheme="majorBidi"/>
      <w:b/>
      <w:i/>
      <w:sz w:val="24"/>
      <w:szCs w:val="24"/>
    </w:rPr>
  </w:style>
  <w:style w:type="paragraph" w:customStyle="1" w:styleId="FettKursiv">
    <w:name w:val="FettKursiv"/>
    <w:basedOn w:val="Standard"/>
    <w:link w:val="FettKursivZchn"/>
    <w:qFormat/>
    <w:rsid w:val="003C7535"/>
    <w:rPr>
      <w:b/>
      <w:i/>
      <w:color w:val="000000" w:themeColor="text1"/>
    </w:rPr>
  </w:style>
  <w:style w:type="character" w:customStyle="1" w:styleId="FettKursivZchn">
    <w:name w:val="FettKursiv Zchn"/>
    <w:basedOn w:val="Absatz-Standardschriftart"/>
    <w:link w:val="FettKursiv"/>
    <w:rsid w:val="003C7535"/>
    <w:rPr>
      <w:b/>
      <w:i/>
      <w:color w:val="000000" w:themeColor="text1"/>
      <w:lang w:val="en-US"/>
    </w:rPr>
  </w:style>
  <w:style w:type="paragraph" w:styleId="Verzeichnis3">
    <w:name w:val="toc 3"/>
    <w:basedOn w:val="Standard"/>
    <w:next w:val="Standard"/>
    <w:autoRedefine/>
    <w:uiPriority w:val="39"/>
    <w:unhideWhenUsed/>
    <w:rsid w:val="00E83C03"/>
    <w:pPr>
      <w:spacing w:before="20" w:after="20"/>
      <w:ind w:left="442"/>
    </w:pPr>
    <w:rPr>
      <w:sz w:val="18"/>
    </w:rPr>
  </w:style>
  <w:style w:type="paragraph" w:styleId="Kopfzeile">
    <w:name w:val="header"/>
    <w:basedOn w:val="Standard"/>
    <w:link w:val="KopfzeileZchn"/>
    <w:uiPriority w:val="99"/>
    <w:unhideWhenUsed/>
    <w:rsid w:val="003E3B0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E3B0A"/>
  </w:style>
  <w:style w:type="paragraph" w:styleId="Fuzeile">
    <w:name w:val="footer"/>
    <w:basedOn w:val="Standard"/>
    <w:link w:val="FuzeileZchn"/>
    <w:uiPriority w:val="99"/>
    <w:unhideWhenUsed/>
    <w:rsid w:val="003E3B0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E3B0A"/>
  </w:style>
  <w:style w:type="table" w:styleId="Tabellenraster">
    <w:name w:val="Table Grid"/>
    <w:basedOn w:val="NormaleTabelle"/>
    <w:uiPriority w:val="39"/>
    <w:rsid w:val="00984D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rsid w:val="00984DE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370E9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5dunkel">
    <w:name w:val="Grid Table 5 Dark"/>
    <w:basedOn w:val="NormaleTabelle"/>
    <w:uiPriority w:val="50"/>
    <w:rsid w:val="00370E9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4">
    <w:name w:val="Grid Table 4"/>
    <w:basedOn w:val="NormaleTabelle"/>
    <w:uiPriority w:val="49"/>
    <w:rsid w:val="00370E9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2">
    <w:name w:val="List Table 2"/>
    <w:basedOn w:val="NormaleTabelle"/>
    <w:uiPriority w:val="47"/>
    <w:rsid w:val="005A44A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berschrift4Zchn">
    <w:name w:val="Überschrift 4 Zchn"/>
    <w:basedOn w:val="Absatz-Standardschriftart"/>
    <w:link w:val="berschrift4"/>
    <w:uiPriority w:val="9"/>
    <w:rsid w:val="00B344EF"/>
    <w:rPr>
      <w:rFonts w:asciiTheme="majorHAnsi" w:eastAsiaTheme="majorEastAsia" w:hAnsiTheme="majorHAnsi" w:cstheme="majorBidi"/>
      <w:i/>
      <w:iCs/>
      <w:color w:val="2F5496" w:themeColor="accent1" w:themeShade="BF"/>
    </w:rPr>
  </w:style>
  <w:style w:type="character" w:styleId="Fett">
    <w:name w:val="Strong"/>
    <w:basedOn w:val="Absatz-Standardschriftart"/>
    <w:uiPriority w:val="22"/>
    <w:qFormat/>
    <w:rsid w:val="00B344EF"/>
    <w:rPr>
      <w:b/>
      <w:bCs/>
    </w:rPr>
  </w:style>
  <w:style w:type="paragraph" w:customStyle="1" w:styleId="FettNeu">
    <w:name w:val="FettNeu"/>
    <w:basedOn w:val="Standard"/>
    <w:link w:val="FettNeuZchn"/>
    <w:qFormat/>
    <w:rsid w:val="005D36AC"/>
    <w:rPr>
      <w:b/>
    </w:rPr>
  </w:style>
  <w:style w:type="character" w:customStyle="1" w:styleId="FettNeuZchn">
    <w:name w:val="FettNeu Zchn"/>
    <w:basedOn w:val="Absatz-Standardschriftart"/>
    <w:link w:val="FettNeu"/>
    <w:rsid w:val="005D36AC"/>
    <w:rPr>
      <w:b/>
      <w:lang w:val="en-US"/>
    </w:rPr>
  </w:style>
  <w:style w:type="paragraph" w:styleId="StandardWeb">
    <w:name w:val="Normal (Web)"/>
    <w:basedOn w:val="Standard"/>
    <w:uiPriority w:val="99"/>
    <w:semiHidden/>
    <w:unhideWhenUsed/>
    <w:rsid w:val="00054121"/>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berschriftnichtgelistet">
    <w:name w:val="Überschrift (nicht gelistet)"/>
    <w:basedOn w:val="berschrift2"/>
    <w:link w:val="berschriftnichtgelistetZchn"/>
    <w:qFormat/>
    <w:rsid w:val="00D43869"/>
    <w:rPr>
      <w:sz w:val="24"/>
      <w:lang w:val="en-GB"/>
    </w:rPr>
  </w:style>
  <w:style w:type="character" w:customStyle="1" w:styleId="berschriftnichtgelistetZchn">
    <w:name w:val="Überschrift (nicht gelistet) Zchn"/>
    <w:basedOn w:val="berschrift2Zchn"/>
    <w:link w:val="berschriftnichtgelistet"/>
    <w:rsid w:val="00D43869"/>
    <w:rPr>
      <w:rFonts w:asciiTheme="majorHAnsi" w:eastAsiaTheme="majorEastAsia" w:hAnsiTheme="majorHAnsi" w:cstheme="majorBidi"/>
      <w:b/>
      <w:i/>
      <w:color w:val="000000" w:themeColor="text1"/>
      <w:sz w:val="24"/>
      <w:szCs w:val="26"/>
      <w:lang w:val="en-GB"/>
    </w:rPr>
  </w:style>
  <w:style w:type="character" w:styleId="NichtaufgelsteErwhnung">
    <w:name w:val="Unresolved Mention"/>
    <w:basedOn w:val="Absatz-Standardschriftart"/>
    <w:uiPriority w:val="99"/>
    <w:semiHidden/>
    <w:unhideWhenUsed/>
    <w:rsid w:val="00953658"/>
    <w:rPr>
      <w:color w:val="605E5C"/>
      <w:shd w:val="clear" w:color="auto" w:fill="E1DFDD"/>
    </w:rPr>
  </w:style>
  <w:style w:type="paragraph" w:styleId="Verzeichnis4">
    <w:name w:val="toc 4"/>
    <w:basedOn w:val="Standard"/>
    <w:next w:val="Standard"/>
    <w:autoRedefine/>
    <w:uiPriority w:val="39"/>
    <w:unhideWhenUsed/>
    <w:rsid w:val="004F02D9"/>
    <w:pPr>
      <w:spacing w:after="100"/>
      <w:ind w:left="660"/>
      <w:jc w:val="left"/>
    </w:pPr>
    <w:rPr>
      <w:rFonts w:eastAsiaTheme="minorEastAsia"/>
      <w:lang w:eastAsia="de-DE"/>
    </w:rPr>
  </w:style>
  <w:style w:type="paragraph" w:styleId="Verzeichnis5">
    <w:name w:val="toc 5"/>
    <w:basedOn w:val="Standard"/>
    <w:next w:val="Standard"/>
    <w:autoRedefine/>
    <w:uiPriority w:val="39"/>
    <w:unhideWhenUsed/>
    <w:rsid w:val="004F02D9"/>
    <w:pPr>
      <w:spacing w:after="100"/>
      <w:ind w:left="880"/>
      <w:jc w:val="left"/>
    </w:pPr>
    <w:rPr>
      <w:rFonts w:eastAsiaTheme="minorEastAsia"/>
      <w:lang w:eastAsia="de-DE"/>
    </w:rPr>
  </w:style>
  <w:style w:type="paragraph" w:styleId="Verzeichnis6">
    <w:name w:val="toc 6"/>
    <w:basedOn w:val="Standard"/>
    <w:next w:val="Standard"/>
    <w:autoRedefine/>
    <w:uiPriority w:val="39"/>
    <w:unhideWhenUsed/>
    <w:rsid w:val="004F02D9"/>
    <w:pPr>
      <w:spacing w:after="100"/>
      <w:ind w:left="1100"/>
      <w:jc w:val="left"/>
    </w:pPr>
    <w:rPr>
      <w:rFonts w:eastAsiaTheme="minorEastAsia"/>
      <w:lang w:eastAsia="de-DE"/>
    </w:rPr>
  </w:style>
  <w:style w:type="paragraph" w:styleId="Verzeichnis7">
    <w:name w:val="toc 7"/>
    <w:basedOn w:val="Standard"/>
    <w:next w:val="Standard"/>
    <w:autoRedefine/>
    <w:uiPriority w:val="39"/>
    <w:unhideWhenUsed/>
    <w:rsid w:val="004F02D9"/>
    <w:pPr>
      <w:spacing w:after="100"/>
      <w:ind w:left="1320"/>
      <w:jc w:val="left"/>
    </w:pPr>
    <w:rPr>
      <w:rFonts w:eastAsiaTheme="minorEastAsia"/>
      <w:lang w:eastAsia="de-DE"/>
    </w:rPr>
  </w:style>
  <w:style w:type="paragraph" w:styleId="Verzeichnis8">
    <w:name w:val="toc 8"/>
    <w:basedOn w:val="Standard"/>
    <w:next w:val="Standard"/>
    <w:autoRedefine/>
    <w:uiPriority w:val="39"/>
    <w:unhideWhenUsed/>
    <w:rsid w:val="004F02D9"/>
    <w:pPr>
      <w:spacing w:after="100"/>
      <w:ind w:left="1540"/>
      <w:jc w:val="left"/>
    </w:pPr>
    <w:rPr>
      <w:rFonts w:eastAsiaTheme="minorEastAsia"/>
      <w:lang w:eastAsia="de-DE"/>
    </w:rPr>
  </w:style>
  <w:style w:type="paragraph" w:styleId="Verzeichnis9">
    <w:name w:val="toc 9"/>
    <w:basedOn w:val="Standard"/>
    <w:next w:val="Standard"/>
    <w:autoRedefine/>
    <w:uiPriority w:val="39"/>
    <w:unhideWhenUsed/>
    <w:rsid w:val="004F02D9"/>
    <w:pPr>
      <w:spacing w:after="100"/>
      <w:ind w:left="1760"/>
      <w:jc w:val="left"/>
    </w:pPr>
    <w:rPr>
      <w:rFonts w:eastAsiaTheme="minorEastAsia"/>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9202678">
      <w:bodyDiv w:val="1"/>
      <w:marLeft w:val="0"/>
      <w:marRight w:val="0"/>
      <w:marTop w:val="0"/>
      <w:marBottom w:val="0"/>
      <w:divBdr>
        <w:top w:val="none" w:sz="0" w:space="0" w:color="auto"/>
        <w:left w:val="none" w:sz="0" w:space="0" w:color="auto"/>
        <w:bottom w:val="none" w:sz="0" w:space="0" w:color="auto"/>
        <w:right w:val="none" w:sz="0" w:space="0" w:color="auto"/>
      </w:divBdr>
    </w:div>
    <w:div w:id="529879581">
      <w:bodyDiv w:val="1"/>
      <w:marLeft w:val="0"/>
      <w:marRight w:val="0"/>
      <w:marTop w:val="0"/>
      <w:marBottom w:val="0"/>
      <w:divBdr>
        <w:top w:val="none" w:sz="0" w:space="0" w:color="auto"/>
        <w:left w:val="none" w:sz="0" w:space="0" w:color="auto"/>
        <w:bottom w:val="none" w:sz="0" w:space="0" w:color="auto"/>
        <w:right w:val="none" w:sz="0" w:space="0" w:color="auto"/>
      </w:divBdr>
    </w:div>
    <w:div w:id="535698863">
      <w:bodyDiv w:val="1"/>
      <w:marLeft w:val="0"/>
      <w:marRight w:val="0"/>
      <w:marTop w:val="0"/>
      <w:marBottom w:val="0"/>
      <w:divBdr>
        <w:top w:val="none" w:sz="0" w:space="0" w:color="auto"/>
        <w:left w:val="none" w:sz="0" w:space="0" w:color="auto"/>
        <w:bottom w:val="none" w:sz="0" w:space="0" w:color="auto"/>
        <w:right w:val="none" w:sz="0" w:space="0" w:color="auto"/>
      </w:divBdr>
    </w:div>
    <w:div w:id="600143207">
      <w:bodyDiv w:val="1"/>
      <w:marLeft w:val="0"/>
      <w:marRight w:val="0"/>
      <w:marTop w:val="0"/>
      <w:marBottom w:val="0"/>
      <w:divBdr>
        <w:top w:val="none" w:sz="0" w:space="0" w:color="auto"/>
        <w:left w:val="none" w:sz="0" w:space="0" w:color="auto"/>
        <w:bottom w:val="none" w:sz="0" w:space="0" w:color="auto"/>
        <w:right w:val="none" w:sz="0" w:space="0" w:color="auto"/>
      </w:divBdr>
    </w:div>
    <w:div w:id="714473561">
      <w:bodyDiv w:val="1"/>
      <w:marLeft w:val="0"/>
      <w:marRight w:val="0"/>
      <w:marTop w:val="0"/>
      <w:marBottom w:val="0"/>
      <w:divBdr>
        <w:top w:val="none" w:sz="0" w:space="0" w:color="auto"/>
        <w:left w:val="none" w:sz="0" w:space="0" w:color="auto"/>
        <w:bottom w:val="none" w:sz="0" w:space="0" w:color="auto"/>
        <w:right w:val="none" w:sz="0" w:space="0" w:color="auto"/>
      </w:divBdr>
    </w:div>
    <w:div w:id="919563712">
      <w:bodyDiv w:val="1"/>
      <w:marLeft w:val="0"/>
      <w:marRight w:val="0"/>
      <w:marTop w:val="0"/>
      <w:marBottom w:val="0"/>
      <w:divBdr>
        <w:top w:val="none" w:sz="0" w:space="0" w:color="auto"/>
        <w:left w:val="none" w:sz="0" w:space="0" w:color="auto"/>
        <w:bottom w:val="none" w:sz="0" w:space="0" w:color="auto"/>
        <w:right w:val="none" w:sz="0" w:space="0" w:color="auto"/>
      </w:divBdr>
    </w:div>
    <w:div w:id="1213611310">
      <w:bodyDiv w:val="1"/>
      <w:marLeft w:val="0"/>
      <w:marRight w:val="0"/>
      <w:marTop w:val="0"/>
      <w:marBottom w:val="0"/>
      <w:divBdr>
        <w:top w:val="none" w:sz="0" w:space="0" w:color="auto"/>
        <w:left w:val="none" w:sz="0" w:space="0" w:color="auto"/>
        <w:bottom w:val="none" w:sz="0" w:space="0" w:color="auto"/>
        <w:right w:val="none" w:sz="0" w:space="0" w:color="auto"/>
      </w:divBdr>
      <w:divsChild>
        <w:div w:id="167908570">
          <w:marLeft w:val="0"/>
          <w:marRight w:val="0"/>
          <w:marTop w:val="0"/>
          <w:marBottom w:val="0"/>
          <w:divBdr>
            <w:top w:val="none" w:sz="0" w:space="0" w:color="auto"/>
            <w:left w:val="none" w:sz="0" w:space="0" w:color="auto"/>
            <w:bottom w:val="none" w:sz="0" w:space="0" w:color="auto"/>
            <w:right w:val="none" w:sz="0" w:space="0" w:color="auto"/>
          </w:divBdr>
          <w:divsChild>
            <w:div w:id="735856829">
              <w:marLeft w:val="0"/>
              <w:marRight w:val="0"/>
              <w:marTop w:val="0"/>
              <w:marBottom w:val="0"/>
              <w:divBdr>
                <w:top w:val="none" w:sz="0" w:space="0" w:color="auto"/>
                <w:left w:val="none" w:sz="0" w:space="0" w:color="auto"/>
                <w:bottom w:val="none" w:sz="0" w:space="0" w:color="auto"/>
                <w:right w:val="none" w:sz="0" w:space="0" w:color="auto"/>
              </w:divBdr>
              <w:divsChild>
                <w:div w:id="14771592">
                  <w:marLeft w:val="0"/>
                  <w:marRight w:val="0"/>
                  <w:marTop w:val="0"/>
                  <w:marBottom w:val="0"/>
                  <w:divBdr>
                    <w:top w:val="none" w:sz="0" w:space="0" w:color="auto"/>
                    <w:left w:val="none" w:sz="0" w:space="0" w:color="auto"/>
                    <w:bottom w:val="none" w:sz="0" w:space="0" w:color="auto"/>
                    <w:right w:val="none" w:sz="0" w:space="0" w:color="auto"/>
                  </w:divBdr>
                  <w:divsChild>
                    <w:div w:id="825127811">
                      <w:marLeft w:val="0"/>
                      <w:marRight w:val="0"/>
                      <w:marTop w:val="0"/>
                      <w:marBottom w:val="0"/>
                      <w:divBdr>
                        <w:top w:val="none" w:sz="0" w:space="0" w:color="auto"/>
                        <w:left w:val="none" w:sz="0" w:space="0" w:color="auto"/>
                        <w:bottom w:val="none" w:sz="0" w:space="0" w:color="auto"/>
                        <w:right w:val="none" w:sz="0" w:space="0" w:color="auto"/>
                      </w:divBdr>
                    </w:div>
                  </w:divsChild>
                </w:div>
                <w:div w:id="1299149239">
                  <w:marLeft w:val="0"/>
                  <w:marRight w:val="0"/>
                  <w:marTop w:val="0"/>
                  <w:marBottom w:val="0"/>
                  <w:divBdr>
                    <w:top w:val="none" w:sz="0" w:space="0" w:color="auto"/>
                    <w:left w:val="none" w:sz="0" w:space="0" w:color="auto"/>
                    <w:bottom w:val="none" w:sz="0" w:space="0" w:color="auto"/>
                    <w:right w:val="none" w:sz="0" w:space="0" w:color="auto"/>
                  </w:divBdr>
                  <w:divsChild>
                    <w:div w:id="63302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238056">
          <w:marLeft w:val="0"/>
          <w:marRight w:val="0"/>
          <w:marTop w:val="0"/>
          <w:marBottom w:val="0"/>
          <w:divBdr>
            <w:top w:val="none" w:sz="0" w:space="0" w:color="auto"/>
            <w:left w:val="none" w:sz="0" w:space="0" w:color="auto"/>
            <w:bottom w:val="none" w:sz="0" w:space="0" w:color="auto"/>
            <w:right w:val="none" w:sz="0" w:space="0" w:color="auto"/>
          </w:divBdr>
          <w:divsChild>
            <w:div w:id="1102066333">
              <w:marLeft w:val="0"/>
              <w:marRight w:val="0"/>
              <w:marTop w:val="0"/>
              <w:marBottom w:val="0"/>
              <w:divBdr>
                <w:top w:val="none" w:sz="0" w:space="0" w:color="auto"/>
                <w:left w:val="none" w:sz="0" w:space="0" w:color="auto"/>
                <w:bottom w:val="none" w:sz="0" w:space="0" w:color="auto"/>
                <w:right w:val="none" w:sz="0" w:space="0" w:color="auto"/>
              </w:divBdr>
              <w:divsChild>
                <w:div w:id="765884720">
                  <w:marLeft w:val="0"/>
                  <w:marRight w:val="0"/>
                  <w:marTop w:val="0"/>
                  <w:marBottom w:val="0"/>
                  <w:divBdr>
                    <w:top w:val="none" w:sz="0" w:space="0" w:color="auto"/>
                    <w:left w:val="none" w:sz="0" w:space="0" w:color="auto"/>
                    <w:bottom w:val="none" w:sz="0" w:space="0" w:color="auto"/>
                    <w:right w:val="none" w:sz="0" w:space="0" w:color="auto"/>
                  </w:divBdr>
                  <w:divsChild>
                    <w:div w:id="217977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0669">
      <w:bodyDiv w:val="1"/>
      <w:marLeft w:val="0"/>
      <w:marRight w:val="0"/>
      <w:marTop w:val="0"/>
      <w:marBottom w:val="0"/>
      <w:divBdr>
        <w:top w:val="none" w:sz="0" w:space="0" w:color="auto"/>
        <w:left w:val="none" w:sz="0" w:space="0" w:color="auto"/>
        <w:bottom w:val="none" w:sz="0" w:space="0" w:color="auto"/>
        <w:right w:val="none" w:sz="0" w:space="0" w:color="auto"/>
      </w:divBdr>
    </w:div>
    <w:div w:id="1482653444">
      <w:bodyDiv w:val="1"/>
      <w:marLeft w:val="0"/>
      <w:marRight w:val="0"/>
      <w:marTop w:val="0"/>
      <w:marBottom w:val="0"/>
      <w:divBdr>
        <w:top w:val="none" w:sz="0" w:space="0" w:color="auto"/>
        <w:left w:val="none" w:sz="0" w:space="0" w:color="auto"/>
        <w:bottom w:val="none" w:sz="0" w:space="0" w:color="auto"/>
        <w:right w:val="none" w:sz="0" w:space="0" w:color="auto"/>
      </w:divBdr>
      <w:divsChild>
        <w:div w:id="832451097">
          <w:marLeft w:val="0"/>
          <w:marRight w:val="0"/>
          <w:marTop w:val="0"/>
          <w:marBottom w:val="0"/>
          <w:divBdr>
            <w:top w:val="none" w:sz="0" w:space="0" w:color="auto"/>
            <w:left w:val="none" w:sz="0" w:space="0" w:color="auto"/>
            <w:bottom w:val="none" w:sz="0" w:space="0" w:color="auto"/>
            <w:right w:val="none" w:sz="0" w:space="0" w:color="auto"/>
          </w:divBdr>
          <w:divsChild>
            <w:div w:id="292567589">
              <w:marLeft w:val="0"/>
              <w:marRight w:val="0"/>
              <w:marTop w:val="0"/>
              <w:marBottom w:val="0"/>
              <w:divBdr>
                <w:top w:val="none" w:sz="0" w:space="0" w:color="auto"/>
                <w:left w:val="none" w:sz="0" w:space="0" w:color="auto"/>
                <w:bottom w:val="none" w:sz="0" w:space="0" w:color="auto"/>
                <w:right w:val="none" w:sz="0" w:space="0" w:color="auto"/>
              </w:divBdr>
              <w:divsChild>
                <w:div w:id="735973718">
                  <w:marLeft w:val="0"/>
                  <w:marRight w:val="0"/>
                  <w:marTop w:val="0"/>
                  <w:marBottom w:val="0"/>
                  <w:divBdr>
                    <w:top w:val="none" w:sz="0" w:space="0" w:color="auto"/>
                    <w:left w:val="none" w:sz="0" w:space="0" w:color="auto"/>
                    <w:bottom w:val="none" w:sz="0" w:space="0" w:color="auto"/>
                    <w:right w:val="none" w:sz="0" w:space="0" w:color="auto"/>
                  </w:divBdr>
                  <w:divsChild>
                    <w:div w:id="681712199">
                      <w:marLeft w:val="0"/>
                      <w:marRight w:val="0"/>
                      <w:marTop w:val="0"/>
                      <w:marBottom w:val="0"/>
                      <w:divBdr>
                        <w:top w:val="none" w:sz="0" w:space="0" w:color="auto"/>
                        <w:left w:val="none" w:sz="0" w:space="0" w:color="auto"/>
                        <w:bottom w:val="none" w:sz="0" w:space="0" w:color="auto"/>
                        <w:right w:val="none" w:sz="0" w:space="0" w:color="auto"/>
                      </w:divBdr>
                    </w:div>
                  </w:divsChild>
                </w:div>
                <w:div w:id="233049223">
                  <w:marLeft w:val="0"/>
                  <w:marRight w:val="0"/>
                  <w:marTop w:val="0"/>
                  <w:marBottom w:val="0"/>
                  <w:divBdr>
                    <w:top w:val="none" w:sz="0" w:space="0" w:color="auto"/>
                    <w:left w:val="none" w:sz="0" w:space="0" w:color="auto"/>
                    <w:bottom w:val="none" w:sz="0" w:space="0" w:color="auto"/>
                    <w:right w:val="none" w:sz="0" w:space="0" w:color="auto"/>
                  </w:divBdr>
                  <w:divsChild>
                    <w:div w:id="20664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349258">
          <w:marLeft w:val="0"/>
          <w:marRight w:val="0"/>
          <w:marTop w:val="0"/>
          <w:marBottom w:val="0"/>
          <w:divBdr>
            <w:top w:val="none" w:sz="0" w:space="0" w:color="auto"/>
            <w:left w:val="none" w:sz="0" w:space="0" w:color="auto"/>
            <w:bottom w:val="none" w:sz="0" w:space="0" w:color="auto"/>
            <w:right w:val="none" w:sz="0" w:space="0" w:color="auto"/>
          </w:divBdr>
          <w:divsChild>
            <w:div w:id="1347631367">
              <w:marLeft w:val="0"/>
              <w:marRight w:val="0"/>
              <w:marTop w:val="0"/>
              <w:marBottom w:val="0"/>
              <w:divBdr>
                <w:top w:val="none" w:sz="0" w:space="0" w:color="auto"/>
                <w:left w:val="none" w:sz="0" w:space="0" w:color="auto"/>
                <w:bottom w:val="none" w:sz="0" w:space="0" w:color="auto"/>
                <w:right w:val="none" w:sz="0" w:space="0" w:color="auto"/>
              </w:divBdr>
              <w:divsChild>
                <w:div w:id="1167668637">
                  <w:marLeft w:val="0"/>
                  <w:marRight w:val="0"/>
                  <w:marTop w:val="0"/>
                  <w:marBottom w:val="0"/>
                  <w:divBdr>
                    <w:top w:val="none" w:sz="0" w:space="0" w:color="auto"/>
                    <w:left w:val="none" w:sz="0" w:space="0" w:color="auto"/>
                    <w:bottom w:val="none" w:sz="0" w:space="0" w:color="auto"/>
                    <w:right w:val="none" w:sz="0" w:space="0" w:color="auto"/>
                  </w:divBdr>
                  <w:divsChild>
                    <w:div w:id="194375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3899384">
      <w:bodyDiv w:val="1"/>
      <w:marLeft w:val="0"/>
      <w:marRight w:val="0"/>
      <w:marTop w:val="0"/>
      <w:marBottom w:val="0"/>
      <w:divBdr>
        <w:top w:val="none" w:sz="0" w:space="0" w:color="auto"/>
        <w:left w:val="none" w:sz="0" w:space="0" w:color="auto"/>
        <w:bottom w:val="none" w:sz="0" w:space="0" w:color="auto"/>
        <w:right w:val="none" w:sz="0" w:space="0" w:color="auto"/>
      </w:divBdr>
    </w:div>
    <w:div w:id="1704479566">
      <w:bodyDiv w:val="1"/>
      <w:marLeft w:val="0"/>
      <w:marRight w:val="0"/>
      <w:marTop w:val="0"/>
      <w:marBottom w:val="0"/>
      <w:divBdr>
        <w:top w:val="none" w:sz="0" w:space="0" w:color="auto"/>
        <w:left w:val="none" w:sz="0" w:space="0" w:color="auto"/>
        <w:bottom w:val="none" w:sz="0" w:space="0" w:color="auto"/>
        <w:right w:val="none" w:sz="0" w:space="0" w:color="auto"/>
      </w:divBdr>
    </w:div>
    <w:div w:id="1711415534">
      <w:bodyDiv w:val="1"/>
      <w:marLeft w:val="0"/>
      <w:marRight w:val="0"/>
      <w:marTop w:val="0"/>
      <w:marBottom w:val="0"/>
      <w:divBdr>
        <w:top w:val="none" w:sz="0" w:space="0" w:color="auto"/>
        <w:left w:val="none" w:sz="0" w:space="0" w:color="auto"/>
        <w:bottom w:val="none" w:sz="0" w:space="0" w:color="auto"/>
        <w:right w:val="none" w:sz="0" w:space="0" w:color="auto"/>
      </w:divBdr>
    </w:div>
    <w:div w:id="1908611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footer" Target="footer6.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theme" Target="theme/theme1.xml"/><Relationship Id="rId16" Type="http://schemas.openxmlformats.org/officeDocument/2006/relationships/header" Target="header5.xml"/><Relationship Id="rId11" Type="http://schemas.openxmlformats.org/officeDocument/2006/relationships/header" Target="header2.xm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header" Target="header9.xml"/><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hyperlink" Target="mailto:f.riefstahl@outlook.com?subject=Request%20for%20program%20creation%20or%20adding%20plots" TargetMode="External"/><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50.png"/><Relationship Id="rId80"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5.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header" Target="header7.xml"/><Relationship Id="rId41" Type="http://schemas.openxmlformats.org/officeDocument/2006/relationships/image" Target="media/image20.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5.png"/><Relationship Id="rId10" Type="http://schemas.openxmlformats.org/officeDocument/2006/relationships/header" Target="header1.xml"/><Relationship Id="rId31" Type="http://schemas.openxmlformats.org/officeDocument/2006/relationships/image" Target="media/image11.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image" Target="media/image19.png"/><Relationship Id="rId34" Type="http://schemas.openxmlformats.org/officeDocument/2006/relationships/image" Target="media/image14.png"/><Relationship Id="rId50" Type="http://schemas.openxmlformats.org/officeDocument/2006/relationships/image" Target="media/image29.png"/><Relationship Id="rId55" Type="http://schemas.openxmlformats.org/officeDocument/2006/relationships/image" Target="media/image33.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header" Target="header8.xml"/><Relationship Id="rId45" Type="http://schemas.openxmlformats.org/officeDocument/2006/relationships/image" Target="media/image24.png"/><Relationship Id="rId66" Type="http://schemas.openxmlformats.org/officeDocument/2006/relationships/image" Target="media/image4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B842A-3666-46E0-83C5-4603BB8AD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54938</Words>
  <Characters>346110</Characters>
  <Application>Microsoft Office Word</Application>
  <DocSecurity>0</DocSecurity>
  <Lines>2884</Lines>
  <Paragraphs>80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00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an Riefstahl</dc:creator>
  <cp:keywords/>
  <dc:description/>
  <cp:lastModifiedBy>Florian Riefstahl</cp:lastModifiedBy>
  <cp:revision>29</cp:revision>
  <cp:lastPrinted>2019-11-06T16:36:00Z</cp:lastPrinted>
  <dcterms:created xsi:type="dcterms:W3CDTF">2019-11-06T15:01:00Z</dcterms:created>
  <dcterms:modified xsi:type="dcterms:W3CDTF">2019-11-06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6ef48b9-6eba-38d1-b7a9-cb0bf396e452</vt:lpwstr>
  </property>
  <property fmtid="{D5CDD505-2E9C-101B-9397-08002B2CF9AE}" pid="4" name="Mendeley Citation Style_1">
    <vt:lpwstr>http://www.zotero.org/styles/tectonophys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geology</vt:lpwstr>
  </property>
  <property fmtid="{D5CDD505-2E9C-101B-9397-08002B2CF9AE}" pid="18" name="Mendeley Recent Style Name 6_1">
    <vt:lpwstr>Marine Ge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geoscience</vt:lpwstr>
  </property>
  <property fmtid="{D5CDD505-2E9C-101B-9397-08002B2CF9AE}" pid="22" name="Mendeley Recent Style Name 8_1">
    <vt:lpwstr>Nature Geoscience</vt:lpwstr>
  </property>
  <property fmtid="{D5CDD505-2E9C-101B-9397-08002B2CF9AE}" pid="23" name="Mendeley Recent Style Id 9_1">
    <vt:lpwstr>http://www.zotero.org/styles/tectonophysics</vt:lpwstr>
  </property>
  <property fmtid="{D5CDD505-2E9C-101B-9397-08002B2CF9AE}" pid="24" name="Mendeley Recent Style Name 9_1">
    <vt:lpwstr>Tectonophysics</vt:lpwstr>
  </property>
</Properties>
</file>